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A422C2" w:rsidRDefault="000B0D1E" w:rsidP="00AC47DA">
      <w:pPr>
        <w:pStyle w:val="NoSpacing"/>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8C21BF" w:rsidRDefault="008C21BF"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&#13;&#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&#13;&#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&#13;&#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" fillcolor="#464646 [2900]"/>
                <v:shape id="AutoShape 93" o:spid="_x0000_s1031" style="position:absolute;left:11266;top:15593;width:640;height:1243;visibility:visible;mso-wrap-style:square;v-text-anchor:top" coordsize="640,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&#13;&#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" fillcolor="#464646 [2900]"/>
                <v:shape id="AutoShape 91" o:spid="_x0000_s1033" style="position:absolute;left:777;top:15593;width:10346;height:1243;visibility:visible;mso-wrap-style:square;v-text-anchor:top" coordsize="10346,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&#13;&#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"/>
                <v:shape id="AutoShape 89" o:spid="_x0000_s1035" style="position:absolute;left:11123;width:143;height:16838;visibility:visible;mso-wrap-style:square;v-text-anchor:top" coordsize="143,168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&#13;&#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&#13;&#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&#13;&#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"/>
                <v:shape id="AutoShape 85" o:spid="_x0000_s1039" style="position:absolute;left:634;top:13;width:143;height:16838;visibility:visible;mso-wrap-style:square;v-text-anchor:top" coordsize="143,1683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&#13;&#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8C21BF" w:rsidRDefault="008C21BF" w:rsidP="00DD3C7C">
                        <w:pPr>
                          <w:jc w:val="center"/>
                        </w:pPr>
                        <w:r>
                          <w:t>º</w:t>
                        </w:r>
                      </w:p>
                    </w:txbxContent>
                  </v:textbox>
                </v:shape>
              </v:group>
            </w:pict>
          </mc:Fallback>
        </mc:AlternateContent>
      </w:r>
    </w:p>
    <w:p w14:paraId="29A91D27" w14:textId="3752E029" w:rsidR="00931C4B" w:rsidRPr="00A422C2" w:rsidRDefault="00931C4B" w:rsidP="00AC47DA">
      <w:pPr>
        <w:pStyle w:val="NoSpacing"/>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A422C2" w:rsidRDefault="009941BC" w:rsidP="00BE4809">
          <w:pPr>
            <w:pStyle w:val="NoSpacing"/>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6902269B" w:rsidR="00E65FD9" w:rsidRPr="00A422C2" w:rsidRDefault="00965C47" w:rsidP="00BE4809">
          <w:pPr>
            <w:pStyle w:val="NoSpacing"/>
            <w:jc w:val="center"/>
            <w:rPr>
              <w:rFonts w:ascii="Arial" w:hAnsi="Arial" w:cs="Arial"/>
              <w:color w:val="404040" w:themeColor="text1" w:themeTint="BF"/>
              <w:sz w:val="28"/>
              <w:szCs w:val="28"/>
            </w:rPr>
          </w:pPr>
          <w:r>
            <w:rPr>
              <w:rFonts w:ascii="Arial" w:hAnsi="Arial" w:cs="Arial"/>
              <w:color w:val="404040" w:themeColor="text1" w:themeTint="BF"/>
              <w:sz w:val="28"/>
              <w:szCs w:val="28"/>
            </w:rPr>
            <w:t>Memoria Fin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NoSpacing"/>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4D5E68D7" w:rsidR="008C21BF" w:rsidRPr="009941BC" w:rsidRDefault="00965C47" w:rsidP="00DB5A43">
                            <w:pPr>
                              <w:pStyle w:val="NoSpacing"/>
                              <w:spacing w:after="40"/>
                              <w:jc w:val="center"/>
                              <w:rPr>
                                <w:rFonts w:ascii="Arial" w:hAnsi="Arial" w:cs="Arial"/>
                                <w:caps/>
                                <w:sz w:val="44"/>
                                <w:szCs w:val="44"/>
                              </w:rPr>
                            </w:pPr>
                            <w:r>
                              <w:rPr>
                                <w:rFonts w:ascii="Arial" w:hAnsi="Arial" w:cs="Arial"/>
                                <w:caps/>
                                <w:sz w:val="44"/>
                                <w:szCs w:val="44"/>
                                <w:vertAlign w:val="superscript"/>
                              </w:rPr>
                              <w:t>7</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w:t>
                            </w:r>
                            <w:r>
                              <w:rPr>
                                <w:rFonts w:ascii="Arial" w:hAnsi="Arial" w:cs="Arial"/>
                                <w:caps/>
                                <w:sz w:val="44"/>
                                <w:szCs w:val="44"/>
                                <w:vertAlign w:val="superscript"/>
                              </w:rPr>
                              <w:t>JUNIO</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202</w:t>
                            </w:r>
                            <w:r w:rsidR="008C21BF">
                              <w:rPr>
                                <w:rFonts w:ascii="Arial" w:hAnsi="Arial" w:cs="Arial"/>
                                <w:caps/>
                                <w:sz w:val="44"/>
                                <w:szCs w:val="44"/>
                                <w:vertAlign w:val="superscript"/>
                              </w:rPr>
                              <w:t>1</w:t>
                            </w:r>
                          </w:p>
                          <w:p w14:paraId="67D52C72" w14:textId="77777777" w:rsidR="008C21BF" w:rsidRPr="009941BC" w:rsidRDefault="008C21BF" w:rsidP="00DB5A43">
                            <w:pPr>
                              <w:pStyle w:val="NoSpacing"/>
                              <w:spacing w:after="40"/>
                              <w:jc w:val="center"/>
                              <w:rPr>
                                <w:rFonts w:ascii="Arial" w:hAnsi="Arial" w:cs="Arial"/>
                                <w:caps/>
                                <w:sz w:val="36"/>
                                <w:szCs w:val="36"/>
                              </w:rPr>
                            </w:pPr>
                          </w:p>
                          <w:p w14:paraId="556BC431" w14:textId="17D28CF3" w:rsidR="008C21BF" w:rsidRPr="009941BC" w:rsidRDefault="008C21BF"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8C21BF" w:rsidRPr="00FD44B1" w:rsidRDefault="008C21BF"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" filled="f" stroked="f" strokeweight=".5pt">
                <v:textbox inset="0,0,0,0">
                  <w:txbxContent>
                    <w:p w14:paraId="628048C5" w14:textId="4D5E68D7" w:rsidR="008C21BF" w:rsidRPr="009941BC" w:rsidRDefault="00965C47" w:rsidP="00DB5A43">
                      <w:pPr>
                        <w:pStyle w:val="NoSpacing"/>
                        <w:spacing w:after="40"/>
                        <w:jc w:val="center"/>
                        <w:rPr>
                          <w:rFonts w:ascii="Arial" w:hAnsi="Arial" w:cs="Arial"/>
                          <w:caps/>
                          <w:sz w:val="44"/>
                          <w:szCs w:val="44"/>
                        </w:rPr>
                      </w:pPr>
                      <w:r>
                        <w:rPr>
                          <w:rFonts w:ascii="Arial" w:hAnsi="Arial" w:cs="Arial"/>
                          <w:caps/>
                          <w:sz w:val="44"/>
                          <w:szCs w:val="44"/>
                          <w:vertAlign w:val="superscript"/>
                        </w:rPr>
                        <w:t>7</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w:t>
                      </w:r>
                      <w:r>
                        <w:rPr>
                          <w:rFonts w:ascii="Arial" w:hAnsi="Arial" w:cs="Arial"/>
                          <w:caps/>
                          <w:sz w:val="44"/>
                          <w:szCs w:val="44"/>
                          <w:vertAlign w:val="superscript"/>
                        </w:rPr>
                        <w:t>JUNIO</w:t>
                      </w:r>
                      <w:r w:rsidR="008C21BF" w:rsidRPr="009941BC">
                        <w:rPr>
                          <w:rFonts w:ascii="Arial" w:hAnsi="Arial" w:cs="Arial"/>
                          <w:caps/>
                          <w:sz w:val="44"/>
                          <w:szCs w:val="44"/>
                          <w:vertAlign w:val="superscript"/>
                        </w:rPr>
                        <w:t xml:space="preserve"> </w:t>
                      </w:r>
                      <w:r w:rsidR="008C21BF" w:rsidRPr="00741AC9">
                        <w:rPr>
                          <w:rFonts w:ascii="Arial" w:hAnsi="Arial" w:cs="Arial"/>
                          <w:caps/>
                          <w:sz w:val="44"/>
                          <w:szCs w:val="44"/>
                          <w:vertAlign w:val="superscript"/>
                        </w:rPr>
                        <w:t>de</w:t>
                      </w:r>
                      <w:r w:rsidR="008C21BF" w:rsidRPr="009941BC">
                        <w:rPr>
                          <w:rFonts w:ascii="Arial" w:hAnsi="Arial" w:cs="Arial"/>
                          <w:caps/>
                          <w:sz w:val="44"/>
                          <w:szCs w:val="44"/>
                          <w:vertAlign w:val="superscript"/>
                        </w:rPr>
                        <w:t xml:space="preserve"> 202</w:t>
                      </w:r>
                      <w:r w:rsidR="008C21BF">
                        <w:rPr>
                          <w:rFonts w:ascii="Arial" w:hAnsi="Arial" w:cs="Arial"/>
                          <w:caps/>
                          <w:sz w:val="44"/>
                          <w:szCs w:val="44"/>
                          <w:vertAlign w:val="superscript"/>
                        </w:rPr>
                        <w:t>1</w:t>
                      </w:r>
                    </w:p>
                    <w:p w14:paraId="67D52C72" w14:textId="77777777" w:rsidR="008C21BF" w:rsidRPr="009941BC" w:rsidRDefault="008C21BF" w:rsidP="00DB5A43">
                      <w:pPr>
                        <w:pStyle w:val="NoSpacing"/>
                        <w:spacing w:after="40"/>
                        <w:jc w:val="center"/>
                        <w:rPr>
                          <w:rFonts w:ascii="Arial" w:hAnsi="Arial" w:cs="Arial"/>
                          <w:caps/>
                          <w:sz w:val="36"/>
                          <w:szCs w:val="36"/>
                        </w:rPr>
                      </w:pPr>
                    </w:p>
                    <w:p w14:paraId="556BC431" w14:textId="17D28CF3" w:rsidR="008C21BF" w:rsidRPr="009941BC" w:rsidRDefault="008C21BF"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8C21BF" w:rsidRPr="00FD44B1" w:rsidRDefault="008C21BF"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3F47FAE4" w14:textId="295D9F7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RESUMEN</w:t>
      </w:r>
    </w:p>
    <w:p w14:paraId="48D57074" w14:textId="7A4E8EF3" w:rsidR="004B17FD" w:rsidRPr="00152D99" w:rsidRDefault="00DA3C52" w:rsidP="00DA3C52">
      <w:pPr>
        <w:rPr>
          <w:lang w:val="es-ES"/>
        </w:rPr>
      </w:pPr>
      <w:r>
        <w:rPr>
          <w:lang w:val="es-ES"/>
        </w:rPr>
        <w:t xml:space="preserve">El proyecto descrito en el documento se corresponde con el PBL (Project </w:t>
      </w:r>
      <w:proofErr w:type="spellStart"/>
      <w:r>
        <w:rPr>
          <w:lang w:val="es-ES"/>
        </w:rPr>
        <w:t>Based</w:t>
      </w:r>
      <w:proofErr w:type="spellEnd"/>
      <w:r>
        <w:rPr>
          <w:lang w:val="es-ES"/>
        </w:rPr>
        <w:t xml:space="preserve"> Learning)</w:t>
      </w:r>
      <w:r w:rsidR="00E731C3">
        <w:rPr>
          <w:lang w:val="es-ES"/>
        </w:rPr>
        <w:t xml:space="preserve"> de </w:t>
      </w:r>
      <w:r w:rsidR="008F397B">
        <w:rPr>
          <w:lang w:val="es-ES"/>
        </w:rPr>
        <w:t>título</w:t>
      </w:r>
      <w:r w:rsidR="00E731C3">
        <w:rPr>
          <w:lang w:val="es-ES"/>
        </w:rPr>
        <w:t xml:space="preserve"> “Detección Automatizada del Glioblastoma Multiforme”</w:t>
      </w:r>
      <w:r>
        <w:rPr>
          <w:lang w:val="es-ES"/>
        </w:rPr>
        <w:t xml:space="preserve"> desarrollado</w:t>
      </w:r>
      <w:r w:rsidR="00E731C3">
        <w:rPr>
          <w:lang w:val="es-ES"/>
        </w:rPr>
        <w:t xml:space="preserve"> en la Universidad de Mondragón en el Máster de Tecnologías Biomédicas. </w:t>
      </w:r>
      <w:r w:rsidR="00CD618C">
        <w:rPr>
          <w:lang w:val="es-ES"/>
        </w:rPr>
        <w:t>Se presenta un descargo parcial que r</w:t>
      </w:r>
      <w:r w:rsidR="00E731C3">
        <w:rPr>
          <w:lang w:val="es-ES"/>
        </w:rPr>
        <w:t xml:space="preserve">ecoge los </w:t>
      </w:r>
      <w:r w:rsidR="00CD618C">
        <w:rPr>
          <w:lang w:val="es-ES"/>
        </w:rPr>
        <w:t xml:space="preserve">primeros </w:t>
      </w:r>
      <w:r w:rsidR="00E731C3">
        <w:rPr>
          <w:lang w:val="es-ES"/>
        </w:rPr>
        <w:t>pasos realizados para la implementación de un sistema automatizado cuyos objetivos son la identificación del Glioblastoma Multiforme en resonancias magnéticas para su diagnóstico y el desarrollo de un modelo de inteligencia artificial capaz de realizar una predicción de las probabilidades de supervivencia del paciente y reaparición del tumor.</w:t>
      </w:r>
      <w:r w:rsidR="00152D99">
        <w:rPr>
          <w:lang w:val="es-ES"/>
        </w:rPr>
        <w:t xml:space="preserve"> El documento está compuesto por un estado del arte y por los avances realizados en el pre</w:t>
      </w:r>
      <w:r w:rsidR="002B0989">
        <w:rPr>
          <w:lang w:val="es-ES"/>
        </w:rPr>
        <w:t>-</w:t>
      </w:r>
      <w:r w:rsidR="00152D99">
        <w:rPr>
          <w:lang w:val="es-ES"/>
        </w:rPr>
        <w:t>procesamiento de las imágenes (</w:t>
      </w:r>
      <w:proofErr w:type="spellStart"/>
      <w:r w:rsidR="00152D99">
        <w:rPr>
          <w:i/>
          <w:iCs/>
          <w:lang w:val="es-ES"/>
        </w:rPr>
        <w:t>skull-stripping</w:t>
      </w:r>
      <w:proofErr w:type="spellEnd"/>
      <w:r w:rsidR="00152D99">
        <w:rPr>
          <w:lang w:val="es-ES"/>
        </w:rPr>
        <w:t>) y en la segmentación del tumor.</w:t>
      </w:r>
    </w:p>
    <w:p w14:paraId="49DF3427" w14:textId="77777777" w:rsidR="004E3471" w:rsidRDefault="004E3471" w:rsidP="00DA3C52">
      <w:pPr>
        <w:rPr>
          <w:lang w:val="es-ES"/>
        </w:rPr>
      </w:pPr>
    </w:p>
    <w:p w14:paraId="0EDA9643" w14:textId="200CB4A1" w:rsidR="004B17FD" w:rsidRPr="00DA2CE6" w:rsidRDefault="004B17FD" w:rsidP="004B17FD">
      <w:pPr>
        <w:pBdr>
          <w:bottom w:val="single" w:sz="4" w:space="1" w:color="D93745" w:themeColor="accent2"/>
        </w:pBdr>
        <w:ind w:firstLine="0"/>
        <w:rPr>
          <w:rFonts w:asciiTheme="majorHAnsi" w:hAnsiTheme="majorHAnsi" w:cstheme="majorHAnsi"/>
          <w:sz w:val="48"/>
          <w:szCs w:val="44"/>
          <w:lang w:val="en-US"/>
        </w:rPr>
      </w:pPr>
      <w:r w:rsidRPr="00DA2CE6">
        <w:rPr>
          <w:rFonts w:asciiTheme="majorHAnsi" w:hAnsiTheme="majorHAnsi" w:cstheme="majorHAnsi"/>
          <w:sz w:val="48"/>
          <w:szCs w:val="44"/>
          <w:lang w:val="en-US"/>
        </w:rPr>
        <w:t>ABSTRACT</w:t>
      </w:r>
    </w:p>
    <w:p w14:paraId="6C40A58F" w14:textId="6190EA03" w:rsidR="004E3471" w:rsidRPr="004E3471" w:rsidRDefault="004E3471" w:rsidP="004E3471">
      <w:r w:rsidRPr="004E3471">
        <w:t>The project described in the document corresponds to the PBL (Project Based Learning) entitled "</w:t>
      </w:r>
      <w:proofErr w:type="spellStart"/>
      <w:r w:rsidRPr="00120185">
        <w:rPr>
          <w:lang w:val="en-US"/>
        </w:rPr>
        <w:t>Detección</w:t>
      </w:r>
      <w:proofErr w:type="spellEnd"/>
      <w:r w:rsidRPr="00120185">
        <w:rPr>
          <w:lang w:val="en-US"/>
        </w:rPr>
        <w:t xml:space="preserve"> </w:t>
      </w:r>
      <w:proofErr w:type="spellStart"/>
      <w:r w:rsidRPr="00120185">
        <w:rPr>
          <w:lang w:val="en-US"/>
        </w:rPr>
        <w:t>Automatizada</w:t>
      </w:r>
      <w:proofErr w:type="spellEnd"/>
      <w:r w:rsidRPr="00120185">
        <w:rPr>
          <w:lang w:val="en-US"/>
        </w:rPr>
        <w:t xml:space="preserve"> del Glioblastoma Multiforme</w:t>
      </w:r>
      <w:r w:rsidRPr="004E3471">
        <w:t xml:space="preserve">" developed at the University of Mondragon in the Master of Biomedical Technologies. </w:t>
      </w:r>
      <w:r w:rsidR="00152D99">
        <w:t xml:space="preserve">A </w:t>
      </w:r>
      <w:r w:rsidR="0038157F">
        <w:t>partial release is presented, which reflects the first steps taken towards the implementation of</w:t>
      </w:r>
      <w:r w:rsidRPr="004E3471">
        <w:t xml:space="preserve"> an automated system whose objectives are the identification of Multiform Glioblastoma in magnetic resonances for its diagnosis and the development of an artificial intelligence model capable of making a prediction of the patient's survival probabilities and </w:t>
      </w:r>
      <w:r w:rsidR="00120185" w:rsidRPr="004E3471">
        <w:t>tumour</w:t>
      </w:r>
      <w:r w:rsidRPr="004E3471">
        <w:t xml:space="preserve"> reappearance.</w:t>
      </w:r>
      <w:r w:rsidR="0038157F">
        <w:t xml:space="preserve"> The document is composed of a state of the art and advances in image pre-processing (skull-stripping) and tumour segmentation</w:t>
      </w:r>
      <w:r w:rsidR="0085372E">
        <w:t>.</w:t>
      </w:r>
    </w:p>
    <w:p w14:paraId="071C55F0" w14:textId="77777777" w:rsidR="004E3471" w:rsidRPr="00DA2CE6" w:rsidRDefault="004E3471" w:rsidP="004E3471">
      <w:pPr>
        <w:rPr>
          <w:lang w:val="en-US"/>
        </w:rPr>
      </w:pPr>
    </w:p>
    <w:p w14:paraId="0F411FCA" w14:textId="7211C18E" w:rsidR="004B17FD" w:rsidRPr="00AE733A" w:rsidRDefault="004B17FD" w:rsidP="004B17FD">
      <w:pPr>
        <w:pBdr>
          <w:bottom w:val="single" w:sz="4" w:space="1" w:color="D93745" w:themeColor="accent2"/>
        </w:pBdr>
        <w:ind w:firstLine="0"/>
        <w:rPr>
          <w:rFonts w:asciiTheme="majorHAnsi" w:hAnsiTheme="majorHAnsi" w:cstheme="majorHAnsi"/>
          <w:sz w:val="48"/>
          <w:szCs w:val="44"/>
          <w:lang w:val="en-US"/>
        </w:rPr>
      </w:pPr>
      <w:r w:rsidRPr="00AE733A">
        <w:rPr>
          <w:rFonts w:asciiTheme="majorHAnsi" w:hAnsiTheme="majorHAnsi" w:cstheme="majorHAnsi"/>
          <w:sz w:val="48"/>
          <w:szCs w:val="44"/>
          <w:lang w:val="en-US"/>
        </w:rPr>
        <w:t>LABURPENA</w:t>
      </w:r>
    </w:p>
    <w:p w14:paraId="6FB57130" w14:textId="098F8293" w:rsidR="004E3471" w:rsidRPr="00E0243A" w:rsidRDefault="00232F63" w:rsidP="004E3471">
      <w:pPr>
        <w:rPr>
          <w:lang w:val="eu-ES"/>
        </w:rPr>
      </w:pPr>
      <w:r w:rsidRPr="00232F63">
        <w:rPr>
          <w:lang w:val="eu-ES"/>
        </w:rPr>
        <w:t>Dokumentu honetan azaltzen den proiektu</w:t>
      </w:r>
      <w:r w:rsidR="008F397B">
        <w:rPr>
          <w:lang w:val="eu-ES"/>
        </w:rPr>
        <w:t xml:space="preserve">a Mondragon Unibertsitateko Teknologia Biomedikoen Masterrean garatu da PBL (Project </w:t>
      </w:r>
      <w:proofErr w:type="spellStart"/>
      <w:r w:rsidR="008F397B">
        <w:rPr>
          <w:lang w:val="eu-ES"/>
        </w:rPr>
        <w:t>Based</w:t>
      </w:r>
      <w:proofErr w:type="spellEnd"/>
      <w:r w:rsidR="008F397B">
        <w:rPr>
          <w:lang w:val="eu-ES"/>
        </w:rPr>
        <w:t xml:space="preserve"> Learning) metodologia jarraituz “</w:t>
      </w:r>
      <w:proofErr w:type="spellStart"/>
      <w:r w:rsidR="008F397B">
        <w:rPr>
          <w:lang w:val="eu-ES"/>
        </w:rPr>
        <w:t>Detección</w:t>
      </w:r>
      <w:proofErr w:type="spellEnd"/>
      <w:r w:rsidR="008F397B">
        <w:rPr>
          <w:lang w:val="eu-ES"/>
        </w:rPr>
        <w:t xml:space="preserve"> </w:t>
      </w:r>
      <w:proofErr w:type="spellStart"/>
      <w:r w:rsidR="008F397B">
        <w:rPr>
          <w:lang w:val="eu-ES"/>
        </w:rPr>
        <w:t>Automatizada</w:t>
      </w:r>
      <w:proofErr w:type="spellEnd"/>
      <w:r w:rsidR="008F397B">
        <w:rPr>
          <w:lang w:val="eu-ES"/>
        </w:rPr>
        <w:t xml:space="preserve"> del Glioblastoma Multiforme” izendapenarekin. </w:t>
      </w:r>
      <w:r w:rsidR="00267B2B">
        <w:rPr>
          <w:lang w:val="eu-ES"/>
        </w:rPr>
        <w:t>Orain arte garatutako pausuak biltzen dituen deskargu partzial bat aurkezten da azken helburu bezala e</w:t>
      </w:r>
      <w:r w:rsidR="008F397B">
        <w:rPr>
          <w:lang w:val="eu-ES"/>
        </w:rPr>
        <w:t>rresonantzia magnetikoetan Glioblastoma Multiformeen identifikazioa helburu</w:t>
      </w:r>
      <w:r w:rsidR="00267B2B">
        <w:rPr>
          <w:lang w:val="eu-ES"/>
        </w:rPr>
        <w:t xml:space="preserve"> duen proiektuan. Gainera,</w:t>
      </w:r>
      <w:r w:rsidR="008F397B">
        <w:rPr>
          <w:lang w:val="eu-ES"/>
        </w:rPr>
        <w:t xml:space="preserve"> beraie</w:t>
      </w:r>
      <w:r w:rsidR="00E15CB5">
        <w:rPr>
          <w:lang w:val="eu-ES"/>
        </w:rPr>
        <w:t>n diagnostikoa egi</w:t>
      </w:r>
      <w:r w:rsidR="00267B2B">
        <w:rPr>
          <w:lang w:val="eu-ES"/>
        </w:rPr>
        <w:t>n nahi da</w:t>
      </w:r>
      <w:r w:rsidR="00E15CB5">
        <w:rPr>
          <w:lang w:val="eu-ES"/>
        </w:rPr>
        <w:t xml:space="preserve"> alde batetik eta gaixoen biziraupen eta berrerortze aukerak iragarriko dituen adimen artifizialeko eredu bat bestetik.</w:t>
      </w:r>
      <w:r w:rsidR="006F38A1">
        <w:rPr>
          <w:lang w:val="eu-ES"/>
        </w:rPr>
        <w:t xml:space="preserve"> Dokumentu h</w:t>
      </w:r>
      <w:r w:rsidR="00E0243A">
        <w:rPr>
          <w:lang w:val="eu-ES"/>
        </w:rPr>
        <w:t>onek</w:t>
      </w:r>
      <w:r w:rsidR="006F38A1">
        <w:rPr>
          <w:lang w:val="eu-ES"/>
        </w:rPr>
        <w:t xml:space="preserve"> </w:t>
      </w:r>
      <w:r w:rsidR="00E0243A">
        <w:rPr>
          <w:lang w:val="eu-ES"/>
        </w:rPr>
        <w:t>literaturaren analisi bat eta irudien aurre prozesaketan (</w:t>
      </w:r>
      <w:proofErr w:type="spellStart"/>
      <w:r w:rsidR="00E0243A">
        <w:rPr>
          <w:i/>
          <w:iCs/>
          <w:lang w:val="eu-ES"/>
        </w:rPr>
        <w:t>skull</w:t>
      </w:r>
      <w:proofErr w:type="spellEnd"/>
      <w:r w:rsidR="00E0243A">
        <w:rPr>
          <w:i/>
          <w:iCs/>
          <w:lang w:val="eu-ES"/>
        </w:rPr>
        <w:t xml:space="preserve"> </w:t>
      </w:r>
      <w:proofErr w:type="spellStart"/>
      <w:r w:rsidR="00E0243A">
        <w:rPr>
          <w:i/>
          <w:iCs/>
          <w:lang w:val="eu-ES"/>
        </w:rPr>
        <w:t>stripping</w:t>
      </w:r>
      <w:proofErr w:type="spellEnd"/>
      <w:r w:rsidR="00E0243A">
        <w:rPr>
          <w:lang w:val="eu-ES"/>
        </w:rPr>
        <w:t>) eta tumoreen segmentazioan egindako aurrerapausoak biltzen ditu.</w:t>
      </w:r>
    </w:p>
    <w:p w14:paraId="036B03D7" w14:textId="10708CC7" w:rsidR="004B17FD" w:rsidRPr="00E15CB5" w:rsidRDefault="004B17FD">
      <w:pPr>
        <w:ind w:firstLine="0"/>
        <w:jc w:val="left"/>
        <w:rPr>
          <w:lang w:val="eu-ES"/>
        </w:rPr>
      </w:pPr>
      <w:r w:rsidRPr="00E15CB5">
        <w:rPr>
          <w:lang w:val="eu-ES"/>
        </w:rPr>
        <w:br w:type="page"/>
      </w:r>
    </w:p>
    <w:p w14:paraId="2EDEFDF0" w14:textId="2D85DC8E"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OC1"/>
            <w:rPr>
              <w:noProof w:val="0"/>
              <w:lang w:val="es-ES"/>
            </w:rPr>
          </w:pPr>
        </w:p>
        <w:p w14:paraId="43ECD2BE" w14:textId="471A4E6A" w:rsidR="00771A69" w:rsidRDefault="008C3890">
          <w:pPr>
            <w:pStyle w:val="TOC1"/>
            <w:rPr>
              <w:rFonts w:eastAsiaTheme="minorEastAsia" w:cstheme="minorBidi"/>
              <w:szCs w:val="24"/>
              <w:lang w:val="en-ES" w:eastAsia="en-GB"/>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73693246" w:history="1">
            <w:r w:rsidR="00771A69" w:rsidRPr="004D7AC4">
              <w:rPr>
                <w:rStyle w:val="Hyperlink"/>
                <w:lang w:val="es-ES"/>
              </w:rPr>
              <w:t>1.</w:t>
            </w:r>
            <w:r w:rsidR="00771A69">
              <w:rPr>
                <w:rFonts w:eastAsiaTheme="minorEastAsia" w:cstheme="minorBidi"/>
                <w:szCs w:val="24"/>
                <w:lang w:val="en-ES" w:eastAsia="en-GB"/>
              </w:rPr>
              <w:tab/>
            </w:r>
            <w:r w:rsidR="00771A69" w:rsidRPr="004D7AC4">
              <w:rPr>
                <w:rStyle w:val="Hyperlink"/>
                <w:lang w:val="es-ES"/>
              </w:rPr>
              <w:t>INTRODUCCIÓN</w:t>
            </w:r>
            <w:r w:rsidR="00771A69">
              <w:rPr>
                <w:webHidden/>
              </w:rPr>
              <w:tab/>
            </w:r>
            <w:r w:rsidR="00771A69">
              <w:rPr>
                <w:webHidden/>
              </w:rPr>
              <w:fldChar w:fldCharType="begin"/>
            </w:r>
            <w:r w:rsidR="00771A69">
              <w:rPr>
                <w:webHidden/>
              </w:rPr>
              <w:instrText xml:space="preserve"> PAGEREF _Toc73693246 \h </w:instrText>
            </w:r>
            <w:r w:rsidR="00771A69">
              <w:rPr>
                <w:webHidden/>
              </w:rPr>
            </w:r>
            <w:r w:rsidR="00771A69">
              <w:rPr>
                <w:webHidden/>
              </w:rPr>
              <w:fldChar w:fldCharType="separate"/>
            </w:r>
            <w:r w:rsidR="00771A69">
              <w:rPr>
                <w:webHidden/>
              </w:rPr>
              <w:t>1</w:t>
            </w:r>
            <w:r w:rsidR="00771A69">
              <w:rPr>
                <w:webHidden/>
              </w:rPr>
              <w:fldChar w:fldCharType="end"/>
            </w:r>
          </w:hyperlink>
        </w:p>
        <w:p w14:paraId="6F5DA195" w14:textId="200900AC" w:rsidR="00771A69" w:rsidRDefault="00771A69">
          <w:pPr>
            <w:pStyle w:val="TOC2"/>
            <w:rPr>
              <w:rFonts w:eastAsiaTheme="minorEastAsia" w:cstheme="minorBidi"/>
              <w:noProof/>
              <w:szCs w:val="24"/>
              <w:lang w:val="en-ES" w:eastAsia="en-GB"/>
            </w:rPr>
          </w:pPr>
          <w:hyperlink w:anchor="_Toc73693247" w:history="1">
            <w:r w:rsidRPr="004D7AC4">
              <w:rPr>
                <w:rStyle w:val="Hyperlink"/>
                <w:noProof/>
                <w:lang w:val="es-ES" w:eastAsia="es-ES"/>
                <w14:scene3d>
                  <w14:camera w14:prst="orthographicFront"/>
                  <w14:lightRig w14:rig="threePt" w14:dir="t">
                    <w14:rot w14:lat="0" w14:lon="0" w14:rev="0"/>
                  </w14:lightRig>
                </w14:scene3d>
              </w:rPr>
              <w:t>1.1.</w:t>
            </w:r>
            <w:r>
              <w:rPr>
                <w:rFonts w:eastAsiaTheme="minorEastAsia" w:cstheme="minorBidi"/>
                <w:noProof/>
                <w:szCs w:val="24"/>
                <w:lang w:val="en-ES" w:eastAsia="en-GB"/>
              </w:rPr>
              <w:tab/>
            </w:r>
            <w:r w:rsidRPr="004D7AC4">
              <w:rPr>
                <w:rStyle w:val="Hyperlink"/>
                <w:noProof/>
                <w:lang w:val="es-ES" w:eastAsia="es-ES"/>
              </w:rPr>
              <w:t>Contexto</w:t>
            </w:r>
            <w:r>
              <w:rPr>
                <w:noProof/>
                <w:webHidden/>
              </w:rPr>
              <w:tab/>
            </w:r>
            <w:r>
              <w:rPr>
                <w:noProof/>
                <w:webHidden/>
              </w:rPr>
              <w:fldChar w:fldCharType="begin"/>
            </w:r>
            <w:r>
              <w:rPr>
                <w:noProof/>
                <w:webHidden/>
              </w:rPr>
              <w:instrText xml:space="preserve"> PAGEREF _Toc73693247 \h </w:instrText>
            </w:r>
            <w:r>
              <w:rPr>
                <w:noProof/>
                <w:webHidden/>
              </w:rPr>
            </w:r>
            <w:r>
              <w:rPr>
                <w:noProof/>
                <w:webHidden/>
              </w:rPr>
              <w:fldChar w:fldCharType="separate"/>
            </w:r>
            <w:r>
              <w:rPr>
                <w:noProof/>
                <w:webHidden/>
              </w:rPr>
              <w:t>1</w:t>
            </w:r>
            <w:r>
              <w:rPr>
                <w:noProof/>
                <w:webHidden/>
              </w:rPr>
              <w:fldChar w:fldCharType="end"/>
            </w:r>
          </w:hyperlink>
        </w:p>
        <w:p w14:paraId="760CB3CE" w14:textId="635D6226" w:rsidR="00771A69" w:rsidRDefault="00771A69">
          <w:pPr>
            <w:pStyle w:val="TOC2"/>
            <w:rPr>
              <w:rFonts w:eastAsiaTheme="minorEastAsia" w:cstheme="minorBidi"/>
              <w:noProof/>
              <w:szCs w:val="24"/>
              <w:lang w:val="en-ES" w:eastAsia="en-GB"/>
            </w:rPr>
          </w:pPr>
          <w:hyperlink w:anchor="_Toc73693248" w:history="1">
            <w:r w:rsidRPr="004D7AC4">
              <w:rPr>
                <w:rStyle w:val="Hyperlink"/>
                <w:noProof/>
                <w:lang w:val="es-ES" w:eastAsia="es-ES"/>
                <w14:scene3d>
                  <w14:camera w14:prst="orthographicFront"/>
                  <w14:lightRig w14:rig="threePt" w14:dir="t">
                    <w14:rot w14:lat="0" w14:lon="0" w14:rev="0"/>
                  </w14:lightRig>
                </w14:scene3d>
              </w:rPr>
              <w:t>1.2.</w:t>
            </w:r>
            <w:r>
              <w:rPr>
                <w:rFonts w:eastAsiaTheme="minorEastAsia" w:cstheme="minorBidi"/>
                <w:noProof/>
                <w:szCs w:val="24"/>
                <w:lang w:val="en-ES" w:eastAsia="en-GB"/>
              </w:rPr>
              <w:tab/>
            </w:r>
            <w:r w:rsidRPr="004D7AC4">
              <w:rPr>
                <w:rStyle w:val="Hyperlink"/>
                <w:noProof/>
                <w:lang w:val="es-ES" w:eastAsia="es-ES"/>
              </w:rPr>
              <w:t>Objetivos</w:t>
            </w:r>
            <w:r>
              <w:rPr>
                <w:noProof/>
                <w:webHidden/>
              </w:rPr>
              <w:tab/>
            </w:r>
            <w:r>
              <w:rPr>
                <w:noProof/>
                <w:webHidden/>
              </w:rPr>
              <w:fldChar w:fldCharType="begin"/>
            </w:r>
            <w:r>
              <w:rPr>
                <w:noProof/>
                <w:webHidden/>
              </w:rPr>
              <w:instrText xml:space="preserve"> PAGEREF _Toc73693248 \h </w:instrText>
            </w:r>
            <w:r>
              <w:rPr>
                <w:noProof/>
                <w:webHidden/>
              </w:rPr>
            </w:r>
            <w:r>
              <w:rPr>
                <w:noProof/>
                <w:webHidden/>
              </w:rPr>
              <w:fldChar w:fldCharType="separate"/>
            </w:r>
            <w:r>
              <w:rPr>
                <w:noProof/>
                <w:webHidden/>
              </w:rPr>
              <w:t>3</w:t>
            </w:r>
            <w:r>
              <w:rPr>
                <w:noProof/>
                <w:webHidden/>
              </w:rPr>
              <w:fldChar w:fldCharType="end"/>
            </w:r>
          </w:hyperlink>
        </w:p>
        <w:p w14:paraId="605AEE94" w14:textId="54DEECC4" w:rsidR="00771A69" w:rsidRDefault="00771A69">
          <w:pPr>
            <w:pStyle w:val="TOC2"/>
            <w:rPr>
              <w:rFonts w:eastAsiaTheme="minorEastAsia" w:cstheme="minorBidi"/>
              <w:noProof/>
              <w:szCs w:val="24"/>
              <w:lang w:val="en-ES" w:eastAsia="en-GB"/>
            </w:rPr>
          </w:pPr>
          <w:hyperlink w:anchor="_Toc73693249" w:history="1">
            <w:r w:rsidRPr="004D7AC4">
              <w:rPr>
                <w:rStyle w:val="Hyperlink"/>
                <w:noProof/>
                <w:lang w:val="es-ES" w:eastAsia="es-ES"/>
                <w14:scene3d>
                  <w14:camera w14:prst="orthographicFront"/>
                  <w14:lightRig w14:rig="threePt" w14:dir="t">
                    <w14:rot w14:lat="0" w14:lon="0" w14:rev="0"/>
                  </w14:lightRig>
                </w14:scene3d>
              </w:rPr>
              <w:t>1.3.</w:t>
            </w:r>
            <w:r>
              <w:rPr>
                <w:rFonts w:eastAsiaTheme="minorEastAsia" w:cstheme="minorBidi"/>
                <w:noProof/>
                <w:szCs w:val="24"/>
                <w:lang w:val="en-ES" w:eastAsia="en-GB"/>
              </w:rPr>
              <w:tab/>
            </w:r>
            <w:r w:rsidRPr="004D7AC4">
              <w:rPr>
                <w:rStyle w:val="Hyperlink"/>
                <w:noProof/>
                <w:lang w:val="es-ES" w:eastAsia="es-ES"/>
              </w:rPr>
              <w:t>Planificación</w:t>
            </w:r>
            <w:r>
              <w:rPr>
                <w:noProof/>
                <w:webHidden/>
              </w:rPr>
              <w:tab/>
            </w:r>
            <w:r>
              <w:rPr>
                <w:noProof/>
                <w:webHidden/>
              </w:rPr>
              <w:fldChar w:fldCharType="begin"/>
            </w:r>
            <w:r>
              <w:rPr>
                <w:noProof/>
                <w:webHidden/>
              </w:rPr>
              <w:instrText xml:space="preserve"> PAGEREF _Toc73693249 \h </w:instrText>
            </w:r>
            <w:r>
              <w:rPr>
                <w:noProof/>
                <w:webHidden/>
              </w:rPr>
            </w:r>
            <w:r>
              <w:rPr>
                <w:noProof/>
                <w:webHidden/>
              </w:rPr>
              <w:fldChar w:fldCharType="separate"/>
            </w:r>
            <w:r>
              <w:rPr>
                <w:noProof/>
                <w:webHidden/>
              </w:rPr>
              <w:t>3</w:t>
            </w:r>
            <w:r>
              <w:rPr>
                <w:noProof/>
                <w:webHidden/>
              </w:rPr>
              <w:fldChar w:fldCharType="end"/>
            </w:r>
          </w:hyperlink>
        </w:p>
        <w:p w14:paraId="1B7F90A4" w14:textId="54E9077D" w:rsidR="00771A69" w:rsidRDefault="00771A69">
          <w:pPr>
            <w:pStyle w:val="TOC3"/>
            <w:tabs>
              <w:tab w:val="left" w:pos="1794"/>
              <w:tab w:val="right" w:leader="dot" w:pos="8494"/>
            </w:tabs>
            <w:rPr>
              <w:rFonts w:eastAsiaTheme="minorEastAsia" w:cstheme="minorBidi"/>
              <w:noProof/>
              <w:szCs w:val="24"/>
              <w:lang w:val="en-ES" w:eastAsia="en-GB"/>
            </w:rPr>
          </w:pPr>
          <w:hyperlink w:anchor="_Toc73693250" w:history="1">
            <w:r w:rsidRPr="004D7AC4">
              <w:rPr>
                <w:rStyle w:val="Hyperlink"/>
                <w:noProof/>
                <w:lang w:val="es-ES"/>
                <w14:scene3d>
                  <w14:camera w14:prst="orthographicFront"/>
                  <w14:lightRig w14:rig="threePt" w14:dir="t">
                    <w14:rot w14:lat="0" w14:lon="0" w14:rev="0"/>
                  </w14:lightRig>
                </w14:scene3d>
              </w:rPr>
              <w:t>1.3.1.</w:t>
            </w:r>
            <w:r>
              <w:rPr>
                <w:rFonts w:eastAsiaTheme="minorEastAsia" w:cstheme="minorBidi"/>
                <w:noProof/>
                <w:szCs w:val="24"/>
                <w:lang w:val="en-ES" w:eastAsia="en-GB"/>
              </w:rPr>
              <w:tab/>
            </w:r>
            <w:r w:rsidRPr="004D7AC4">
              <w:rPr>
                <w:rStyle w:val="Hyperlink"/>
                <w:noProof/>
                <w:lang w:val="es-ES"/>
              </w:rPr>
              <w:t>Diagrama de Gantt</w:t>
            </w:r>
            <w:r>
              <w:rPr>
                <w:noProof/>
                <w:webHidden/>
              </w:rPr>
              <w:tab/>
            </w:r>
            <w:r>
              <w:rPr>
                <w:noProof/>
                <w:webHidden/>
              </w:rPr>
              <w:fldChar w:fldCharType="begin"/>
            </w:r>
            <w:r>
              <w:rPr>
                <w:noProof/>
                <w:webHidden/>
              </w:rPr>
              <w:instrText xml:space="preserve"> PAGEREF _Toc73693250 \h </w:instrText>
            </w:r>
            <w:r>
              <w:rPr>
                <w:noProof/>
                <w:webHidden/>
              </w:rPr>
            </w:r>
            <w:r>
              <w:rPr>
                <w:noProof/>
                <w:webHidden/>
              </w:rPr>
              <w:fldChar w:fldCharType="separate"/>
            </w:r>
            <w:r>
              <w:rPr>
                <w:noProof/>
                <w:webHidden/>
              </w:rPr>
              <w:t>5</w:t>
            </w:r>
            <w:r>
              <w:rPr>
                <w:noProof/>
                <w:webHidden/>
              </w:rPr>
              <w:fldChar w:fldCharType="end"/>
            </w:r>
          </w:hyperlink>
        </w:p>
        <w:p w14:paraId="07DC9423" w14:textId="68CE6F29" w:rsidR="00771A69" w:rsidRDefault="00771A69">
          <w:pPr>
            <w:pStyle w:val="TOC1"/>
            <w:rPr>
              <w:rFonts w:eastAsiaTheme="minorEastAsia" w:cstheme="minorBidi"/>
              <w:szCs w:val="24"/>
              <w:lang w:val="en-ES" w:eastAsia="en-GB"/>
            </w:rPr>
          </w:pPr>
          <w:hyperlink w:anchor="_Toc73693251" w:history="1">
            <w:r w:rsidRPr="004D7AC4">
              <w:rPr>
                <w:rStyle w:val="Hyperlink"/>
                <w:lang w:val="es-ES"/>
              </w:rPr>
              <w:t>2.</w:t>
            </w:r>
            <w:r>
              <w:rPr>
                <w:rFonts w:eastAsiaTheme="minorEastAsia" w:cstheme="minorBidi"/>
                <w:szCs w:val="24"/>
                <w:lang w:val="en-ES" w:eastAsia="en-GB"/>
              </w:rPr>
              <w:tab/>
            </w:r>
            <w:r w:rsidRPr="004D7AC4">
              <w:rPr>
                <w:rStyle w:val="Hyperlink"/>
                <w:lang w:val="es-ES"/>
              </w:rPr>
              <w:t>ESTADO DEL ARTE</w:t>
            </w:r>
            <w:r>
              <w:rPr>
                <w:webHidden/>
              </w:rPr>
              <w:tab/>
            </w:r>
            <w:r>
              <w:rPr>
                <w:webHidden/>
              </w:rPr>
              <w:fldChar w:fldCharType="begin"/>
            </w:r>
            <w:r>
              <w:rPr>
                <w:webHidden/>
              </w:rPr>
              <w:instrText xml:space="preserve"> PAGEREF _Toc73693251 \h </w:instrText>
            </w:r>
            <w:r>
              <w:rPr>
                <w:webHidden/>
              </w:rPr>
            </w:r>
            <w:r>
              <w:rPr>
                <w:webHidden/>
              </w:rPr>
              <w:fldChar w:fldCharType="separate"/>
            </w:r>
            <w:r>
              <w:rPr>
                <w:webHidden/>
              </w:rPr>
              <w:t>7</w:t>
            </w:r>
            <w:r>
              <w:rPr>
                <w:webHidden/>
              </w:rPr>
              <w:fldChar w:fldCharType="end"/>
            </w:r>
          </w:hyperlink>
        </w:p>
        <w:p w14:paraId="342BAACD" w14:textId="4B47DEC7" w:rsidR="00771A69" w:rsidRDefault="00771A69">
          <w:pPr>
            <w:pStyle w:val="TOC2"/>
            <w:rPr>
              <w:rFonts w:eastAsiaTheme="minorEastAsia" w:cstheme="minorBidi"/>
              <w:noProof/>
              <w:szCs w:val="24"/>
              <w:lang w:val="en-ES" w:eastAsia="en-GB"/>
            </w:rPr>
          </w:pPr>
          <w:hyperlink w:anchor="_Toc73693252" w:history="1">
            <w:r w:rsidRPr="004D7AC4">
              <w:rPr>
                <w:rStyle w:val="Hyperlink"/>
                <w:noProof/>
                <w:lang w:val="es-ES" w:eastAsia="es-ES"/>
                <w14:scene3d>
                  <w14:camera w14:prst="orthographicFront"/>
                  <w14:lightRig w14:rig="threePt" w14:dir="t">
                    <w14:rot w14:lat="0" w14:lon="0" w14:rev="0"/>
                  </w14:lightRig>
                </w14:scene3d>
              </w:rPr>
              <w:t>2.1.</w:t>
            </w:r>
            <w:r>
              <w:rPr>
                <w:rFonts w:eastAsiaTheme="minorEastAsia" w:cstheme="minorBidi"/>
                <w:noProof/>
                <w:szCs w:val="24"/>
                <w:lang w:val="en-ES" w:eastAsia="en-GB"/>
              </w:rPr>
              <w:tab/>
            </w:r>
            <w:r w:rsidRPr="004D7AC4">
              <w:rPr>
                <w:rStyle w:val="Hyperlink"/>
                <w:noProof/>
                <w:lang w:val="es-ES" w:eastAsia="es-ES"/>
              </w:rPr>
              <w:t>Glioblastoma multiforme</w:t>
            </w:r>
            <w:r>
              <w:rPr>
                <w:noProof/>
                <w:webHidden/>
              </w:rPr>
              <w:tab/>
            </w:r>
            <w:r>
              <w:rPr>
                <w:noProof/>
                <w:webHidden/>
              </w:rPr>
              <w:fldChar w:fldCharType="begin"/>
            </w:r>
            <w:r>
              <w:rPr>
                <w:noProof/>
                <w:webHidden/>
              </w:rPr>
              <w:instrText xml:space="preserve"> PAGEREF _Toc73693252 \h </w:instrText>
            </w:r>
            <w:r>
              <w:rPr>
                <w:noProof/>
                <w:webHidden/>
              </w:rPr>
            </w:r>
            <w:r>
              <w:rPr>
                <w:noProof/>
                <w:webHidden/>
              </w:rPr>
              <w:fldChar w:fldCharType="separate"/>
            </w:r>
            <w:r>
              <w:rPr>
                <w:noProof/>
                <w:webHidden/>
              </w:rPr>
              <w:t>7</w:t>
            </w:r>
            <w:r>
              <w:rPr>
                <w:noProof/>
                <w:webHidden/>
              </w:rPr>
              <w:fldChar w:fldCharType="end"/>
            </w:r>
          </w:hyperlink>
        </w:p>
        <w:p w14:paraId="0A445B22" w14:textId="36A1FEBC" w:rsidR="00771A69" w:rsidRDefault="00771A69">
          <w:pPr>
            <w:pStyle w:val="TOC3"/>
            <w:tabs>
              <w:tab w:val="left" w:pos="1794"/>
              <w:tab w:val="right" w:leader="dot" w:pos="8494"/>
            </w:tabs>
            <w:rPr>
              <w:rFonts w:eastAsiaTheme="minorEastAsia" w:cstheme="minorBidi"/>
              <w:noProof/>
              <w:szCs w:val="24"/>
              <w:lang w:val="en-ES" w:eastAsia="en-GB"/>
            </w:rPr>
          </w:pPr>
          <w:hyperlink w:anchor="_Toc73693253" w:history="1">
            <w:r w:rsidRPr="004D7AC4">
              <w:rPr>
                <w:rStyle w:val="Hyperlink"/>
                <w:noProof/>
                <w:lang w:val="es-ES" w:eastAsia="es-ES"/>
                <w14:scene3d>
                  <w14:camera w14:prst="orthographicFront"/>
                  <w14:lightRig w14:rig="threePt" w14:dir="t">
                    <w14:rot w14:lat="0" w14:lon="0" w14:rev="0"/>
                  </w14:lightRig>
                </w14:scene3d>
              </w:rPr>
              <w:t>2.1.1.</w:t>
            </w:r>
            <w:r>
              <w:rPr>
                <w:rFonts w:eastAsiaTheme="minorEastAsia" w:cstheme="minorBidi"/>
                <w:noProof/>
                <w:szCs w:val="24"/>
                <w:lang w:val="en-ES" w:eastAsia="en-GB"/>
              </w:rPr>
              <w:tab/>
            </w:r>
            <w:r w:rsidRPr="004D7AC4">
              <w:rPr>
                <w:rStyle w:val="Hyperlink"/>
                <w:noProof/>
                <w:lang w:val="es-ES" w:eastAsia="es-ES"/>
              </w:rPr>
              <w:t xml:space="preserve">Clasificación de los </w:t>
            </w:r>
            <w:r w:rsidRPr="004D7AC4">
              <w:rPr>
                <w:rStyle w:val="Hyperlink"/>
                <w:i/>
                <w:iCs/>
                <w:noProof/>
                <w:lang w:val="es-ES" w:eastAsia="es-ES"/>
              </w:rPr>
              <w:t>gliomas</w:t>
            </w:r>
            <w:r>
              <w:rPr>
                <w:noProof/>
                <w:webHidden/>
              </w:rPr>
              <w:tab/>
            </w:r>
            <w:r>
              <w:rPr>
                <w:noProof/>
                <w:webHidden/>
              </w:rPr>
              <w:fldChar w:fldCharType="begin"/>
            </w:r>
            <w:r>
              <w:rPr>
                <w:noProof/>
                <w:webHidden/>
              </w:rPr>
              <w:instrText xml:space="preserve"> PAGEREF _Toc73693253 \h </w:instrText>
            </w:r>
            <w:r>
              <w:rPr>
                <w:noProof/>
                <w:webHidden/>
              </w:rPr>
            </w:r>
            <w:r>
              <w:rPr>
                <w:noProof/>
                <w:webHidden/>
              </w:rPr>
              <w:fldChar w:fldCharType="separate"/>
            </w:r>
            <w:r>
              <w:rPr>
                <w:noProof/>
                <w:webHidden/>
              </w:rPr>
              <w:t>7</w:t>
            </w:r>
            <w:r>
              <w:rPr>
                <w:noProof/>
                <w:webHidden/>
              </w:rPr>
              <w:fldChar w:fldCharType="end"/>
            </w:r>
          </w:hyperlink>
        </w:p>
        <w:p w14:paraId="7B68E6F6" w14:textId="7EA0E237" w:rsidR="00771A69" w:rsidRDefault="00771A69">
          <w:pPr>
            <w:pStyle w:val="TOC3"/>
            <w:tabs>
              <w:tab w:val="left" w:pos="1794"/>
              <w:tab w:val="right" w:leader="dot" w:pos="8494"/>
            </w:tabs>
            <w:rPr>
              <w:rFonts w:eastAsiaTheme="minorEastAsia" w:cstheme="minorBidi"/>
              <w:noProof/>
              <w:szCs w:val="24"/>
              <w:lang w:val="en-ES" w:eastAsia="en-GB"/>
            </w:rPr>
          </w:pPr>
          <w:hyperlink w:anchor="_Toc73693254" w:history="1">
            <w:r w:rsidRPr="004D7AC4">
              <w:rPr>
                <w:rStyle w:val="Hyperlink"/>
                <w:noProof/>
                <w:lang w:val="es-ES"/>
                <w14:scene3d>
                  <w14:camera w14:prst="orthographicFront"/>
                  <w14:lightRig w14:rig="threePt" w14:dir="t">
                    <w14:rot w14:lat="0" w14:lon="0" w14:rev="0"/>
                  </w14:lightRig>
                </w14:scene3d>
              </w:rPr>
              <w:t>2.1.2.</w:t>
            </w:r>
            <w:r>
              <w:rPr>
                <w:rFonts w:eastAsiaTheme="minorEastAsia" w:cstheme="minorBidi"/>
                <w:noProof/>
                <w:szCs w:val="24"/>
                <w:lang w:val="en-ES" w:eastAsia="en-GB"/>
              </w:rPr>
              <w:tab/>
            </w:r>
            <w:r w:rsidRPr="004D7AC4">
              <w:rPr>
                <w:rStyle w:val="Hyperlink"/>
                <w:noProof/>
                <w:lang w:val="es-ES"/>
              </w:rPr>
              <w:t>Adquisición de imágenes</w:t>
            </w:r>
            <w:r>
              <w:rPr>
                <w:noProof/>
                <w:webHidden/>
              </w:rPr>
              <w:tab/>
            </w:r>
            <w:r>
              <w:rPr>
                <w:noProof/>
                <w:webHidden/>
              </w:rPr>
              <w:fldChar w:fldCharType="begin"/>
            </w:r>
            <w:r>
              <w:rPr>
                <w:noProof/>
                <w:webHidden/>
              </w:rPr>
              <w:instrText xml:space="preserve"> PAGEREF _Toc73693254 \h </w:instrText>
            </w:r>
            <w:r>
              <w:rPr>
                <w:noProof/>
                <w:webHidden/>
              </w:rPr>
            </w:r>
            <w:r>
              <w:rPr>
                <w:noProof/>
                <w:webHidden/>
              </w:rPr>
              <w:fldChar w:fldCharType="separate"/>
            </w:r>
            <w:r>
              <w:rPr>
                <w:noProof/>
                <w:webHidden/>
              </w:rPr>
              <w:t>8</w:t>
            </w:r>
            <w:r>
              <w:rPr>
                <w:noProof/>
                <w:webHidden/>
              </w:rPr>
              <w:fldChar w:fldCharType="end"/>
            </w:r>
          </w:hyperlink>
        </w:p>
        <w:p w14:paraId="027173BE" w14:textId="0096E227" w:rsidR="00771A69" w:rsidRDefault="00771A69">
          <w:pPr>
            <w:pStyle w:val="TOC3"/>
            <w:tabs>
              <w:tab w:val="left" w:pos="1794"/>
              <w:tab w:val="right" w:leader="dot" w:pos="8494"/>
            </w:tabs>
            <w:rPr>
              <w:rFonts w:eastAsiaTheme="minorEastAsia" w:cstheme="minorBidi"/>
              <w:noProof/>
              <w:szCs w:val="24"/>
              <w:lang w:val="en-ES" w:eastAsia="en-GB"/>
            </w:rPr>
          </w:pPr>
          <w:hyperlink w:anchor="_Toc73693255" w:history="1">
            <w:r w:rsidRPr="004D7AC4">
              <w:rPr>
                <w:rStyle w:val="Hyperlink"/>
                <w:noProof/>
                <w:lang w:val="es-ES"/>
                <w14:scene3d>
                  <w14:camera w14:prst="orthographicFront"/>
                  <w14:lightRig w14:rig="threePt" w14:dir="t">
                    <w14:rot w14:lat="0" w14:lon="0" w14:rev="0"/>
                  </w14:lightRig>
                </w14:scene3d>
              </w:rPr>
              <w:t>2.1.3.</w:t>
            </w:r>
            <w:r>
              <w:rPr>
                <w:rFonts w:eastAsiaTheme="minorEastAsia" w:cstheme="minorBidi"/>
                <w:noProof/>
                <w:szCs w:val="24"/>
                <w:lang w:val="en-ES" w:eastAsia="en-GB"/>
              </w:rPr>
              <w:tab/>
            </w:r>
            <w:r w:rsidRPr="004D7AC4">
              <w:rPr>
                <w:rStyle w:val="Hyperlink"/>
                <w:noProof/>
                <w:lang w:val="es-ES"/>
              </w:rPr>
              <w:t>Proceso de segmentación</w:t>
            </w:r>
            <w:r>
              <w:rPr>
                <w:noProof/>
                <w:webHidden/>
              </w:rPr>
              <w:tab/>
            </w:r>
            <w:r>
              <w:rPr>
                <w:noProof/>
                <w:webHidden/>
              </w:rPr>
              <w:fldChar w:fldCharType="begin"/>
            </w:r>
            <w:r>
              <w:rPr>
                <w:noProof/>
                <w:webHidden/>
              </w:rPr>
              <w:instrText xml:space="preserve"> PAGEREF _Toc73693255 \h </w:instrText>
            </w:r>
            <w:r>
              <w:rPr>
                <w:noProof/>
                <w:webHidden/>
              </w:rPr>
            </w:r>
            <w:r>
              <w:rPr>
                <w:noProof/>
                <w:webHidden/>
              </w:rPr>
              <w:fldChar w:fldCharType="separate"/>
            </w:r>
            <w:r>
              <w:rPr>
                <w:noProof/>
                <w:webHidden/>
              </w:rPr>
              <w:t>8</w:t>
            </w:r>
            <w:r>
              <w:rPr>
                <w:noProof/>
                <w:webHidden/>
              </w:rPr>
              <w:fldChar w:fldCharType="end"/>
            </w:r>
          </w:hyperlink>
        </w:p>
        <w:p w14:paraId="5571E39D" w14:textId="7C5AE5A8" w:rsidR="00771A69" w:rsidRDefault="00771A69">
          <w:pPr>
            <w:pStyle w:val="TOC3"/>
            <w:tabs>
              <w:tab w:val="left" w:pos="1794"/>
              <w:tab w:val="right" w:leader="dot" w:pos="8494"/>
            </w:tabs>
            <w:rPr>
              <w:rFonts w:eastAsiaTheme="minorEastAsia" w:cstheme="minorBidi"/>
              <w:noProof/>
              <w:szCs w:val="24"/>
              <w:lang w:val="en-ES" w:eastAsia="en-GB"/>
            </w:rPr>
          </w:pPr>
          <w:hyperlink w:anchor="_Toc73693256" w:history="1">
            <w:r w:rsidRPr="004D7AC4">
              <w:rPr>
                <w:rStyle w:val="Hyperlink"/>
                <w:noProof/>
                <w:lang w:val="es-ES"/>
                <w14:scene3d>
                  <w14:camera w14:prst="orthographicFront"/>
                  <w14:lightRig w14:rig="threePt" w14:dir="t">
                    <w14:rot w14:lat="0" w14:lon="0" w14:rev="0"/>
                  </w14:lightRig>
                </w14:scene3d>
              </w:rPr>
              <w:t>2.1.4.</w:t>
            </w:r>
            <w:r>
              <w:rPr>
                <w:rFonts w:eastAsiaTheme="minorEastAsia" w:cstheme="minorBidi"/>
                <w:noProof/>
                <w:szCs w:val="24"/>
                <w:lang w:val="en-ES" w:eastAsia="en-GB"/>
              </w:rPr>
              <w:tab/>
            </w:r>
            <w:r w:rsidRPr="004D7AC4">
              <w:rPr>
                <w:rStyle w:val="Hyperlink"/>
                <w:noProof/>
                <w:lang w:val="es-ES"/>
              </w:rPr>
              <w:t>Métodos de segmentación</w:t>
            </w:r>
            <w:r>
              <w:rPr>
                <w:noProof/>
                <w:webHidden/>
              </w:rPr>
              <w:tab/>
            </w:r>
            <w:r>
              <w:rPr>
                <w:noProof/>
                <w:webHidden/>
              </w:rPr>
              <w:fldChar w:fldCharType="begin"/>
            </w:r>
            <w:r>
              <w:rPr>
                <w:noProof/>
                <w:webHidden/>
              </w:rPr>
              <w:instrText xml:space="preserve"> PAGEREF _Toc73693256 \h </w:instrText>
            </w:r>
            <w:r>
              <w:rPr>
                <w:noProof/>
                <w:webHidden/>
              </w:rPr>
            </w:r>
            <w:r>
              <w:rPr>
                <w:noProof/>
                <w:webHidden/>
              </w:rPr>
              <w:fldChar w:fldCharType="separate"/>
            </w:r>
            <w:r>
              <w:rPr>
                <w:noProof/>
                <w:webHidden/>
              </w:rPr>
              <w:t>11</w:t>
            </w:r>
            <w:r>
              <w:rPr>
                <w:noProof/>
                <w:webHidden/>
              </w:rPr>
              <w:fldChar w:fldCharType="end"/>
            </w:r>
          </w:hyperlink>
        </w:p>
        <w:p w14:paraId="0D35E298" w14:textId="097099F4" w:rsidR="00771A69" w:rsidRDefault="00771A69">
          <w:pPr>
            <w:pStyle w:val="TOC2"/>
            <w:rPr>
              <w:rFonts w:eastAsiaTheme="minorEastAsia" w:cstheme="minorBidi"/>
              <w:noProof/>
              <w:szCs w:val="24"/>
              <w:lang w:val="en-ES" w:eastAsia="en-GB"/>
            </w:rPr>
          </w:pPr>
          <w:hyperlink w:anchor="_Toc73693257" w:history="1">
            <w:r w:rsidRPr="004D7AC4">
              <w:rPr>
                <w:rStyle w:val="Hyperlink"/>
                <w:noProof/>
                <w:lang w:val="es-ES" w:eastAsia="es-ES"/>
                <w14:scene3d>
                  <w14:camera w14:prst="orthographicFront"/>
                  <w14:lightRig w14:rig="threePt" w14:dir="t">
                    <w14:rot w14:lat="0" w14:lon="0" w14:rev="0"/>
                  </w14:lightRig>
                </w14:scene3d>
              </w:rPr>
              <w:t>2.2.</w:t>
            </w:r>
            <w:r>
              <w:rPr>
                <w:rFonts w:eastAsiaTheme="minorEastAsia" w:cstheme="minorBidi"/>
                <w:noProof/>
                <w:szCs w:val="24"/>
                <w:lang w:val="en-ES" w:eastAsia="en-GB"/>
              </w:rPr>
              <w:tab/>
            </w:r>
            <w:r w:rsidRPr="004D7AC4">
              <w:rPr>
                <w:rStyle w:val="Hyperlink"/>
                <w:noProof/>
                <w:lang w:val="es-ES" w:eastAsia="es-ES"/>
              </w:rPr>
              <w:t>Técnicas de análisis</w:t>
            </w:r>
            <w:r>
              <w:rPr>
                <w:noProof/>
                <w:webHidden/>
              </w:rPr>
              <w:tab/>
            </w:r>
            <w:r>
              <w:rPr>
                <w:noProof/>
                <w:webHidden/>
              </w:rPr>
              <w:fldChar w:fldCharType="begin"/>
            </w:r>
            <w:r>
              <w:rPr>
                <w:noProof/>
                <w:webHidden/>
              </w:rPr>
              <w:instrText xml:space="preserve"> PAGEREF _Toc73693257 \h </w:instrText>
            </w:r>
            <w:r>
              <w:rPr>
                <w:noProof/>
                <w:webHidden/>
              </w:rPr>
            </w:r>
            <w:r>
              <w:rPr>
                <w:noProof/>
                <w:webHidden/>
              </w:rPr>
              <w:fldChar w:fldCharType="separate"/>
            </w:r>
            <w:r>
              <w:rPr>
                <w:noProof/>
                <w:webHidden/>
              </w:rPr>
              <w:t>12</w:t>
            </w:r>
            <w:r>
              <w:rPr>
                <w:noProof/>
                <w:webHidden/>
              </w:rPr>
              <w:fldChar w:fldCharType="end"/>
            </w:r>
          </w:hyperlink>
        </w:p>
        <w:p w14:paraId="6742A28E" w14:textId="2619CBD7" w:rsidR="00771A69" w:rsidRDefault="00771A69">
          <w:pPr>
            <w:pStyle w:val="TOC3"/>
            <w:tabs>
              <w:tab w:val="left" w:pos="1794"/>
              <w:tab w:val="right" w:leader="dot" w:pos="8494"/>
            </w:tabs>
            <w:rPr>
              <w:rFonts w:eastAsiaTheme="minorEastAsia" w:cstheme="minorBidi"/>
              <w:noProof/>
              <w:szCs w:val="24"/>
              <w:lang w:val="en-ES" w:eastAsia="en-GB"/>
            </w:rPr>
          </w:pPr>
          <w:hyperlink w:anchor="_Toc73693258" w:history="1">
            <w:r w:rsidRPr="004D7AC4">
              <w:rPr>
                <w:rStyle w:val="Hyperlink"/>
                <w:noProof/>
                <w:lang w:val="es-ES" w:eastAsia="es-ES"/>
                <w14:scene3d>
                  <w14:camera w14:prst="orthographicFront"/>
                  <w14:lightRig w14:rig="threePt" w14:dir="t">
                    <w14:rot w14:lat="0" w14:lon="0" w14:rev="0"/>
                  </w14:lightRig>
                </w14:scene3d>
              </w:rPr>
              <w:t>2.2.1.</w:t>
            </w:r>
            <w:r>
              <w:rPr>
                <w:rFonts w:eastAsiaTheme="minorEastAsia" w:cstheme="minorBidi"/>
                <w:noProof/>
                <w:szCs w:val="24"/>
                <w:lang w:val="en-ES" w:eastAsia="en-GB"/>
              </w:rPr>
              <w:tab/>
            </w:r>
            <w:r w:rsidRPr="004D7AC4">
              <w:rPr>
                <w:rStyle w:val="Hyperlink"/>
                <w:noProof/>
                <w:lang w:val="es-ES" w:eastAsia="es-ES"/>
              </w:rPr>
              <w:t>Análisis de supervivencia</w:t>
            </w:r>
            <w:r>
              <w:rPr>
                <w:noProof/>
                <w:webHidden/>
              </w:rPr>
              <w:tab/>
            </w:r>
            <w:r>
              <w:rPr>
                <w:noProof/>
                <w:webHidden/>
              </w:rPr>
              <w:fldChar w:fldCharType="begin"/>
            </w:r>
            <w:r>
              <w:rPr>
                <w:noProof/>
                <w:webHidden/>
              </w:rPr>
              <w:instrText xml:space="preserve"> PAGEREF _Toc73693258 \h </w:instrText>
            </w:r>
            <w:r>
              <w:rPr>
                <w:noProof/>
                <w:webHidden/>
              </w:rPr>
            </w:r>
            <w:r>
              <w:rPr>
                <w:noProof/>
                <w:webHidden/>
              </w:rPr>
              <w:fldChar w:fldCharType="separate"/>
            </w:r>
            <w:r>
              <w:rPr>
                <w:noProof/>
                <w:webHidden/>
              </w:rPr>
              <w:t>12</w:t>
            </w:r>
            <w:r>
              <w:rPr>
                <w:noProof/>
                <w:webHidden/>
              </w:rPr>
              <w:fldChar w:fldCharType="end"/>
            </w:r>
          </w:hyperlink>
        </w:p>
        <w:p w14:paraId="02630A6A" w14:textId="6E4C3BC3" w:rsidR="00771A69" w:rsidRDefault="00771A69">
          <w:pPr>
            <w:pStyle w:val="TOC3"/>
            <w:tabs>
              <w:tab w:val="left" w:pos="1794"/>
              <w:tab w:val="right" w:leader="dot" w:pos="8494"/>
            </w:tabs>
            <w:rPr>
              <w:rFonts w:eastAsiaTheme="minorEastAsia" w:cstheme="minorBidi"/>
              <w:noProof/>
              <w:szCs w:val="24"/>
              <w:lang w:val="en-ES" w:eastAsia="en-GB"/>
            </w:rPr>
          </w:pPr>
          <w:hyperlink w:anchor="_Toc73693259" w:history="1">
            <w:r w:rsidRPr="004D7AC4">
              <w:rPr>
                <w:rStyle w:val="Hyperlink"/>
                <w:noProof/>
                <w:lang w:val="es-ES" w:eastAsia="es-ES"/>
                <w14:scene3d>
                  <w14:camera w14:prst="orthographicFront"/>
                  <w14:lightRig w14:rig="threePt" w14:dir="t">
                    <w14:rot w14:lat="0" w14:lon="0" w14:rev="0"/>
                  </w14:lightRig>
                </w14:scene3d>
              </w:rPr>
              <w:t>2.2.2.</w:t>
            </w:r>
            <w:r>
              <w:rPr>
                <w:rFonts w:eastAsiaTheme="minorEastAsia" w:cstheme="minorBidi"/>
                <w:noProof/>
                <w:szCs w:val="24"/>
                <w:lang w:val="en-ES" w:eastAsia="en-GB"/>
              </w:rPr>
              <w:tab/>
            </w:r>
            <w:r w:rsidRPr="004D7AC4">
              <w:rPr>
                <w:rStyle w:val="Hyperlink"/>
                <w:noProof/>
                <w:lang w:val="es-ES" w:eastAsia="es-ES"/>
              </w:rPr>
              <w:t>Métodos de Machine Learning</w:t>
            </w:r>
            <w:r>
              <w:rPr>
                <w:noProof/>
                <w:webHidden/>
              </w:rPr>
              <w:tab/>
            </w:r>
            <w:r>
              <w:rPr>
                <w:noProof/>
                <w:webHidden/>
              </w:rPr>
              <w:fldChar w:fldCharType="begin"/>
            </w:r>
            <w:r>
              <w:rPr>
                <w:noProof/>
                <w:webHidden/>
              </w:rPr>
              <w:instrText xml:space="preserve"> PAGEREF _Toc73693259 \h </w:instrText>
            </w:r>
            <w:r>
              <w:rPr>
                <w:noProof/>
                <w:webHidden/>
              </w:rPr>
            </w:r>
            <w:r>
              <w:rPr>
                <w:noProof/>
                <w:webHidden/>
              </w:rPr>
              <w:fldChar w:fldCharType="separate"/>
            </w:r>
            <w:r>
              <w:rPr>
                <w:noProof/>
                <w:webHidden/>
              </w:rPr>
              <w:t>14</w:t>
            </w:r>
            <w:r>
              <w:rPr>
                <w:noProof/>
                <w:webHidden/>
              </w:rPr>
              <w:fldChar w:fldCharType="end"/>
            </w:r>
          </w:hyperlink>
        </w:p>
        <w:p w14:paraId="2C933C68" w14:textId="19C51F9C" w:rsidR="00771A69" w:rsidRDefault="00771A69">
          <w:pPr>
            <w:pStyle w:val="TOC2"/>
            <w:rPr>
              <w:rFonts w:eastAsiaTheme="minorEastAsia" w:cstheme="minorBidi"/>
              <w:noProof/>
              <w:szCs w:val="24"/>
              <w:lang w:val="en-ES" w:eastAsia="en-GB"/>
            </w:rPr>
          </w:pPr>
          <w:hyperlink w:anchor="_Toc73693260" w:history="1">
            <w:r w:rsidRPr="004D7AC4">
              <w:rPr>
                <w:rStyle w:val="Hyperlink"/>
                <w:noProof/>
                <w:lang w:val="es-ES" w:eastAsia="es-ES"/>
                <w14:scene3d>
                  <w14:camera w14:prst="orthographicFront"/>
                  <w14:lightRig w14:rig="threePt" w14:dir="t">
                    <w14:rot w14:lat="0" w14:lon="0" w14:rev="0"/>
                  </w14:lightRig>
                </w14:scene3d>
              </w:rPr>
              <w:t>2.3.</w:t>
            </w:r>
            <w:r>
              <w:rPr>
                <w:rFonts w:eastAsiaTheme="minorEastAsia" w:cstheme="minorBidi"/>
                <w:noProof/>
                <w:szCs w:val="24"/>
                <w:lang w:val="en-ES" w:eastAsia="en-GB"/>
              </w:rPr>
              <w:tab/>
            </w:r>
            <w:r w:rsidRPr="004D7AC4">
              <w:rPr>
                <w:rStyle w:val="Hyperlink"/>
                <w:noProof/>
                <w:lang w:val="es-ES" w:eastAsia="es-ES"/>
              </w:rPr>
              <w:t>Detección de Glioblastoma mediante Machine Learning</w:t>
            </w:r>
            <w:r>
              <w:rPr>
                <w:noProof/>
                <w:webHidden/>
              </w:rPr>
              <w:tab/>
            </w:r>
            <w:r>
              <w:rPr>
                <w:noProof/>
                <w:webHidden/>
              </w:rPr>
              <w:fldChar w:fldCharType="begin"/>
            </w:r>
            <w:r>
              <w:rPr>
                <w:noProof/>
                <w:webHidden/>
              </w:rPr>
              <w:instrText xml:space="preserve"> PAGEREF _Toc73693260 \h </w:instrText>
            </w:r>
            <w:r>
              <w:rPr>
                <w:noProof/>
                <w:webHidden/>
              </w:rPr>
            </w:r>
            <w:r>
              <w:rPr>
                <w:noProof/>
                <w:webHidden/>
              </w:rPr>
              <w:fldChar w:fldCharType="separate"/>
            </w:r>
            <w:r>
              <w:rPr>
                <w:noProof/>
                <w:webHidden/>
              </w:rPr>
              <w:t>24</w:t>
            </w:r>
            <w:r>
              <w:rPr>
                <w:noProof/>
                <w:webHidden/>
              </w:rPr>
              <w:fldChar w:fldCharType="end"/>
            </w:r>
          </w:hyperlink>
        </w:p>
        <w:p w14:paraId="27812898" w14:textId="2B869618" w:rsidR="00771A69" w:rsidRDefault="00771A69">
          <w:pPr>
            <w:pStyle w:val="TOC3"/>
            <w:tabs>
              <w:tab w:val="left" w:pos="1794"/>
              <w:tab w:val="right" w:leader="dot" w:pos="8494"/>
            </w:tabs>
            <w:rPr>
              <w:rFonts w:eastAsiaTheme="minorEastAsia" w:cstheme="minorBidi"/>
              <w:noProof/>
              <w:szCs w:val="24"/>
              <w:lang w:val="en-ES" w:eastAsia="en-GB"/>
            </w:rPr>
          </w:pPr>
          <w:hyperlink w:anchor="_Toc73693261" w:history="1">
            <w:r w:rsidRPr="004D7AC4">
              <w:rPr>
                <w:rStyle w:val="Hyperlink"/>
                <w:noProof/>
                <w:lang w:val="es-ES" w:eastAsia="es-ES"/>
                <w14:scene3d>
                  <w14:camera w14:prst="orthographicFront"/>
                  <w14:lightRig w14:rig="threePt" w14:dir="t">
                    <w14:rot w14:lat="0" w14:lon="0" w14:rev="0"/>
                  </w14:lightRig>
                </w14:scene3d>
              </w:rPr>
              <w:t>2.3.1.</w:t>
            </w:r>
            <w:r>
              <w:rPr>
                <w:rFonts w:eastAsiaTheme="minorEastAsia" w:cstheme="minorBidi"/>
                <w:noProof/>
                <w:szCs w:val="24"/>
                <w:lang w:val="en-ES" w:eastAsia="en-GB"/>
              </w:rPr>
              <w:tab/>
            </w:r>
            <w:r w:rsidRPr="004D7AC4">
              <w:rPr>
                <w:rStyle w:val="Hyperlink"/>
                <w:noProof/>
                <w:lang w:val="es-ES" w:eastAsia="es-ES"/>
              </w:rPr>
              <w:t>Técnicas tradicionales de Machine Learning</w:t>
            </w:r>
            <w:r>
              <w:rPr>
                <w:noProof/>
                <w:webHidden/>
              </w:rPr>
              <w:tab/>
            </w:r>
            <w:r>
              <w:rPr>
                <w:noProof/>
                <w:webHidden/>
              </w:rPr>
              <w:fldChar w:fldCharType="begin"/>
            </w:r>
            <w:r>
              <w:rPr>
                <w:noProof/>
                <w:webHidden/>
              </w:rPr>
              <w:instrText xml:space="preserve"> PAGEREF _Toc73693261 \h </w:instrText>
            </w:r>
            <w:r>
              <w:rPr>
                <w:noProof/>
                <w:webHidden/>
              </w:rPr>
            </w:r>
            <w:r>
              <w:rPr>
                <w:noProof/>
                <w:webHidden/>
              </w:rPr>
              <w:fldChar w:fldCharType="separate"/>
            </w:r>
            <w:r>
              <w:rPr>
                <w:noProof/>
                <w:webHidden/>
              </w:rPr>
              <w:t>24</w:t>
            </w:r>
            <w:r>
              <w:rPr>
                <w:noProof/>
                <w:webHidden/>
              </w:rPr>
              <w:fldChar w:fldCharType="end"/>
            </w:r>
          </w:hyperlink>
        </w:p>
        <w:p w14:paraId="20FF0C4A" w14:textId="04F73EB6" w:rsidR="00771A69" w:rsidRDefault="00771A69">
          <w:pPr>
            <w:pStyle w:val="TOC3"/>
            <w:tabs>
              <w:tab w:val="left" w:pos="1794"/>
              <w:tab w:val="right" w:leader="dot" w:pos="8494"/>
            </w:tabs>
            <w:rPr>
              <w:rFonts w:eastAsiaTheme="minorEastAsia" w:cstheme="minorBidi"/>
              <w:noProof/>
              <w:szCs w:val="24"/>
              <w:lang w:val="en-ES" w:eastAsia="en-GB"/>
            </w:rPr>
          </w:pPr>
          <w:hyperlink w:anchor="_Toc73693262" w:history="1">
            <w:r w:rsidRPr="004D7AC4">
              <w:rPr>
                <w:rStyle w:val="Hyperlink"/>
                <w:noProof/>
                <w:lang w:val="es-ES" w:eastAsia="es-ES"/>
                <w14:scene3d>
                  <w14:camera w14:prst="orthographicFront"/>
                  <w14:lightRig w14:rig="threePt" w14:dir="t">
                    <w14:rot w14:lat="0" w14:lon="0" w14:rev="0"/>
                  </w14:lightRig>
                </w14:scene3d>
              </w:rPr>
              <w:t>2.3.2.</w:t>
            </w:r>
            <w:r>
              <w:rPr>
                <w:rFonts w:eastAsiaTheme="minorEastAsia" w:cstheme="minorBidi"/>
                <w:noProof/>
                <w:szCs w:val="24"/>
                <w:lang w:val="en-ES" w:eastAsia="en-GB"/>
              </w:rPr>
              <w:tab/>
            </w:r>
            <w:r w:rsidRPr="004D7AC4">
              <w:rPr>
                <w:rStyle w:val="Hyperlink"/>
                <w:noProof/>
                <w:lang w:val="es-ES" w:eastAsia="es-ES"/>
              </w:rPr>
              <w:t>Nuevas técnicas de Deep Learning</w:t>
            </w:r>
            <w:r>
              <w:rPr>
                <w:noProof/>
                <w:webHidden/>
              </w:rPr>
              <w:tab/>
            </w:r>
            <w:r>
              <w:rPr>
                <w:noProof/>
                <w:webHidden/>
              </w:rPr>
              <w:fldChar w:fldCharType="begin"/>
            </w:r>
            <w:r>
              <w:rPr>
                <w:noProof/>
                <w:webHidden/>
              </w:rPr>
              <w:instrText xml:space="preserve"> PAGEREF _Toc73693262 \h </w:instrText>
            </w:r>
            <w:r>
              <w:rPr>
                <w:noProof/>
                <w:webHidden/>
              </w:rPr>
            </w:r>
            <w:r>
              <w:rPr>
                <w:noProof/>
                <w:webHidden/>
              </w:rPr>
              <w:fldChar w:fldCharType="separate"/>
            </w:r>
            <w:r>
              <w:rPr>
                <w:noProof/>
                <w:webHidden/>
              </w:rPr>
              <w:t>26</w:t>
            </w:r>
            <w:r>
              <w:rPr>
                <w:noProof/>
                <w:webHidden/>
              </w:rPr>
              <w:fldChar w:fldCharType="end"/>
            </w:r>
          </w:hyperlink>
        </w:p>
        <w:p w14:paraId="738727C8" w14:textId="133247D0" w:rsidR="00771A69" w:rsidRDefault="00771A69">
          <w:pPr>
            <w:pStyle w:val="TOC1"/>
            <w:rPr>
              <w:rFonts w:eastAsiaTheme="minorEastAsia" w:cstheme="minorBidi"/>
              <w:szCs w:val="24"/>
              <w:lang w:val="en-ES" w:eastAsia="en-GB"/>
            </w:rPr>
          </w:pPr>
          <w:hyperlink w:anchor="_Toc73693263" w:history="1">
            <w:r w:rsidRPr="004D7AC4">
              <w:rPr>
                <w:rStyle w:val="Hyperlink"/>
                <w:lang w:val="es-ES"/>
              </w:rPr>
              <w:t>3.</w:t>
            </w:r>
            <w:r>
              <w:rPr>
                <w:rFonts w:eastAsiaTheme="minorEastAsia" w:cstheme="minorBidi"/>
                <w:szCs w:val="24"/>
                <w:lang w:val="en-ES" w:eastAsia="en-GB"/>
              </w:rPr>
              <w:tab/>
            </w:r>
            <w:r w:rsidRPr="004D7AC4">
              <w:rPr>
                <w:rStyle w:val="Hyperlink"/>
                <w:lang w:val="es-ES"/>
              </w:rPr>
              <w:t>DISEÑO DE LA SOLUCIÓN</w:t>
            </w:r>
            <w:r>
              <w:rPr>
                <w:webHidden/>
              </w:rPr>
              <w:tab/>
            </w:r>
            <w:r>
              <w:rPr>
                <w:webHidden/>
              </w:rPr>
              <w:fldChar w:fldCharType="begin"/>
            </w:r>
            <w:r>
              <w:rPr>
                <w:webHidden/>
              </w:rPr>
              <w:instrText xml:space="preserve"> PAGEREF _Toc73693263 \h </w:instrText>
            </w:r>
            <w:r>
              <w:rPr>
                <w:webHidden/>
              </w:rPr>
            </w:r>
            <w:r>
              <w:rPr>
                <w:webHidden/>
              </w:rPr>
              <w:fldChar w:fldCharType="separate"/>
            </w:r>
            <w:r>
              <w:rPr>
                <w:webHidden/>
              </w:rPr>
              <w:t>29</w:t>
            </w:r>
            <w:r>
              <w:rPr>
                <w:webHidden/>
              </w:rPr>
              <w:fldChar w:fldCharType="end"/>
            </w:r>
          </w:hyperlink>
        </w:p>
        <w:p w14:paraId="230E06A3" w14:textId="1AB1DF10" w:rsidR="00771A69" w:rsidRDefault="00771A69">
          <w:pPr>
            <w:pStyle w:val="TOC2"/>
            <w:rPr>
              <w:rFonts w:eastAsiaTheme="minorEastAsia" w:cstheme="minorBidi"/>
              <w:noProof/>
              <w:szCs w:val="24"/>
              <w:lang w:val="en-ES" w:eastAsia="en-GB"/>
            </w:rPr>
          </w:pPr>
          <w:hyperlink w:anchor="_Toc73693264" w:history="1">
            <w:r w:rsidRPr="004D7AC4">
              <w:rPr>
                <w:rStyle w:val="Hyperlink"/>
                <w:noProof/>
                <w:lang w:val="es-ES"/>
                <w14:scene3d>
                  <w14:camera w14:prst="orthographicFront"/>
                  <w14:lightRig w14:rig="threePt" w14:dir="t">
                    <w14:rot w14:lat="0" w14:lon="0" w14:rev="0"/>
                  </w14:lightRig>
                </w14:scene3d>
              </w:rPr>
              <w:t>3.1.</w:t>
            </w:r>
            <w:r>
              <w:rPr>
                <w:rFonts w:eastAsiaTheme="minorEastAsia" w:cstheme="minorBidi"/>
                <w:noProof/>
                <w:szCs w:val="24"/>
                <w:lang w:val="en-ES" w:eastAsia="en-GB"/>
              </w:rPr>
              <w:tab/>
            </w:r>
            <w:r w:rsidRPr="004D7AC4">
              <w:rPr>
                <w:rStyle w:val="Hyperlink"/>
                <w:noProof/>
                <w:lang w:val="es-ES"/>
              </w:rPr>
              <w:t>Requisitos técnicos</w:t>
            </w:r>
            <w:r>
              <w:rPr>
                <w:noProof/>
                <w:webHidden/>
              </w:rPr>
              <w:tab/>
            </w:r>
            <w:r>
              <w:rPr>
                <w:noProof/>
                <w:webHidden/>
              </w:rPr>
              <w:fldChar w:fldCharType="begin"/>
            </w:r>
            <w:r>
              <w:rPr>
                <w:noProof/>
                <w:webHidden/>
              </w:rPr>
              <w:instrText xml:space="preserve"> PAGEREF _Toc73693264 \h </w:instrText>
            </w:r>
            <w:r>
              <w:rPr>
                <w:noProof/>
                <w:webHidden/>
              </w:rPr>
            </w:r>
            <w:r>
              <w:rPr>
                <w:noProof/>
                <w:webHidden/>
              </w:rPr>
              <w:fldChar w:fldCharType="separate"/>
            </w:r>
            <w:r>
              <w:rPr>
                <w:noProof/>
                <w:webHidden/>
              </w:rPr>
              <w:t>29</w:t>
            </w:r>
            <w:r>
              <w:rPr>
                <w:noProof/>
                <w:webHidden/>
              </w:rPr>
              <w:fldChar w:fldCharType="end"/>
            </w:r>
          </w:hyperlink>
        </w:p>
        <w:p w14:paraId="6C21731A" w14:textId="3E8D7626" w:rsidR="00771A69" w:rsidRDefault="00771A69">
          <w:pPr>
            <w:pStyle w:val="TOC2"/>
            <w:rPr>
              <w:rFonts w:eastAsiaTheme="minorEastAsia" w:cstheme="minorBidi"/>
              <w:noProof/>
              <w:szCs w:val="24"/>
              <w:lang w:val="en-ES" w:eastAsia="en-GB"/>
            </w:rPr>
          </w:pPr>
          <w:hyperlink w:anchor="_Toc73693265" w:history="1">
            <w:r w:rsidRPr="004D7AC4">
              <w:rPr>
                <w:rStyle w:val="Hyperlink"/>
                <w:noProof/>
                <w:lang w:val="es-ES"/>
                <w14:scene3d>
                  <w14:camera w14:prst="orthographicFront"/>
                  <w14:lightRig w14:rig="threePt" w14:dir="t">
                    <w14:rot w14:lat="0" w14:lon="0" w14:rev="0"/>
                  </w14:lightRig>
                </w14:scene3d>
              </w:rPr>
              <w:t>3.2.</w:t>
            </w:r>
            <w:r>
              <w:rPr>
                <w:rFonts w:eastAsiaTheme="minorEastAsia" w:cstheme="minorBidi"/>
                <w:noProof/>
                <w:szCs w:val="24"/>
                <w:lang w:val="en-ES" w:eastAsia="en-GB"/>
              </w:rPr>
              <w:tab/>
            </w:r>
            <w:r w:rsidRPr="004D7AC4">
              <w:rPr>
                <w:rStyle w:val="Hyperlink"/>
                <w:noProof/>
                <w:lang w:val="es-ES"/>
              </w:rPr>
              <w:t>Arquitectura</w:t>
            </w:r>
            <w:r>
              <w:rPr>
                <w:noProof/>
                <w:webHidden/>
              </w:rPr>
              <w:tab/>
            </w:r>
            <w:r>
              <w:rPr>
                <w:noProof/>
                <w:webHidden/>
              </w:rPr>
              <w:fldChar w:fldCharType="begin"/>
            </w:r>
            <w:r>
              <w:rPr>
                <w:noProof/>
                <w:webHidden/>
              </w:rPr>
              <w:instrText xml:space="preserve"> PAGEREF _Toc73693265 \h </w:instrText>
            </w:r>
            <w:r>
              <w:rPr>
                <w:noProof/>
                <w:webHidden/>
              </w:rPr>
            </w:r>
            <w:r>
              <w:rPr>
                <w:noProof/>
                <w:webHidden/>
              </w:rPr>
              <w:fldChar w:fldCharType="separate"/>
            </w:r>
            <w:r>
              <w:rPr>
                <w:noProof/>
                <w:webHidden/>
              </w:rPr>
              <w:t>30</w:t>
            </w:r>
            <w:r>
              <w:rPr>
                <w:noProof/>
                <w:webHidden/>
              </w:rPr>
              <w:fldChar w:fldCharType="end"/>
            </w:r>
          </w:hyperlink>
        </w:p>
        <w:p w14:paraId="5A49AF1E" w14:textId="4CA283F9" w:rsidR="00771A69" w:rsidRDefault="00771A69">
          <w:pPr>
            <w:pStyle w:val="TOC2"/>
            <w:rPr>
              <w:rFonts w:eastAsiaTheme="minorEastAsia" w:cstheme="minorBidi"/>
              <w:noProof/>
              <w:szCs w:val="24"/>
              <w:lang w:val="en-ES" w:eastAsia="en-GB"/>
            </w:rPr>
          </w:pPr>
          <w:hyperlink w:anchor="_Toc73693266" w:history="1">
            <w:r w:rsidRPr="004D7AC4">
              <w:rPr>
                <w:rStyle w:val="Hyperlink"/>
                <w:noProof/>
                <w:lang w:val="es-ES"/>
                <w14:scene3d>
                  <w14:camera w14:prst="orthographicFront"/>
                  <w14:lightRig w14:rig="threePt" w14:dir="t">
                    <w14:rot w14:lat="0" w14:lon="0" w14:rev="0"/>
                  </w14:lightRig>
                </w14:scene3d>
              </w:rPr>
              <w:t>3.3.</w:t>
            </w:r>
            <w:r>
              <w:rPr>
                <w:rFonts w:eastAsiaTheme="minorEastAsia" w:cstheme="minorBidi"/>
                <w:noProof/>
                <w:szCs w:val="24"/>
                <w:lang w:val="en-ES" w:eastAsia="en-GB"/>
              </w:rPr>
              <w:tab/>
            </w:r>
            <w:r w:rsidRPr="004D7AC4">
              <w:rPr>
                <w:rStyle w:val="Hyperlink"/>
                <w:noProof/>
                <w:lang w:val="es-ES"/>
              </w:rPr>
              <w:t>Dataset</w:t>
            </w:r>
            <w:r>
              <w:rPr>
                <w:noProof/>
                <w:webHidden/>
              </w:rPr>
              <w:tab/>
            </w:r>
            <w:r>
              <w:rPr>
                <w:noProof/>
                <w:webHidden/>
              </w:rPr>
              <w:fldChar w:fldCharType="begin"/>
            </w:r>
            <w:r>
              <w:rPr>
                <w:noProof/>
                <w:webHidden/>
              </w:rPr>
              <w:instrText xml:space="preserve"> PAGEREF _Toc73693266 \h </w:instrText>
            </w:r>
            <w:r>
              <w:rPr>
                <w:noProof/>
                <w:webHidden/>
              </w:rPr>
            </w:r>
            <w:r>
              <w:rPr>
                <w:noProof/>
                <w:webHidden/>
              </w:rPr>
              <w:fldChar w:fldCharType="separate"/>
            </w:r>
            <w:r>
              <w:rPr>
                <w:noProof/>
                <w:webHidden/>
              </w:rPr>
              <w:t>31</w:t>
            </w:r>
            <w:r>
              <w:rPr>
                <w:noProof/>
                <w:webHidden/>
              </w:rPr>
              <w:fldChar w:fldCharType="end"/>
            </w:r>
          </w:hyperlink>
        </w:p>
        <w:p w14:paraId="57D009B5" w14:textId="76C66478" w:rsidR="00771A69" w:rsidRDefault="00771A69">
          <w:pPr>
            <w:pStyle w:val="TOC3"/>
            <w:tabs>
              <w:tab w:val="left" w:pos="1794"/>
              <w:tab w:val="right" w:leader="dot" w:pos="8494"/>
            </w:tabs>
            <w:rPr>
              <w:rFonts w:eastAsiaTheme="minorEastAsia" w:cstheme="minorBidi"/>
              <w:noProof/>
              <w:szCs w:val="24"/>
              <w:lang w:val="en-ES" w:eastAsia="en-GB"/>
            </w:rPr>
          </w:pPr>
          <w:hyperlink w:anchor="_Toc73693267" w:history="1">
            <w:r w:rsidRPr="004D7AC4">
              <w:rPr>
                <w:rStyle w:val="Hyperlink"/>
                <w:noProof/>
                <w:lang w:val="es-ES" w:eastAsia="es-ES"/>
                <w14:scene3d>
                  <w14:camera w14:prst="orthographicFront"/>
                  <w14:lightRig w14:rig="threePt" w14:dir="t">
                    <w14:rot w14:lat="0" w14:lon="0" w14:rev="0"/>
                  </w14:lightRig>
                </w14:scene3d>
              </w:rPr>
              <w:t>3.3.1.</w:t>
            </w:r>
            <w:r>
              <w:rPr>
                <w:rFonts w:eastAsiaTheme="minorEastAsia" w:cstheme="minorBidi"/>
                <w:noProof/>
                <w:szCs w:val="24"/>
                <w:lang w:val="en-ES" w:eastAsia="en-GB"/>
              </w:rPr>
              <w:tab/>
            </w:r>
            <w:r w:rsidRPr="004D7AC4">
              <w:rPr>
                <w:rStyle w:val="Hyperlink"/>
                <w:noProof/>
                <w:lang w:val="es-ES" w:eastAsia="es-ES"/>
              </w:rPr>
              <w:t>Pre-procesamiento del dataset</w:t>
            </w:r>
            <w:r>
              <w:rPr>
                <w:noProof/>
                <w:webHidden/>
              </w:rPr>
              <w:tab/>
            </w:r>
            <w:r>
              <w:rPr>
                <w:noProof/>
                <w:webHidden/>
              </w:rPr>
              <w:fldChar w:fldCharType="begin"/>
            </w:r>
            <w:r>
              <w:rPr>
                <w:noProof/>
                <w:webHidden/>
              </w:rPr>
              <w:instrText xml:space="preserve"> PAGEREF _Toc73693267 \h </w:instrText>
            </w:r>
            <w:r>
              <w:rPr>
                <w:noProof/>
                <w:webHidden/>
              </w:rPr>
            </w:r>
            <w:r>
              <w:rPr>
                <w:noProof/>
                <w:webHidden/>
              </w:rPr>
              <w:fldChar w:fldCharType="separate"/>
            </w:r>
            <w:r>
              <w:rPr>
                <w:noProof/>
                <w:webHidden/>
              </w:rPr>
              <w:t>32</w:t>
            </w:r>
            <w:r>
              <w:rPr>
                <w:noProof/>
                <w:webHidden/>
              </w:rPr>
              <w:fldChar w:fldCharType="end"/>
            </w:r>
          </w:hyperlink>
        </w:p>
        <w:p w14:paraId="63114F9A" w14:textId="4FB292E8" w:rsidR="00771A69" w:rsidRDefault="00771A69">
          <w:pPr>
            <w:pStyle w:val="TOC2"/>
            <w:rPr>
              <w:rFonts w:eastAsiaTheme="minorEastAsia" w:cstheme="minorBidi"/>
              <w:noProof/>
              <w:szCs w:val="24"/>
              <w:lang w:val="en-ES" w:eastAsia="en-GB"/>
            </w:rPr>
          </w:pPr>
          <w:hyperlink w:anchor="_Toc73693268" w:history="1">
            <w:r w:rsidRPr="004D7AC4">
              <w:rPr>
                <w:rStyle w:val="Hyperlink"/>
                <w:noProof/>
                <w:lang w:val="es-ES"/>
                <w14:scene3d>
                  <w14:camera w14:prst="orthographicFront"/>
                  <w14:lightRig w14:rig="threePt" w14:dir="t">
                    <w14:rot w14:lat="0" w14:lon="0" w14:rev="0"/>
                  </w14:lightRig>
                </w14:scene3d>
              </w:rPr>
              <w:t>3.4.</w:t>
            </w:r>
            <w:r>
              <w:rPr>
                <w:rFonts w:eastAsiaTheme="minorEastAsia" w:cstheme="minorBidi"/>
                <w:noProof/>
                <w:szCs w:val="24"/>
                <w:lang w:val="en-ES" w:eastAsia="en-GB"/>
              </w:rPr>
              <w:tab/>
            </w:r>
            <w:r w:rsidRPr="004D7AC4">
              <w:rPr>
                <w:rStyle w:val="Hyperlink"/>
                <w:noProof/>
                <w:lang w:val="es-ES"/>
              </w:rPr>
              <w:t>Herramientas</w:t>
            </w:r>
            <w:r>
              <w:rPr>
                <w:noProof/>
                <w:webHidden/>
              </w:rPr>
              <w:tab/>
            </w:r>
            <w:r>
              <w:rPr>
                <w:noProof/>
                <w:webHidden/>
              </w:rPr>
              <w:fldChar w:fldCharType="begin"/>
            </w:r>
            <w:r>
              <w:rPr>
                <w:noProof/>
                <w:webHidden/>
              </w:rPr>
              <w:instrText xml:space="preserve"> PAGEREF _Toc73693268 \h </w:instrText>
            </w:r>
            <w:r>
              <w:rPr>
                <w:noProof/>
                <w:webHidden/>
              </w:rPr>
            </w:r>
            <w:r>
              <w:rPr>
                <w:noProof/>
                <w:webHidden/>
              </w:rPr>
              <w:fldChar w:fldCharType="separate"/>
            </w:r>
            <w:r>
              <w:rPr>
                <w:noProof/>
                <w:webHidden/>
              </w:rPr>
              <w:t>32</w:t>
            </w:r>
            <w:r>
              <w:rPr>
                <w:noProof/>
                <w:webHidden/>
              </w:rPr>
              <w:fldChar w:fldCharType="end"/>
            </w:r>
          </w:hyperlink>
        </w:p>
        <w:p w14:paraId="2A27A189" w14:textId="61DC1122" w:rsidR="00771A69" w:rsidRDefault="00771A69">
          <w:pPr>
            <w:pStyle w:val="TOC1"/>
            <w:rPr>
              <w:rFonts w:eastAsiaTheme="minorEastAsia" w:cstheme="minorBidi"/>
              <w:szCs w:val="24"/>
              <w:lang w:val="en-ES" w:eastAsia="en-GB"/>
            </w:rPr>
          </w:pPr>
          <w:hyperlink w:anchor="_Toc73693269" w:history="1">
            <w:r w:rsidRPr="004D7AC4">
              <w:rPr>
                <w:rStyle w:val="Hyperlink"/>
                <w:lang w:val="es-ES"/>
              </w:rPr>
              <w:t>4.</w:t>
            </w:r>
            <w:r>
              <w:rPr>
                <w:rFonts w:eastAsiaTheme="minorEastAsia" w:cstheme="minorBidi"/>
                <w:szCs w:val="24"/>
                <w:lang w:val="en-ES" w:eastAsia="en-GB"/>
              </w:rPr>
              <w:tab/>
            </w:r>
            <w:r w:rsidRPr="004D7AC4">
              <w:rPr>
                <w:rStyle w:val="Hyperlink"/>
                <w:lang w:val="es-ES"/>
              </w:rPr>
              <w:t>DESARROLLO</w:t>
            </w:r>
            <w:r>
              <w:rPr>
                <w:webHidden/>
              </w:rPr>
              <w:tab/>
            </w:r>
            <w:r>
              <w:rPr>
                <w:webHidden/>
              </w:rPr>
              <w:fldChar w:fldCharType="begin"/>
            </w:r>
            <w:r>
              <w:rPr>
                <w:webHidden/>
              </w:rPr>
              <w:instrText xml:space="preserve"> PAGEREF _Toc73693269 \h </w:instrText>
            </w:r>
            <w:r>
              <w:rPr>
                <w:webHidden/>
              </w:rPr>
            </w:r>
            <w:r>
              <w:rPr>
                <w:webHidden/>
              </w:rPr>
              <w:fldChar w:fldCharType="separate"/>
            </w:r>
            <w:r>
              <w:rPr>
                <w:webHidden/>
              </w:rPr>
              <w:t>34</w:t>
            </w:r>
            <w:r>
              <w:rPr>
                <w:webHidden/>
              </w:rPr>
              <w:fldChar w:fldCharType="end"/>
            </w:r>
          </w:hyperlink>
        </w:p>
        <w:p w14:paraId="4D6CCF66" w14:textId="22D5FF90" w:rsidR="00771A69" w:rsidRDefault="00771A69">
          <w:pPr>
            <w:pStyle w:val="TOC2"/>
            <w:rPr>
              <w:rFonts w:eastAsiaTheme="minorEastAsia" w:cstheme="minorBidi"/>
              <w:noProof/>
              <w:szCs w:val="24"/>
              <w:lang w:val="en-ES" w:eastAsia="en-GB"/>
            </w:rPr>
          </w:pPr>
          <w:hyperlink w:anchor="_Toc73693270" w:history="1">
            <w:r w:rsidRPr="004D7AC4">
              <w:rPr>
                <w:rStyle w:val="Hyperlink"/>
                <w:noProof/>
                <w:lang w:val="es-ES"/>
                <w14:scene3d>
                  <w14:camera w14:prst="orthographicFront"/>
                  <w14:lightRig w14:rig="threePt" w14:dir="t">
                    <w14:rot w14:lat="0" w14:lon="0" w14:rev="0"/>
                  </w14:lightRig>
                </w14:scene3d>
              </w:rPr>
              <w:t>4.1.</w:t>
            </w:r>
            <w:r>
              <w:rPr>
                <w:rFonts w:eastAsiaTheme="minorEastAsia" w:cstheme="minorBidi"/>
                <w:noProof/>
                <w:szCs w:val="24"/>
                <w:lang w:val="en-ES" w:eastAsia="en-GB"/>
              </w:rPr>
              <w:tab/>
            </w:r>
            <w:r w:rsidRPr="004D7AC4">
              <w:rPr>
                <w:rStyle w:val="Hyperlink"/>
                <w:noProof/>
                <w:lang w:val="es-ES"/>
              </w:rPr>
              <w:t>Pre-procesamiento de imágenes</w:t>
            </w:r>
            <w:r>
              <w:rPr>
                <w:noProof/>
                <w:webHidden/>
              </w:rPr>
              <w:tab/>
            </w:r>
            <w:r>
              <w:rPr>
                <w:noProof/>
                <w:webHidden/>
              </w:rPr>
              <w:fldChar w:fldCharType="begin"/>
            </w:r>
            <w:r>
              <w:rPr>
                <w:noProof/>
                <w:webHidden/>
              </w:rPr>
              <w:instrText xml:space="preserve"> PAGEREF _Toc73693270 \h </w:instrText>
            </w:r>
            <w:r>
              <w:rPr>
                <w:noProof/>
                <w:webHidden/>
              </w:rPr>
            </w:r>
            <w:r>
              <w:rPr>
                <w:noProof/>
                <w:webHidden/>
              </w:rPr>
              <w:fldChar w:fldCharType="separate"/>
            </w:r>
            <w:r>
              <w:rPr>
                <w:noProof/>
                <w:webHidden/>
              </w:rPr>
              <w:t>34</w:t>
            </w:r>
            <w:r>
              <w:rPr>
                <w:noProof/>
                <w:webHidden/>
              </w:rPr>
              <w:fldChar w:fldCharType="end"/>
            </w:r>
          </w:hyperlink>
        </w:p>
        <w:p w14:paraId="625D5298" w14:textId="31192FEA" w:rsidR="00771A69" w:rsidRDefault="00771A69">
          <w:pPr>
            <w:pStyle w:val="TOC3"/>
            <w:tabs>
              <w:tab w:val="left" w:pos="1794"/>
              <w:tab w:val="right" w:leader="dot" w:pos="8494"/>
            </w:tabs>
            <w:rPr>
              <w:rFonts w:eastAsiaTheme="minorEastAsia" w:cstheme="minorBidi"/>
              <w:noProof/>
              <w:szCs w:val="24"/>
              <w:lang w:val="en-ES" w:eastAsia="en-GB"/>
            </w:rPr>
          </w:pPr>
          <w:hyperlink w:anchor="_Toc73693271" w:history="1">
            <w:r w:rsidRPr="004D7AC4">
              <w:rPr>
                <w:rStyle w:val="Hyperlink"/>
                <w:noProof/>
                <w:lang w:val="es-ES"/>
                <w14:scene3d>
                  <w14:camera w14:prst="orthographicFront"/>
                  <w14:lightRig w14:rig="threePt" w14:dir="t">
                    <w14:rot w14:lat="0" w14:lon="0" w14:rev="0"/>
                  </w14:lightRig>
                </w14:scene3d>
              </w:rPr>
              <w:t>4.1.1.</w:t>
            </w:r>
            <w:r>
              <w:rPr>
                <w:rFonts w:eastAsiaTheme="minorEastAsia" w:cstheme="minorBidi"/>
                <w:noProof/>
                <w:szCs w:val="24"/>
                <w:lang w:val="en-ES" w:eastAsia="en-GB"/>
              </w:rPr>
              <w:tab/>
            </w:r>
            <w:r w:rsidRPr="004D7AC4">
              <w:rPr>
                <w:rStyle w:val="Hyperlink"/>
                <w:noProof/>
                <w:lang w:val="es-ES"/>
              </w:rPr>
              <w:t>Estandarización de las escalas de intensidades</w:t>
            </w:r>
            <w:r>
              <w:rPr>
                <w:noProof/>
                <w:webHidden/>
              </w:rPr>
              <w:tab/>
            </w:r>
            <w:r>
              <w:rPr>
                <w:noProof/>
                <w:webHidden/>
              </w:rPr>
              <w:fldChar w:fldCharType="begin"/>
            </w:r>
            <w:r>
              <w:rPr>
                <w:noProof/>
                <w:webHidden/>
              </w:rPr>
              <w:instrText xml:space="preserve"> PAGEREF _Toc73693271 \h </w:instrText>
            </w:r>
            <w:r>
              <w:rPr>
                <w:noProof/>
                <w:webHidden/>
              </w:rPr>
            </w:r>
            <w:r>
              <w:rPr>
                <w:noProof/>
                <w:webHidden/>
              </w:rPr>
              <w:fldChar w:fldCharType="separate"/>
            </w:r>
            <w:r>
              <w:rPr>
                <w:noProof/>
                <w:webHidden/>
              </w:rPr>
              <w:t>34</w:t>
            </w:r>
            <w:r>
              <w:rPr>
                <w:noProof/>
                <w:webHidden/>
              </w:rPr>
              <w:fldChar w:fldCharType="end"/>
            </w:r>
          </w:hyperlink>
        </w:p>
        <w:p w14:paraId="3136898E" w14:textId="24241C6D" w:rsidR="00771A69" w:rsidRDefault="00771A69">
          <w:pPr>
            <w:pStyle w:val="TOC3"/>
            <w:tabs>
              <w:tab w:val="left" w:pos="1794"/>
              <w:tab w:val="right" w:leader="dot" w:pos="8494"/>
            </w:tabs>
            <w:rPr>
              <w:rFonts w:eastAsiaTheme="minorEastAsia" w:cstheme="minorBidi"/>
              <w:noProof/>
              <w:szCs w:val="24"/>
              <w:lang w:val="en-ES" w:eastAsia="en-GB"/>
            </w:rPr>
          </w:pPr>
          <w:hyperlink w:anchor="_Toc73693272" w:history="1">
            <w:r w:rsidRPr="004D7AC4">
              <w:rPr>
                <w:rStyle w:val="Hyperlink"/>
                <w:noProof/>
                <w:lang w:val="es-ES"/>
                <w14:scene3d>
                  <w14:camera w14:prst="orthographicFront"/>
                  <w14:lightRig w14:rig="threePt" w14:dir="t">
                    <w14:rot w14:lat="0" w14:lon="0" w14:rev="0"/>
                  </w14:lightRig>
                </w14:scene3d>
              </w:rPr>
              <w:t>4.1.2.</w:t>
            </w:r>
            <w:r>
              <w:rPr>
                <w:rFonts w:eastAsiaTheme="minorEastAsia" w:cstheme="minorBidi"/>
                <w:noProof/>
                <w:szCs w:val="24"/>
                <w:lang w:val="en-ES" w:eastAsia="en-GB"/>
              </w:rPr>
              <w:tab/>
            </w:r>
            <w:r w:rsidRPr="004D7AC4">
              <w:rPr>
                <w:rStyle w:val="Hyperlink"/>
                <w:noProof/>
                <w:lang w:val="es-ES"/>
              </w:rPr>
              <w:t>Eliminación del cráneo</w:t>
            </w:r>
            <w:r>
              <w:rPr>
                <w:noProof/>
                <w:webHidden/>
              </w:rPr>
              <w:tab/>
            </w:r>
            <w:r>
              <w:rPr>
                <w:noProof/>
                <w:webHidden/>
              </w:rPr>
              <w:fldChar w:fldCharType="begin"/>
            </w:r>
            <w:r>
              <w:rPr>
                <w:noProof/>
                <w:webHidden/>
              </w:rPr>
              <w:instrText xml:space="preserve"> PAGEREF _Toc73693272 \h </w:instrText>
            </w:r>
            <w:r>
              <w:rPr>
                <w:noProof/>
                <w:webHidden/>
              </w:rPr>
            </w:r>
            <w:r>
              <w:rPr>
                <w:noProof/>
                <w:webHidden/>
              </w:rPr>
              <w:fldChar w:fldCharType="separate"/>
            </w:r>
            <w:r>
              <w:rPr>
                <w:noProof/>
                <w:webHidden/>
              </w:rPr>
              <w:t>35</w:t>
            </w:r>
            <w:r>
              <w:rPr>
                <w:noProof/>
                <w:webHidden/>
              </w:rPr>
              <w:fldChar w:fldCharType="end"/>
            </w:r>
          </w:hyperlink>
        </w:p>
        <w:p w14:paraId="1447DB7D" w14:textId="4A3C44F6" w:rsidR="00771A69" w:rsidRDefault="00771A69">
          <w:pPr>
            <w:pStyle w:val="TOC2"/>
            <w:rPr>
              <w:rFonts w:eastAsiaTheme="minorEastAsia" w:cstheme="minorBidi"/>
              <w:noProof/>
              <w:szCs w:val="24"/>
              <w:lang w:val="en-ES" w:eastAsia="en-GB"/>
            </w:rPr>
          </w:pPr>
          <w:hyperlink w:anchor="_Toc73693273" w:history="1">
            <w:r w:rsidRPr="004D7AC4">
              <w:rPr>
                <w:rStyle w:val="Hyperlink"/>
                <w:noProof/>
                <w:lang w:val="es-ES"/>
                <w14:scene3d>
                  <w14:camera w14:prst="orthographicFront"/>
                  <w14:lightRig w14:rig="threePt" w14:dir="t">
                    <w14:rot w14:lat="0" w14:lon="0" w14:rev="0"/>
                  </w14:lightRig>
                </w14:scene3d>
              </w:rPr>
              <w:t>4.2.</w:t>
            </w:r>
            <w:r>
              <w:rPr>
                <w:rFonts w:eastAsiaTheme="minorEastAsia" w:cstheme="minorBidi"/>
                <w:noProof/>
                <w:szCs w:val="24"/>
                <w:lang w:val="en-ES" w:eastAsia="en-GB"/>
              </w:rPr>
              <w:tab/>
            </w:r>
            <w:r w:rsidRPr="004D7AC4">
              <w:rPr>
                <w:rStyle w:val="Hyperlink"/>
                <w:noProof/>
                <w:lang w:val="es-ES"/>
              </w:rPr>
              <w:t xml:space="preserve">Segmentación del </w:t>
            </w:r>
            <w:r w:rsidRPr="004D7AC4">
              <w:rPr>
                <w:rStyle w:val="Hyperlink"/>
                <w:i/>
                <w:iCs/>
                <w:noProof/>
                <w:lang w:val="es-ES"/>
              </w:rPr>
              <w:t>glioma</w:t>
            </w:r>
            <w:r w:rsidRPr="004D7AC4">
              <w:rPr>
                <w:rStyle w:val="Hyperlink"/>
                <w:noProof/>
                <w:lang w:val="es-ES"/>
              </w:rPr>
              <w:t xml:space="preserve"> y del edema</w:t>
            </w:r>
            <w:r>
              <w:rPr>
                <w:noProof/>
                <w:webHidden/>
              </w:rPr>
              <w:tab/>
            </w:r>
            <w:r>
              <w:rPr>
                <w:noProof/>
                <w:webHidden/>
              </w:rPr>
              <w:fldChar w:fldCharType="begin"/>
            </w:r>
            <w:r>
              <w:rPr>
                <w:noProof/>
                <w:webHidden/>
              </w:rPr>
              <w:instrText xml:space="preserve"> PAGEREF _Toc73693273 \h </w:instrText>
            </w:r>
            <w:r>
              <w:rPr>
                <w:noProof/>
                <w:webHidden/>
              </w:rPr>
            </w:r>
            <w:r>
              <w:rPr>
                <w:noProof/>
                <w:webHidden/>
              </w:rPr>
              <w:fldChar w:fldCharType="separate"/>
            </w:r>
            <w:r>
              <w:rPr>
                <w:noProof/>
                <w:webHidden/>
              </w:rPr>
              <w:t>39</w:t>
            </w:r>
            <w:r>
              <w:rPr>
                <w:noProof/>
                <w:webHidden/>
              </w:rPr>
              <w:fldChar w:fldCharType="end"/>
            </w:r>
          </w:hyperlink>
        </w:p>
        <w:p w14:paraId="23BC0827" w14:textId="71B9A9D6" w:rsidR="00771A69" w:rsidRDefault="00771A69">
          <w:pPr>
            <w:pStyle w:val="TOC3"/>
            <w:tabs>
              <w:tab w:val="left" w:pos="1794"/>
              <w:tab w:val="right" w:leader="dot" w:pos="8494"/>
            </w:tabs>
            <w:rPr>
              <w:rFonts w:eastAsiaTheme="minorEastAsia" w:cstheme="minorBidi"/>
              <w:noProof/>
              <w:szCs w:val="24"/>
              <w:lang w:val="en-ES" w:eastAsia="en-GB"/>
            </w:rPr>
          </w:pPr>
          <w:hyperlink w:anchor="_Toc73693274" w:history="1">
            <w:r w:rsidRPr="004D7AC4">
              <w:rPr>
                <w:rStyle w:val="Hyperlink"/>
                <w:noProof/>
                <w14:scene3d>
                  <w14:camera w14:prst="orthographicFront"/>
                  <w14:lightRig w14:rig="threePt" w14:dir="t">
                    <w14:rot w14:lat="0" w14:lon="0" w14:rev="0"/>
                  </w14:lightRig>
                </w14:scene3d>
              </w:rPr>
              <w:t>4.2.1.</w:t>
            </w:r>
            <w:r>
              <w:rPr>
                <w:rFonts w:eastAsiaTheme="minorEastAsia" w:cstheme="minorBidi"/>
                <w:noProof/>
                <w:szCs w:val="24"/>
                <w:lang w:val="en-ES" w:eastAsia="en-GB"/>
              </w:rPr>
              <w:tab/>
            </w:r>
            <w:r w:rsidRPr="004D7AC4">
              <w:rPr>
                <w:rStyle w:val="Hyperlink"/>
                <w:noProof/>
              </w:rPr>
              <w:t>Mezcla de Gaussianas</w:t>
            </w:r>
            <w:r>
              <w:rPr>
                <w:noProof/>
                <w:webHidden/>
              </w:rPr>
              <w:tab/>
            </w:r>
            <w:r>
              <w:rPr>
                <w:noProof/>
                <w:webHidden/>
              </w:rPr>
              <w:fldChar w:fldCharType="begin"/>
            </w:r>
            <w:r>
              <w:rPr>
                <w:noProof/>
                <w:webHidden/>
              </w:rPr>
              <w:instrText xml:space="preserve"> PAGEREF _Toc73693274 \h </w:instrText>
            </w:r>
            <w:r>
              <w:rPr>
                <w:noProof/>
                <w:webHidden/>
              </w:rPr>
            </w:r>
            <w:r>
              <w:rPr>
                <w:noProof/>
                <w:webHidden/>
              </w:rPr>
              <w:fldChar w:fldCharType="separate"/>
            </w:r>
            <w:r>
              <w:rPr>
                <w:noProof/>
                <w:webHidden/>
              </w:rPr>
              <w:t>39</w:t>
            </w:r>
            <w:r>
              <w:rPr>
                <w:noProof/>
                <w:webHidden/>
              </w:rPr>
              <w:fldChar w:fldCharType="end"/>
            </w:r>
          </w:hyperlink>
        </w:p>
        <w:p w14:paraId="7F918D6A" w14:textId="48D62028" w:rsidR="00771A69" w:rsidRDefault="00771A69">
          <w:pPr>
            <w:pStyle w:val="TOC3"/>
            <w:tabs>
              <w:tab w:val="left" w:pos="1794"/>
              <w:tab w:val="right" w:leader="dot" w:pos="8494"/>
            </w:tabs>
            <w:rPr>
              <w:rFonts w:eastAsiaTheme="minorEastAsia" w:cstheme="minorBidi"/>
              <w:noProof/>
              <w:szCs w:val="24"/>
              <w:lang w:val="en-ES" w:eastAsia="en-GB"/>
            </w:rPr>
          </w:pPr>
          <w:hyperlink w:anchor="_Toc73693275" w:history="1">
            <w:r w:rsidRPr="004D7AC4">
              <w:rPr>
                <w:rStyle w:val="Hyperlink"/>
                <w:noProof/>
                <w:lang w:val="es-ES"/>
                <w14:scene3d>
                  <w14:camera w14:prst="orthographicFront"/>
                  <w14:lightRig w14:rig="threePt" w14:dir="t">
                    <w14:rot w14:lat="0" w14:lon="0" w14:rev="0"/>
                  </w14:lightRig>
                </w14:scene3d>
              </w:rPr>
              <w:t>4.2.2.</w:t>
            </w:r>
            <w:r>
              <w:rPr>
                <w:rFonts w:eastAsiaTheme="minorEastAsia" w:cstheme="minorBidi"/>
                <w:noProof/>
                <w:szCs w:val="24"/>
                <w:lang w:val="en-ES" w:eastAsia="en-GB"/>
              </w:rPr>
              <w:tab/>
            </w:r>
            <w:r w:rsidRPr="004D7AC4">
              <w:rPr>
                <w:rStyle w:val="Hyperlink"/>
                <w:noProof/>
                <w:lang w:val="es-ES"/>
              </w:rPr>
              <w:t>Reconstrucción morfológica de la escala de grises</w:t>
            </w:r>
            <w:r>
              <w:rPr>
                <w:noProof/>
                <w:webHidden/>
              </w:rPr>
              <w:tab/>
            </w:r>
            <w:r>
              <w:rPr>
                <w:noProof/>
                <w:webHidden/>
              </w:rPr>
              <w:fldChar w:fldCharType="begin"/>
            </w:r>
            <w:r>
              <w:rPr>
                <w:noProof/>
                <w:webHidden/>
              </w:rPr>
              <w:instrText xml:space="preserve"> PAGEREF _Toc73693275 \h </w:instrText>
            </w:r>
            <w:r>
              <w:rPr>
                <w:noProof/>
                <w:webHidden/>
              </w:rPr>
            </w:r>
            <w:r>
              <w:rPr>
                <w:noProof/>
                <w:webHidden/>
              </w:rPr>
              <w:fldChar w:fldCharType="separate"/>
            </w:r>
            <w:r>
              <w:rPr>
                <w:noProof/>
                <w:webHidden/>
              </w:rPr>
              <w:t>40</w:t>
            </w:r>
            <w:r>
              <w:rPr>
                <w:noProof/>
                <w:webHidden/>
              </w:rPr>
              <w:fldChar w:fldCharType="end"/>
            </w:r>
          </w:hyperlink>
        </w:p>
        <w:p w14:paraId="0DEB2621" w14:textId="0F46B0D8" w:rsidR="00771A69" w:rsidRDefault="00771A69">
          <w:pPr>
            <w:pStyle w:val="TOC3"/>
            <w:tabs>
              <w:tab w:val="left" w:pos="1794"/>
              <w:tab w:val="right" w:leader="dot" w:pos="8494"/>
            </w:tabs>
            <w:rPr>
              <w:rFonts w:eastAsiaTheme="minorEastAsia" w:cstheme="minorBidi"/>
              <w:noProof/>
              <w:szCs w:val="24"/>
              <w:lang w:val="en-ES" w:eastAsia="en-GB"/>
            </w:rPr>
          </w:pPr>
          <w:hyperlink w:anchor="_Toc73693276" w:history="1">
            <w:r w:rsidRPr="004D7AC4">
              <w:rPr>
                <w:rStyle w:val="Hyperlink"/>
                <w:noProof/>
                <w14:scene3d>
                  <w14:camera w14:prst="orthographicFront"/>
                  <w14:lightRig w14:rig="threePt" w14:dir="t">
                    <w14:rot w14:lat="0" w14:lon="0" w14:rev="0"/>
                  </w14:lightRig>
                </w14:scene3d>
              </w:rPr>
              <w:t>4.2.3.</w:t>
            </w:r>
            <w:r>
              <w:rPr>
                <w:rFonts w:eastAsiaTheme="minorEastAsia" w:cstheme="minorBidi"/>
                <w:noProof/>
                <w:szCs w:val="24"/>
                <w:lang w:val="en-ES" w:eastAsia="en-GB"/>
              </w:rPr>
              <w:tab/>
            </w:r>
            <w:r w:rsidRPr="004D7AC4">
              <w:rPr>
                <w:rStyle w:val="Hyperlink"/>
                <w:i/>
                <w:iCs/>
                <w:noProof/>
              </w:rPr>
              <w:t>Threshold</w:t>
            </w:r>
            <w:r w:rsidRPr="004D7AC4">
              <w:rPr>
                <w:rStyle w:val="Hyperlink"/>
                <w:noProof/>
              </w:rPr>
              <w:t xml:space="preserve"> binario adaptativo</w:t>
            </w:r>
            <w:r>
              <w:rPr>
                <w:noProof/>
                <w:webHidden/>
              </w:rPr>
              <w:tab/>
            </w:r>
            <w:r>
              <w:rPr>
                <w:noProof/>
                <w:webHidden/>
              </w:rPr>
              <w:fldChar w:fldCharType="begin"/>
            </w:r>
            <w:r>
              <w:rPr>
                <w:noProof/>
                <w:webHidden/>
              </w:rPr>
              <w:instrText xml:space="preserve"> PAGEREF _Toc73693276 \h </w:instrText>
            </w:r>
            <w:r>
              <w:rPr>
                <w:noProof/>
                <w:webHidden/>
              </w:rPr>
            </w:r>
            <w:r>
              <w:rPr>
                <w:noProof/>
                <w:webHidden/>
              </w:rPr>
              <w:fldChar w:fldCharType="separate"/>
            </w:r>
            <w:r>
              <w:rPr>
                <w:noProof/>
                <w:webHidden/>
              </w:rPr>
              <w:t>41</w:t>
            </w:r>
            <w:r>
              <w:rPr>
                <w:noProof/>
                <w:webHidden/>
              </w:rPr>
              <w:fldChar w:fldCharType="end"/>
            </w:r>
          </w:hyperlink>
        </w:p>
        <w:p w14:paraId="112274F7" w14:textId="6C551A8A" w:rsidR="00771A69" w:rsidRDefault="00771A69">
          <w:pPr>
            <w:pStyle w:val="TOC3"/>
            <w:tabs>
              <w:tab w:val="left" w:pos="1794"/>
              <w:tab w:val="right" w:leader="dot" w:pos="8494"/>
            </w:tabs>
            <w:rPr>
              <w:rFonts w:eastAsiaTheme="minorEastAsia" w:cstheme="minorBidi"/>
              <w:noProof/>
              <w:szCs w:val="24"/>
              <w:lang w:val="en-ES" w:eastAsia="en-GB"/>
            </w:rPr>
          </w:pPr>
          <w:hyperlink w:anchor="_Toc73693277" w:history="1">
            <w:r w:rsidRPr="004D7AC4">
              <w:rPr>
                <w:rStyle w:val="Hyperlink"/>
                <w:noProof/>
                <w:lang w:val="es-ES"/>
                <w14:scene3d>
                  <w14:camera w14:prst="orthographicFront"/>
                  <w14:lightRig w14:rig="threePt" w14:dir="t">
                    <w14:rot w14:lat="0" w14:lon="0" w14:rev="0"/>
                  </w14:lightRig>
                </w14:scene3d>
              </w:rPr>
              <w:t>4.2.4.</w:t>
            </w:r>
            <w:r>
              <w:rPr>
                <w:rFonts w:eastAsiaTheme="minorEastAsia" w:cstheme="minorBidi"/>
                <w:noProof/>
                <w:szCs w:val="24"/>
                <w:lang w:val="en-ES" w:eastAsia="en-GB"/>
              </w:rPr>
              <w:tab/>
            </w:r>
            <w:r w:rsidRPr="004D7AC4">
              <w:rPr>
                <w:rStyle w:val="Hyperlink"/>
                <w:noProof/>
                <w:lang w:val="es-ES"/>
              </w:rPr>
              <w:t>Detección de la región con mayor intensidad media</w:t>
            </w:r>
            <w:r>
              <w:rPr>
                <w:noProof/>
                <w:webHidden/>
              </w:rPr>
              <w:tab/>
            </w:r>
            <w:r>
              <w:rPr>
                <w:noProof/>
                <w:webHidden/>
              </w:rPr>
              <w:fldChar w:fldCharType="begin"/>
            </w:r>
            <w:r>
              <w:rPr>
                <w:noProof/>
                <w:webHidden/>
              </w:rPr>
              <w:instrText xml:space="preserve"> PAGEREF _Toc73693277 \h </w:instrText>
            </w:r>
            <w:r>
              <w:rPr>
                <w:noProof/>
                <w:webHidden/>
              </w:rPr>
            </w:r>
            <w:r>
              <w:rPr>
                <w:noProof/>
                <w:webHidden/>
              </w:rPr>
              <w:fldChar w:fldCharType="separate"/>
            </w:r>
            <w:r>
              <w:rPr>
                <w:noProof/>
                <w:webHidden/>
              </w:rPr>
              <w:t>41</w:t>
            </w:r>
            <w:r>
              <w:rPr>
                <w:noProof/>
                <w:webHidden/>
              </w:rPr>
              <w:fldChar w:fldCharType="end"/>
            </w:r>
          </w:hyperlink>
        </w:p>
        <w:p w14:paraId="71EDEB50" w14:textId="17E59896" w:rsidR="00771A69" w:rsidRDefault="00771A69">
          <w:pPr>
            <w:pStyle w:val="TOC3"/>
            <w:tabs>
              <w:tab w:val="left" w:pos="1794"/>
              <w:tab w:val="right" w:leader="dot" w:pos="8494"/>
            </w:tabs>
            <w:rPr>
              <w:rFonts w:eastAsiaTheme="minorEastAsia" w:cstheme="minorBidi"/>
              <w:noProof/>
              <w:szCs w:val="24"/>
              <w:lang w:val="en-ES" w:eastAsia="en-GB"/>
            </w:rPr>
          </w:pPr>
          <w:hyperlink w:anchor="_Toc73693278" w:history="1">
            <w:r w:rsidRPr="004D7AC4">
              <w:rPr>
                <w:rStyle w:val="Hyperlink"/>
                <w:noProof/>
                <w14:scene3d>
                  <w14:camera w14:prst="orthographicFront"/>
                  <w14:lightRig w14:rig="threePt" w14:dir="t">
                    <w14:rot w14:lat="0" w14:lon="0" w14:rev="0"/>
                  </w14:lightRig>
                </w14:scene3d>
              </w:rPr>
              <w:t>4.2.5.</w:t>
            </w:r>
            <w:r>
              <w:rPr>
                <w:rFonts w:eastAsiaTheme="minorEastAsia" w:cstheme="minorBidi"/>
                <w:noProof/>
                <w:szCs w:val="24"/>
                <w:lang w:val="en-ES" w:eastAsia="en-GB"/>
              </w:rPr>
              <w:tab/>
            </w:r>
            <w:r w:rsidRPr="004D7AC4">
              <w:rPr>
                <w:rStyle w:val="Hyperlink"/>
                <w:noProof/>
              </w:rPr>
              <w:t>Operaciones morfológicas</w:t>
            </w:r>
            <w:r>
              <w:rPr>
                <w:noProof/>
                <w:webHidden/>
              </w:rPr>
              <w:tab/>
            </w:r>
            <w:r>
              <w:rPr>
                <w:noProof/>
                <w:webHidden/>
              </w:rPr>
              <w:fldChar w:fldCharType="begin"/>
            </w:r>
            <w:r>
              <w:rPr>
                <w:noProof/>
                <w:webHidden/>
              </w:rPr>
              <w:instrText xml:space="preserve"> PAGEREF _Toc73693278 \h </w:instrText>
            </w:r>
            <w:r>
              <w:rPr>
                <w:noProof/>
                <w:webHidden/>
              </w:rPr>
            </w:r>
            <w:r>
              <w:rPr>
                <w:noProof/>
                <w:webHidden/>
              </w:rPr>
              <w:fldChar w:fldCharType="separate"/>
            </w:r>
            <w:r>
              <w:rPr>
                <w:noProof/>
                <w:webHidden/>
              </w:rPr>
              <w:t>41</w:t>
            </w:r>
            <w:r>
              <w:rPr>
                <w:noProof/>
                <w:webHidden/>
              </w:rPr>
              <w:fldChar w:fldCharType="end"/>
            </w:r>
          </w:hyperlink>
        </w:p>
        <w:p w14:paraId="4F69561F" w14:textId="695EC2BC" w:rsidR="00771A69" w:rsidRDefault="00771A69">
          <w:pPr>
            <w:pStyle w:val="TOC3"/>
            <w:tabs>
              <w:tab w:val="left" w:pos="1794"/>
              <w:tab w:val="right" w:leader="dot" w:pos="8494"/>
            </w:tabs>
            <w:rPr>
              <w:rFonts w:eastAsiaTheme="minorEastAsia" w:cstheme="minorBidi"/>
              <w:noProof/>
              <w:szCs w:val="24"/>
              <w:lang w:val="en-ES" w:eastAsia="en-GB"/>
            </w:rPr>
          </w:pPr>
          <w:hyperlink w:anchor="_Toc73693279" w:history="1">
            <w:r w:rsidRPr="004D7AC4">
              <w:rPr>
                <w:rStyle w:val="Hyperlink"/>
                <w:noProof/>
                <w:lang w:val="es-ES"/>
                <w14:scene3d>
                  <w14:camera w14:prst="orthographicFront"/>
                  <w14:lightRig w14:rig="threePt" w14:dir="t">
                    <w14:rot w14:lat="0" w14:lon="0" w14:rev="0"/>
                  </w14:lightRig>
                </w14:scene3d>
              </w:rPr>
              <w:t>4.2.6.</w:t>
            </w:r>
            <w:r>
              <w:rPr>
                <w:rFonts w:eastAsiaTheme="minorEastAsia" w:cstheme="minorBidi"/>
                <w:noProof/>
                <w:szCs w:val="24"/>
                <w:lang w:val="en-ES" w:eastAsia="en-GB"/>
              </w:rPr>
              <w:tab/>
            </w:r>
            <w:r w:rsidRPr="004D7AC4">
              <w:rPr>
                <w:rStyle w:val="Hyperlink"/>
                <w:noProof/>
                <w:lang w:val="es-ES"/>
              </w:rPr>
              <w:t>Validación de la segmentación</w:t>
            </w:r>
            <w:r>
              <w:rPr>
                <w:noProof/>
                <w:webHidden/>
              </w:rPr>
              <w:tab/>
            </w:r>
            <w:r>
              <w:rPr>
                <w:noProof/>
                <w:webHidden/>
              </w:rPr>
              <w:fldChar w:fldCharType="begin"/>
            </w:r>
            <w:r>
              <w:rPr>
                <w:noProof/>
                <w:webHidden/>
              </w:rPr>
              <w:instrText xml:space="preserve"> PAGEREF _Toc73693279 \h </w:instrText>
            </w:r>
            <w:r>
              <w:rPr>
                <w:noProof/>
                <w:webHidden/>
              </w:rPr>
            </w:r>
            <w:r>
              <w:rPr>
                <w:noProof/>
                <w:webHidden/>
              </w:rPr>
              <w:fldChar w:fldCharType="separate"/>
            </w:r>
            <w:r>
              <w:rPr>
                <w:noProof/>
                <w:webHidden/>
              </w:rPr>
              <w:t>42</w:t>
            </w:r>
            <w:r>
              <w:rPr>
                <w:noProof/>
                <w:webHidden/>
              </w:rPr>
              <w:fldChar w:fldCharType="end"/>
            </w:r>
          </w:hyperlink>
        </w:p>
        <w:p w14:paraId="1719B90F" w14:textId="424D9F83" w:rsidR="00771A69" w:rsidRDefault="00771A69">
          <w:pPr>
            <w:pStyle w:val="TOC3"/>
            <w:tabs>
              <w:tab w:val="left" w:pos="1794"/>
              <w:tab w:val="right" w:leader="dot" w:pos="8494"/>
            </w:tabs>
            <w:rPr>
              <w:rFonts w:eastAsiaTheme="minorEastAsia" w:cstheme="minorBidi"/>
              <w:noProof/>
              <w:szCs w:val="24"/>
              <w:lang w:val="en-ES" w:eastAsia="en-GB"/>
            </w:rPr>
          </w:pPr>
          <w:hyperlink w:anchor="_Toc73693280" w:history="1">
            <w:r w:rsidRPr="004D7AC4">
              <w:rPr>
                <w:rStyle w:val="Hyperlink"/>
                <w:noProof/>
                <w:lang w:val="es-ES"/>
                <w14:scene3d>
                  <w14:camera w14:prst="orthographicFront"/>
                  <w14:lightRig w14:rig="threePt" w14:dir="t">
                    <w14:rot w14:lat="0" w14:lon="0" w14:rev="0"/>
                  </w14:lightRig>
                </w14:scene3d>
              </w:rPr>
              <w:t>4.2.7.</w:t>
            </w:r>
            <w:r>
              <w:rPr>
                <w:rFonts w:eastAsiaTheme="minorEastAsia" w:cstheme="minorBidi"/>
                <w:noProof/>
                <w:szCs w:val="24"/>
                <w:lang w:val="en-ES" w:eastAsia="en-GB"/>
              </w:rPr>
              <w:tab/>
            </w:r>
            <w:r w:rsidRPr="004D7AC4">
              <w:rPr>
                <w:rStyle w:val="Hyperlink"/>
                <w:noProof/>
                <w:lang w:val="es-ES"/>
              </w:rPr>
              <w:t>Resultados de la segmentación</w:t>
            </w:r>
            <w:r>
              <w:rPr>
                <w:noProof/>
                <w:webHidden/>
              </w:rPr>
              <w:tab/>
            </w:r>
            <w:r>
              <w:rPr>
                <w:noProof/>
                <w:webHidden/>
              </w:rPr>
              <w:fldChar w:fldCharType="begin"/>
            </w:r>
            <w:r>
              <w:rPr>
                <w:noProof/>
                <w:webHidden/>
              </w:rPr>
              <w:instrText xml:space="preserve"> PAGEREF _Toc73693280 \h </w:instrText>
            </w:r>
            <w:r>
              <w:rPr>
                <w:noProof/>
                <w:webHidden/>
              </w:rPr>
            </w:r>
            <w:r>
              <w:rPr>
                <w:noProof/>
                <w:webHidden/>
              </w:rPr>
              <w:fldChar w:fldCharType="separate"/>
            </w:r>
            <w:r>
              <w:rPr>
                <w:noProof/>
                <w:webHidden/>
              </w:rPr>
              <w:t>44</w:t>
            </w:r>
            <w:r>
              <w:rPr>
                <w:noProof/>
                <w:webHidden/>
              </w:rPr>
              <w:fldChar w:fldCharType="end"/>
            </w:r>
          </w:hyperlink>
        </w:p>
        <w:p w14:paraId="50DD271A" w14:textId="1C5BED77" w:rsidR="00771A69" w:rsidRDefault="00771A69">
          <w:pPr>
            <w:pStyle w:val="TOC2"/>
            <w:rPr>
              <w:rFonts w:eastAsiaTheme="minorEastAsia" w:cstheme="minorBidi"/>
              <w:noProof/>
              <w:szCs w:val="24"/>
              <w:lang w:val="en-ES" w:eastAsia="en-GB"/>
            </w:rPr>
          </w:pPr>
          <w:hyperlink w:anchor="_Toc73693281" w:history="1">
            <w:r w:rsidRPr="004D7AC4">
              <w:rPr>
                <w:rStyle w:val="Hyperlink"/>
                <w:noProof/>
                <w:lang w:val="es-ES"/>
                <w14:scene3d>
                  <w14:camera w14:prst="orthographicFront"/>
                  <w14:lightRig w14:rig="threePt" w14:dir="t">
                    <w14:rot w14:lat="0" w14:lon="0" w14:rev="0"/>
                  </w14:lightRig>
                </w14:scene3d>
              </w:rPr>
              <w:t>4.3.</w:t>
            </w:r>
            <w:r>
              <w:rPr>
                <w:rFonts w:eastAsiaTheme="minorEastAsia" w:cstheme="minorBidi"/>
                <w:noProof/>
                <w:szCs w:val="24"/>
                <w:lang w:val="en-ES" w:eastAsia="en-GB"/>
              </w:rPr>
              <w:tab/>
            </w:r>
            <w:r w:rsidRPr="004D7AC4">
              <w:rPr>
                <w:rStyle w:val="Hyperlink"/>
                <w:noProof/>
                <w:lang w:val="es-ES"/>
              </w:rPr>
              <w:t>Extracción de características</w:t>
            </w:r>
            <w:r>
              <w:rPr>
                <w:noProof/>
                <w:webHidden/>
              </w:rPr>
              <w:tab/>
            </w:r>
            <w:r>
              <w:rPr>
                <w:noProof/>
                <w:webHidden/>
              </w:rPr>
              <w:fldChar w:fldCharType="begin"/>
            </w:r>
            <w:r>
              <w:rPr>
                <w:noProof/>
                <w:webHidden/>
              </w:rPr>
              <w:instrText xml:space="preserve"> PAGEREF _Toc73693281 \h </w:instrText>
            </w:r>
            <w:r>
              <w:rPr>
                <w:noProof/>
                <w:webHidden/>
              </w:rPr>
            </w:r>
            <w:r>
              <w:rPr>
                <w:noProof/>
                <w:webHidden/>
              </w:rPr>
              <w:fldChar w:fldCharType="separate"/>
            </w:r>
            <w:r>
              <w:rPr>
                <w:noProof/>
                <w:webHidden/>
              </w:rPr>
              <w:t>45</w:t>
            </w:r>
            <w:r>
              <w:rPr>
                <w:noProof/>
                <w:webHidden/>
              </w:rPr>
              <w:fldChar w:fldCharType="end"/>
            </w:r>
          </w:hyperlink>
        </w:p>
        <w:p w14:paraId="4F31E231" w14:textId="72E15465" w:rsidR="00771A69" w:rsidRDefault="00771A69">
          <w:pPr>
            <w:pStyle w:val="TOC3"/>
            <w:tabs>
              <w:tab w:val="left" w:pos="1794"/>
              <w:tab w:val="right" w:leader="dot" w:pos="8494"/>
            </w:tabs>
            <w:rPr>
              <w:rFonts w:eastAsiaTheme="minorEastAsia" w:cstheme="minorBidi"/>
              <w:noProof/>
              <w:szCs w:val="24"/>
              <w:lang w:val="en-ES" w:eastAsia="en-GB"/>
            </w:rPr>
          </w:pPr>
          <w:hyperlink w:anchor="_Toc73693282" w:history="1">
            <w:r w:rsidRPr="004D7AC4">
              <w:rPr>
                <w:rStyle w:val="Hyperlink"/>
                <w:noProof/>
                <w:lang w:val="es-ES"/>
                <w14:scene3d>
                  <w14:camera w14:prst="orthographicFront"/>
                  <w14:lightRig w14:rig="threePt" w14:dir="t">
                    <w14:rot w14:lat="0" w14:lon="0" w14:rev="0"/>
                  </w14:lightRig>
                </w14:scene3d>
              </w:rPr>
              <w:t>4.3.1.</w:t>
            </w:r>
            <w:r>
              <w:rPr>
                <w:rFonts w:eastAsiaTheme="minorEastAsia" w:cstheme="minorBidi"/>
                <w:noProof/>
                <w:szCs w:val="24"/>
                <w:lang w:val="en-ES" w:eastAsia="en-GB"/>
              </w:rPr>
              <w:tab/>
            </w:r>
            <w:r w:rsidRPr="004D7AC4">
              <w:rPr>
                <w:rStyle w:val="Hyperlink"/>
                <w:noProof/>
                <w:lang w:val="es-ES"/>
              </w:rPr>
              <w:t>Empleo de distintos tipos de escáneres</w:t>
            </w:r>
            <w:r>
              <w:rPr>
                <w:noProof/>
                <w:webHidden/>
              </w:rPr>
              <w:tab/>
            </w:r>
            <w:r>
              <w:rPr>
                <w:noProof/>
                <w:webHidden/>
              </w:rPr>
              <w:fldChar w:fldCharType="begin"/>
            </w:r>
            <w:r>
              <w:rPr>
                <w:noProof/>
                <w:webHidden/>
              </w:rPr>
              <w:instrText xml:space="preserve"> PAGEREF _Toc73693282 \h </w:instrText>
            </w:r>
            <w:r>
              <w:rPr>
                <w:noProof/>
                <w:webHidden/>
              </w:rPr>
            </w:r>
            <w:r>
              <w:rPr>
                <w:noProof/>
                <w:webHidden/>
              </w:rPr>
              <w:fldChar w:fldCharType="separate"/>
            </w:r>
            <w:r>
              <w:rPr>
                <w:noProof/>
                <w:webHidden/>
              </w:rPr>
              <w:t>47</w:t>
            </w:r>
            <w:r>
              <w:rPr>
                <w:noProof/>
                <w:webHidden/>
              </w:rPr>
              <w:fldChar w:fldCharType="end"/>
            </w:r>
          </w:hyperlink>
        </w:p>
        <w:p w14:paraId="47BF5229" w14:textId="0200CCC8" w:rsidR="00771A69" w:rsidRDefault="00771A69">
          <w:pPr>
            <w:pStyle w:val="TOC2"/>
            <w:rPr>
              <w:rFonts w:eastAsiaTheme="minorEastAsia" w:cstheme="minorBidi"/>
              <w:noProof/>
              <w:szCs w:val="24"/>
              <w:lang w:val="en-ES" w:eastAsia="en-GB"/>
            </w:rPr>
          </w:pPr>
          <w:hyperlink w:anchor="_Toc73693283" w:history="1">
            <w:r w:rsidRPr="004D7AC4">
              <w:rPr>
                <w:rStyle w:val="Hyperlink"/>
                <w:noProof/>
                <w:lang w:val="es-ES"/>
                <w14:scene3d>
                  <w14:camera w14:prst="orthographicFront"/>
                  <w14:lightRig w14:rig="threePt" w14:dir="t">
                    <w14:rot w14:lat="0" w14:lon="0" w14:rev="0"/>
                  </w14:lightRig>
                </w14:scene3d>
              </w:rPr>
              <w:t>4.4.</w:t>
            </w:r>
            <w:r>
              <w:rPr>
                <w:rFonts w:eastAsiaTheme="minorEastAsia" w:cstheme="minorBidi"/>
                <w:noProof/>
                <w:szCs w:val="24"/>
                <w:lang w:val="en-ES" w:eastAsia="en-GB"/>
              </w:rPr>
              <w:tab/>
            </w:r>
            <w:r w:rsidRPr="004D7AC4">
              <w:rPr>
                <w:rStyle w:val="Hyperlink"/>
                <w:noProof/>
                <w:lang w:val="es-ES"/>
              </w:rPr>
              <w:t>Análisis de los factores de riesgo</w:t>
            </w:r>
            <w:r>
              <w:rPr>
                <w:noProof/>
                <w:webHidden/>
              </w:rPr>
              <w:tab/>
            </w:r>
            <w:r>
              <w:rPr>
                <w:noProof/>
                <w:webHidden/>
              </w:rPr>
              <w:fldChar w:fldCharType="begin"/>
            </w:r>
            <w:r>
              <w:rPr>
                <w:noProof/>
                <w:webHidden/>
              </w:rPr>
              <w:instrText xml:space="preserve"> PAGEREF _Toc73693283 \h </w:instrText>
            </w:r>
            <w:r>
              <w:rPr>
                <w:noProof/>
                <w:webHidden/>
              </w:rPr>
            </w:r>
            <w:r>
              <w:rPr>
                <w:noProof/>
                <w:webHidden/>
              </w:rPr>
              <w:fldChar w:fldCharType="separate"/>
            </w:r>
            <w:r>
              <w:rPr>
                <w:noProof/>
                <w:webHidden/>
              </w:rPr>
              <w:t>47</w:t>
            </w:r>
            <w:r>
              <w:rPr>
                <w:noProof/>
                <w:webHidden/>
              </w:rPr>
              <w:fldChar w:fldCharType="end"/>
            </w:r>
          </w:hyperlink>
        </w:p>
        <w:p w14:paraId="11BFB900" w14:textId="1BA67E7C" w:rsidR="00771A69" w:rsidRDefault="00771A69">
          <w:pPr>
            <w:pStyle w:val="TOC3"/>
            <w:tabs>
              <w:tab w:val="left" w:pos="1794"/>
              <w:tab w:val="right" w:leader="dot" w:pos="8494"/>
            </w:tabs>
            <w:rPr>
              <w:rFonts w:eastAsiaTheme="minorEastAsia" w:cstheme="minorBidi"/>
              <w:noProof/>
              <w:szCs w:val="24"/>
              <w:lang w:val="en-ES" w:eastAsia="en-GB"/>
            </w:rPr>
          </w:pPr>
          <w:hyperlink w:anchor="_Toc73693284" w:history="1">
            <w:r w:rsidRPr="004D7AC4">
              <w:rPr>
                <w:rStyle w:val="Hyperlink"/>
                <w:noProof/>
                <w:lang w:val="es-ES"/>
                <w14:scene3d>
                  <w14:camera w14:prst="orthographicFront"/>
                  <w14:lightRig w14:rig="threePt" w14:dir="t">
                    <w14:rot w14:lat="0" w14:lon="0" w14:rev="0"/>
                  </w14:lightRig>
                </w14:scene3d>
              </w:rPr>
              <w:t>4.4.1.</w:t>
            </w:r>
            <w:r>
              <w:rPr>
                <w:rFonts w:eastAsiaTheme="minorEastAsia" w:cstheme="minorBidi"/>
                <w:noProof/>
                <w:szCs w:val="24"/>
                <w:lang w:val="en-ES" w:eastAsia="en-GB"/>
              </w:rPr>
              <w:tab/>
            </w:r>
            <w:r w:rsidRPr="004D7AC4">
              <w:rPr>
                <w:rStyle w:val="Hyperlink"/>
                <w:noProof/>
                <w:lang w:val="es-ES"/>
              </w:rPr>
              <w:t>Basado en metadatos</w:t>
            </w:r>
            <w:r>
              <w:rPr>
                <w:noProof/>
                <w:webHidden/>
              </w:rPr>
              <w:tab/>
            </w:r>
            <w:r>
              <w:rPr>
                <w:noProof/>
                <w:webHidden/>
              </w:rPr>
              <w:fldChar w:fldCharType="begin"/>
            </w:r>
            <w:r>
              <w:rPr>
                <w:noProof/>
                <w:webHidden/>
              </w:rPr>
              <w:instrText xml:space="preserve"> PAGEREF _Toc73693284 \h </w:instrText>
            </w:r>
            <w:r>
              <w:rPr>
                <w:noProof/>
                <w:webHidden/>
              </w:rPr>
            </w:r>
            <w:r>
              <w:rPr>
                <w:noProof/>
                <w:webHidden/>
              </w:rPr>
              <w:fldChar w:fldCharType="separate"/>
            </w:r>
            <w:r>
              <w:rPr>
                <w:noProof/>
                <w:webHidden/>
              </w:rPr>
              <w:t>47</w:t>
            </w:r>
            <w:r>
              <w:rPr>
                <w:noProof/>
                <w:webHidden/>
              </w:rPr>
              <w:fldChar w:fldCharType="end"/>
            </w:r>
          </w:hyperlink>
        </w:p>
        <w:p w14:paraId="03290122" w14:textId="2407A7A7" w:rsidR="00771A69" w:rsidRDefault="00771A69">
          <w:pPr>
            <w:pStyle w:val="TOC3"/>
            <w:tabs>
              <w:tab w:val="left" w:pos="1794"/>
              <w:tab w:val="right" w:leader="dot" w:pos="8494"/>
            </w:tabs>
            <w:rPr>
              <w:rFonts w:eastAsiaTheme="minorEastAsia" w:cstheme="minorBidi"/>
              <w:noProof/>
              <w:szCs w:val="24"/>
              <w:lang w:val="en-ES" w:eastAsia="en-GB"/>
            </w:rPr>
          </w:pPr>
          <w:hyperlink w:anchor="_Toc73693285" w:history="1">
            <w:r w:rsidRPr="004D7AC4">
              <w:rPr>
                <w:rStyle w:val="Hyperlink"/>
                <w:noProof/>
                <w:lang w:val="es-ES"/>
                <w14:scene3d>
                  <w14:camera w14:prst="orthographicFront"/>
                  <w14:lightRig w14:rig="threePt" w14:dir="t">
                    <w14:rot w14:lat="0" w14:lon="0" w14:rev="0"/>
                  </w14:lightRig>
                </w14:scene3d>
              </w:rPr>
              <w:t>4.4.2.</w:t>
            </w:r>
            <w:r>
              <w:rPr>
                <w:rFonts w:eastAsiaTheme="minorEastAsia" w:cstheme="minorBidi"/>
                <w:noProof/>
                <w:szCs w:val="24"/>
                <w:lang w:val="en-ES" w:eastAsia="en-GB"/>
              </w:rPr>
              <w:tab/>
            </w:r>
            <w:r w:rsidRPr="004D7AC4">
              <w:rPr>
                <w:rStyle w:val="Hyperlink"/>
                <w:noProof/>
                <w:lang w:val="es-ES"/>
              </w:rPr>
              <w:t>Basad</w:t>
            </w:r>
            <w:r w:rsidRPr="004D7AC4">
              <w:rPr>
                <w:rStyle w:val="Hyperlink"/>
                <w:noProof/>
                <w:lang w:val="es-ES"/>
              </w:rPr>
              <w:t>o</w:t>
            </w:r>
            <w:r w:rsidRPr="004D7AC4">
              <w:rPr>
                <w:rStyle w:val="Hyperlink"/>
                <w:noProof/>
                <w:lang w:val="es-ES"/>
              </w:rPr>
              <w:t xml:space="preserve"> en características de las RM y metadatos</w:t>
            </w:r>
            <w:r>
              <w:rPr>
                <w:noProof/>
                <w:webHidden/>
              </w:rPr>
              <w:tab/>
            </w:r>
            <w:r>
              <w:rPr>
                <w:noProof/>
                <w:webHidden/>
              </w:rPr>
              <w:fldChar w:fldCharType="begin"/>
            </w:r>
            <w:r>
              <w:rPr>
                <w:noProof/>
                <w:webHidden/>
              </w:rPr>
              <w:instrText xml:space="preserve"> PAGEREF _Toc73693285 \h </w:instrText>
            </w:r>
            <w:r>
              <w:rPr>
                <w:noProof/>
                <w:webHidden/>
              </w:rPr>
            </w:r>
            <w:r>
              <w:rPr>
                <w:noProof/>
                <w:webHidden/>
              </w:rPr>
              <w:fldChar w:fldCharType="separate"/>
            </w:r>
            <w:r>
              <w:rPr>
                <w:noProof/>
                <w:webHidden/>
              </w:rPr>
              <w:t>52</w:t>
            </w:r>
            <w:r>
              <w:rPr>
                <w:noProof/>
                <w:webHidden/>
              </w:rPr>
              <w:fldChar w:fldCharType="end"/>
            </w:r>
          </w:hyperlink>
        </w:p>
        <w:p w14:paraId="571D1771" w14:textId="6AC8C623" w:rsidR="00771A69" w:rsidRDefault="00771A69">
          <w:pPr>
            <w:pStyle w:val="TOC1"/>
            <w:rPr>
              <w:rFonts w:eastAsiaTheme="minorEastAsia" w:cstheme="minorBidi"/>
              <w:szCs w:val="24"/>
              <w:lang w:val="en-ES" w:eastAsia="en-GB"/>
            </w:rPr>
          </w:pPr>
          <w:hyperlink w:anchor="_Toc73693286" w:history="1">
            <w:r w:rsidRPr="004D7AC4">
              <w:rPr>
                <w:rStyle w:val="Hyperlink"/>
              </w:rPr>
              <w:t>5.</w:t>
            </w:r>
            <w:r>
              <w:rPr>
                <w:rFonts w:eastAsiaTheme="minorEastAsia" w:cstheme="minorBidi"/>
                <w:szCs w:val="24"/>
                <w:lang w:val="en-ES" w:eastAsia="en-GB"/>
              </w:rPr>
              <w:tab/>
            </w:r>
            <w:r w:rsidRPr="004D7AC4">
              <w:rPr>
                <w:rStyle w:val="Hyperlink"/>
              </w:rPr>
              <w:t>EVALUACIÓN</w:t>
            </w:r>
            <w:r>
              <w:rPr>
                <w:webHidden/>
              </w:rPr>
              <w:tab/>
            </w:r>
            <w:r>
              <w:rPr>
                <w:webHidden/>
              </w:rPr>
              <w:fldChar w:fldCharType="begin"/>
            </w:r>
            <w:r>
              <w:rPr>
                <w:webHidden/>
              </w:rPr>
              <w:instrText xml:space="preserve"> PAGEREF _Toc73693286 \h </w:instrText>
            </w:r>
            <w:r>
              <w:rPr>
                <w:webHidden/>
              </w:rPr>
            </w:r>
            <w:r>
              <w:rPr>
                <w:webHidden/>
              </w:rPr>
              <w:fldChar w:fldCharType="separate"/>
            </w:r>
            <w:r>
              <w:rPr>
                <w:webHidden/>
              </w:rPr>
              <w:t>57</w:t>
            </w:r>
            <w:r>
              <w:rPr>
                <w:webHidden/>
              </w:rPr>
              <w:fldChar w:fldCharType="end"/>
            </w:r>
          </w:hyperlink>
        </w:p>
        <w:p w14:paraId="12193CB2" w14:textId="1118082F" w:rsidR="00771A69" w:rsidRDefault="00771A69">
          <w:pPr>
            <w:pStyle w:val="TOC2"/>
            <w:rPr>
              <w:rFonts w:eastAsiaTheme="minorEastAsia" w:cstheme="minorBidi"/>
              <w:noProof/>
              <w:szCs w:val="24"/>
              <w:lang w:val="en-ES" w:eastAsia="en-GB"/>
            </w:rPr>
          </w:pPr>
          <w:hyperlink w:anchor="_Toc73693287" w:history="1">
            <w:r w:rsidRPr="004D7AC4">
              <w:rPr>
                <w:rStyle w:val="Hyperlink"/>
                <w:noProof/>
                <w:lang w:val="es-ES"/>
                <w14:scene3d>
                  <w14:camera w14:prst="orthographicFront"/>
                  <w14:lightRig w14:rig="threePt" w14:dir="t">
                    <w14:rot w14:lat="0" w14:lon="0" w14:rev="0"/>
                  </w14:lightRig>
                </w14:scene3d>
              </w:rPr>
              <w:t>5.1.</w:t>
            </w:r>
            <w:r>
              <w:rPr>
                <w:rFonts w:eastAsiaTheme="minorEastAsia" w:cstheme="minorBidi"/>
                <w:noProof/>
                <w:szCs w:val="24"/>
                <w:lang w:val="en-ES" w:eastAsia="en-GB"/>
              </w:rPr>
              <w:tab/>
            </w:r>
            <w:r w:rsidRPr="004D7AC4">
              <w:rPr>
                <w:rStyle w:val="Hyperlink"/>
                <w:noProof/>
                <w:lang w:val="es-ES"/>
              </w:rPr>
              <w:t>Algoritmo para la eliminación del cráneo</w:t>
            </w:r>
            <w:r>
              <w:rPr>
                <w:noProof/>
                <w:webHidden/>
              </w:rPr>
              <w:tab/>
            </w:r>
            <w:r>
              <w:rPr>
                <w:noProof/>
                <w:webHidden/>
              </w:rPr>
              <w:fldChar w:fldCharType="begin"/>
            </w:r>
            <w:r>
              <w:rPr>
                <w:noProof/>
                <w:webHidden/>
              </w:rPr>
              <w:instrText xml:space="preserve"> PAGEREF _Toc73693287 \h </w:instrText>
            </w:r>
            <w:r>
              <w:rPr>
                <w:noProof/>
                <w:webHidden/>
              </w:rPr>
            </w:r>
            <w:r>
              <w:rPr>
                <w:noProof/>
                <w:webHidden/>
              </w:rPr>
              <w:fldChar w:fldCharType="separate"/>
            </w:r>
            <w:r>
              <w:rPr>
                <w:noProof/>
                <w:webHidden/>
              </w:rPr>
              <w:t>57</w:t>
            </w:r>
            <w:r>
              <w:rPr>
                <w:noProof/>
                <w:webHidden/>
              </w:rPr>
              <w:fldChar w:fldCharType="end"/>
            </w:r>
          </w:hyperlink>
        </w:p>
        <w:p w14:paraId="6D3A3FB2" w14:textId="39286C49" w:rsidR="00771A69" w:rsidRDefault="00771A69">
          <w:pPr>
            <w:pStyle w:val="TOC3"/>
            <w:tabs>
              <w:tab w:val="left" w:pos="1794"/>
              <w:tab w:val="right" w:leader="dot" w:pos="8494"/>
            </w:tabs>
            <w:rPr>
              <w:rFonts w:eastAsiaTheme="minorEastAsia" w:cstheme="minorBidi"/>
              <w:noProof/>
              <w:szCs w:val="24"/>
              <w:lang w:val="en-ES" w:eastAsia="en-GB"/>
            </w:rPr>
          </w:pPr>
          <w:hyperlink w:anchor="_Toc73693288" w:history="1">
            <w:r w:rsidRPr="004D7AC4">
              <w:rPr>
                <w:rStyle w:val="Hyperlink"/>
                <w:noProof/>
                <w:lang w:val="es-ES"/>
                <w14:scene3d>
                  <w14:camera w14:prst="orthographicFront"/>
                  <w14:lightRig w14:rig="threePt" w14:dir="t">
                    <w14:rot w14:lat="0" w14:lon="0" w14:rev="0"/>
                  </w14:lightRig>
                </w14:scene3d>
              </w:rPr>
              <w:t>5.1.1.</w:t>
            </w:r>
            <w:r>
              <w:rPr>
                <w:rFonts w:eastAsiaTheme="minorEastAsia" w:cstheme="minorBidi"/>
                <w:noProof/>
                <w:szCs w:val="24"/>
                <w:lang w:val="en-ES" w:eastAsia="en-GB"/>
              </w:rPr>
              <w:tab/>
            </w:r>
            <w:r w:rsidRPr="004D7AC4">
              <w:rPr>
                <w:rStyle w:val="Hyperlink"/>
                <w:noProof/>
                <w:lang w:val="es-ES"/>
              </w:rPr>
              <w:t>Dataset</w:t>
            </w:r>
            <w:r>
              <w:rPr>
                <w:noProof/>
                <w:webHidden/>
              </w:rPr>
              <w:tab/>
            </w:r>
            <w:r>
              <w:rPr>
                <w:noProof/>
                <w:webHidden/>
              </w:rPr>
              <w:fldChar w:fldCharType="begin"/>
            </w:r>
            <w:r>
              <w:rPr>
                <w:noProof/>
                <w:webHidden/>
              </w:rPr>
              <w:instrText xml:space="preserve"> PAGEREF _Toc73693288 \h </w:instrText>
            </w:r>
            <w:r>
              <w:rPr>
                <w:noProof/>
                <w:webHidden/>
              </w:rPr>
            </w:r>
            <w:r>
              <w:rPr>
                <w:noProof/>
                <w:webHidden/>
              </w:rPr>
              <w:fldChar w:fldCharType="separate"/>
            </w:r>
            <w:r>
              <w:rPr>
                <w:noProof/>
                <w:webHidden/>
              </w:rPr>
              <w:t>57</w:t>
            </w:r>
            <w:r>
              <w:rPr>
                <w:noProof/>
                <w:webHidden/>
              </w:rPr>
              <w:fldChar w:fldCharType="end"/>
            </w:r>
          </w:hyperlink>
        </w:p>
        <w:p w14:paraId="6EAA70FE" w14:textId="4851B42B" w:rsidR="00771A69" w:rsidRDefault="00771A69">
          <w:pPr>
            <w:pStyle w:val="TOC3"/>
            <w:tabs>
              <w:tab w:val="left" w:pos="1794"/>
              <w:tab w:val="right" w:leader="dot" w:pos="8494"/>
            </w:tabs>
            <w:rPr>
              <w:rFonts w:eastAsiaTheme="minorEastAsia" w:cstheme="minorBidi"/>
              <w:noProof/>
              <w:szCs w:val="24"/>
              <w:lang w:val="en-ES" w:eastAsia="en-GB"/>
            </w:rPr>
          </w:pPr>
          <w:hyperlink w:anchor="_Toc73693289" w:history="1">
            <w:r w:rsidRPr="004D7AC4">
              <w:rPr>
                <w:rStyle w:val="Hyperlink"/>
                <w:noProof/>
                <w:lang w:val="es-ES"/>
                <w14:scene3d>
                  <w14:camera w14:prst="orthographicFront"/>
                  <w14:lightRig w14:rig="threePt" w14:dir="t">
                    <w14:rot w14:lat="0" w14:lon="0" w14:rev="0"/>
                  </w14:lightRig>
                </w14:scene3d>
              </w:rPr>
              <w:t>5.1.2.</w:t>
            </w:r>
            <w:r>
              <w:rPr>
                <w:rFonts w:eastAsiaTheme="minorEastAsia" w:cstheme="minorBidi"/>
                <w:noProof/>
                <w:szCs w:val="24"/>
                <w:lang w:val="en-ES" w:eastAsia="en-GB"/>
              </w:rPr>
              <w:tab/>
            </w:r>
            <w:r w:rsidRPr="004D7AC4">
              <w:rPr>
                <w:rStyle w:val="Hyperlink"/>
                <w:noProof/>
                <w:lang w:val="es-ES"/>
              </w:rPr>
              <w:t>Resultados</w:t>
            </w:r>
            <w:r>
              <w:rPr>
                <w:noProof/>
                <w:webHidden/>
              </w:rPr>
              <w:tab/>
            </w:r>
            <w:r>
              <w:rPr>
                <w:noProof/>
                <w:webHidden/>
              </w:rPr>
              <w:fldChar w:fldCharType="begin"/>
            </w:r>
            <w:r>
              <w:rPr>
                <w:noProof/>
                <w:webHidden/>
              </w:rPr>
              <w:instrText xml:space="preserve"> PAGEREF _Toc73693289 \h </w:instrText>
            </w:r>
            <w:r>
              <w:rPr>
                <w:noProof/>
                <w:webHidden/>
              </w:rPr>
            </w:r>
            <w:r>
              <w:rPr>
                <w:noProof/>
                <w:webHidden/>
              </w:rPr>
              <w:fldChar w:fldCharType="separate"/>
            </w:r>
            <w:r>
              <w:rPr>
                <w:noProof/>
                <w:webHidden/>
              </w:rPr>
              <w:t>57</w:t>
            </w:r>
            <w:r>
              <w:rPr>
                <w:noProof/>
                <w:webHidden/>
              </w:rPr>
              <w:fldChar w:fldCharType="end"/>
            </w:r>
          </w:hyperlink>
        </w:p>
        <w:p w14:paraId="1BBDBEAE" w14:textId="24136352" w:rsidR="00771A69" w:rsidRDefault="00771A69">
          <w:pPr>
            <w:pStyle w:val="TOC1"/>
            <w:rPr>
              <w:rFonts w:eastAsiaTheme="minorEastAsia" w:cstheme="minorBidi"/>
              <w:szCs w:val="24"/>
              <w:lang w:val="en-ES" w:eastAsia="en-GB"/>
            </w:rPr>
          </w:pPr>
          <w:hyperlink w:anchor="_Toc73693290" w:history="1">
            <w:r w:rsidRPr="004D7AC4">
              <w:rPr>
                <w:rStyle w:val="Hyperlink"/>
              </w:rPr>
              <w:t>6.</w:t>
            </w:r>
            <w:r>
              <w:rPr>
                <w:rFonts w:eastAsiaTheme="minorEastAsia" w:cstheme="minorBidi"/>
                <w:szCs w:val="24"/>
                <w:lang w:val="en-ES" w:eastAsia="en-GB"/>
              </w:rPr>
              <w:tab/>
            </w:r>
            <w:r w:rsidRPr="004D7AC4">
              <w:rPr>
                <w:rStyle w:val="Hyperlink"/>
              </w:rPr>
              <w:t>CONCLUSIONES</w:t>
            </w:r>
            <w:r>
              <w:rPr>
                <w:webHidden/>
              </w:rPr>
              <w:tab/>
            </w:r>
            <w:r>
              <w:rPr>
                <w:webHidden/>
              </w:rPr>
              <w:fldChar w:fldCharType="begin"/>
            </w:r>
            <w:r>
              <w:rPr>
                <w:webHidden/>
              </w:rPr>
              <w:instrText xml:space="preserve"> PAGEREF _Toc73693290 \h </w:instrText>
            </w:r>
            <w:r>
              <w:rPr>
                <w:webHidden/>
              </w:rPr>
            </w:r>
            <w:r>
              <w:rPr>
                <w:webHidden/>
              </w:rPr>
              <w:fldChar w:fldCharType="separate"/>
            </w:r>
            <w:r>
              <w:rPr>
                <w:webHidden/>
              </w:rPr>
              <w:t>59</w:t>
            </w:r>
            <w:r>
              <w:rPr>
                <w:webHidden/>
              </w:rPr>
              <w:fldChar w:fldCharType="end"/>
            </w:r>
          </w:hyperlink>
        </w:p>
        <w:p w14:paraId="5948DD2B" w14:textId="04003C18" w:rsidR="00771A69" w:rsidRDefault="00771A69">
          <w:pPr>
            <w:pStyle w:val="TOC1"/>
            <w:rPr>
              <w:rFonts w:eastAsiaTheme="minorEastAsia" w:cstheme="minorBidi"/>
              <w:szCs w:val="24"/>
              <w:lang w:val="en-ES" w:eastAsia="en-GB"/>
            </w:rPr>
          </w:pPr>
          <w:hyperlink w:anchor="_Toc73693291" w:history="1">
            <w:r w:rsidRPr="004D7AC4">
              <w:rPr>
                <w:rStyle w:val="Hyperlink"/>
                <w:lang w:val="es-ES"/>
              </w:rPr>
              <w:t>7.</w:t>
            </w:r>
            <w:r>
              <w:rPr>
                <w:rFonts w:eastAsiaTheme="minorEastAsia" w:cstheme="minorBidi"/>
                <w:szCs w:val="24"/>
                <w:lang w:val="en-ES" w:eastAsia="en-GB"/>
              </w:rPr>
              <w:tab/>
            </w:r>
            <w:r w:rsidRPr="004D7AC4">
              <w:rPr>
                <w:rStyle w:val="Hyperlink"/>
                <w:lang w:val="es-ES"/>
              </w:rPr>
              <w:t>LÍNEAS FUTURAS</w:t>
            </w:r>
            <w:r>
              <w:rPr>
                <w:webHidden/>
              </w:rPr>
              <w:tab/>
            </w:r>
            <w:r>
              <w:rPr>
                <w:webHidden/>
              </w:rPr>
              <w:fldChar w:fldCharType="begin"/>
            </w:r>
            <w:r>
              <w:rPr>
                <w:webHidden/>
              </w:rPr>
              <w:instrText xml:space="preserve"> PAGEREF _Toc73693291 \h </w:instrText>
            </w:r>
            <w:r>
              <w:rPr>
                <w:webHidden/>
              </w:rPr>
            </w:r>
            <w:r>
              <w:rPr>
                <w:webHidden/>
              </w:rPr>
              <w:fldChar w:fldCharType="separate"/>
            </w:r>
            <w:r>
              <w:rPr>
                <w:webHidden/>
              </w:rPr>
              <w:t>60</w:t>
            </w:r>
            <w:r>
              <w:rPr>
                <w:webHidden/>
              </w:rPr>
              <w:fldChar w:fldCharType="end"/>
            </w:r>
          </w:hyperlink>
        </w:p>
        <w:p w14:paraId="5B59B128" w14:textId="5876D40F" w:rsidR="00771A69" w:rsidRDefault="00771A69">
          <w:pPr>
            <w:pStyle w:val="TOC1"/>
            <w:rPr>
              <w:rFonts w:eastAsiaTheme="minorEastAsia" w:cstheme="minorBidi"/>
              <w:szCs w:val="24"/>
              <w:lang w:val="en-ES" w:eastAsia="en-GB"/>
            </w:rPr>
          </w:pPr>
          <w:hyperlink w:anchor="_Toc73693292" w:history="1">
            <w:r w:rsidRPr="004D7AC4">
              <w:rPr>
                <w:rStyle w:val="Hyperlink"/>
                <w:lang w:val="es-ES"/>
              </w:rPr>
              <w:t>8.</w:t>
            </w:r>
            <w:r>
              <w:rPr>
                <w:rFonts w:eastAsiaTheme="minorEastAsia" w:cstheme="minorBidi"/>
                <w:szCs w:val="24"/>
                <w:lang w:val="en-ES" w:eastAsia="en-GB"/>
              </w:rPr>
              <w:tab/>
            </w:r>
            <w:r w:rsidRPr="004D7AC4">
              <w:rPr>
                <w:rStyle w:val="Hyperlink"/>
                <w:lang w:val="es-ES"/>
              </w:rPr>
              <w:t>BIBLIOGRAFÍA</w:t>
            </w:r>
            <w:r>
              <w:rPr>
                <w:webHidden/>
              </w:rPr>
              <w:tab/>
            </w:r>
            <w:r>
              <w:rPr>
                <w:webHidden/>
              </w:rPr>
              <w:fldChar w:fldCharType="begin"/>
            </w:r>
            <w:r>
              <w:rPr>
                <w:webHidden/>
              </w:rPr>
              <w:instrText xml:space="preserve"> PAGEREF _Toc73693292 \h </w:instrText>
            </w:r>
            <w:r>
              <w:rPr>
                <w:webHidden/>
              </w:rPr>
            </w:r>
            <w:r>
              <w:rPr>
                <w:webHidden/>
              </w:rPr>
              <w:fldChar w:fldCharType="separate"/>
            </w:r>
            <w:r>
              <w:rPr>
                <w:webHidden/>
              </w:rPr>
              <w:t>61</w:t>
            </w:r>
            <w:r>
              <w:rPr>
                <w:webHidden/>
              </w:rPr>
              <w:fldChar w:fldCharType="end"/>
            </w:r>
          </w:hyperlink>
        </w:p>
        <w:p w14:paraId="1AEE3303" w14:textId="67EF1FFF" w:rsidR="00771A69" w:rsidRDefault="00771A69">
          <w:pPr>
            <w:pStyle w:val="TOC1"/>
            <w:tabs>
              <w:tab w:val="left" w:pos="1540"/>
            </w:tabs>
            <w:rPr>
              <w:rFonts w:eastAsiaTheme="minorEastAsia" w:cstheme="minorBidi"/>
              <w:szCs w:val="24"/>
              <w:lang w:val="en-ES" w:eastAsia="en-GB"/>
            </w:rPr>
          </w:pPr>
          <w:hyperlink w:anchor="_Toc73693293" w:history="1">
            <w:r w:rsidRPr="004D7AC4">
              <w:rPr>
                <w:rStyle w:val="Hyperlink"/>
              </w:rPr>
              <w:t>APÉNDICE A.</w:t>
            </w:r>
            <w:r>
              <w:rPr>
                <w:rFonts w:eastAsiaTheme="minorEastAsia" w:cstheme="minorBidi"/>
                <w:szCs w:val="24"/>
                <w:lang w:val="en-ES" w:eastAsia="en-GB"/>
              </w:rPr>
              <w:tab/>
            </w:r>
            <w:r w:rsidRPr="004D7AC4">
              <w:rPr>
                <w:rStyle w:val="Hyperlink"/>
              </w:rPr>
              <w:t>DATOS DE LA EVALUACIÓN</w:t>
            </w:r>
            <w:r>
              <w:rPr>
                <w:webHidden/>
              </w:rPr>
              <w:tab/>
            </w:r>
            <w:r>
              <w:rPr>
                <w:webHidden/>
              </w:rPr>
              <w:fldChar w:fldCharType="begin"/>
            </w:r>
            <w:r>
              <w:rPr>
                <w:webHidden/>
              </w:rPr>
              <w:instrText xml:space="preserve"> PAGEREF _Toc73693293 \h </w:instrText>
            </w:r>
            <w:r>
              <w:rPr>
                <w:webHidden/>
              </w:rPr>
            </w:r>
            <w:r>
              <w:rPr>
                <w:webHidden/>
              </w:rPr>
              <w:fldChar w:fldCharType="separate"/>
            </w:r>
            <w:r>
              <w:rPr>
                <w:webHidden/>
              </w:rPr>
              <w:t>I</w:t>
            </w:r>
            <w:r>
              <w:rPr>
                <w:webHidden/>
              </w:rPr>
              <w:fldChar w:fldCharType="end"/>
            </w:r>
          </w:hyperlink>
        </w:p>
        <w:p w14:paraId="3DE29E39" w14:textId="3F27A7A6" w:rsidR="00A90C74" w:rsidRPr="00A422C2" w:rsidRDefault="008C3890" w:rsidP="00FD44B1">
          <w:pPr>
            <w:pStyle w:val="TO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120D9FA3" w14:textId="513F7835" w:rsidR="00771A69" w:rsidRDefault="00280722">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73693294" w:history="1">
        <w:r w:rsidR="00771A69" w:rsidRPr="00244C3B">
          <w:rPr>
            <w:rStyle w:val="Hyperlink"/>
            <w:noProof/>
            <w:lang w:val="es-ES"/>
          </w:rPr>
          <w:t>Figura 1. Proceso del diagnóstico. Figura traducida de [8].</w:t>
        </w:r>
        <w:r w:rsidR="00771A69">
          <w:rPr>
            <w:noProof/>
            <w:webHidden/>
          </w:rPr>
          <w:tab/>
        </w:r>
        <w:r w:rsidR="00771A69">
          <w:rPr>
            <w:noProof/>
            <w:webHidden/>
          </w:rPr>
          <w:fldChar w:fldCharType="begin"/>
        </w:r>
        <w:r w:rsidR="00771A69">
          <w:rPr>
            <w:noProof/>
            <w:webHidden/>
          </w:rPr>
          <w:instrText xml:space="preserve"> PAGEREF _Toc73693294 \h </w:instrText>
        </w:r>
        <w:r w:rsidR="00771A69">
          <w:rPr>
            <w:noProof/>
            <w:webHidden/>
          </w:rPr>
        </w:r>
        <w:r w:rsidR="00771A69">
          <w:rPr>
            <w:noProof/>
            <w:webHidden/>
          </w:rPr>
          <w:fldChar w:fldCharType="separate"/>
        </w:r>
        <w:r w:rsidR="00771A69">
          <w:rPr>
            <w:noProof/>
            <w:webHidden/>
          </w:rPr>
          <w:t>2</w:t>
        </w:r>
        <w:r w:rsidR="00771A69">
          <w:rPr>
            <w:noProof/>
            <w:webHidden/>
          </w:rPr>
          <w:fldChar w:fldCharType="end"/>
        </w:r>
      </w:hyperlink>
    </w:p>
    <w:p w14:paraId="2FB1E8F0" w14:textId="142AB45A" w:rsidR="00771A69" w:rsidRDefault="00771A69">
      <w:pPr>
        <w:pStyle w:val="TableofFigures"/>
        <w:tabs>
          <w:tab w:val="right" w:leader="dot" w:pos="8494"/>
        </w:tabs>
        <w:rPr>
          <w:rFonts w:eastAsiaTheme="minorEastAsia" w:cstheme="minorBidi"/>
          <w:noProof/>
          <w:szCs w:val="24"/>
          <w:lang w:val="en-ES" w:eastAsia="en-GB"/>
        </w:rPr>
      </w:pPr>
      <w:hyperlink r:id="rId17" w:anchor="_Toc73693295" w:history="1">
        <w:r w:rsidRPr="00244C3B">
          <w:rPr>
            <w:rStyle w:val="Hyperlink"/>
            <w:noProof/>
            <w:lang w:val="es-ES"/>
          </w:rPr>
          <w:t>Figura 2. Diagrama de Gantt del proyecto.</w:t>
        </w:r>
        <w:r>
          <w:rPr>
            <w:noProof/>
            <w:webHidden/>
          </w:rPr>
          <w:tab/>
        </w:r>
        <w:r>
          <w:rPr>
            <w:noProof/>
            <w:webHidden/>
          </w:rPr>
          <w:fldChar w:fldCharType="begin"/>
        </w:r>
        <w:r>
          <w:rPr>
            <w:noProof/>
            <w:webHidden/>
          </w:rPr>
          <w:instrText xml:space="preserve"> PAGEREF _Toc73693295 \h </w:instrText>
        </w:r>
        <w:r>
          <w:rPr>
            <w:noProof/>
            <w:webHidden/>
          </w:rPr>
        </w:r>
        <w:r>
          <w:rPr>
            <w:noProof/>
            <w:webHidden/>
          </w:rPr>
          <w:fldChar w:fldCharType="separate"/>
        </w:r>
        <w:r>
          <w:rPr>
            <w:noProof/>
            <w:webHidden/>
          </w:rPr>
          <w:t>6</w:t>
        </w:r>
        <w:r>
          <w:rPr>
            <w:noProof/>
            <w:webHidden/>
          </w:rPr>
          <w:fldChar w:fldCharType="end"/>
        </w:r>
      </w:hyperlink>
    </w:p>
    <w:p w14:paraId="574205EB" w14:textId="1E799D7F" w:rsidR="00771A69" w:rsidRDefault="00771A69">
      <w:pPr>
        <w:pStyle w:val="TableofFigures"/>
        <w:tabs>
          <w:tab w:val="right" w:leader="dot" w:pos="8494"/>
        </w:tabs>
        <w:rPr>
          <w:rFonts w:eastAsiaTheme="minorEastAsia" w:cstheme="minorBidi"/>
          <w:noProof/>
          <w:szCs w:val="24"/>
          <w:lang w:val="en-ES" w:eastAsia="en-GB"/>
        </w:rPr>
      </w:pPr>
      <w:hyperlink w:anchor="_Toc73693296" w:history="1">
        <w:r w:rsidRPr="00244C3B">
          <w:rPr>
            <w:rStyle w:val="Hyperlink"/>
            <w:noProof/>
            <w:lang w:val="es-ES"/>
          </w:rPr>
          <w:t xml:space="preserve">Figura 3. Clasificación de los gliomas. Figura traducida de </w:t>
        </w:r>
        <w:r w:rsidRPr="00244C3B">
          <w:rPr>
            <w:rStyle w:val="Hyperlink"/>
            <w:rFonts w:ascii="Calibri" w:hAnsi="Calibri" w:cs="Calibri"/>
            <w:noProof/>
            <w:lang w:val="es-ES"/>
          </w:rPr>
          <w:t>[11]</w:t>
        </w:r>
        <w:r w:rsidRPr="00244C3B">
          <w:rPr>
            <w:rStyle w:val="Hyperlink"/>
            <w:noProof/>
            <w:lang w:val="es-ES"/>
          </w:rPr>
          <w:t>.</w:t>
        </w:r>
        <w:r>
          <w:rPr>
            <w:noProof/>
            <w:webHidden/>
          </w:rPr>
          <w:tab/>
        </w:r>
        <w:r>
          <w:rPr>
            <w:noProof/>
            <w:webHidden/>
          </w:rPr>
          <w:fldChar w:fldCharType="begin"/>
        </w:r>
        <w:r>
          <w:rPr>
            <w:noProof/>
            <w:webHidden/>
          </w:rPr>
          <w:instrText xml:space="preserve"> PAGEREF _Toc73693296 \h </w:instrText>
        </w:r>
        <w:r>
          <w:rPr>
            <w:noProof/>
            <w:webHidden/>
          </w:rPr>
        </w:r>
        <w:r>
          <w:rPr>
            <w:noProof/>
            <w:webHidden/>
          </w:rPr>
          <w:fldChar w:fldCharType="separate"/>
        </w:r>
        <w:r>
          <w:rPr>
            <w:noProof/>
            <w:webHidden/>
          </w:rPr>
          <w:t>7</w:t>
        </w:r>
        <w:r>
          <w:rPr>
            <w:noProof/>
            <w:webHidden/>
          </w:rPr>
          <w:fldChar w:fldCharType="end"/>
        </w:r>
      </w:hyperlink>
    </w:p>
    <w:p w14:paraId="1AE9F432" w14:textId="337EDAF6" w:rsidR="00771A69" w:rsidRDefault="00771A69">
      <w:pPr>
        <w:pStyle w:val="TableofFigures"/>
        <w:tabs>
          <w:tab w:val="right" w:leader="dot" w:pos="8494"/>
        </w:tabs>
        <w:rPr>
          <w:rFonts w:eastAsiaTheme="minorEastAsia" w:cstheme="minorBidi"/>
          <w:noProof/>
          <w:szCs w:val="24"/>
          <w:lang w:val="en-ES" w:eastAsia="en-GB"/>
        </w:rPr>
      </w:pPr>
      <w:hyperlink w:anchor="_Toc73693297" w:history="1">
        <w:r w:rsidRPr="00244C3B">
          <w:rPr>
            <w:rStyle w:val="Hyperlink"/>
            <w:noProof/>
            <w:lang w:val="es-ES"/>
          </w:rPr>
          <w:t xml:space="preserve">Figura 4. Tipos de RM para la detección de tumores. Figura traducida de </w:t>
        </w:r>
        <w:r w:rsidRPr="00244C3B">
          <w:rPr>
            <w:rStyle w:val="Hyperlink"/>
            <w:rFonts w:ascii="Calibri" w:hAnsi="Calibri" w:cs="Calibri"/>
            <w:noProof/>
            <w:lang w:val="es-ES"/>
          </w:rPr>
          <w:t>[15]</w:t>
        </w:r>
        <w:r w:rsidRPr="00244C3B">
          <w:rPr>
            <w:rStyle w:val="Hyperlink"/>
            <w:noProof/>
            <w:lang w:val="es-ES"/>
          </w:rPr>
          <w:t>.</w:t>
        </w:r>
        <w:r>
          <w:rPr>
            <w:noProof/>
            <w:webHidden/>
          </w:rPr>
          <w:tab/>
        </w:r>
        <w:r>
          <w:rPr>
            <w:noProof/>
            <w:webHidden/>
          </w:rPr>
          <w:fldChar w:fldCharType="begin"/>
        </w:r>
        <w:r>
          <w:rPr>
            <w:noProof/>
            <w:webHidden/>
          </w:rPr>
          <w:instrText xml:space="preserve"> PAGEREF _Toc73693297 \h </w:instrText>
        </w:r>
        <w:r>
          <w:rPr>
            <w:noProof/>
            <w:webHidden/>
          </w:rPr>
        </w:r>
        <w:r>
          <w:rPr>
            <w:noProof/>
            <w:webHidden/>
          </w:rPr>
          <w:fldChar w:fldCharType="separate"/>
        </w:r>
        <w:r>
          <w:rPr>
            <w:noProof/>
            <w:webHidden/>
          </w:rPr>
          <w:t>8</w:t>
        </w:r>
        <w:r>
          <w:rPr>
            <w:noProof/>
            <w:webHidden/>
          </w:rPr>
          <w:fldChar w:fldCharType="end"/>
        </w:r>
      </w:hyperlink>
    </w:p>
    <w:p w14:paraId="1C49E441" w14:textId="66986A6F" w:rsidR="00771A69" w:rsidRDefault="00771A69">
      <w:pPr>
        <w:pStyle w:val="TableofFigures"/>
        <w:tabs>
          <w:tab w:val="right" w:leader="dot" w:pos="8494"/>
        </w:tabs>
        <w:rPr>
          <w:rFonts w:eastAsiaTheme="minorEastAsia" w:cstheme="minorBidi"/>
          <w:noProof/>
          <w:szCs w:val="24"/>
          <w:lang w:val="en-ES" w:eastAsia="en-GB"/>
        </w:rPr>
      </w:pPr>
      <w:hyperlink w:anchor="_Toc73693298" w:history="1">
        <w:r w:rsidRPr="00244C3B">
          <w:rPr>
            <w:rStyle w:val="Hyperlink"/>
            <w:noProof/>
            <w:lang w:val="es-ES"/>
          </w:rPr>
          <w:t xml:space="preserve">Figura 5. Bloques principales utilizados en la segmentación. Figura traducida de </w:t>
        </w:r>
        <w:r w:rsidRPr="00244C3B">
          <w:rPr>
            <w:rStyle w:val="Hyperlink"/>
            <w:rFonts w:ascii="Calibri" w:hAnsi="Calibri" w:cs="Calibri"/>
            <w:noProof/>
            <w:lang w:val="es-ES"/>
          </w:rPr>
          <w:t>[17]</w:t>
        </w:r>
        <w:r w:rsidRPr="00244C3B">
          <w:rPr>
            <w:rStyle w:val="Hyperlink"/>
            <w:noProof/>
            <w:lang w:val="es-ES"/>
          </w:rPr>
          <w:t>.</w:t>
        </w:r>
        <w:r>
          <w:rPr>
            <w:noProof/>
            <w:webHidden/>
          </w:rPr>
          <w:tab/>
        </w:r>
        <w:r>
          <w:rPr>
            <w:noProof/>
            <w:webHidden/>
          </w:rPr>
          <w:fldChar w:fldCharType="begin"/>
        </w:r>
        <w:r>
          <w:rPr>
            <w:noProof/>
            <w:webHidden/>
          </w:rPr>
          <w:instrText xml:space="preserve"> PAGEREF _Toc73693298 \h </w:instrText>
        </w:r>
        <w:r>
          <w:rPr>
            <w:noProof/>
            <w:webHidden/>
          </w:rPr>
        </w:r>
        <w:r>
          <w:rPr>
            <w:noProof/>
            <w:webHidden/>
          </w:rPr>
          <w:fldChar w:fldCharType="separate"/>
        </w:r>
        <w:r>
          <w:rPr>
            <w:noProof/>
            <w:webHidden/>
          </w:rPr>
          <w:t>9</w:t>
        </w:r>
        <w:r>
          <w:rPr>
            <w:noProof/>
            <w:webHidden/>
          </w:rPr>
          <w:fldChar w:fldCharType="end"/>
        </w:r>
      </w:hyperlink>
    </w:p>
    <w:p w14:paraId="59C64D08" w14:textId="78C1A446" w:rsidR="00771A69" w:rsidRDefault="00771A69">
      <w:pPr>
        <w:pStyle w:val="TableofFigures"/>
        <w:tabs>
          <w:tab w:val="right" w:leader="dot" w:pos="8494"/>
        </w:tabs>
        <w:rPr>
          <w:rFonts w:eastAsiaTheme="minorEastAsia" w:cstheme="minorBidi"/>
          <w:noProof/>
          <w:szCs w:val="24"/>
          <w:lang w:val="en-ES" w:eastAsia="en-GB"/>
        </w:rPr>
      </w:pPr>
      <w:hyperlink w:anchor="_Toc73693299" w:history="1">
        <w:r w:rsidRPr="00244C3B">
          <w:rPr>
            <w:rStyle w:val="Hyperlink"/>
            <w:noProof/>
            <w:lang w:val="es-ES"/>
          </w:rPr>
          <w:t xml:space="preserve">Figura 6. Segmentación de tumor cerebral semiautomática </w:t>
        </w:r>
        <w:r w:rsidRPr="00244C3B">
          <w:rPr>
            <w:rStyle w:val="Hyperlink"/>
            <w:rFonts w:ascii="Calibri" w:hAnsi="Calibri" w:cs="Calibri"/>
            <w:noProof/>
            <w:lang w:val="es-ES"/>
          </w:rPr>
          <w:t>[27]</w:t>
        </w:r>
        <w:r w:rsidRPr="00244C3B">
          <w:rPr>
            <w:rStyle w:val="Hyperlink"/>
            <w:noProof/>
            <w:lang w:val="es-ES"/>
          </w:rPr>
          <w:t>.</w:t>
        </w:r>
        <w:r>
          <w:rPr>
            <w:noProof/>
            <w:webHidden/>
          </w:rPr>
          <w:tab/>
        </w:r>
        <w:r>
          <w:rPr>
            <w:noProof/>
            <w:webHidden/>
          </w:rPr>
          <w:fldChar w:fldCharType="begin"/>
        </w:r>
        <w:r>
          <w:rPr>
            <w:noProof/>
            <w:webHidden/>
          </w:rPr>
          <w:instrText xml:space="preserve"> PAGEREF _Toc73693299 \h </w:instrText>
        </w:r>
        <w:r>
          <w:rPr>
            <w:noProof/>
            <w:webHidden/>
          </w:rPr>
        </w:r>
        <w:r>
          <w:rPr>
            <w:noProof/>
            <w:webHidden/>
          </w:rPr>
          <w:fldChar w:fldCharType="separate"/>
        </w:r>
        <w:r>
          <w:rPr>
            <w:noProof/>
            <w:webHidden/>
          </w:rPr>
          <w:t>11</w:t>
        </w:r>
        <w:r>
          <w:rPr>
            <w:noProof/>
            <w:webHidden/>
          </w:rPr>
          <w:fldChar w:fldCharType="end"/>
        </w:r>
      </w:hyperlink>
    </w:p>
    <w:p w14:paraId="27860752" w14:textId="7001AC4C" w:rsidR="00771A69" w:rsidRDefault="00771A69">
      <w:pPr>
        <w:pStyle w:val="TableofFigures"/>
        <w:tabs>
          <w:tab w:val="right" w:leader="dot" w:pos="8494"/>
        </w:tabs>
        <w:rPr>
          <w:rFonts w:eastAsiaTheme="minorEastAsia" w:cstheme="minorBidi"/>
          <w:noProof/>
          <w:szCs w:val="24"/>
          <w:lang w:val="en-ES" w:eastAsia="en-GB"/>
        </w:rPr>
      </w:pPr>
      <w:hyperlink w:anchor="_Toc73693300" w:history="1">
        <w:r w:rsidRPr="00244C3B">
          <w:rPr>
            <w:rStyle w:val="Hyperlink"/>
            <w:noProof/>
            <w:lang w:val="es-ES"/>
          </w:rPr>
          <w:t>Figura 7. Ejemplo de curva de supervivencia.</w:t>
        </w:r>
        <w:r>
          <w:rPr>
            <w:noProof/>
            <w:webHidden/>
          </w:rPr>
          <w:tab/>
        </w:r>
        <w:r>
          <w:rPr>
            <w:noProof/>
            <w:webHidden/>
          </w:rPr>
          <w:fldChar w:fldCharType="begin"/>
        </w:r>
        <w:r>
          <w:rPr>
            <w:noProof/>
            <w:webHidden/>
          </w:rPr>
          <w:instrText xml:space="preserve"> PAGEREF _Toc73693300 \h </w:instrText>
        </w:r>
        <w:r>
          <w:rPr>
            <w:noProof/>
            <w:webHidden/>
          </w:rPr>
        </w:r>
        <w:r>
          <w:rPr>
            <w:noProof/>
            <w:webHidden/>
          </w:rPr>
          <w:fldChar w:fldCharType="separate"/>
        </w:r>
        <w:r>
          <w:rPr>
            <w:noProof/>
            <w:webHidden/>
          </w:rPr>
          <w:t>13</w:t>
        </w:r>
        <w:r>
          <w:rPr>
            <w:noProof/>
            <w:webHidden/>
          </w:rPr>
          <w:fldChar w:fldCharType="end"/>
        </w:r>
      </w:hyperlink>
    </w:p>
    <w:p w14:paraId="5BD39F57" w14:textId="01018E8D" w:rsidR="00771A69" w:rsidRDefault="00771A69">
      <w:pPr>
        <w:pStyle w:val="TableofFigures"/>
        <w:tabs>
          <w:tab w:val="right" w:leader="dot" w:pos="8494"/>
        </w:tabs>
        <w:rPr>
          <w:rFonts w:eastAsiaTheme="minorEastAsia" w:cstheme="minorBidi"/>
          <w:noProof/>
          <w:szCs w:val="24"/>
          <w:lang w:val="en-ES" w:eastAsia="en-GB"/>
        </w:rPr>
      </w:pPr>
      <w:hyperlink w:anchor="_Toc73693301" w:history="1">
        <w:r w:rsidRPr="00244C3B">
          <w:rPr>
            <w:rStyle w:val="Hyperlink"/>
            <w:noProof/>
            <w:lang w:val="es-ES"/>
          </w:rPr>
          <w:t xml:space="preserve">Figura 8. Ejemplo de aprendizaje no supervisado. Figura traducida de </w:t>
        </w:r>
        <w:r w:rsidRPr="00244C3B">
          <w:rPr>
            <w:rStyle w:val="Hyperlink"/>
            <w:rFonts w:ascii="Calibri" w:hAnsi="Calibri" w:cs="Calibri"/>
            <w:noProof/>
            <w:lang w:val="es-ES"/>
          </w:rPr>
          <w:t>[41]</w:t>
        </w:r>
        <w:r w:rsidRPr="00244C3B">
          <w:rPr>
            <w:rStyle w:val="Hyperlink"/>
            <w:noProof/>
            <w:lang w:val="es-ES"/>
          </w:rPr>
          <w:t>.</w:t>
        </w:r>
        <w:r>
          <w:rPr>
            <w:noProof/>
            <w:webHidden/>
          </w:rPr>
          <w:tab/>
        </w:r>
        <w:r>
          <w:rPr>
            <w:noProof/>
            <w:webHidden/>
          </w:rPr>
          <w:fldChar w:fldCharType="begin"/>
        </w:r>
        <w:r>
          <w:rPr>
            <w:noProof/>
            <w:webHidden/>
          </w:rPr>
          <w:instrText xml:space="preserve"> PAGEREF _Toc73693301 \h </w:instrText>
        </w:r>
        <w:r>
          <w:rPr>
            <w:noProof/>
            <w:webHidden/>
          </w:rPr>
        </w:r>
        <w:r>
          <w:rPr>
            <w:noProof/>
            <w:webHidden/>
          </w:rPr>
          <w:fldChar w:fldCharType="separate"/>
        </w:r>
        <w:r>
          <w:rPr>
            <w:noProof/>
            <w:webHidden/>
          </w:rPr>
          <w:t>18</w:t>
        </w:r>
        <w:r>
          <w:rPr>
            <w:noProof/>
            <w:webHidden/>
          </w:rPr>
          <w:fldChar w:fldCharType="end"/>
        </w:r>
      </w:hyperlink>
    </w:p>
    <w:p w14:paraId="6094C28A" w14:textId="4674899F" w:rsidR="00771A69" w:rsidRDefault="00771A69">
      <w:pPr>
        <w:pStyle w:val="TableofFigures"/>
        <w:tabs>
          <w:tab w:val="right" w:leader="dot" w:pos="8494"/>
        </w:tabs>
        <w:rPr>
          <w:rFonts w:eastAsiaTheme="minorEastAsia" w:cstheme="minorBidi"/>
          <w:noProof/>
          <w:szCs w:val="24"/>
          <w:lang w:val="en-ES" w:eastAsia="en-GB"/>
        </w:rPr>
      </w:pPr>
      <w:hyperlink w:anchor="_Toc73693302" w:history="1">
        <w:r w:rsidRPr="00244C3B">
          <w:rPr>
            <w:rStyle w:val="Hyperlink"/>
            <w:noProof/>
            <w:lang w:val="es-ES"/>
          </w:rPr>
          <w:t xml:space="preserve">Figura 9: Arquitectura simple de una CNN, formada por 5 capas </w:t>
        </w:r>
        <w:r w:rsidRPr="00244C3B">
          <w:rPr>
            <w:rStyle w:val="Hyperlink"/>
            <w:rFonts w:ascii="Calibri" w:hAnsi="Calibri" w:cs="Calibri"/>
            <w:noProof/>
            <w:lang w:val="es-ES"/>
          </w:rPr>
          <w:t>[49]</w:t>
        </w:r>
        <w:r>
          <w:rPr>
            <w:noProof/>
            <w:webHidden/>
          </w:rPr>
          <w:tab/>
        </w:r>
        <w:r>
          <w:rPr>
            <w:noProof/>
            <w:webHidden/>
          </w:rPr>
          <w:fldChar w:fldCharType="begin"/>
        </w:r>
        <w:r>
          <w:rPr>
            <w:noProof/>
            <w:webHidden/>
          </w:rPr>
          <w:instrText xml:space="preserve"> PAGEREF _Toc73693302 \h </w:instrText>
        </w:r>
        <w:r>
          <w:rPr>
            <w:noProof/>
            <w:webHidden/>
          </w:rPr>
        </w:r>
        <w:r>
          <w:rPr>
            <w:noProof/>
            <w:webHidden/>
          </w:rPr>
          <w:fldChar w:fldCharType="separate"/>
        </w:r>
        <w:r>
          <w:rPr>
            <w:noProof/>
            <w:webHidden/>
          </w:rPr>
          <w:t>19</w:t>
        </w:r>
        <w:r>
          <w:rPr>
            <w:noProof/>
            <w:webHidden/>
          </w:rPr>
          <w:fldChar w:fldCharType="end"/>
        </w:r>
      </w:hyperlink>
    </w:p>
    <w:p w14:paraId="45F82497" w14:textId="107C4E4E" w:rsidR="00771A69" w:rsidRDefault="00771A69">
      <w:pPr>
        <w:pStyle w:val="TableofFigures"/>
        <w:tabs>
          <w:tab w:val="right" w:leader="dot" w:pos="8494"/>
        </w:tabs>
        <w:rPr>
          <w:rFonts w:eastAsiaTheme="minorEastAsia" w:cstheme="minorBidi"/>
          <w:noProof/>
          <w:szCs w:val="24"/>
          <w:lang w:val="en-ES" w:eastAsia="en-GB"/>
        </w:rPr>
      </w:pPr>
      <w:hyperlink w:anchor="_Toc73693303" w:history="1">
        <w:r w:rsidRPr="00244C3B">
          <w:rPr>
            <w:rStyle w:val="Hyperlink"/>
            <w:noProof/>
            <w:lang w:val="es-ES"/>
          </w:rPr>
          <w:t>Figura 10. Matriz de confusión. Figura traducida de [16].</w:t>
        </w:r>
        <w:r>
          <w:rPr>
            <w:noProof/>
            <w:webHidden/>
          </w:rPr>
          <w:tab/>
        </w:r>
        <w:r>
          <w:rPr>
            <w:noProof/>
            <w:webHidden/>
          </w:rPr>
          <w:fldChar w:fldCharType="begin"/>
        </w:r>
        <w:r>
          <w:rPr>
            <w:noProof/>
            <w:webHidden/>
          </w:rPr>
          <w:instrText xml:space="preserve"> PAGEREF _Toc73693303 \h </w:instrText>
        </w:r>
        <w:r>
          <w:rPr>
            <w:noProof/>
            <w:webHidden/>
          </w:rPr>
        </w:r>
        <w:r>
          <w:rPr>
            <w:noProof/>
            <w:webHidden/>
          </w:rPr>
          <w:fldChar w:fldCharType="separate"/>
        </w:r>
        <w:r>
          <w:rPr>
            <w:noProof/>
            <w:webHidden/>
          </w:rPr>
          <w:t>20</w:t>
        </w:r>
        <w:r>
          <w:rPr>
            <w:noProof/>
            <w:webHidden/>
          </w:rPr>
          <w:fldChar w:fldCharType="end"/>
        </w:r>
      </w:hyperlink>
    </w:p>
    <w:p w14:paraId="5BA08361" w14:textId="2E8C3C61" w:rsidR="00771A69" w:rsidRDefault="00771A69">
      <w:pPr>
        <w:pStyle w:val="TableofFigures"/>
        <w:tabs>
          <w:tab w:val="right" w:leader="dot" w:pos="8494"/>
        </w:tabs>
        <w:rPr>
          <w:rFonts w:eastAsiaTheme="minorEastAsia" w:cstheme="minorBidi"/>
          <w:noProof/>
          <w:szCs w:val="24"/>
          <w:lang w:val="en-ES" w:eastAsia="en-GB"/>
        </w:rPr>
      </w:pPr>
      <w:hyperlink w:anchor="_Toc73693304" w:history="1">
        <w:r w:rsidRPr="00244C3B">
          <w:rPr>
            <w:rStyle w:val="Hyperlink"/>
            <w:noProof/>
            <w:lang w:val="es-ES"/>
          </w:rPr>
          <w:t xml:space="preserve">Figura 11. Curva PR para distintos valores de umbral </w:t>
        </w:r>
        <w:r w:rsidRPr="00244C3B">
          <w:rPr>
            <w:rStyle w:val="Hyperlink"/>
            <w:rFonts w:ascii="Calibri" w:hAnsi="Calibri" w:cs="Calibri"/>
            <w:noProof/>
            <w:lang w:val="es-ES"/>
          </w:rPr>
          <w:t>[52]</w:t>
        </w:r>
        <w:r w:rsidRPr="00244C3B">
          <w:rPr>
            <w:rStyle w:val="Hyperlink"/>
            <w:noProof/>
            <w:lang w:val="es-ES"/>
          </w:rPr>
          <w:t>.</w:t>
        </w:r>
        <w:r>
          <w:rPr>
            <w:noProof/>
            <w:webHidden/>
          </w:rPr>
          <w:tab/>
        </w:r>
        <w:r>
          <w:rPr>
            <w:noProof/>
            <w:webHidden/>
          </w:rPr>
          <w:fldChar w:fldCharType="begin"/>
        </w:r>
        <w:r>
          <w:rPr>
            <w:noProof/>
            <w:webHidden/>
          </w:rPr>
          <w:instrText xml:space="preserve"> PAGEREF _Toc73693304 \h </w:instrText>
        </w:r>
        <w:r>
          <w:rPr>
            <w:noProof/>
            <w:webHidden/>
          </w:rPr>
        </w:r>
        <w:r>
          <w:rPr>
            <w:noProof/>
            <w:webHidden/>
          </w:rPr>
          <w:fldChar w:fldCharType="separate"/>
        </w:r>
        <w:r>
          <w:rPr>
            <w:noProof/>
            <w:webHidden/>
          </w:rPr>
          <w:t>21</w:t>
        </w:r>
        <w:r>
          <w:rPr>
            <w:noProof/>
            <w:webHidden/>
          </w:rPr>
          <w:fldChar w:fldCharType="end"/>
        </w:r>
      </w:hyperlink>
    </w:p>
    <w:p w14:paraId="37DD07DD" w14:textId="2A746754" w:rsidR="00771A69" w:rsidRDefault="00771A69">
      <w:pPr>
        <w:pStyle w:val="TableofFigures"/>
        <w:tabs>
          <w:tab w:val="right" w:leader="dot" w:pos="8494"/>
        </w:tabs>
        <w:rPr>
          <w:rFonts w:eastAsiaTheme="minorEastAsia" w:cstheme="minorBidi"/>
          <w:noProof/>
          <w:szCs w:val="24"/>
          <w:lang w:val="en-ES" w:eastAsia="en-GB"/>
        </w:rPr>
      </w:pPr>
      <w:hyperlink w:anchor="_Toc73693305" w:history="1">
        <w:r w:rsidRPr="00244C3B">
          <w:rPr>
            <w:rStyle w:val="Hyperlink"/>
            <w:noProof/>
            <w:lang w:val="es-ES"/>
          </w:rPr>
          <w:t xml:space="preserve">Figura 12. Ejemplo de curva ROC </w:t>
        </w:r>
        <w:r w:rsidRPr="00244C3B">
          <w:rPr>
            <w:rStyle w:val="Hyperlink"/>
            <w:rFonts w:ascii="Calibri" w:hAnsi="Calibri" w:cs="Calibri"/>
            <w:noProof/>
            <w:lang w:val="es-ES"/>
          </w:rPr>
          <w:t>[52]</w:t>
        </w:r>
        <w:r w:rsidRPr="00244C3B">
          <w:rPr>
            <w:rStyle w:val="Hyperlink"/>
            <w:noProof/>
            <w:lang w:val="es-ES"/>
          </w:rPr>
          <w:t>.</w:t>
        </w:r>
        <w:r>
          <w:rPr>
            <w:noProof/>
            <w:webHidden/>
          </w:rPr>
          <w:tab/>
        </w:r>
        <w:r>
          <w:rPr>
            <w:noProof/>
            <w:webHidden/>
          </w:rPr>
          <w:fldChar w:fldCharType="begin"/>
        </w:r>
        <w:r>
          <w:rPr>
            <w:noProof/>
            <w:webHidden/>
          </w:rPr>
          <w:instrText xml:space="preserve"> PAGEREF _Toc73693305 \h </w:instrText>
        </w:r>
        <w:r>
          <w:rPr>
            <w:noProof/>
            <w:webHidden/>
          </w:rPr>
        </w:r>
        <w:r>
          <w:rPr>
            <w:noProof/>
            <w:webHidden/>
          </w:rPr>
          <w:fldChar w:fldCharType="separate"/>
        </w:r>
        <w:r>
          <w:rPr>
            <w:noProof/>
            <w:webHidden/>
          </w:rPr>
          <w:t>22</w:t>
        </w:r>
        <w:r>
          <w:rPr>
            <w:noProof/>
            <w:webHidden/>
          </w:rPr>
          <w:fldChar w:fldCharType="end"/>
        </w:r>
      </w:hyperlink>
    </w:p>
    <w:p w14:paraId="35838B24" w14:textId="07B36A31" w:rsidR="00771A69" w:rsidRDefault="00771A69">
      <w:pPr>
        <w:pStyle w:val="TableofFigures"/>
        <w:tabs>
          <w:tab w:val="right" w:leader="dot" w:pos="8494"/>
        </w:tabs>
        <w:rPr>
          <w:rFonts w:eastAsiaTheme="minorEastAsia" w:cstheme="minorBidi"/>
          <w:noProof/>
          <w:szCs w:val="24"/>
          <w:lang w:val="en-ES" w:eastAsia="en-GB"/>
        </w:rPr>
      </w:pPr>
      <w:hyperlink w:anchor="_Toc73693306" w:history="1">
        <w:r w:rsidRPr="00244C3B">
          <w:rPr>
            <w:rStyle w:val="Hyperlink"/>
            <w:noProof/>
            <w:lang w:val="es-ES"/>
          </w:rPr>
          <w:t xml:space="preserve">Figura 13. Histogramas de la distribución de las características más predictivas de la esperanza de vida </w:t>
        </w:r>
        <w:r w:rsidRPr="00244C3B">
          <w:rPr>
            <w:rStyle w:val="Hyperlink"/>
            <w:rFonts w:ascii="Calibri" w:hAnsi="Calibri" w:cs="Calibri"/>
            <w:noProof/>
            <w:lang w:val="es-ES"/>
          </w:rPr>
          <w:t>[65]</w:t>
        </w:r>
        <w:r w:rsidRPr="00244C3B">
          <w:rPr>
            <w:rStyle w:val="Hyperlink"/>
            <w:noProof/>
            <w:lang w:val="es-ES"/>
          </w:rPr>
          <w:t>.</w:t>
        </w:r>
        <w:r>
          <w:rPr>
            <w:noProof/>
            <w:webHidden/>
          </w:rPr>
          <w:tab/>
        </w:r>
        <w:r>
          <w:rPr>
            <w:noProof/>
            <w:webHidden/>
          </w:rPr>
          <w:fldChar w:fldCharType="begin"/>
        </w:r>
        <w:r>
          <w:rPr>
            <w:noProof/>
            <w:webHidden/>
          </w:rPr>
          <w:instrText xml:space="preserve"> PAGEREF _Toc73693306 \h </w:instrText>
        </w:r>
        <w:r>
          <w:rPr>
            <w:noProof/>
            <w:webHidden/>
          </w:rPr>
        </w:r>
        <w:r>
          <w:rPr>
            <w:noProof/>
            <w:webHidden/>
          </w:rPr>
          <w:fldChar w:fldCharType="separate"/>
        </w:r>
        <w:r>
          <w:rPr>
            <w:noProof/>
            <w:webHidden/>
          </w:rPr>
          <w:t>25</w:t>
        </w:r>
        <w:r>
          <w:rPr>
            <w:noProof/>
            <w:webHidden/>
          </w:rPr>
          <w:fldChar w:fldCharType="end"/>
        </w:r>
      </w:hyperlink>
    </w:p>
    <w:p w14:paraId="127DC676" w14:textId="35F4BF56" w:rsidR="00771A69" w:rsidRDefault="00771A69">
      <w:pPr>
        <w:pStyle w:val="TableofFigures"/>
        <w:tabs>
          <w:tab w:val="right" w:leader="dot" w:pos="8494"/>
        </w:tabs>
        <w:rPr>
          <w:rFonts w:eastAsiaTheme="minorEastAsia" w:cstheme="minorBidi"/>
          <w:noProof/>
          <w:szCs w:val="24"/>
          <w:lang w:val="en-ES" w:eastAsia="en-GB"/>
        </w:rPr>
      </w:pPr>
      <w:hyperlink w:anchor="_Toc73693307" w:history="1">
        <w:r w:rsidRPr="00244C3B">
          <w:rPr>
            <w:rStyle w:val="Hyperlink"/>
            <w:noProof/>
            <w:lang w:val="es-ES"/>
          </w:rPr>
          <w:t xml:space="preserve">Figura 14. Flujo de trabajo del análisis radiómico </w:t>
        </w:r>
        <w:r w:rsidRPr="00244C3B">
          <w:rPr>
            <w:rStyle w:val="Hyperlink"/>
            <w:rFonts w:ascii="Calibri" w:hAnsi="Calibri" w:cs="Calibri"/>
            <w:noProof/>
            <w:lang w:val="es-ES"/>
          </w:rPr>
          <w:t>[72]</w:t>
        </w:r>
        <w:r w:rsidRPr="00244C3B">
          <w:rPr>
            <w:rStyle w:val="Hyperlink"/>
            <w:noProof/>
            <w:lang w:val="es-ES"/>
          </w:rPr>
          <w:t>.</w:t>
        </w:r>
        <w:r>
          <w:rPr>
            <w:noProof/>
            <w:webHidden/>
          </w:rPr>
          <w:tab/>
        </w:r>
        <w:r>
          <w:rPr>
            <w:noProof/>
            <w:webHidden/>
          </w:rPr>
          <w:fldChar w:fldCharType="begin"/>
        </w:r>
        <w:r>
          <w:rPr>
            <w:noProof/>
            <w:webHidden/>
          </w:rPr>
          <w:instrText xml:space="preserve"> PAGEREF _Toc73693307 \h </w:instrText>
        </w:r>
        <w:r>
          <w:rPr>
            <w:noProof/>
            <w:webHidden/>
          </w:rPr>
        </w:r>
        <w:r>
          <w:rPr>
            <w:noProof/>
            <w:webHidden/>
          </w:rPr>
          <w:fldChar w:fldCharType="separate"/>
        </w:r>
        <w:r>
          <w:rPr>
            <w:noProof/>
            <w:webHidden/>
          </w:rPr>
          <w:t>27</w:t>
        </w:r>
        <w:r>
          <w:rPr>
            <w:noProof/>
            <w:webHidden/>
          </w:rPr>
          <w:fldChar w:fldCharType="end"/>
        </w:r>
      </w:hyperlink>
    </w:p>
    <w:p w14:paraId="7E33634C" w14:textId="4F37858F" w:rsidR="00771A69" w:rsidRDefault="00771A69">
      <w:pPr>
        <w:pStyle w:val="TableofFigures"/>
        <w:tabs>
          <w:tab w:val="right" w:leader="dot" w:pos="8494"/>
        </w:tabs>
        <w:rPr>
          <w:rFonts w:eastAsiaTheme="minorEastAsia" w:cstheme="minorBidi"/>
          <w:noProof/>
          <w:szCs w:val="24"/>
          <w:lang w:val="en-ES" w:eastAsia="en-GB"/>
        </w:rPr>
      </w:pPr>
      <w:hyperlink w:anchor="_Toc73693308" w:history="1">
        <w:r w:rsidRPr="00244C3B">
          <w:rPr>
            <w:rStyle w:val="Hyperlink"/>
            <w:noProof/>
            <w:lang w:val="es-ES"/>
          </w:rPr>
          <w:t xml:space="preserve">Figura 15. CNN usada para la segmentación de tumores cerebrales </w:t>
        </w:r>
        <w:r w:rsidRPr="00244C3B">
          <w:rPr>
            <w:rStyle w:val="Hyperlink"/>
            <w:rFonts w:ascii="Calibri" w:hAnsi="Calibri" w:cs="Calibri"/>
            <w:noProof/>
            <w:lang w:val="es-ES"/>
          </w:rPr>
          <w:t>[74]</w:t>
        </w:r>
        <w:r>
          <w:rPr>
            <w:noProof/>
            <w:webHidden/>
          </w:rPr>
          <w:tab/>
        </w:r>
        <w:r>
          <w:rPr>
            <w:noProof/>
            <w:webHidden/>
          </w:rPr>
          <w:fldChar w:fldCharType="begin"/>
        </w:r>
        <w:r>
          <w:rPr>
            <w:noProof/>
            <w:webHidden/>
          </w:rPr>
          <w:instrText xml:space="preserve"> PAGEREF _Toc73693308 \h </w:instrText>
        </w:r>
        <w:r>
          <w:rPr>
            <w:noProof/>
            <w:webHidden/>
          </w:rPr>
        </w:r>
        <w:r>
          <w:rPr>
            <w:noProof/>
            <w:webHidden/>
          </w:rPr>
          <w:fldChar w:fldCharType="separate"/>
        </w:r>
        <w:r>
          <w:rPr>
            <w:noProof/>
            <w:webHidden/>
          </w:rPr>
          <w:t>28</w:t>
        </w:r>
        <w:r>
          <w:rPr>
            <w:noProof/>
            <w:webHidden/>
          </w:rPr>
          <w:fldChar w:fldCharType="end"/>
        </w:r>
      </w:hyperlink>
    </w:p>
    <w:p w14:paraId="147550ED" w14:textId="51267AC4" w:rsidR="00771A69" w:rsidRDefault="00771A69">
      <w:pPr>
        <w:pStyle w:val="TableofFigures"/>
        <w:tabs>
          <w:tab w:val="right" w:leader="dot" w:pos="8494"/>
        </w:tabs>
        <w:rPr>
          <w:rFonts w:eastAsiaTheme="minorEastAsia" w:cstheme="minorBidi"/>
          <w:noProof/>
          <w:szCs w:val="24"/>
          <w:lang w:val="en-ES" w:eastAsia="en-GB"/>
        </w:rPr>
      </w:pPr>
      <w:hyperlink w:anchor="_Toc73693309" w:history="1">
        <w:r w:rsidRPr="00244C3B">
          <w:rPr>
            <w:rStyle w:val="Hyperlink"/>
            <w:noProof/>
            <w:lang w:val="es-ES"/>
          </w:rPr>
          <w:t>Figura 16. Esquema de la arquitectura del diseño de la solución.</w:t>
        </w:r>
        <w:r>
          <w:rPr>
            <w:noProof/>
            <w:webHidden/>
          </w:rPr>
          <w:tab/>
        </w:r>
        <w:r>
          <w:rPr>
            <w:noProof/>
            <w:webHidden/>
          </w:rPr>
          <w:fldChar w:fldCharType="begin"/>
        </w:r>
        <w:r>
          <w:rPr>
            <w:noProof/>
            <w:webHidden/>
          </w:rPr>
          <w:instrText xml:space="preserve"> PAGEREF _Toc73693309 \h </w:instrText>
        </w:r>
        <w:r>
          <w:rPr>
            <w:noProof/>
            <w:webHidden/>
          </w:rPr>
        </w:r>
        <w:r>
          <w:rPr>
            <w:noProof/>
            <w:webHidden/>
          </w:rPr>
          <w:fldChar w:fldCharType="separate"/>
        </w:r>
        <w:r>
          <w:rPr>
            <w:noProof/>
            <w:webHidden/>
          </w:rPr>
          <w:t>30</w:t>
        </w:r>
        <w:r>
          <w:rPr>
            <w:noProof/>
            <w:webHidden/>
          </w:rPr>
          <w:fldChar w:fldCharType="end"/>
        </w:r>
      </w:hyperlink>
    </w:p>
    <w:p w14:paraId="73AE4061" w14:textId="54CC1809" w:rsidR="00771A69" w:rsidRDefault="00771A69">
      <w:pPr>
        <w:pStyle w:val="TableofFigures"/>
        <w:tabs>
          <w:tab w:val="right" w:leader="dot" w:pos="8494"/>
        </w:tabs>
        <w:rPr>
          <w:rFonts w:eastAsiaTheme="minorEastAsia" w:cstheme="minorBidi"/>
          <w:noProof/>
          <w:szCs w:val="24"/>
          <w:lang w:val="en-ES" w:eastAsia="en-GB"/>
        </w:rPr>
      </w:pPr>
      <w:hyperlink w:anchor="_Toc73693310" w:history="1">
        <w:r w:rsidRPr="00244C3B">
          <w:rPr>
            <w:rStyle w:val="Hyperlink"/>
            <w:noProof/>
            <w:lang w:val="es-ES"/>
          </w:rPr>
          <w:t>Figura 17. Ejemplo de paciente extraído del JSON</w:t>
        </w:r>
        <w:r>
          <w:rPr>
            <w:noProof/>
            <w:webHidden/>
          </w:rPr>
          <w:tab/>
        </w:r>
        <w:r>
          <w:rPr>
            <w:noProof/>
            <w:webHidden/>
          </w:rPr>
          <w:fldChar w:fldCharType="begin"/>
        </w:r>
        <w:r>
          <w:rPr>
            <w:noProof/>
            <w:webHidden/>
          </w:rPr>
          <w:instrText xml:space="preserve"> PAGEREF _Toc73693310 \h </w:instrText>
        </w:r>
        <w:r>
          <w:rPr>
            <w:noProof/>
            <w:webHidden/>
          </w:rPr>
        </w:r>
        <w:r>
          <w:rPr>
            <w:noProof/>
            <w:webHidden/>
          </w:rPr>
          <w:fldChar w:fldCharType="separate"/>
        </w:r>
        <w:r>
          <w:rPr>
            <w:noProof/>
            <w:webHidden/>
          </w:rPr>
          <w:t>31</w:t>
        </w:r>
        <w:r>
          <w:rPr>
            <w:noProof/>
            <w:webHidden/>
          </w:rPr>
          <w:fldChar w:fldCharType="end"/>
        </w:r>
      </w:hyperlink>
    </w:p>
    <w:p w14:paraId="7EE8B07C" w14:textId="6122D553" w:rsidR="00771A69" w:rsidRDefault="00771A69">
      <w:pPr>
        <w:pStyle w:val="TableofFigures"/>
        <w:tabs>
          <w:tab w:val="right" w:leader="dot" w:pos="8494"/>
        </w:tabs>
        <w:rPr>
          <w:rFonts w:eastAsiaTheme="minorEastAsia" w:cstheme="minorBidi"/>
          <w:noProof/>
          <w:szCs w:val="24"/>
          <w:lang w:val="en-ES" w:eastAsia="en-GB"/>
        </w:rPr>
      </w:pPr>
      <w:hyperlink w:anchor="_Toc73693311" w:history="1">
        <w:r w:rsidRPr="00244C3B">
          <w:rPr>
            <w:rStyle w:val="Hyperlink"/>
            <w:noProof/>
            <w:lang w:val="es-ES"/>
          </w:rPr>
          <w:t>Figura 18. Parámetros correspondientes al histograma de una RM [83].</w:t>
        </w:r>
        <w:r>
          <w:rPr>
            <w:noProof/>
            <w:webHidden/>
          </w:rPr>
          <w:tab/>
        </w:r>
        <w:r>
          <w:rPr>
            <w:noProof/>
            <w:webHidden/>
          </w:rPr>
          <w:fldChar w:fldCharType="begin"/>
        </w:r>
        <w:r>
          <w:rPr>
            <w:noProof/>
            <w:webHidden/>
          </w:rPr>
          <w:instrText xml:space="preserve"> PAGEREF _Toc73693311 \h </w:instrText>
        </w:r>
        <w:r>
          <w:rPr>
            <w:noProof/>
            <w:webHidden/>
          </w:rPr>
        </w:r>
        <w:r>
          <w:rPr>
            <w:noProof/>
            <w:webHidden/>
          </w:rPr>
          <w:fldChar w:fldCharType="separate"/>
        </w:r>
        <w:r>
          <w:rPr>
            <w:noProof/>
            <w:webHidden/>
          </w:rPr>
          <w:t>34</w:t>
        </w:r>
        <w:r>
          <w:rPr>
            <w:noProof/>
            <w:webHidden/>
          </w:rPr>
          <w:fldChar w:fldCharType="end"/>
        </w:r>
      </w:hyperlink>
    </w:p>
    <w:p w14:paraId="3FC790F0" w14:textId="6A31847E" w:rsidR="00771A69" w:rsidRDefault="00771A69">
      <w:pPr>
        <w:pStyle w:val="TableofFigures"/>
        <w:tabs>
          <w:tab w:val="right" w:leader="dot" w:pos="8494"/>
        </w:tabs>
        <w:rPr>
          <w:rFonts w:eastAsiaTheme="minorEastAsia" w:cstheme="minorBidi"/>
          <w:noProof/>
          <w:szCs w:val="24"/>
          <w:lang w:val="en-ES" w:eastAsia="en-GB"/>
        </w:rPr>
      </w:pPr>
      <w:hyperlink w:anchor="_Toc73693312" w:history="1">
        <w:r w:rsidRPr="00244C3B">
          <w:rPr>
            <w:rStyle w:val="Hyperlink"/>
            <w:noProof/>
            <w:lang w:val="es-ES"/>
          </w:rPr>
          <w:t>Figura 19. Comparación entre las RM originales y estandarizadas.</w:t>
        </w:r>
        <w:r>
          <w:rPr>
            <w:noProof/>
            <w:webHidden/>
          </w:rPr>
          <w:tab/>
        </w:r>
        <w:r>
          <w:rPr>
            <w:noProof/>
            <w:webHidden/>
          </w:rPr>
          <w:fldChar w:fldCharType="begin"/>
        </w:r>
        <w:r>
          <w:rPr>
            <w:noProof/>
            <w:webHidden/>
          </w:rPr>
          <w:instrText xml:space="preserve"> PAGEREF _Toc73693312 \h </w:instrText>
        </w:r>
        <w:r>
          <w:rPr>
            <w:noProof/>
            <w:webHidden/>
          </w:rPr>
        </w:r>
        <w:r>
          <w:rPr>
            <w:noProof/>
            <w:webHidden/>
          </w:rPr>
          <w:fldChar w:fldCharType="separate"/>
        </w:r>
        <w:r>
          <w:rPr>
            <w:noProof/>
            <w:webHidden/>
          </w:rPr>
          <w:t>35</w:t>
        </w:r>
        <w:r>
          <w:rPr>
            <w:noProof/>
            <w:webHidden/>
          </w:rPr>
          <w:fldChar w:fldCharType="end"/>
        </w:r>
      </w:hyperlink>
    </w:p>
    <w:p w14:paraId="661025D2" w14:textId="67249574" w:rsidR="00771A69" w:rsidRDefault="00771A69">
      <w:pPr>
        <w:pStyle w:val="TableofFigures"/>
        <w:tabs>
          <w:tab w:val="right" w:leader="dot" w:pos="8494"/>
        </w:tabs>
        <w:rPr>
          <w:rFonts w:eastAsiaTheme="minorEastAsia" w:cstheme="minorBidi"/>
          <w:noProof/>
          <w:szCs w:val="24"/>
          <w:lang w:val="en-ES" w:eastAsia="en-GB"/>
        </w:rPr>
      </w:pPr>
      <w:hyperlink w:anchor="_Toc73693313" w:history="1">
        <w:r w:rsidRPr="00244C3B">
          <w:rPr>
            <w:rStyle w:val="Hyperlink"/>
            <w:noProof/>
            <w:lang w:val="es-ES"/>
          </w:rPr>
          <w:t xml:space="preserve">Figura 20. Algoritmo McStrip. Imagen traducida de </w:t>
        </w:r>
        <w:r w:rsidRPr="00244C3B">
          <w:rPr>
            <w:rStyle w:val="Hyperlink"/>
            <w:rFonts w:ascii="Calibri" w:hAnsi="Calibri" w:cs="Calibri"/>
            <w:noProof/>
            <w:lang w:val="es-ES"/>
          </w:rPr>
          <w:t>[85]</w:t>
        </w:r>
        <w:r w:rsidRPr="00244C3B">
          <w:rPr>
            <w:rStyle w:val="Hyperlink"/>
            <w:noProof/>
            <w:lang w:val="es-ES"/>
          </w:rPr>
          <w:t>.</w:t>
        </w:r>
        <w:r>
          <w:rPr>
            <w:noProof/>
            <w:webHidden/>
          </w:rPr>
          <w:tab/>
        </w:r>
        <w:r>
          <w:rPr>
            <w:noProof/>
            <w:webHidden/>
          </w:rPr>
          <w:fldChar w:fldCharType="begin"/>
        </w:r>
        <w:r>
          <w:rPr>
            <w:noProof/>
            <w:webHidden/>
          </w:rPr>
          <w:instrText xml:space="preserve"> PAGEREF _Toc73693313 \h </w:instrText>
        </w:r>
        <w:r>
          <w:rPr>
            <w:noProof/>
            <w:webHidden/>
          </w:rPr>
        </w:r>
        <w:r>
          <w:rPr>
            <w:noProof/>
            <w:webHidden/>
          </w:rPr>
          <w:fldChar w:fldCharType="separate"/>
        </w:r>
        <w:r>
          <w:rPr>
            <w:noProof/>
            <w:webHidden/>
          </w:rPr>
          <w:t>36</w:t>
        </w:r>
        <w:r>
          <w:rPr>
            <w:noProof/>
            <w:webHidden/>
          </w:rPr>
          <w:fldChar w:fldCharType="end"/>
        </w:r>
      </w:hyperlink>
    </w:p>
    <w:p w14:paraId="1487D2F1" w14:textId="110C5DEC" w:rsidR="00771A69" w:rsidRDefault="00771A69">
      <w:pPr>
        <w:pStyle w:val="TableofFigures"/>
        <w:tabs>
          <w:tab w:val="right" w:leader="dot" w:pos="8494"/>
        </w:tabs>
        <w:rPr>
          <w:rFonts w:eastAsiaTheme="minorEastAsia" w:cstheme="minorBidi"/>
          <w:noProof/>
          <w:szCs w:val="24"/>
          <w:lang w:val="en-ES" w:eastAsia="en-GB"/>
        </w:rPr>
      </w:pPr>
      <w:hyperlink w:anchor="_Toc73693314" w:history="1">
        <w:r w:rsidRPr="00244C3B">
          <w:rPr>
            <w:rStyle w:val="Hyperlink"/>
            <w:noProof/>
            <w:lang w:val="es-ES"/>
          </w:rPr>
          <w:t>Figura 21. Máscara del Nivel 1 obtenida en el algoritmo McStrip.</w:t>
        </w:r>
        <w:r>
          <w:rPr>
            <w:noProof/>
            <w:webHidden/>
          </w:rPr>
          <w:tab/>
        </w:r>
        <w:r>
          <w:rPr>
            <w:noProof/>
            <w:webHidden/>
          </w:rPr>
          <w:fldChar w:fldCharType="begin"/>
        </w:r>
        <w:r>
          <w:rPr>
            <w:noProof/>
            <w:webHidden/>
          </w:rPr>
          <w:instrText xml:space="preserve"> PAGEREF _Toc73693314 \h </w:instrText>
        </w:r>
        <w:r>
          <w:rPr>
            <w:noProof/>
            <w:webHidden/>
          </w:rPr>
        </w:r>
        <w:r>
          <w:rPr>
            <w:noProof/>
            <w:webHidden/>
          </w:rPr>
          <w:fldChar w:fldCharType="separate"/>
        </w:r>
        <w:r>
          <w:rPr>
            <w:noProof/>
            <w:webHidden/>
          </w:rPr>
          <w:t>37</w:t>
        </w:r>
        <w:r>
          <w:rPr>
            <w:noProof/>
            <w:webHidden/>
          </w:rPr>
          <w:fldChar w:fldCharType="end"/>
        </w:r>
      </w:hyperlink>
    </w:p>
    <w:p w14:paraId="39B41F60" w14:textId="26708846" w:rsidR="00771A69" w:rsidRDefault="00771A69">
      <w:pPr>
        <w:pStyle w:val="TableofFigures"/>
        <w:tabs>
          <w:tab w:val="right" w:leader="dot" w:pos="8494"/>
        </w:tabs>
        <w:rPr>
          <w:rFonts w:eastAsiaTheme="minorEastAsia" w:cstheme="minorBidi"/>
          <w:noProof/>
          <w:szCs w:val="24"/>
          <w:lang w:val="en-ES" w:eastAsia="en-GB"/>
        </w:rPr>
      </w:pPr>
      <w:hyperlink w:anchor="_Toc73693315" w:history="1">
        <w:r w:rsidRPr="00244C3B">
          <w:rPr>
            <w:rStyle w:val="Hyperlink"/>
            <w:noProof/>
            <w:lang w:val="es-ES"/>
          </w:rPr>
          <w:t>Figura 22. Máscara del Nivel 2 obtenida en el algoritmo McStrip.</w:t>
        </w:r>
        <w:r>
          <w:rPr>
            <w:noProof/>
            <w:webHidden/>
          </w:rPr>
          <w:tab/>
        </w:r>
        <w:r>
          <w:rPr>
            <w:noProof/>
            <w:webHidden/>
          </w:rPr>
          <w:fldChar w:fldCharType="begin"/>
        </w:r>
        <w:r>
          <w:rPr>
            <w:noProof/>
            <w:webHidden/>
          </w:rPr>
          <w:instrText xml:space="preserve"> PAGEREF _Toc73693315 \h </w:instrText>
        </w:r>
        <w:r>
          <w:rPr>
            <w:noProof/>
            <w:webHidden/>
          </w:rPr>
        </w:r>
        <w:r>
          <w:rPr>
            <w:noProof/>
            <w:webHidden/>
          </w:rPr>
          <w:fldChar w:fldCharType="separate"/>
        </w:r>
        <w:r>
          <w:rPr>
            <w:noProof/>
            <w:webHidden/>
          </w:rPr>
          <w:t>37</w:t>
        </w:r>
        <w:r>
          <w:rPr>
            <w:noProof/>
            <w:webHidden/>
          </w:rPr>
          <w:fldChar w:fldCharType="end"/>
        </w:r>
      </w:hyperlink>
    </w:p>
    <w:p w14:paraId="4E2465B7" w14:textId="62FAFEB7" w:rsidR="00771A69" w:rsidRDefault="00771A69">
      <w:pPr>
        <w:pStyle w:val="TableofFigures"/>
        <w:tabs>
          <w:tab w:val="right" w:leader="dot" w:pos="8494"/>
        </w:tabs>
        <w:rPr>
          <w:rFonts w:eastAsiaTheme="minorEastAsia" w:cstheme="minorBidi"/>
          <w:noProof/>
          <w:szCs w:val="24"/>
          <w:lang w:val="en-ES" w:eastAsia="en-GB"/>
        </w:rPr>
      </w:pPr>
      <w:hyperlink w:anchor="_Toc73693316" w:history="1">
        <w:r w:rsidRPr="00244C3B">
          <w:rPr>
            <w:rStyle w:val="Hyperlink"/>
            <w:noProof/>
            <w:lang w:val="es-ES"/>
          </w:rPr>
          <w:t>Figura 23. Diagrama del algoritmo BSE.</w:t>
        </w:r>
        <w:r>
          <w:rPr>
            <w:noProof/>
            <w:webHidden/>
          </w:rPr>
          <w:tab/>
        </w:r>
        <w:r>
          <w:rPr>
            <w:noProof/>
            <w:webHidden/>
          </w:rPr>
          <w:fldChar w:fldCharType="begin"/>
        </w:r>
        <w:r>
          <w:rPr>
            <w:noProof/>
            <w:webHidden/>
          </w:rPr>
          <w:instrText xml:space="preserve"> PAGEREF _Toc73693316 \h </w:instrText>
        </w:r>
        <w:r>
          <w:rPr>
            <w:noProof/>
            <w:webHidden/>
          </w:rPr>
        </w:r>
        <w:r>
          <w:rPr>
            <w:noProof/>
            <w:webHidden/>
          </w:rPr>
          <w:fldChar w:fldCharType="separate"/>
        </w:r>
        <w:r>
          <w:rPr>
            <w:noProof/>
            <w:webHidden/>
          </w:rPr>
          <w:t>37</w:t>
        </w:r>
        <w:r>
          <w:rPr>
            <w:noProof/>
            <w:webHidden/>
          </w:rPr>
          <w:fldChar w:fldCharType="end"/>
        </w:r>
      </w:hyperlink>
    </w:p>
    <w:p w14:paraId="655EEE07" w14:textId="2DC4F452" w:rsidR="00771A69" w:rsidRDefault="00771A69">
      <w:pPr>
        <w:pStyle w:val="TableofFigures"/>
        <w:tabs>
          <w:tab w:val="right" w:leader="dot" w:pos="8494"/>
        </w:tabs>
        <w:rPr>
          <w:rFonts w:eastAsiaTheme="minorEastAsia" w:cstheme="minorBidi"/>
          <w:noProof/>
          <w:szCs w:val="24"/>
          <w:lang w:val="en-ES" w:eastAsia="en-GB"/>
        </w:rPr>
      </w:pPr>
      <w:hyperlink w:anchor="_Toc73693317" w:history="1">
        <w:r w:rsidRPr="00244C3B">
          <w:rPr>
            <w:rStyle w:val="Hyperlink"/>
            <w:noProof/>
            <w:lang w:val="es-ES"/>
          </w:rPr>
          <w:t>Figura 24. Máscara del Nivel 3 obtenida en el algoritmo McStrip.</w:t>
        </w:r>
        <w:r>
          <w:rPr>
            <w:noProof/>
            <w:webHidden/>
          </w:rPr>
          <w:tab/>
        </w:r>
        <w:r>
          <w:rPr>
            <w:noProof/>
            <w:webHidden/>
          </w:rPr>
          <w:fldChar w:fldCharType="begin"/>
        </w:r>
        <w:r>
          <w:rPr>
            <w:noProof/>
            <w:webHidden/>
          </w:rPr>
          <w:instrText xml:space="preserve"> PAGEREF _Toc73693317 \h </w:instrText>
        </w:r>
        <w:r>
          <w:rPr>
            <w:noProof/>
            <w:webHidden/>
          </w:rPr>
        </w:r>
        <w:r>
          <w:rPr>
            <w:noProof/>
            <w:webHidden/>
          </w:rPr>
          <w:fldChar w:fldCharType="separate"/>
        </w:r>
        <w:r>
          <w:rPr>
            <w:noProof/>
            <w:webHidden/>
          </w:rPr>
          <w:t>38</w:t>
        </w:r>
        <w:r>
          <w:rPr>
            <w:noProof/>
            <w:webHidden/>
          </w:rPr>
          <w:fldChar w:fldCharType="end"/>
        </w:r>
      </w:hyperlink>
    </w:p>
    <w:p w14:paraId="05DE6680" w14:textId="09007060" w:rsidR="00771A69" w:rsidRDefault="00771A69">
      <w:pPr>
        <w:pStyle w:val="TableofFigures"/>
        <w:tabs>
          <w:tab w:val="right" w:leader="dot" w:pos="8494"/>
        </w:tabs>
        <w:rPr>
          <w:rFonts w:eastAsiaTheme="minorEastAsia" w:cstheme="minorBidi"/>
          <w:noProof/>
          <w:szCs w:val="24"/>
          <w:lang w:val="en-ES" w:eastAsia="en-GB"/>
        </w:rPr>
      </w:pPr>
      <w:hyperlink w:anchor="_Toc73693318" w:history="1">
        <w:r w:rsidRPr="00244C3B">
          <w:rPr>
            <w:rStyle w:val="Hyperlink"/>
            <w:noProof/>
            <w:lang w:val="es-ES"/>
          </w:rPr>
          <w:t>Figura 25. Máscara de Consenso obtenida en el algoritmo McStrip.</w:t>
        </w:r>
        <w:r>
          <w:rPr>
            <w:noProof/>
            <w:webHidden/>
          </w:rPr>
          <w:tab/>
        </w:r>
        <w:r>
          <w:rPr>
            <w:noProof/>
            <w:webHidden/>
          </w:rPr>
          <w:fldChar w:fldCharType="begin"/>
        </w:r>
        <w:r>
          <w:rPr>
            <w:noProof/>
            <w:webHidden/>
          </w:rPr>
          <w:instrText xml:space="preserve"> PAGEREF _Toc73693318 \h </w:instrText>
        </w:r>
        <w:r>
          <w:rPr>
            <w:noProof/>
            <w:webHidden/>
          </w:rPr>
        </w:r>
        <w:r>
          <w:rPr>
            <w:noProof/>
            <w:webHidden/>
          </w:rPr>
          <w:fldChar w:fldCharType="separate"/>
        </w:r>
        <w:r>
          <w:rPr>
            <w:noProof/>
            <w:webHidden/>
          </w:rPr>
          <w:t>38</w:t>
        </w:r>
        <w:r>
          <w:rPr>
            <w:noProof/>
            <w:webHidden/>
          </w:rPr>
          <w:fldChar w:fldCharType="end"/>
        </w:r>
      </w:hyperlink>
    </w:p>
    <w:p w14:paraId="400EFBD1" w14:textId="3E8F1B3E" w:rsidR="00771A69" w:rsidRDefault="00771A69">
      <w:pPr>
        <w:pStyle w:val="TableofFigures"/>
        <w:tabs>
          <w:tab w:val="right" w:leader="dot" w:pos="8494"/>
        </w:tabs>
        <w:rPr>
          <w:rFonts w:eastAsiaTheme="minorEastAsia" w:cstheme="minorBidi"/>
          <w:noProof/>
          <w:szCs w:val="24"/>
          <w:lang w:val="en-ES" w:eastAsia="en-GB"/>
        </w:rPr>
      </w:pPr>
      <w:hyperlink w:anchor="_Toc73693319" w:history="1">
        <w:r w:rsidRPr="00244C3B">
          <w:rPr>
            <w:rStyle w:val="Hyperlink"/>
            <w:noProof/>
            <w:lang w:val="es-ES"/>
          </w:rPr>
          <w:t>Figura 26: Algoritmo implementado para la segmentación del tumor.</w:t>
        </w:r>
        <w:r>
          <w:rPr>
            <w:noProof/>
            <w:webHidden/>
          </w:rPr>
          <w:tab/>
        </w:r>
        <w:r>
          <w:rPr>
            <w:noProof/>
            <w:webHidden/>
          </w:rPr>
          <w:fldChar w:fldCharType="begin"/>
        </w:r>
        <w:r>
          <w:rPr>
            <w:noProof/>
            <w:webHidden/>
          </w:rPr>
          <w:instrText xml:space="preserve"> PAGEREF _Toc73693319 \h </w:instrText>
        </w:r>
        <w:r>
          <w:rPr>
            <w:noProof/>
            <w:webHidden/>
          </w:rPr>
        </w:r>
        <w:r>
          <w:rPr>
            <w:noProof/>
            <w:webHidden/>
          </w:rPr>
          <w:fldChar w:fldCharType="separate"/>
        </w:r>
        <w:r>
          <w:rPr>
            <w:noProof/>
            <w:webHidden/>
          </w:rPr>
          <w:t>39</w:t>
        </w:r>
        <w:r>
          <w:rPr>
            <w:noProof/>
            <w:webHidden/>
          </w:rPr>
          <w:fldChar w:fldCharType="end"/>
        </w:r>
      </w:hyperlink>
    </w:p>
    <w:p w14:paraId="19DF4710" w14:textId="2FFD05ED" w:rsidR="00771A69" w:rsidRDefault="00771A69">
      <w:pPr>
        <w:pStyle w:val="TableofFigures"/>
        <w:tabs>
          <w:tab w:val="right" w:leader="dot" w:pos="8494"/>
        </w:tabs>
        <w:rPr>
          <w:rFonts w:eastAsiaTheme="minorEastAsia" w:cstheme="minorBidi"/>
          <w:noProof/>
          <w:szCs w:val="24"/>
          <w:lang w:val="en-ES" w:eastAsia="en-GB"/>
        </w:rPr>
      </w:pPr>
      <w:hyperlink w:anchor="_Toc73693320" w:history="1">
        <w:r w:rsidRPr="00244C3B">
          <w:rPr>
            <w:rStyle w:val="Hyperlink"/>
            <w:noProof/>
            <w:lang w:val="es-ES"/>
          </w:rPr>
          <w:t xml:space="preserve">Figura 27: Aproximación del histograma mediante la mezcla de Gaussianas </w:t>
        </w:r>
        <w:r w:rsidRPr="00244C3B">
          <w:rPr>
            <w:rStyle w:val="Hyperlink"/>
            <w:rFonts w:ascii="Calibri" w:hAnsi="Calibri" w:cs="Calibri"/>
            <w:noProof/>
            <w:lang w:val="es-ES"/>
          </w:rPr>
          <w:t>[80]</w:t>
        </w:r>
        <w:r>
          <w:rPr>
            <w:noProof/>
            <w:webHidden/>
          </w:rPr>
          <w:tab/>
        </w:r>
        <w:r>
          <w:rPr>
            <w:noProof/>
            <w:webHidden/>
          </w:rPr>
          <w:fldChar w:fldCharType="begin"/>
        </w:r>
        <w:r>
          <w:rPr>
            <w:noProof/>
            <w:webHidden/>
          </w:rPr>
          <w:instrText xml:space="preserve"> PAGEREF _Toc73693320 \h </w:instrText>
        </w:r>
        <w:r>
          <w:rPr>
            <w:noProof/>
            <w:webHidden/>
          </w:rPr>
        </w:r>
        <w:r>
          <w:rPr>
            <w:noProof/>
            <w:webHidden/>
          </w:rPr>
          <w:fldChar w:fldCharType="separate"/>
        </w:r>
        <w:r>
          <w:rPr>
            <w:noProof/>
            <w:webHidden/>
          </w:rPr>
          <w:t>40</w:t>
        </w:r>
        <w:r>
          <w:rPr>
            <w:noProof/>
            <w:webHidden/>
          </w:rPr>
          <w:fldChar w:fldCharType="end"/>
        </w:r>
      </w:hyperlink>
    </w:p>
    <w:p w14:paraId="25B5E4E4" w14:textId="1A03C28A" w:rsidR="00771A69" w:rsidRDefault="00771A69">
      <w:pPr>
        <w:pStyle w:val="TableofFigures"/>
        <w:tabs>
          <w:tab w:val="right" w:leader="dot" w:pos="8494"/>
        </w:tabs>
        <w:rPr>
          <w:rFonts w:eastAsiaTheme="minorEastAsia" w:cstheme="minorBidi"/>
          <w:noProof/>
          <w:szCs w:val="24"/>
          <w:lang w:val="en-ES" w:eastAsia="en-GB"/>
        </w:rPr>
      </w:pPr>
      <w:hyperlink w:anchor="_Toc73693321" w:history="1">
        <w:r w:rsidRPr="00244C3B">
          <w:rPr>
            <w:rStyle w:val="Hyperlink"/>
            <w:noProof/>
            <w:lang w:val="es-ES"/>
          </w:rPr>
          <w:t xml:space="preserve">Figura 28: Determinación de los h-domes de una imagen en escala de grises </w:t>
        </w:r>
        <w:r w:rsidRPr="00244C3B">
          <w:rPr>
            <w:rStyle w:val="Hyperlink"/>
            <w:rFonts w:ascii="Calibri" w:hAnsi="Calibri" w:cs="Calibri"/>
            <w:noProof/>
            <w:lang w:val="es-ES"/>
          </w:rPr>
          <w:t>[82]</w:t>
        </w:r>
        <w:r>
          <w:rPr>
            <w:noProof/>
            <w:webHidden/>
          </w:rPr>
          <w:tab/>
        </w:r>
        <w:r>
          <w:rPr>
            <w:noProof/>
            <w:webHidden/>
          </w:rPr>
          <w:fldChar w:fldCharType="begin"/>
        </w:r>
        <w:r>
          <w:rPr>
            <w:noProof/>
            <w:webHidden/>
          </w:rPr>
          <w:instrText xml:space="preserve"> PAGEREF _Toc73693321 \h </w:instrText>
        </w:r>
        <w:r>
          <w:rPr>
            <w:noProof/>
            <w:webHidden/>
          </w:rPr>
        </w:r>
        <w:r>
          <w:rPr>
            <w:noProof/>
            <w:webHidden/>
          </w:rPr>
          <w:fldChar w:fldCharType="separate"/>
        </w:r>
        <w:r>
          <w:rPr>
            <w:noProof/>
            <w:webHidden/>
          </w:rPr>
          <w:t>40</w:t>
        </w:r>
        <w:r>
          <w:rPr>
            <w:noProof/>
            <w:webHidden/>
          </w:rPr>
          <w:fldChar w:fldCharType="end"/>
        </w:r>
      </w:hyperlink>
    </w:p>
    <w:p w14:paraId="4E1ABB85" w14:textId="57EB6684" w:rsidR="00771A69" w:rsidRDefault="00771A69">
      <w:pPr>
        <w:pStyle w:val="TableofFigures"/>
        <w:tabs>
          <w:tab w:val="right" w:leader="dot" w:pos="8494"/>
        </w:tabs>
        <w:rPr>
          <w:rFonts w:eastAsiaTheme="minorEastAsia" w:cstheme="minorBidi"/>
          <w:noProof/>
          <w:szCs w:val="24"/>
          <w:lang w:val="en-ES" w:eastAsia="en-GB"/>
        </w:rPr>
      </w:pPr>
      <w:hyperlink w:anchor="_Toc73693322" w:history="1">
        <w:r w:rsidRPr="00244C3B">
          <w:rPr>
            <w:rStyle w:val="Hyperlink"/>
            <w:noProof/>
          </w:rPr>
          <w:t>Figura 29: Proceso de segmentación.</w:t>
        </w:r>
        <w:r>
          <w:rPr>
            <w:noProof/>
            <w:webHidden/>
          </w:rPr>
          <w:tab/>
        </w:r>
        <w:r>
          <w:rPr>
            <w:noProof/>
            <w:webHidden/>
          </w:rPr>
          <w:fldChar w:fldCharType="begin"/>
        </w:r>
        <w:r>
          <w:rPr>
            <w:noProof/>
            <w:webHidden/>
          </w:rPr>
          <w:instrText xml:space="preserve"> PAGEREF _Toc73693322 \h </w:instrText>
        </w:r>
        <w:r>
          <w:rPr>
            <w:noProof/>
            <w:webHidden/>
          </w:rPr>
        </w:r>
        <w:r>
          <w:rPr>
            <w:noProof/>
            <w:webHidden/>
          </w:rPr>
          <w:fldChar w:fldCharType="separate"/>
        </w:r>
        <w:r>
          <w:rPr>
            <w:noProof/>
            <w:webHidden/>
          </w:rPr>
          <w:t>42</w:t>
        </w:r>
        <w:r>
          <w:rPr>
            <w:noProof/>
            <w:webHidden/>
          </w:rPr>
          <w:fldChar w:fldCharType="end"/>
        </w:r>
      </w:hyperlink>
    </w:p>
    <w:p w14:paraId="7298BC19" w14:textId="5CF62B60" w:rsidR="00771A69" w:rsidRDefault="00771A69">
      <w:pPr>
        <w:pStyle w:val="TableofFigures"/>
        <w:tabs>
          <w:tab w:val="right" w:leader="dot" w:pos="8494"/>
        </w:tabs>
        <w:rPr>
          <w:rFonts w:eastAsiaTheme="minorEastAsia" w:cstheme="minorBidi"/>
          <w:noProof/>
          <w:szCs w:val="24"/>
          <w:lang w:val="en-ES" w:eastAsia="en-GB"/>
        </w:rPr>
      </w:pPr>
      <w:hyperlink w:anchor="_Toc73693323" w:history="1">
        <w:r w:rsidRPr="00244C3B">
          <w:rPr>
            <w:rStyle w:val="Hyperlink"/>
            <w:noProof/>
            <w:lang w:val="es-ES"/>
          </w:rPr>
          <w:t>Figura 30: Análisis de continuidad entre máscaras.</w:t>
        </w:r>
        <w:r>
          <w:rPr>
            <w:noProof/>
            <w:webHidden/>
          </w:rPr>
          <w:tab/>
        </w:r>
        <w:r>
          <w:rPr>
            <w:noProof/>
            <w:webHidden/>
          </w:rPr>
          <w:fldChar w:fldCharType="begin"/>
        </w:r>
        <w:r>
          <w:rPr>
            <w:noProof/>
            <w:webHidden/>
          </w:rPr>
          <w:instrText xml:space="preserve"> PAGEREF _Toc73693323 \h </w:instrText>
        </w:r>
        <w:r>
          <w:rPr>
            <w:noProof/>
            <w:webHidden/>
          </w:rPr>
        </w:r>
        <w:r>
          <w:rPr>
            <w:noProof/>
            <w:webHidden/>
          </w:rPr>
          <w:fldChar w:fldCharType="separate"/>
        </w:r>
        <w:r>
          <w:rPr>
            <w:noProof/>
            <w:webHidden/>
          </w:rPr>
          <w:t>43</w:t>
        </w:r>
        <w:r>
          <w:rPr>
            <w:noProof/>
            <w:webHidden/>
          </w:rPr>
          <w:fldChar w:fldCharType="end"/>
        </w:r>
      </w:hyperlink>
    </w:p>
    <w:p w14:paraId="687502AA" w14:textId="213D92D8" w:rsidR="00771A69" w:rsidRDefault="00771A69">
      <w:pPr>
        <w:pStyle w:val="TableofFigures"/>
        <w:tabs>
          <w:tab w:val="right" w:leader="dot" w:pos="8494"/>
        </w:tabs>
        <w:rPr>
          <w:rFonts w:eastAsiaTheme="minorEastAsia" w:cstheme="minorBidi"/>
          <w:noProof/>
          <w:szCs w:val="24"/>
          <w:lang w:val="en-ES" w:eastAsia="en-GB"/>
        </w:rPr>
      </w:pPr>
      <w:hyperlink w:anchor="_Toc73693324" w:history="1">
        <w:r w:rsidRPr="00244C3B">
          <w:rPr>
            <w:rStyle w:val="Hyperlink"/>
            <w:noProof/>
            <w:lang w:val="es-ES"/>
          </w:rPr>
          <w:t>Figura 31: Resultados de la validación de las máscaras.</w:t>
        </w:r>
        <w:r>
          <w:rPr>
            <w:noProof/>
            <w:webHidden/>
          </w:rPr>
          <w:tab/>
        </w:r>
        <w:r>
          <w:rPr>
            <w:noProof/>
            <w:webHidden/>
          </w:rPr>
          <w:fldChar w:fldCharType="begin"/>
        </w:r>
        <w:r>
          <w:rPr>
            <w:noProof/>
            <w:webHidden/>
          </w:rPr>
          <w:instrText xml:space="preserve"> PAGEREF _Toc73693324 \h </w:instrText>
        </w:r>
        <w:r>
          <w:rPr>
            <w:noProof/>
            <w:webHidden/>
          </w:rPr>
        </w:r>
        <w:r>
          <w:rPr>
            <w:noProof/>
            <w:webHidden/>
          </w:rPr>
          <w:fldChar w:fldCharType="separate"/>
        </w:r>
        <w:r>
          <w:rPr>
            <w:noProof/>
            <w:webHidden/>
          </w:rPr>
          <w:t>44</w:t>
        </w:r>
        <w:r>
          <w:rPr>
            <w:noProof/>
            <w:webHidden/>
          </w:rPr>
          <w:fldChar w:fldCharType="end"/>
        </w:r>
      </w:hyperlink>
    </w:p>
    <w:p w14:paraId="6BF43010" w14:textId="36758181" w:rsidR="00771A69" w:rsidRDefault="00771A69">
      <w:pPr>
        <w:pStyle w:val="TableofFigures"/>
        <w:tabs>
          <w:tab w:val="right" w:leader="dot" w:pos="8494"/>
        </w:tabs>
        <w:rPr>
          <w:rFonts w:eastAsiaTheme="minorEastAsia" w:cstheme="minorBidi"/>
          <w:noProof/>
          <w:szCs w:val="24"/>
          <w:lang w:val="en-ES" w:eastAsia="en-GB"/>
        </w:rPr>
      </w:pPr>
      <w:hyperlink w:anchor="_Toc73693325" w:history="1">
        <w:r w:rsidRPr="00244C3B">
          <w:rPr>
            <w:rStyle w:val="Hyperlink"/>
            <w:noProof/>
            <w:lang w:val="es-ES"/>
          </w:rPr>
          <w:t>Figura 32: Resultado de la segmentación de un tumor.</w:t>
        </w:r>
        <w:r>
          <w:rPr>
            <w:noProof/>
            <w:webHidden/>
          </w:rPr>
          <w:tab/>
        </w:r>
        <w:r>
          <w:rPr>
            <w:noProof/>
            <w:webHidden/>
          </w:rPr>
          <w:fldChar w:fldCharType="begin"/>
        </w:r>
        <w:r>
          <w:rPr>
            <w:noProof/>
            <w:webHidden/>
          </w:rPr>
          <w:instrText xml:space="preserve"> PAGEREF _Toc73693325 \h </w:instrText>
        </w:r>
        <w:r>
          <w:rPr>
            <w:noProof/>
            <w:webHidden/>
          </w:rPr>
        </w:r>
        <w:r>
          <w:rPr>
            <w:noProof/>
            <w:webHidden/>
          </w:rPr>
          <w:fldChar w:fldCharType="separate"/>
        </w:r>
        <w:r>
          <w:rPr>
            <w:noProof/>
            <w:webHidden/>
          </w:rPr>
          <w:t>44</w:t>
        </w:r>
        <w:r>
          <w:rPr>
            <w:noProof/>
            <w:webHidden/>
          </w:rPr>
          <w:fldChar w:fldCharType="end"/>
        </w:r>
      </w:hyperlink>
    </w:p>
    <w:p w14:paraId="11E4BCC4" w14:textId="46EF85FF" w:rsidR="00771A69" w:rsidRDefault="00771A69">
      <w:pPr>
        <w:pStyle w:val="TableofFigures"/>
        <w:tabs>
          <w:tab w:val="right" w:leader="dot" w:pos="8494"/>
        </w:tabs>
        <w:rPr>
          <w:rFonts w:eastAsiaTheme="minorEastAsia" w:cstheme="minorBidi"/>
          <w:noProof/>
          <w:szCs w:val="24"/>
          <w:lang w:val="en-ES" w:eastAsia="en-GB"/>
        </w:rPr>
      </w:pPr>
      <w:hyperlink w:anchor="_Toc73693326" w:history="1">
        <w:r w:rsidRPr="00244C3B">
          <w:rPr>
            <w:rStyle w:val="Hyperlink"/>
            <w:noProof/>
            <w:lang w:val="es-ES"/>
          </w:rPr>
          <w:t>Figura 33: Resultado de la segmentación de un edema.</w:t>
        </w:r>
        <w:r>
          <w:rPr>
            <w:noProof/>
            <w:webHidden/>
          </w:rPr>
          <w:tab/>
        </w:r>
        <w:r>
          <w:rPr>
            <w:noProof/>
            <w:webHidden/>
          </w:rPr>
          <w:fldChar w:fldCharType="begin"/>
        </w:r>
        <w:r>
          <w:rPr>
            <w:noProof/>
            <w:webHidden/>
          </w:rPr>
          <w:instrText xml:space="preserve"> PAGEREF _Toc73693326 \h </w:instrText>
        </w:r>
        <w:r>
          <w:rPr>
            <w:noProof/>
            <w:webHidden/>
          </w:rPr>
        </w:r>
        <w:r>
          <w:rPr>
            <w:noProof/>
            <w:webHidden/>
          </w:rPr>
          <w:fldChar w:fldCharType="separate"/>
        </w:r>
        <w:r>
          <w:rPr>
            <w:noProof/>
            <w:webHidden/>
          </w:rPr>
          <w:t>45</w:t>
        </w:r>
        <w:r>
          <w:rPr>
            <w:noProof/>
            <w:webHidden/>
          </w:rPr>
          <w:fldChar w:fldCharType="end"/>
        </w:r>
      </w:hyperlink>
    </w:p>
    <w:p w14:paraId="0F2A74DC" w14:textId="0401B168" w:rsidR="00771A69" w:rsidRDefault="00771A69">
      <w:pPr>
        <w:pStyle w:val="TableofFigures"/>
        <w:tabs>
          <w:tab w:val="right" w:leader="dot" w:pos="8494"/>
        </w:tabs>
        <w:rPr>
          <w:rFonts w:eastAsiaTheme="minorEastAsia" w:cstheme="minorBidi"/>
          <w:noProof/>
          <w:szCs w:val="24"/>
          <w:lang w:val="en-ES" w:eastAsia="en-GB"/>
        </w:rPr>
      </w:pPr>
      <w:hyperlink w:anchor="_Toc73693327" w:history="1">
        <w:r w:rsidRPr="00244C3B">
          <w:rPr>
            <w:rStyle w:val="Hyperlink"/>
            <w:noProof/>
            <w:lang w:val="es-ES"/>
          </w:rPr>
          <w:t>Figura 34: Correlación de las variables numéricas del análisis de factores de riesgo con los metadatos.</w:t>
        </w:r>
        <w:r>
          <w:rPr>
            <w:noProof/>
            <w:webHidden/>
          </w:rPr>
          <w:tab/>
        </w:r>
        <w:r>
          <w:rPr>
            <w:noProof/>
            <w:webHidden/>
          </w:rPr>
          <w:fldChar w:fldCharType="begin"/>
        </w:r>
        <w:r>
          <w:rPr>
            <w:noProof/>
            <w:webHidden/>
          </w:rPr>
          <w:instrText xml:space="preserve"> PAGEREF _Toc73693327 \h </w:instrText>
        </w:r>
        <w:r>
          <w:rPr>
            <w:noProof/>
            <w:webHidden/>
          </w:rPr>
        </w:r>
        <w:r>
          <w:rPr>
            <w:noProof/>
            <w:webHidden/>
          </w:rPr>
          <w:fldChar w:fldCharType="separate"/>
        </w:r>
        <w:r>
          <w:rPr>
            <w:noProof/>
            <w:webHidden/>
          </w:rPr>
          <w:t>49</w:t>
        </w:r>
        <w:r>
          <w:rPr>
            <w:noProof/>
            <w:webHidden/>
          </w:rPr>
          <w:fldChar w:fldCharType="end"/>
        </w:r>
      </w:hyperlink>
    </w:p>
    <w:p w14:paraId="6AD1E49A" w14:textId="7F191BA3" w:rsidR="00771A69" w:rsidRDefault="00771A69">
      <w:pPr>
        <w:pStyle w:val="TableofFigures"/>
        <w:tabs>
          <w:tab w:val="right" w:leader="dot" w:pos="8494"/>
        </w:tabs>
        <w:rPr>
          <w:rFonts w:eastAsiaTheme="minorEastAsia" w:cstheme="minorBidi"/>
          <w:noProof/>
          <w:szCs w:val="24"/>
          <w:lang w:val="en-ES" w:eastAsia="en-GB"/>
        </w:rPr>
      </w:pPr>
      <w:hyperlink w:anchor="_Toc73693328" w:history="1">
        <w:r w:rsidRPr="00244C3B">
          <w:rPr>
            <w:rStyle w:val="Hyperlink"/>
            <w:noProof/>
            <w:lang w:val="es-ES"/>
          </w:rPr>
          <w:t>Figura 35: Gráficas extraídas para la separación de clases del análisis de factores de riesgo con los metadatos.</w:t>
        </w:r>
        <w:r>
          <w:rPr>
            <w:noProof/>
            <w:webHidden/>
          </w:rPr>
          <w:tab/>
        </w:r>
        <w:r>
          <w:rPr>
            <w:noProof/>
            <w:webHidden/>
          </w:rPr>
          <w:fldChar w:fldCharType="begin"/>
        </w:r>
        <w:r>
          <w:rPr>
            <w:noProof/>
            <w:webHidden/>
          </w:rPr>
          <w:instrText xml:space="preserve"> PAGEREF _Toc73693328 \h </w:instrText>
        </w:r>
        <w:r>
          <w:rPr>
            <w:noProof/>
            <w:webHidden/>
          </w:rPr>
        </w:r>
        <w:r>
          <w:rPr>
            <w:noProof/>
            <w:webHidden/>
          </w:rPr>
          <w:fldChar w:fldCharType="separate"/>
        </w:r>
        <w:r>
          <w:rPr>
            <w:noProof/>
            <w:webHidden/>
          </w:rPr>
          <w:t>50</w:t>
        </w:r>
        <w:r>
          <w:rPr>
            <w:noProof/>
            <w:webHidden/>
          </w:rPr>
          <w:fldChar w:fldCharType="end"/>
        </w:r>
      </w:hyperlink>
    </w:p>
    <w:p w14:paraId="113BC921" w14:textId="15313111" w:rsidR="00771A69" w:rsidRDefault="00771A69">
      <w:pPr>
        <w:pStyle w:val="TableofFigures"/>
        <w:tabs>
          <w:tab w:val="right" w:leader="dot" w:pos="8494"/>
        </w:tabs>
        <w:rPr>
          <w:rFonts w:eastAsiaTheme="minorEastAsia" w:cstheme="minorBidi"/>
          <w:noProof/>
          <w:szCs w:val="24"/>
          <w:lang w:val="en-ES" w:eastAsia="en-GB"/>
        </w:rPr>
      </w:pPr>
      <w:hyperlink w:anchor="_Toc73693329" w:history="1">
        <w:r w:rsidRPr="00244C3B">
          <w:rPr>
            <w:rStyle w:val="Hyperlink"/>
            <w:noProof/>
            <w:lang w:val="es-ES"/>
          </w:rPr>
          <w:t>Figura 36: Curvas de supervivencia obtenidas del análisis de factores de riesgo con los metadatos.</w:t>
        </w:r>
        <w:r>
          <w:rPr>
            <w:noProof/>
            <w:webHidden/>
          </w:rPr>
          <w:tab/>
        </w:r>
        <w:r>
          <w:rPr>
            <w:noProof/>
            <w:webHidden/>
          </w:rPr>
          <w:fldChar w:fldCharType="begin"/>
        </w:r>
        <w:r>
          <w:rPr>
            <w:noProof/>
            <w:webHidden/>
          </w:rPr>
          <w:instrText xml:space="preserve"> PAGEREF _Toc73693329 \h </w:instrText>
        </w:r>
        <w:r>
          <w:rPr>
            <w:noProof/>
            <w:webHidden/>
          </w:rPr>
        </w:r>
        <w:r>
          <w:rPr>
            <w:noProof/>
            <w:webHidden/>
          </w:rPr>
          <w:fldChar w:fldCharType="separate"/>
        </w:r>
        <w:r>
          <w:rPr>
            <w:noProof/>
            <w:webHidden/>
          </w:rPr>
          <w:t>51</w:t>
        </w:r>
        <w:r>
          <w:rPr>
            <w:noProof/>
            <w:webHidden/>
          </w:rPr>
          <w:fldChar w:fldCharType="end"/>
        </w:r>
      </w:hyperlink>
    </w:p>
    <w:p w14:paraId="3D9FC118" w14:textId="00614276" w:rsidR="00771A69" w:rsidRDefault="00771A69">
      <w:pPr>
        <w:pStyle w:val="TableofFigures"/>
        <w:tabs>
          <w:tab w:val="right" w:leader="dot" w:pos="8494"/>
        </w:tabs>
        <w:rPr>
          <w:rFonts w:eastAsiaTheme="minorEastAsia" w:cstheme="minorBidi"/>
          <w:noProof/>
          <w:szCs w:val="24"/>
          <w:lang w:val="en-ES" w:eastAsia="en-GB"/>
        </w:rPr>
      </w:pPr>
      <w:hyperlink w:anchor="_Toc73693330" w:history="1">
        <w:r w:rsidRPr="00244C3B">
          <w:rPr>
            <w:rStyle w:val="Hyperlink"/>
            <w:noProof/>
            <w:lang w:val="es-ES"/>
          </w:rPr>
          <w:t>Figura 37: Gráficas extraídas para la separación de clases del análisis de factores de riesgo con los metadatos y características.</w:t>
        </w:r>
        <w:r>
          <w:rPr>
            <w:noProof/>
            <w:webHidden/>
          </w:rPr>
          <w:tab/>
        </w:r>
        <w:r>
          <w:rPr>
            <w:noProof/>
            <w:webHidden/>
          </w:rPr>
          <w:fldChar w:fldCharType="begin"/>
        </w:r>
        <w:r>
          <w:rPr>
            <w:noProof/>
            <w:webHidden/>
          </w:rPr>
          <w:instrText xml:space="preserve"> PAGEREF _Toc73693330 \h </w:instrText>
        </w:r>
        <w:r>
          <w:rPr>
            <w:noProof/>
            <w:webHidden/>
          </w:rPr>
        </w:r>
        <w:r>
          <w:rPr>
            <w:noProof/>
            <w:webHidden/>
          </w:rPr>
          <w:fldChar w:fldCharType="separate"/>
        </w:r>
        <w:r>
          <w:rPr>
            <w:noProof/>
            <w:webHidden/>
          </w:rPr>
          <w:t>54</w:t>
        </w:r>
        <w:r>
          <w:rPr>
            <w:noProof/>
            <w:webHidden/>
          </w:rPr>
          <w:fldChar w:fldCharType="end"/>
        </w:r>
      </w:hyperlink>
    </w:p>
    <w:p w14:paraId="34BF81D9" w14:textId="00D3DAE1" w:rsidR="00771A69" w:rsidRDefault="00771A69">
      <w:pPr>
        <w:pStyle w:val="TableofFigures"/>
        <w:tabs>
          <w:tab w:val="right" w:leader="dot" w:pos="8494"/>
        </w:tabs>
        <w:rPr>
          <w:rFonts w:eastAsiaTheme="minorEastAsia" w:cstheme="minorBidi"/>
          <w:noProof/>
          <w:szCs w:val="24"/>
          <w:lang w:val="en-ES" w:eastAsia="en-GB"/>
        </w:rPr>
      </w:pPr>
      <w:hyperlink w:anchor="_Toc73693331" w:history="1">
        <w:r w:rsidRPr="00244C3B">
          <w:rPr>
            <w:rStyle w:val="Hyperlink"/>
            <w:noProof/>
            <w:lang w:val="es-ES"/>
          </w:rPr>
          <w:t>Figura 38: Curvas de supervivencia obtenidas del análisis de factores de riesgo con los metadatos y características extraídas.</w:t>
        </w:r>
        <w:r>
          <w:rPr>
            <w:noProof/>
            <w:webHidden/>
          </w:rPr>
          <w:tab/>
        </w:r>
        <w:r>
          <w:rPr>
            <w:noProof/>
            <w:webHidden/>
          </w:rPr>
          <w:fldChar w:fldCharType="begin"/>
        </w:r>
        <w:r>
          <w:rPr>
            <w:noProof/>
            <w:webHidden/>
          </w:rPr>
          <w:instrText xml:space="preserve"> PAGEREF _Toc73693331 \h </w:instrText>
        </w:r>
        <w:r>
          <w:rPr>
            <w:noProof/>
            <w:webHidden/>
          </w:rPr>
        </w:r>
        <w:r>
          <w:rPr>
            <w:noProof/>
            <w:webHidden/>
          </w:rPr>
          <w:fldChar w:fldCharType="separate"/>
        </w:r>
        <w:r>
          <w:rPr>
            <w:noProof/>
            <w:webHidden/>
          </w:rPr>
          <w:t>55</w:t>
        </w:r>
        <w:r>
          <w:rPr>
            <w:noProof/>
            <w:webHidden/>
          </w:rPr>
          <w:fldChar w:fldCharType="end"/>
        </w:r>
      </w:hyperlink>
    </w:p>
    <w:p w14:paraId="31E52A4A" w14:textId="3EE02313" w:rsidR="00771A69" w:rsidRDefault="00771A69">
      <w:pPr>
        <w:pStyle w:val="TableofFigures"/>
        <w:tabs>
          <w:tab w:val="right" w:leader="dot" w:pos="8494"/>
        </w:tabs>
        <w:rPr>
          <w:rFonts w:eastAsiaTheme="minorEastAsia" w:cstheme="minorBidi"/>
          <w:noProof/>
          <w:szCs w:val="24"/>
          <w:lang w:val="en-ES" w:eastAsia="en-GB"/>
        </w:rPr>
      </w:pPr>
      <w:hyperlink w:anchor="_Toc73693332" w:history="1">
        <w:r w:rsidRPr="00244C3B">
          <w:rPr>
            <w:rStyle w:val="Hyperlink"/>
            <w:noProof/>
            <w:lang w:val="es-ES"/>
          </w:rPr>
          <w:t>Figura 39. Boxplots de las métricas para la evaluación del algoritmo de extracción del cerebro.</w:t>
        </w:r>
        <w:r>
          <w:rPr>
            <w:noProof/>
            <w:webHidden/>
          </w:rPr>
          <w:tab/>
        </w:r>
        <w:r>
          <w:rPr>
            <w:noProof/>
            <w:webHidden/>
          </w:rPr>
          <w:fldChar w:fldCharType="begin"/>
        </w:r>
        <w:r>
          <w:rPr>
            <w:noProof/>
            <w:webHidden/>
          </w:rPr>
          <w:instrText xml:space="preserve"> PAGEREF _Toc73693332 \h </w:instrText>
        </w:r>
        <w:r>
          <w:rPr>
            <w:noProof/>
            <w:webHidden/>
          </w:rPr>
        </w:r>
        <w:r>
          <w:rPr>
            <w:noProof/>
            <w:webHidden/>
          </w:rPr>
          <w:fldChar w:fldCharType="separate"/>
        </w:r>
        <w:r>
          <w:rPr>
            <w:noProof/>
            <w:webHidden/>
          </w:rPr>
          <w:t>58</w:t>
        </w:r>
        <w:r>
          <w:rPr>
            <w:noProof/>
            <w:webHidden/>
          </w:rPr>
          <w:fldChar w:fldCharType="end"/>
        </w:r>
      </w:hyperlink>
    </w:p>
    <w:p w14:paraId="21616402" w14:textId="3F942529"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40EEBE89" w14:textId="307FC47C" w:rsidR="00771A69" w:rsidRDefault="00BE5EA7">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73693333" w:history="1">
        <w:r w:rsidR="00771A69" w:rsidRPr="00D20162">
          <w:rPr>
            <w:rStyle w:val="Hyperlink"/>
            <w:noProof/>
            <w:lang w:val="es-ES"/>
          </w:rPr>
          <w:t xml:space="preserve">Tabla 1. Resultados de los algoritmos de aprendizaje supervisado </w:t>
        </w:r>
        <w:r w:rsidR="00771A69" w:rsidRPr="00D20162">
          <w:rPr>
            <w:rStyle w:val="Hyperlink"/>
            <w:rFonts w:ascii="Calibri" w:hAnsi="Calibri" w:cs="Calibri"/>
            <w:noProof/>
            <w:lang w:val="es-ES"/>
          </w:rPr>
          <w:t>[42]</w:t>
        </w:r>
        <w:r w:rsidR="00771A69" w:rsidRPr="00D20162">
          <w:rPr>
            <w:rStyle w:val="Hyperlink"/>
            <w:noProof/>
            <w:lang w:val="es-ES"/>
          </w:rPr>
          <w:t>.</w:t>
        </w:r>
        <w:r w:rsidR="00771A69">
          <w:rPr>
            <w:noProof/>
            <w:webHidden/>
          </w:rPr>
          <w:tab/>
        </w:r>
        <w:r w:rsidR="00771A69">
          <w:rPr>
            <w:noProof/>
            <w:webHidden/>
          </w:rPr>
          <w:fldChar w:fldCharType="begin"/>
        </w:r>
        <w:r w:rsidR="00771A69">
          <w:rPr>
            <w:noProof/>
            <w:webHidden/>
          </w:rPr>
          <w:instrText xml:space="preserve"> PAGEREF _Toc73693333 \h </w:instrText>
        </w:r>
        <w:r w:rsidR="00771A69">
          <w:rPr>
            <w:noProof/>
            <w:webHidden/>
          </w:rPr>
        </w:r>
        <w:r w:rsidR="00771A69">
          <w:rPr>
            <w:noProof/>
            <w:webHidden/>
          </w:rPr>
          <w:fldChar w:fldCharType="separate"/>
        </w:r>
        <w:r w:rsidR="00771A69">
          <w:rPr>
            <w:noProof/>
            <w:webHidden/>
          </w:rPr>
          <w:t>16</w:t>
        </w:r>
        <w:r w:rsidR="00771A69">
          <w:rPr>
            <w:noProof/>
            <w:webHidden/>
          </w:rPr>
          <w:fldChar w:fldCharType="end"/>
        </w:r>
      </w:hyperlink>
    </w:p>
    <w:p w14:paraId="22106CA2" w14:textId="541039B8" w:rsidR="00771A69" w:rsidRDefault="00771A69">
      <w:pPr>
        <w:pStyle w:val="TableofFigures"/>
        <w:tabs>
          <w:tab w:val="right" w:leader="dot" w:pos="8494"/>
        </w:tabs>
        <w:rPr>
          <w:rFonts w:eastAsiaTheme="minorEastAsia" w:cstheme="minorBidi"/>
          <w:noProof/>
          <w:szCs w:val="24"/>
          <w:lang w:val="en-ES" w:eastAsia="en-GB"/>
        </w:rPr>
      </w:pPr>
      <w:hyperlink w:anchor="_Toc73693334" w:history="1">
        <w:r w:rsidRPr="00D20162">
          <w:rPr>
            <w:rStyle w:val="Hyperlink"/>
            <w:noProof/>
            <w:lang w:val="es-ES"/>
          </w:rPr>
          <w:t>Tabla 2. Información sobre el dataset</w:t>
        </w:r>
        <w:r>
          <w:rPr>
            <w:noProof/>
            <w:webHidden/>
          </w:rPr>
          <w:tab/>
        </w:r>
        <w:r>
          <w:rPr>
            <w:noProof/>
            <w:webHidden/>
          </w:rPr>
          <w:fldChar w:fldCharType="begin"/>
        </w:r>
        <w:r>
          <w:rPr>
            <w:noProof/>
            <w:webHidden/>
          </w:rPr>
          <w:instrText xml:space="preserve"> PAGEREF _Toc73693334 \h </w:instrText>
        </w:r>
        <w:r>
          <w:rPr>
            <w:noProof/>
            <w:webHidden/>
          </w:rPr>
        </w:r>
        <w:r>
          <w:rPr>
            <w:noProof/>
            <w:webHidden/>
          </w:rPr>
          <w:fldChar w:fldCharType="separate"/>
        </w:r>
        <w:r>
          <w:rPr>
            <w:noProof/>
            <w:webHidden/>
          </w:rPr>
          <w:t>32</w:t>
        </w:r>
        <w:r>
          <w:rPr>
            <w:noProof/>
            <w:webHidden/>
          </w:rPr>
          <w:fldChar w:fldCharType="end"/>
        </w:r>
      </w:hyperlink>
    </w:p>
    <w:p w14:paraId="6B2434AD" w14:textId="6EC0537D" w:rsidR="00771A69" w:rsidRDefault="00771A69">
      <w:pPr>
        <w:pStyle w:val="TableofFigures"/>
        <w:tabs>
          <w:tab w:val="right" w:leader="dot" w:pos="8494"/>
        </w:tabs>
        <w:rPr>
          <w:rFonts w:eastAsiaTheme="minorEastAsia" w:cstheme="minorBidi"/>
          <w:noProof/>
          <w:szCs w:val="24"/>
          <w:lang w:val="en-ES" w:eastAsia="en-GB"/>
        </w:rPr>
      </w:pPr>
      <w:hyperlink w:anchor="_Toc73693335" w:history="1">
        <w:r w:rsidRPr="00D20162">
          <w:rPr>
            <w:rStyle w:val="Hyperlink"/>
            <w:noProof/>
            <w:lang w:val="es-ES"/>
          </w:rPr>
          <w:t>Tabla 3: Características extraídas para su posterior análisis.</w:t>
        </w:r>
        <w:r>
          <w:rPr>
            <w:noProof/>
            <w:webHidden/>
          </w:rPr>
          <w:tab/>
        </w:r>
        <w:r>
          <w:rPr>
            <w:noProof/>
            <w:webHidden/>
          </w:rPr>
          <w:fldChar w:fldCharType="begin"/>
        </w:r>
        <w:r>
          <w:rPr>
            <w:noProof/>
            <w:webHidden/>
          </w:rPr>
          <w:instrText xml:space="preserve"> PAGEREF _Toc73693335 \h </w:instrText>
        </w:r>
        <w:r>
          <w:rPr>
            <w:noProof/>
            <w:webHidden/>
          </w:rPr>
        </w:r>
        <w:r>
          <w:rPr>
            <w:noProof/>
            <w:webHidden/>
          </w:rPr>
          <w:fldChar w:fldCharType="separate"/>
        </w:r>
        <w:r>
          <w:rPr>
            <w:noProof/>
            <w:webHidden/>
          </w:rPr>
          <w:t>45</w:t>
        </w:r>
        <w:r>
          <w:rPr>
            <w:noProof/>
            <w:webHidden/>
          </w:rPr>
          <w:fldChar w:fldCharType="end"/>
        </w:r>
      </w:hyperlink>
    </w:p>
    <w:p w14:paraId="6705C908" w14:textId="3205C419" w:rsidR="00771A69" w:rsidRDefault="00771A69">
      <w:pPr>
        <w:pStyle w:val="TableofFigures"/>
        <w:tabs>
          <w:tab w:val="right" w:leader="dot" w:pos="8494"/>
        </w:tabs>
        <w:rPr>
          <w:rFonts w:eastAsiaTheme="minorEastAsia" w:cstheme="minorBidi"/>
          <w:noProof/>
          <w:szCs w:val="24"/>
          <w:lang w:val="en-ES" w:eastAsia="en-GB"/>
        </w:rPr>
      </w:pPr>
      <w:hyperlink w:anchor="_Toc73693336" w:history="1">
        <w:r w:rsidRPr="00D20162">
          <w:rPr>
            <w:rStyle w:val="Hyperlink"/>
            <w:noProof/>
            <w:lang w:val="es-ES"/>
          </w:rPr>
          <w:t>Tabla 4. Descripción de las variables disponibles para el análisis de factores de riesgo basado en los metadatos.</w:t>
        </w:r>
        <w:r>
          <w:rPr>
            <w:noProof/>
            <w:webHidden/>
          </w:rPr>
          <w:tab/>
        </w:r>
        <w:r>
          <w:rPr>
            <w:noProof/>
            <w:webHidden/>
          </w:rPr>
          <w:fldChar w:fldCharType="begin"/>
        </w:r>
        <w:r>
          <w:rPr>
            <w:noProof/>
            <w:webHidden/>
          </w:rPr>
          <w:instrText xml:space="preserve"> PAGEREF _Toc73693336 \h </w:instrText>
        </w:r>
        <w:r>
          <w:rPr>
            <w:noProof/>
            <w:webHidden/>
          </w:rPr>
        </w:r>
        <w:r>
          <w:rPr>
            <w:noProof/>
            <w:webHidden/>
          </w:rPr>
          <w:fldChar w:fldCharType="separate"/>
        </w:r>
        <w:r>
          <w:rPr>
            <w:noProof/>
            <w:webHidden/>
          </w:rPr>
          <w:t>48</w:t>
        </w:r>
        <w:r>
          <w:rPr>
            <w:noProof/>
            <w:webHidden/>
          </w:rPr>
          <w:fldChar w:fldCharType="end"/>
        </w:r>
      </w:hyperlink>
    </w:p>
    <w:p w14:paraId="63FE1F3B" w14:textId="2D297333" w:rsidR="00771A69" w:rsidRDefault="00771A69">
      <w:pPr>
        <w:pStyle w:val="TableofFigures"/>
        <w:tabs>
          <w:tab w:val="right" w:leader="dot" w:pos="8494"/>
        </w:tabs>
        <w:rPr>
          <w:rFonts w:eastAsiaTheme="minorEastAsia" w:cstheme="minorBidi"/>
          <w:noProof/>
          <w:szCs w:val="24"/>
          <w:lang w:val="en-ES" w:eastAsia="en-GB"/>
        </w:rPr>
      </w:pPr>
      <w:hyperlink w:anchor="_Toc73693337" w:history="1">
        <w:r w:rsidRPr="00D20162">
          <w:rPr>
            <w:rStyle w:val="Hyperlink"/>
            <w:noProof/>
            <w:lang w:val="es-ES"/>
          </w:rPr>
          <w:t>Tabla 5. Resultados de relevancia por cada variable y modelo en el análisis de factores de riesgo con los metadatos.</w:t>
        </w:r>
        <w:r>
          <w:rPr>
            <w:noProof/>
            <w:webHidden/>
          </w:rPr>
          <w:tab/>
        </w:r>
        <w:r>
          <w:rPr>
            <w:noProof/>
            <w:webHidden/>
          </w:rPr>
          <w:fldChar w:fldCharType="begin"/>
        </w:r>
        <w:r>
          <w:rPr>
            <w:noProof/>
            <w:webHidden/>
          </w:rPr>
          <w:instrText xml:space="preserve"> PAGEREF _Toc73693337 \h </w:instrText>
        </w:r>
        <w:r>
          <w:rPr>
            <w:noProof/>
            <w:webHidden/>
          </w:rPr>
        </w:r>
        <w:r>
          <w:rPr>
            <w:noProof/>
            <w:webHidden/>
          </w:rPr>
          <w:fldChar w:fldCharType="separate"/>
        </w:r>
        <w:r>
          <w:rPr>
            <w:noProof/>
            <w:webHidden/>
          </w:rPr>
          <w:t>52</w:t>
        </w:r>
        <w:r>
          <w:rPr>
            <w:noProof/>
            <w:webHidden/>
          </w:rPr>
          <w:fldChar w:fldCharType="end"/>
        </w:r>
      </w:hyperlink>
    </w:p>
    <w:p w14:paraId="270106C8" w14:textId="414D448F" w:rsidR="00771A69" w:rsidRDefault="00771A69">
      <w:pPr>
        <w:pStyle w:val="TableofFigures"/>
        <w:tabs>
          <w:tab w:val="right" w:leader="dot" w:pos="8494"/>
        </w:tabs>
        <w:rPr>
          <w:rFonts w:eastAsiaTheme="minorEastAsia" w:cstheme="minorBidi"/>
          <w:noProof/>
          <w:szCs w:val="24"/>
          <w:lang w:val="en-ES" w:eastAsia="en-GB"/>
        </w:rPr>
      </w:pPr>
      <w:hyperlink w:anchor="_Toc73693338" w:history="1">
        <w:r w:rsidRPr="00D20162">
          <w:rPr>
            <w:rStyle w:val="Hyperlink"/>
            <w:noProof/>
            <w:lang w:val="es-ES"/>
          </w:rPr>
          <w:t>Tabla 6. Valores de la concordancia obtenidos para los modelos de supervivencia creados de los metadatos.</w:t>
        </w:r>
        <w:r>
          <w:rPr>
            <w:noProof/>
            <w:webHidden/>
          </w:rPr>
          <w:tab/>
        </w:r>
        <w:r>
          <w:rPr>
            <w:noProof/>
            <w:webHidden/>
          </w:rPr>
          <w:fldChar w:fldCharType="begin"/>
        </w:r>
        <w:r>
          <w:rPr>
            <w:noProof/>
            <w:webHidden/>
          </w:rPr>
          <w:instrText xml:space="preserve"> PAGEREF _Toc73693338 \h </w:instrText>
        </w:r>
        <w:r>
          <w:rPr>
            <w:noProof/>
            <w:webHidden/>
          </w:rPr>
        </w:r>
        <w:r>
          <w:rPr>
            <w:noProof/>
            <w:webHidden/>
          </w:rPr>
          <w:fldChar w:fldCharType="separate"/>
        </w:r>
        <w:r>
          <w:rPr>
            <w:noProof/>
            <w:webHidden/>
          </w:rPr>
          <w:t>52</w:t>
        </w:r>
        <w:r>
          <w:rPr>
            <w:noProof/>
            <w:webHidden/>
          </w:rPr>
          <w:fldChar w:fldCharType="end"/>
        </w:r>
      </w:hyperlink>
    </w:p>
    <w:p w14:paraId="6D6DF328" w14:textId="6FBE961B" w:rsidR="00771A69" w:rsidRDefault="00771A69">
      <w:pPr>
        <w:pStyle w:val="TableofFigures"/>
        <w:tabs>
          <w:tab w:val="right" w:leader="dot" w:pos="8494"/>
        </w:tabs>
        <w:rPr>
          <w:rFonts w:eastAsiaTheme="minorEastAsia" w:cstheme="minorBidi"/>
          <w:noProof/>
          <w:szCs w:val="24"/>
          <w:lang w:val="en-ES" w:eastAsia="en-GB"/>
        </w:rPr>
      </w:pPr>
      <w:hyperlink w:anchor="_Toc73693339" w:history="1">
        <w:r w:rsidRPr="00D20162">
          <w:rPr>
            <w:rStyle w:val="Hyperlink"/>
            <w:noProof/>
            <w:lang w:val="es-ES"/>
          </w:rPr>
          <w:t>Tabla 7: Resultados de relevancia por cada variable y modelo en el análisis de factores de riesgo con los metadatos y características.</w:t>
        </w:r>
        <w:r>
          <w:rPr>
            <w:noProof/>
            <w:webHidden/>
          </w:rPr>
          <w:tab/>
        </w:r>
        <w:r>
          <w:rPr>
            <w:noProof/>
            <w:webHidden/>
          </w:rPr>
          <w:fldChar w:fldCharType="begin"/>
        </w:r>
        <w:r>
          <w:rPr>
            <w:noProof/>
            <w:webHidden/>
          </w:rPr>
          <w:instrText xml:space="preserve"> PAGEREF _Toc73693339 \h </w:instrText>
        </w:r>
        <w:r>
          <w:rPr>
            <w:noProof/>
            <w:webHidden/>
          </w:rPr>
        </w:r>
        <w:r>
          <w:rPr>
            <w:noProof/>
            <w:webHidden/>
          </w:rPr>
          <w:fldChar w:fldCharType="separate"/>
        </w:r>
        <w:r>
          <w:rPr>
            <w:noProof/>
            <w:webHidden/>
          </w:rPr>
          <w:t>56</w:t>
        </w:r>
        <w:r>
          <w:rPr>
            <w:noProof/>
            <w:webHidden/>
          </w:rPr>
          <w:fldChar w:fldCharType="end"/>
        </w:r>
      </w:hyperlink>
    </w:p>
    <w:p w14:paraId="2E1630D4" w14:textId="277133D8" w:rsidR="00771A69" w:rsidRDefault="00771A69">
      <w:pPr>
        <w:pStyle w:val="TableofFigures"/>
        <w:tabs>
          <w:tab w:val="right" w:leader="dot" w:pos="8494"/>
        </w:tabs>
        <w:rPr>
          <w:rFonts w:eastAsiaTheme="minorEastAsia" w:cstheme="minorBidi"/>
          <w:noProof/>
          <w:szCs w:val="24"/>
          <w:lang w:val="en-ES" w:eastAsia="en-GB"/>
        </w:rPr>
      </w:pPr>
      <w:hyperlink w:anchor="_Toc73693340" w:history="1">
        <w:r w:rsidRPr="00D20162">
          <w:rPr>
            <w:rStyle w:val="Hyperlink"/>
            <w:noProof/>
            <w:lang w:val="es-ES"/>
          </w:rPr>
          <w:t>Tabla 8: Valores de la concordancia obtenidos para los modelos de supervivencia creados de los metadatos y características.</w:t>
        </w:r>
        <w:r>
          <w:rPr>
            <w:noProof/>
            <w:webHidden/>
          </w:rPr>
          <w:tab/>
        </w:r>
        <w:r>
          <w:rPr>
            <w:noProof/>
            <w:webHidden/>
          </w:rPr>
          <w:fldChar w:fldCharType="begin"/>
        </w:r>
        <w:r>
          <w:rPr>
            <w:noProof/>
            <w:webHidden/>
          </w:rPr>
          <w:instrText xml:space="preserve"> PAGEREF _Toc73693340 \h </w:instrText>
        </w:r>
        <w:r>
          <w:rPr>
            <w:noProof/>
            <w:webHidden/>
          </w:rPr>
        </w:r>
        <w:r>
          <w:rPr>
            <w:noProof/>
            <w:webHidden/>
          </w:rPr>
          <w:fldChar w:fldCharType="separate"/>
        </w:r>
        <w:r>
          <w:rPr>
            <w:noProof/>
            <w:webHidden/>
          </w:rPr>
          <w:t>56</w:t>
        </w:r>
        <w:r>
          <w:rPr>
            <w:noProof/>
            <w:webHidden/>
          </w:rPr>
          <w:fldChar w:fldCharType="end"/>
        </w:r>
      </w:hyperlink>
    </w:p>
    <w:p w14:paraId="245C130D" w14:textId="187C5F61" w:rsidR="00771A69" w:rsidRDefault="00771A69">
      <w:pPr>
        <w:pStyle w:val="TableofFigures"/>
        <w:tabs>
          <w:tab w:val="right" w:leader="dot" w:pos="8494"/>
        </w:tabs>
        <w:rPr>
          <w:rFonts w:eastAsiaTheme="minorEastAsia" w:cstheme="minorBidi"/>
          <w:noProof/>
          <w:szCs w:val="24"/>
          <w:lang w:val="en-ES" w:eastAsia="en-GB"/>
        </w:rPr>
      </w:pPr>
      <w:hyperlink w:anchor="_Toc73693341" w:history="1">
        <w:r w:rsidRPr="00D20162">
          <w:rPr>
            <w:rStyle w:val="Hyperlink"/>
            <w:noProof/>
            <w:lang w:val="es-ES"/>
          </w:rPr>
          <w:t>Tabla 9. Media de las métricas obtenidas para la evaluación del algoritmo de extracción del cerebro.</w:t>
        </w:r>
        <w:r>
          <w:rPr>
            <w:noProof/>
            <w:webHidden/>
          </w:rPr>
          <w:tab/>
        </w:r>
        <w:r>
          <w:rPr>
            <w:noProof/>
            <w:webHidden/>
          </w:rPr>
          <w:fldChar w:fldCharType="begin"/>
        </w:r>
        <w:r>
          <w:rPr>
            <w:noProof/>
            <w:webHidden/>
          </w:rPr>
          <w:instrText xml:space="preserve"> PAGEREF _Toc73693341 \h </w:instrText>
        </w:r>
        <w:r>
          <w:rPr>
            <w:noProof/>
            <w:webHidden/>
          </w:rPr>
        </w:r>
        <w:r>
          <w:rPr>
            <w:noProof/>
            <w:webHidden/>
          </w:rPr>
          <w:fldChar w:fldCharType="separate"/>
        </w:r>
        <w:r>
          <w:rPr>
            <w:noProof/>
            <w:webHidden/>
          </w:rPr>
          <w:t>58</w:t>
        </w:r>
        <w:r>
          <w:rPr>
            <w:noProof/>
            <w:webHidden/>
          </w:rPr>
          <w:fldChar w:fldCharType="end"/>
        </w:r>
      </w:hyperlink>
    </w:p>
    <w:p w14:paraId="52033B3D" w14:textId="7B53B1FC" w:rsidR="00563CFB" w:rsidRDefault="00BE5EA7" w:rsidP="002042FE">
      <w:pPr>
        <w:ind w:firstLine="0"/>
        <w:rPr>
          <w:lang w:val="es-ES"/>
        </w:rPr>
      </w:pPr>
      <w:r w:rsidRPr="00A422C2">
        <w:rPr>
          <w:lang w:val="es-ES"/>
        </w:rPr>
        <w:fldChar w:fldCharType="end"/>
      </w:r>
    </w:p>
    <w:p w14:paraId="3AFB3EEA" w14:textId="77777777" w:rsidR="00563CFB" w:rsidRDefault="00563CFB">
      <w:pPr>
        <w:ind w:firstLine="0"/>
        <w:jc w:val="left"/>
        <w:rPr>
          <w:lang w:val="es-ES"/>
        </w:rPr>
      </w:pPr>
      <w:r>
        <w:rPr>
          <w:lang w:val="es-ES"/>
        </w:rPr>
        <w:br w:type="page"/>
      </w:r>
    </w:p>
    <w:p w14:paraId="4B57E39E" w14:textId="6D3CEEA7" w:rsidR="00563CFB" w:rsidRPr="00A422C2" w:rsidRDefault="00563CFB" w:rsidP="00563CFB">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LISTA DE ACRÓNIMOS</w:t>
      </w:r>
    </w:p>
    <w:p w14:paraId="392062EE" w14:textId="77777777" w:rsidR="00771A69" w:rsidRDefault="00636740">
      <w:pPr>
        <w:pStyle w:val="Index1"/>
        <w:tabs>
          <w:tab w:val="right" w:leader="dot" w:pos="8494"/>
        </w:tabs>
        <w:rPr>
          <w:noProof/>
        </w:rPr>
      </w:pPr>
      <w:r>
        <w:rPr>
          <w:lang w:val="es-ES"/>
        </w:rPr>
        <w:fldChar w:fldCharType="begin"/>
      </w:r>
      <w:r>
        <w:rPr>
          <w:lang w:val="es-ES"/>
        </w:rPr>
        <w:instrText xml:space="preserve"> index \f “Acrónimos”</w:instrText>
      </w:r>
      <w:r w:rsidRPr="00C93EE9">
        <w:rPr>
          <w:lang w:val="es-ES"/>
        </w:rPr>
        <w:instrText xml:space="preserve"> </w:instrText>
      </w:r>
      <w:r>
        <w:rPr>
          <w:lang w:val="es-ES"/>
        </w:rPr>
        <w:fldChar w:fldCharType="separate"/>
      </w:r>
      <w:r w:rsidR="00771A69" w:rsidRPr="00E86C8B">
        <w:rPr>
          <w:i/>
          <w:iCs/>
          <w:noProof/>
          <w:lang w:val="es-ES" w:eastAsia="es-ES"/>
        </w:rPr>
        <w:t>ACC</w:t>
      </w:r>
      <w:r w:rsidR="00771A69">
        <w:rPr>
          <w:noProof/>
        </w:rPr>
        <w:t xml:space="preserve">. </w:t>
      </w:r>
      <w:r w:rsidR="00771A69" w:rsidRPr="00E86C8B">
        <w:rPr>
          <w:rFonts w:cstheme="minorHAnsi"/>
          <w:i/>
          <w:noProof/>
        </w:rPr>
        <w:t>Accuracy</w:t>
      </w:r>
    </w:p>
    <w:p w14:paraId="2A80263E" w14:textId="77777777" w:rsidR="00771A69" w:rsidRDefault="00771A69">
      <w:pPr>
        <w:pStyle w:val="Index1"/>
        <w:tabs>
          <w:tab w:val="right" w:leader="dot" w:pos="8494"/>
        </w:tabs>
        <w:rPr>
          <w:noProof/>
        </w:rPr>
      </w:pPr>
      <w:r w:rsidRPr="00E86C8B">
        <w:rPr>
          <w:noProof/>
          <w:lang w:val="es-ES" w:eastAsia="es-ES"/>
        </w:rPr>
        <w:t>ANN</w:t>
      </w:r>
      <w:r>
        <w:rPr>
          <w:noProof/>
        </w:rPr>
        <w:t xml:space="preserve">. </w:t>
      </w:r>
      <w:r w:rsidRPr="00E86C8B">
        <w:rPr>
          <w:rFonts w:cstheme="minorHAnsi"/>
          <w:i/>
          <w:noProof/>
          <w:lang w:val="es-ES"/>
        </w:rPr>
        <w:t>Artificial Neural Network</w:t>
      </w:r>
    </w:p>
    <w:p w14:paraId="1147F3F0" w14:textId="77777777" w:rsidR="00771A69" w:rsidRDefault="00771A69">
      <w:pPr>
        <w:pStyle w:val="Index1"/>
        <w:tabs>
          <w:tab w:val="right" w:leader="dot" w:pos="8494"/>
        </w:tabs>
        <w:rPr>
          <w:noProof/>
        </w:rPr>
      </w:pPr>
      <w:r w:rsidRPr="00E86C8B">
        <w:rPr>
          <w:noProof/>
          <w:lang w:val="es-ES"/>
        </w:rPr>
        <w:t>AUC</w:t>
      </w:r>
      <w:r>
        <w:rPr>
          <w:noProof/>
        </w:rPr>
        <w:t xml:space="preserve">. </w:t>
      </w:r>
      <w:r w:rsidRPr="00E86C8B">
        <w:rPr>
          <w:rFonts w:cstheme="minorHAnsi"/>
          <w:i/>
          <w:noProof/>
          <w:lang w:val="es-ES"/>
        </w:rPr>
        <w:t>Area Under the Curve</w:t>
      </w:r>
    </w:p>
    <w:p w14:paraId="106608BF" w14:textId="77777777" w:rsidR="00771A69" w:rsidRDefault="00771A69">
      <w:pPr>
        <w:pStyle w:val="Index1"/>
        <w:tabs>
          <w:tab w:val="right" w:leader="dot" w:pos="8494"/>
        </w:tabs>
        <w:rPr>
          <w:noProof/>
        </w:rPr>
      </w:pPr>
      <w:r w:rsidRPr="00E86C8B">
        <w:rPr>
          <w:noProof/>
          <w:lang w:val="es-ES" w:eastAsia="es-ES"/>
        </w:rPr>
        <w:t>BD</w:t>
      </w:r>
      <w:r>
        <w:rPr>
          <w:noProof/>
        </w:rPr>
        <w:t xml:space="preserve">. </w:t>
      </w:r>
      <w:r w:rsidRPr="00E86C8B">
        <w:rPr>
          <w:rFonts w:cstheme="minorHAnsi"/>
          <w:i/>
          <w:noProof/>
          <w:lang w:val="es-ES"/>
        </w:rPr>
        <w:t>Base de Datos</w:t>
      </w:r>
    </w:p>
    <w:p w14:paraId="356A3099" w14:textId="77777777" w:rsidR="00771A69" w:rsidRDefault="00771A69">
      <w:pPr>
        <w:pStyle w:val="Index1"/>
        <w:tabs>
          <w:tab w:val="right" w:leader="dot" w:pos="8494"/>
        </w:tabs>
        <w:rPr>
          <w:noProof/>
        </w:rPr>
      </w:pPr>
      <w:r w:rsidRPr="00E86C8B">
        <w:rPr>
          <w:noProof/>
          <w:lang w:val="es-ES" w:eastAsia="es-ES"/>
        </w:rPr>
        <w:t>CNN</w:t>
      </w:r>
      <w:r>
        <w:rPr>
          <w:noProof/>
        </w:rPr>
        <w:t xml:space="preserve">. </w:t>
      </w:r>
      <w:r w:rsidRPr="00E86C8B">
        <w:rPr>
          <w:rFonts w:cstheme="minorHAnsi"/>
          <w:i/>
          <w:noProof/>
          <w:lang w:val="es-ES"/>
        </w:rPr>
        <w:t>Redes neuronales convolucionales</w:t>
      </w:r>
    </w:p>
    <w:p w14:paraId="45D733AD" w14:textId="77777777" w:rsidR="00771A69" w:rsidRDefault="00771A69">
      <w:pPr>
        <w:pStyle w:val="Index1"/>
        <w:tabs>
          <w:tab w:val="right" w:leader="dot" w:pos="8494"/>
        </w:tabs>
        <w:rPr>
          <w:noProof/>
        </w:rPr>
      </w:pPr>
      <w:r w:rsidRPr="00E86C8B">
        <w:rPr>
          <w:noProof/>
          <w:lang w:val="es-ES"/>
        </w:rPr>
        <w:t>CR</w:t>
      </w:r>
      <w:r>
        <w:rPr>
          <w:noProof/>
        </w:rPr>
        <w:t xml:space="preserve">. </w:t>
      </w:r>
      <w:r w:rsidRPr="00E86C8B">
        <w:rPr>
          <w:rFonts w:cstheme="minorHAnsi"/>
          <w:i/>
          <w:noProof/>
          <w:lang w:val="es-ES"/>
        </w:rPr>
        <w:t>Radiografía Computarizada</w:t>
      </w:r>
    </w:p>
    <w:p w14:paraId="6BE6425F" w14:textId="77777777" w:rsidR="00771A69" w:rsidRDefault="00771A69">
      <w:pPr>
        <w:pStyle w:val="Index1"/>
        <w:tabs>
          <w:tab w:val="right" w:leader="dot" w:pos="8494"/>
        </w:tabs>
        <w:rPr>
          <w:noProof/>
        </w:rPr>
      </w:pPr>
      <w:r w:rsidRPr="00E86C8B">
        <w:rPr>
          <w:noProof/>
          <w:lang w:val="es-ES" w:eastAsia="es-ES"/>
        </w:rPr>
        <w:t>DL</w:t>
      </w:r>
      <w:r>
        <w:rPr>
          <w:noProof/>
        </w:rPr>
        <w:t xml:space="preserve">. </w:t>
      </w:r>
      <w:r w:rsidRPr="00E86C8B">
        <w:rPr>
          <w:rFonts w:cstheme="minorHAnsi"/>
          <w:i/>
          <w:noProof/>
          <w:lang w:val="es-ES"/>
        </w:rPr>
        <w:t>Deep Learning</w:t>
      </w:r>
    </w:p>
    <w:p w14:paraId="7B8D1E22" w14:textId="77777777" w:rsidR="00771A69" w:rsidRDefault="00771A69">
      <w:pPr>
        <w:pStyle w:val="Index1"/>
        <w:tabs>
          <w:tab w:val="right" w:leader="dot" w:pos="8494"/>
        </w:tabs>
        <w:rPr>
          <w:noProof/>
        </w:rPr>
      </w:pPr>
      <w:r>
        <w:rPr>
          <w:noProof/>
        </w:rPr>
        <w:t xml:space="preserve">EDA. </w:t>
      </w:r>
      <w:r w:rsidRPr="00E86C8B">
        <w:rPr>
          <w:i/>
          <w:iCs/>
          <w:noProof/>
        </w:rPr>
        <w:t>Exploratory Data Analysis</w:t>
      </w:r>
    </w:p>
    <w:p w14:paraId="6FCA06A5" w14:textId="77777777" w:rsidR="00771A69" w:rsidRDefault="00771A69">
      <w:pPr>
        <w:pStyle w:val="Index1"/>
        <w:tabs>
          <w:tab w:val="right" w:leader="dot" w:pos="8494"/>
        </w:tabs>
        <w:rPr>
          <w:noProof/>
        </w:rPr>
      </w:pPr>
      <w:r w:rsidRPr="00E86C8B">
        <w:rPr>
          <w:noProof/>
          <w:lang w:val="es-ES"/>
        </w:rPr>
        <w:t>FLAIR</w:t>
      </w:r>
      <w:r>
        <w:rPr>
          <w:noProof/>
        </w:rPr>
        <w:t xml:space="preserve">. </w:t>
      </w:r>
      <w:r w:rsidRPr="00E86C8B">
        <w:rPr>
          <w:rFonts w:cstheme="minorHAnsi"/>
          <w:i/>
          <w:noProof/>
          <w:lang w:val="es-ES"/>
        </w:rPr>
        <w:t>Fluid Attenuated Inversion Recovery</w:t>
      </w:r>
    </w:p>
    <w:p w14:paraId="346DD15E" w14:textId="77777777" w:rsidR="00771A69" w:rsidRDefault="00771A69">
      <w:pPr>
        <w:pStyle w:val="Index1"/>
        <w:tabs>
          <w:tab w:val="right" w:leader="dot" w:pos="8494"/>
        </w:tabs>
        <w:rPr>
          <w:noProof/>
        </w:rPr>
      </w:pPr>
      <w:r w:rsidRPr="00E86C8B">
        <w:rPr>
          <w:noProof/>
          <w:lang w:val="es-ES" w:eastAsia="es-ES"/>
        </w:rPr>
        <w:t>FN</w:t>
      </w:r>
      <w:r>
        <w:rPr>
          <w:noProof/>
        </w:rPr>
        <w:t xml:space="preserve">. </w:t>
      </w:r>
      <w:r w:rsidRPr="00E86C8B">
        <w:rPr>
          <w:rFonts w:cstheme="minorHAnsi"/>
          <w:i/>
          <w:noProof/>
          <w:lang w:val="es-ES"/>
        </w:rPr>
        <w:t>False Negative</w:t>
      </w:r>
    </w:p>
    <w:p w14:paraId="7405CC80" w14:textId="77777777" w:rsidR="00771A69" w:rsidRDefault="00771A69">
      <w:pPr>
        <w:pStyle w:val="Index1"/>
        <w:tabs>
          <w:tab w:val="right" w:leader="dot" w:pos="8494"/>
        </w:tabs>
        <w:rPr>
          <w:noProof/>
        </w:rPr>
      </w:pPr>
      <w:r w:rsidRPr="00E86C8B">
        <w:rPr>
          <w:noProof/>
          <w:lang w:val="es-ES" w:eastAsia="es-ES"/>
        </w:rPr>
        <w:t>FNR</w:t>
      </w:r>
      <w:r>
        <w:rPr>
          <w:noProof/>
        </w:rPr>
        <w:t xml:space="preserve">. </w:t>
      </w:r>
      <w:r w:rsidRPr="00E86C8B">
        <w:rPr>
          <w:rFonts w:cstheme="minorHAnsi"/>
          <w:i/>
          <w:noProof/>
          <w:lang w:val="es-ES"/>
        </w:rPr>
        <w:t>False Negative Rate</w:t>
      </w:r>
    </w:p>
    <w:p w14:paraId="1D834409" w14:textId="77777777" w:rsidR="00771A69" w:rsidRDefault="00771A69">
      <w:pPr>
        <w:pStyle w:val="Index1"/>
        <w:tabs>
          <w:tab w:val="right" w:leader="dot" w:pos="8494"/>
        </w:tabs>
        <w:rPr>
          <w:noProof/>
        </w:rPr>
      </w:pPr>
      <w:r w:rsidRPr="00E86C8B">
        <w:rPr>
          <w:noProof/>
          <w:lang w:val="es-ES" w:eastAsia="es-ES"/>
        </w:rPr>
        <w:t>FP</w:t>
      </w:r>
      <w:r>
        <w:rPr>
          <w:noProof/>
        </w:rPr>
        <w:t xml:space="preserve">. </w:t>
      </w:r>
      <w:r w:rsidRPr="00E86C8B">
        <w:rPr>
          <w:rFonts w:cstheme="minorHAnsi"/>
          <w:i/>
          <w:noProof/>
          <w:lang w:val="es-ES"/>
        </w:rPr>
        <w:t>False Positive</w:t>
      </w:r>
    </w:p>
    <w:p w14:paraId="4FD5D8B9" w14:textId="77777777" w:rsidR="00771A69" w:rsidRDefault="00771A69">
      <w:pPr>
        <w:pStyle w:val="Index1"/>
        <w:tabs>
          <w:tab w:val="right" w:leader="dot" w:pos="8494"/>
        </w:tabs>
        <w:rPr>
          <w:noProof/>
        </w:rPr>
      </w:pPr>
      <w:r w:rsidRPr="00E86C8B">
        <w:rPr>
          <w:noProof/>
          <w:lang w:val="es-ES"/>
        </w:rPr>
        <w:t>FPR</w:t>
      </w:r>
      <w:r>
        <w:rPr>
          <w:noProof/>
        </w:rPr>
        <w:t xml:space="preserve">. </w:t>
      </w:r>
      <w:r w:rsidRPr="00E86C8B">
        <w:rPr>
          <w:rFonts w:cstheme="minorHAnsi"/>
          <w:i/>
          <w:noProof/>
          <w:lang w:val="es-ES"/>
        </w:rPr>
        <w:t>False Positive Rate</w:t>
      </w:r>
    </w:p>
    <w:p w14:paraId="59E807AC" w14:textId="77777777" w:rsidR="00771A69" w:rsidRDefault="00771A69">
      <w:pPr>
        <w:pStyle w:val="Index1"/>
        <w:tabs>
          <w:tab w:val="right" w:leader="dot" w:pos="8494"/>
        </w:tabs>
        <w:rPr>
          <w:noProof/>
        </w:rPr>
      </w:pPr>
      <w:r w:rsidRPr="00E86C8B">
        <w:rPr>
          <w:noProof/>
          <w:lang w:val="es-ES" w:eastAsia="es-ES"/>
        </w:rPr>
        <w:t>GBM</w:t>
      </w:r>
      <w:r>
        <w:rPr>
          <w:noProof/>
        </w:rPr>
        <w:t xml:space="preserve">. </w:t>
      </w:r>
      <w:r w:rsidRPr="00E86C8B">
        <w:rPr>
          <w:rFonts w:cstheme="minorHAnsi"/>
          <w:i/>
          <w:noProof/>
          <w:lang w:val="es-ES"/>
        </w:rPr>
        <w:t>Glioblastoma Multiforme</w:t>
      </w:r>
    </w:p>
    <w:p w14:paraId="357B42DA" w14:textId="77777777" w:rsidR="00771A69" w:rsidRDefault="00771A69">
      <w:pPr>
        <w:pStyle w:val="Index1"/>
        <w:tabs>
          <w:tab w:val="right" w:leader="dot" w:pos="8494"/>
        </w:tabs>
        <w:rPr>
          <w:noProof/>
        </w:rPr>
      </w:pPr>
      <w:r w:rsidRPr="00E86C8B">
        <w:rPr>
          <w:noProof/>
          <w:lang w:val="es-ES"/>
        </w:rPr>
        <w:t>GLCM</w:t>
      </w:r>
      <w:r>
        <w:rPr>
          <w:noProof/>
        </w:rPr>
        <w:t xml:space="preserve">. </w:t>
      </w:r>
      <w:r w:rsidRPr="00E86C8B">
        <w:rPr>
          <w:i/>
          <w:iCs/>
          <w:noProof/>
          <w:lang w:val="es-ES"/>
        </w:rPr>
        <w:t>Grey Level Co-occurrence Matrix</w:t>
      </w:r>
    </w:p>
    <w:p w14:paraId="54C07837" w14:textId="77777777" w:rsidR="00771A69" w:rsidRDefault="00771A69">
      <w:pPr>
        <w:pStyle w:val="Index1"/>
        <w:tabs>
          <w:tab w:val="right" w:leader="dot" w:pos="8494"/>
        </w:tabs>
        <w:rPr>
          <w:noProof/>
        </w:rPr>
      </w:pPr>
      <w:r w:rsidRPr="00E86C8B">
        <w:rPr>
          <w:noProof/>
          <w:lang w:val="es-ES" w:eastAsia="es-ES"/>
        </w:rPr>
        <w:t>IA</w:t>
      </w:r>
      <w:r>
        <w:rPr>
          <w:noProof/>
        </w:rPr>
        <w:t xml:space="preserve">. </w:t>
      </w:r>
      <w:r w:rsidRPr="00E86C8B">
        <w:rPr>
          <w:rFonts w:cstheme="minorHAnsi"/>
          <w:i/>
          <w:noProof/>
          <w:lang w:val="es-ES"/>
        </w:rPr>
        <w:t>Inteligencia Artificial</w:t>
      </w:r>
    </w:p>
    <w:p w14:paraId="76D0B9B5" w14:textId="77777777" w:rsidR="00771A69" w:rsidRDefault="00771A69">
      <w:pPr>
        <w:pStyle w:val="Index1"/>
        <w:tabs>
          <w:tab w:val="right" w:leader="dot" w:pos="8494"/>
        </w:tabs>
        <w:rPr>
          <w:noProof/>
        </w:rPr>
      </w:pPr>
      <w:r w:rsidRPr="00E86C8B">
        <w:rPr>
          <w:noProof/>
          <w:lang w:val="es-ES"/>
        </w:rPr>
        <w:t>IBSR</w:t>
      </w:r>
      <w:r>
        <w:rPr>
          <w:noProof/>
        </w:rPr>
        <w:t xml:space="preserve">. </w:t>
      </w:r>
      <w:r w:rsidRPr="00E86C8B">
        <w:rPr>
          <w:i/>
          <w:iCs/>
          <w:noProof/>
          <w:lang w:val="es-ES"/>
        </w:rPr>
        <w:t>Internet Brain Segmentation Repository</w:t>
      </w:r>
    </w:p>
    <w:p w14:paraId="40714BE4" w14:textId="77777777" w:rsidR="00771A69" w:rsidRDefault="00771A69">
      <w:pPr>
        <w:pStyle w:val="Index1"/>
        <w:tabs>
          <w:tab w:val="right" w:leader="dot" w:pos="8494"/>
        </w:tabs>
        <w:rPr>
          <w:noProof/>
        </w:rPr>
      </w:pPr>
      <w:r w:rsidRPr="00E86C8B">
        <w:rPr>
          <w:noProof/>
          <w:lang w:val="es-ES" w:eastAsia="es-ES"/>
        </w:rPr>
        <w:t>ICA</w:t>
      </w:r>
      <w:r>
        <w:rPr>
          <w:noProof/>
        </w:rPr>
        <w:t xml:space="preserve">. </w:t>
      </w:r>
      <w:r w:rsidRPr="00E86C8B">
        <w:rPr>
          <w:i/>
          <w:iCs/>
          <w:noProof/>
          <w:lang w:val="es-ES"/>
        </w:rPr>
        <w:t>Independent Component Analysis</w:t>
      </w:r>
    </w:p>
    <w:p w14:paraId="55793C79" w14:textId="77777777" w:rsidR="00771A69" w:rsidRDefault="00771A69">
      <w:pPr>
        <w:pStyle w:val="Index1"/>
        <w:tabs>
          <w:tab w:val="right" w:leader="dot" w:pos="8494"/>
        </w:tabs>
        <w:rPr>
          <w:noProof/>
        </w:rPr>
      </w:pPr>
      <w:r w:rsidRPr="00E86C8B">
        <w:rPr>
          <w:noProof/>
          <w:lang w:val="es-ES"/>
        </w:rPr>
        <w:t>IMC</w:t>
      </w:r>
      <w:r>
        <w:rPr>
          <w:noProof/>
        </w:rPr>
        <w:t xml:space="preserve">. </w:t>
      </w:r>
      <w:r w:rsidRPr="00E86C8B">
        <w:rPr>
          <w:i/>
          <w:iCs/>
          <w:noProof/>
          <w:lang w:val="es-ES"/>
        </w:rPr>
        <w:t>Índice de Masa Corporal</w:t>
      </w:r>
    </w:p>
    <w:p w14:paraId="2711D536" w14:textId="77777777" w:rsidR="00771A69" w:rsidRDefault="00771A69">
      <w:pPr>
        <w:pStyle w:val="Index1"/>
        <w:tabs>
          <w:tab w:val="right" w:leader="dot" w:pos="8494"/>
        </w:tabs>
        <w:rPr>
          <w:noProof/>
        </w:rPr>
      </w:pPr>
      <w:r w:rsidRPr="00E86C8B">
        <w:rPr>
          <w:noProof/>
          <w:lang w:val="es-ES" w:eastAsia="es-ES"/>
        </w:rPr>
        <w:t>ML</w:t>
      </w:r>
      <w:r>
        <w:rPr>
          <w:noProof/>
        </w:rPr>
        <w:t xml:space="preserve">. </w:t>
      </w:r>
      <w:r w:rsidRPr="00E86C8B">
        <w:rPr>
          <w:rFonts w:cstheme="minorHAnsi"/>
          <w:i/>
          <w:noProof/>
          <w:lang w:val="es-ES"/>
        </w:rPr>
        <w:t>Machine Learning</w:t>
      </w:r>
    </w:p>
    <w:p w14:paraId="722D37A1" w14:textId="77777777" w:rsidR="00771A69" w:rsidRDefault="00771A69">
      <w:pPr>
        <w:pStyle w:val="Index1"/>
        <w:tabs>
          <w:tab w:val="right" w:leader="dot" w:pos="8494"/>
        </w:tabs>
        <w:rPr>
          <w:noProof/>
        </w:rPr>
      </w:pPr>
      <w:r w:rsidRPr="00E86C8B">
        <w:rPr>
          <w:noProof/>
          <w:lang w:val="es-ES" w:eastAsia="es-ES"/>
        </w:rPr>
        <w:t>NA</w:t>
      </w:r>
      <w:r>
        <w:rPr>
          <w:noProof/>
        </w:rPr>
        <w:t xml:space="preserve">. </w:t>
      </w:r>
      <w:r w:rsidRPr="00E86C8B">
        <w:rPr>
          <w:rFonts w:cstheme="minorHAnsi"/>
          <w:i/>
          <w:noProof/>
          <w:lang w:val="es-ES"/>
        </w:rPr>
        <w:t>Not Available</w:t>
      </w:r>
    </w:p>
    <w:p w14:paraId="4BBC1279" w14:textId="77777777" w:rsidR="00771A69" w:rsidRDefault="00771A69">
      <w:pPr>
        <w:pStyle w:val="Index1"/>
        <w:tabs>
          <w:tab w:val="right" w:leader="dot" w:pos="8494"/>
        </w:tabs>
        <w:rPr>
          <w:noProof/>
        </w:rPr>
      </w:pPr>
      <w:r w:rsidRPr="00E86C8B">
        <w:rPr>
          <w:noProof/>
          <w:lang w:val="es-ES"/>
        </w:rPr>
        <w:t>NPV</w:t>
      </w:r>
      <w:r>
        <w:rPr>
          <w:noProof/>
        </w:rPr>
        <w:t xml:space="preserve">. </w:t>
      </w:r>
      <w:r w:rsidRPr="00E86C8B">
        <w:rPr>
          <w:rFonts w:cstheme="minorHAnsi"/>
          <w:i/>
          <w:noProof/>
          <w:lang w:val="es-ES"/>
        </w:rPr>
        <w:t>Negative Predictive Value</w:t>
      </w:r>
    </w:p>
    <w:p w14:paraId="091D96E2" w14:textId="77777777" w:rsidR="00771A69" w:rsidRDefault="00771A69">
      <w:pPr>
        <w:pStyle w:val="Index1"/>
        <w:tabs>
          <w:tab w:val="right" w:leader="dot" w:pos="8494"/>
        </w:tabs>
        <w:rPr>
          <w:noProof/>
        </w:rPr>
      </w:pPr>
      <w:r w:rsidRPr="00E86C8B">
        <w:rPr>
          <w:noProof/>
          <w:lang w:val="es-ES" w:eastAsia="es-ES"/>
        </w:rPr>
        <w:t>OMS</w:t>
      </w:r>
      <w:r>
        <w:rPr>
          <w:noProof/>
        </w:rPr>
        <w:t xml:space="preserve">. </w:t>
      </w:r>
      <w:r w:rsidRPr="00E86C8B">
        <w:rPr>
          <w:rFonts w:cstheme="minorHAnsi"/>
          <w:i/>
          <w:noProof/>
          <w:lang w:val="es-ES"/>
        </w:rPr>
        <w:t>Organización Mundial de la Salud</w:t>
      </w:r>
    </w:p>
    <w:p w14:paraId="4F32174B" w14:textId="77777777" w:rsidR="00771A69" w:rsidRDefault="00771A69">
      <w:pPr>
        <w:pStyle w:val="Index1"/>
        <w:tabs>
          <w:tab w:val="right" w:leader="dot" w:pos="8494"/>
        </w:tabs>
        <w:rPr>
          <w:noProof/>
        </w:rPr>
      </w:pPr>
      <w:r w:rsidRPr="00E86C8B">
        <w:rPr>
          <w:noProof/>
          <w:lang w:val="es-ES" w:eastAsia="es-ES"/>
        </w:rPr>
        <w:t>PCA</w:t>
      </w:r>
      <w:r>
        <w:rPr>
          <w:noProof/>
        </w:rPr>
        <w:t xml:space="preserve">. </w:t>
      </w:r>
      <w:r w:rsidRPr="00E86C8B">
        <w:rPr>
          <w:rFonts w:cstheme="minorHAnsi"/>
          <w:i/>
          <w:noProof/>
          <w:lang w:val="es-ES"/>
        </w:rPr>
        <w:t>Principal Component Analysis</w:t>
      </w:r>
    </w:p>
    <w:p w14:paraId="4FB4851E" w14:textId="77777777" w:rsidR="00771A69" w:rsidRDefault="00771A69">
      <w:pPr>
        <w:pStyle w:val="Index1"/>
        <w:tabs>
          <w:tab w:val="right" w:leader="dot" w:pos="8494"/>
        </w:tabs>
        <w:rPr>
          <w:noProof/>
        </w:rPr>
      </w:pPr>
      <w:r w:rsidRPr="00E86C8B">
        <w:rPr>
          <w:noProof/>
          <w:lang w:val="es-ES"/>
        </w:rPr>
        <w:t>PMM</w:t>
      </w:r>
      <w:r>
        <w:rPr>
          <w:noProof/>
        </w:rPr>
        <w:t xml:space="preserve">. </w:t>
      </w:r>
      <w:r w:rsidRPr="00E86C8B">
        <w:rPr>
          <w:i/>
          <w:iCs/>
          <w:noProof/>
          <w:lang w:val="es-ES"/>
        </w:rPr>
        <w:t>Predictive Mean Matching</w:t>
      </w:r>
    </w:p>
    <w:p w14:paraId="5B63A6D0" w14:textId="77777777" w:rsidR="00771A69" w:rsidRDefault="00771A69">
      <w:pPr>
        <w:pStyle w:val="Index1"/>
        <w:tabs>
          <w:tab w:val="right" w:leader="dot" w:pos="8494"/>
        </w:tabs>
        <w:rPr>
          <w:noProof/>
        </w:rPr>
      </w:pPr>
      <w:r w:rsidRPr="00E86C8B">
        <w:rPr>
          <w:noProof/>
          <w:lang w:val="es-ES"/>
        </w:rPr>
        <w:t>PPV</w:t>
      </w:r>
      <w:r>
        <w:rPr>
          <w:noProof/>
        </w:rPr>
        <w:t xml:space="preserve">. </w:t>
      </w:r>
      <w:r w:rsidRPr="00E86C8B">
        <w:rPr>
          <w:rFonts w:cstheme="minorHAnsi"/>
          <w:i/>
          <w:noProof/>
          <w:lang w:val="es-ES"/>
        </w:rPr>
        <w:t>Positive Predictive Value</w:t>
      </w:r>
    </w:p>
    <w:p w14:paraId="19036E61" w14:textId="77777777" w:rsidR="00771A69" w:rsidRDefault="00771A69">
      <w:pPr>
        <w:pStyle w:val="Index1"/>
        <w:tabs>
          <w:tab w:val="right" w:leader="dot" w:pos="8494"/>
        </w:tabs>
        <w:rPr>
          <w:noProof/>
        </w:rPr>
      </w:pPr>
      <w:r w:rsidRPr="00E86C8B">
        <w:rPr>
          <w:noProof/>
          <w:lang w:val="es-ES" w:eastAsia="es-ES"/>
        </w:rPr>
        <w:t>RF</w:t>
      </w:r>
      <w:r>
        <w:rPr>
          <w:noProof/>
        </w:rPr>
        <w:t xml:space="preserve">. </w:t>
      </w:r>
      <w:r w:rsidRPr="00E86C8B">
        <w:rPr>
          <w:i/>
          <w:iCs/>
          <w:noProof/>
          <w:lang w:val="es-ES"/>
        </w:rPr>
        <w:t>Random Forest</w:t>
      </w:r>
    </w:p>
    <w:p w14:paraId="33AE3989" w14:textId="77777777" w:rsidR="00771A69" w:rsidRDefault="00771A69">
      <w:pPr>
        <w:pStyle w:val="Index1"/>
        <w:tabs>
          <w:tab w:val="right" w:leader="dot" w:pos="8494"/>
        </w:tabs>
        <w:rPr>
          <w:noProof/>
        </w:rPr>
      </w:pPr>
      <w:r w:rsidRPr="00E86C8B">
        <w:rPr>
          <w:noProof/>
          <w:lang w:val="es-ES" w:eastAsia="es-ES"/>
        </w:rPr>
        <w:t>RM</w:t>
      </w:r>
      <w:r>
        <w:rPr>
          <w:noProof/>
        </w:rPr>
        <w:t xml:space="preserve">. </w:t>
      </w:r>
      <w:r w:rsidRPr="00E86C8B">
        <w:rPr>
          <w:rFonts w:cstheme="minorHAnsi"/>
          <w:i/>
          <w:noProof/>
          <w:lang w:val="es-ES"/>
        </w:rPr>
        <w:t>Resonancia Magnética</w:t>
      </w:r>
    </w:p>
    <w:p w14:paraId="3DE1FC62" w14:textId="77777777" w:rsidR="00771A69" w:rsidRDefault="00771A69">
      <w:pPr>
        <w:pStyle w:val="Index1"/>
        <w:tabs>
          <w:tab w:val="right" w:leader="dot" w:pos="8494"/>
        </w:tabs>
        <w:rPr>
          <w:noProof/>
        </w:rPr>
      </w:pPr>
      <w:r w:rsidRPr="00E86C8B">
        <w:rPr>
          <w:noProof/>
          <w:lang w:val="es-ES"/>
        </w:rPr>
        <w:t>ROC</w:t>
      </w:r>
      <w:r>
        <w:rPr>
          <w:noProof/>
        </w:rPr>
        <w:t xml:space="preserve">. </w:t>
      </w:r>
      <w:r w:rsidRPr="00E86C8B">
        <w:rPr>
          <w:rFonts w:cstheme="minorHAnsi"/>
          <w:i/>
          <w:noProof/>
          <w:lang w:val="es-ES"/>
        </w:rPr>
        <w:t>Receiver Operating Characteristic</w:t>
      </w:r>
    </w:p>
    <w:p w14:paraId="219C1D9C" w14:textId="77777777" w:rsidR="00771A69" w:rsidRDefault="00771A69">
      <w:pPr>
        <w:pStyle w:val="Index1"/>
        <w:tabs>
          <w:tab w:val="right" w:leader="dot" w:pos="8494"/>
        </w:tabs>
        <w:rPr>
          <w:noProof/>
        </w:rPr>
      </w:pPr>
      <w:r w:rsidRPr="00E86C8B">
        <w:rPr>
          <w:noProof/>
          <w:lang w:val="es-ES" w:eastAsia="es-ES"/>
        </w:rPr>
        <w:t>ROI</w:t>
      </w:r>
      <w:r>
        <w:rPr>
          <w:noProof/>
        </w:rPr>
        <w:t xml:space="preserve">. </w:t>
      </w:r>
      <w:r w:rsidRPr="00E86C8B">
        <w:rPr>
          <w:rFonts w:cstheme="minorHAnsi"/>
          <w:i/>
          <w:noProof/>
          <w:lang w:val="es-ES"/>
        </w:rPr>
        <w:t>Región de interés</w:t>
      </w:r>
    </w:p>
    <w:p w14:paraId="7D28B39F" w14:textId="77777777" w:rsidR="00771A69" w:rsidRDefault="00771A69">
      <w:pPr>
        <w:pStyle w:val="Index1"/>
        <w:tabs>
          <w:tab w:val="right" w:leader="dot" w:pos="8494"/>
        </w:tabs>
        <w:rPr>
          <w:noProof/>
        </w:rPr>
      </w:pPr>
      <w:r w:rsidRPr="00E86C8B">
        <w:rPr>
          <w:noProof/>
          <w:lang w:val="es-ES" w:eastAsia="es-ES"/>
        </w:rPr>
        <w:t>SNR</w:t>
      </w:r>
      <w:r>
        <w:rPr>
          <w:noProof/>
        </w:rPr>
        <w:t xml:space="preserve">. </w:t>
      </w:r>
      <w:r w:rsidRPr="00E86C8B">
        <w:rPr>
          <w:rFonts w:cstheme="minorHAnsi"/>
          <w:i/>
          <w:noProof/>
          <w:lang w:val="es-ES"/>
        </w:rPr>
        <w:t>Signal to Noise Ratio</w:t>
      </w:r>
    </w:p>
    <w:p w14:paraId="1D7FE5AE" w14:textId="77777777" w:rsidR="00771A69" w:rsidRDefault="00771A69">
      <w:pPr>
        <w:pStyle w:val="Index1"/>
        <w:tabs>
          <w:tab w:val="right" w:leader="dot" w:pos="8494"/>
        </w:tabs>
        <w:rPr>
          <w:noProof/>
        </w:rPr>
      </w:pPr>
      <w:r w:rsidRPr="00E86C8B">
        <w:rPr>
          <w:noProof/>
          <w:lang w:val="es-ES" w:eastAsia="es-ES"/>
        </w:rPr>
        <w:t>SOM</w:t>
      </w:r>
      <w:r>
        <w:rPr>
          <w:noProof/>
        </w:rPr>
        <w:t xml:space="preserve">. </w:t>
      </w:r>
      <w:r w:rsidRPr="00E86C8B">
        <w:rPr>
          <w:i/>
          <w:iCs/>
          <w:noProof/>
          <w:lang w:val="es-ES"/>
        </w:rPr>
        <w:t>Self-organizing Map</w:t>
      </w:r>
    </w:p>
    <w:p w14:paraId="4E9B150F" w14:textId="77777777" w:rsidR="00771A69" w:rsidRDefault="00771A69">
      <w:pPr>
        <w:pStyle w:val="Index1"/>
        <w:tabs>
          <w:tab w:val="right" w:leader="dot" w:pos="8494"/>
        </w:tabs>
        <w:rPr>
          <w:noProof/>
        </w:rPr>
      </w:pPr>
      <w:r w:rsidRPr="00E86C8B">
        <w:rPr>
          <w:noProof/>
          <w:lang w:val="es-ES" w:eastAsia="es-ES"/>
        </w:rPr>
        <w:t>SVM</w:t>
      </w:r>
      <w:r>
        <w:rPr>
          <w:noProof/>
        </w:rPr>
        <w:t xml:space="preserve">. </w:t>
      </w:r>
      <w:r w:rsidRPr="00E86C8B">
        <w:rPr>
          <w:rFonts w:cstheme="minorHAnsi"/>
          <w:i/>
          <w:noProof/>
          <w:lang w:val="es-ES"/>
        </w:rPr>
        <w:t>Support Vector Machines</w:t>
      </w:r>
    </w:p>
    <w:p w14:paraId="2E83B9EA" w14:textId="77777777" w:rsidR="00771A69" w:rsidRDefault="00771A69">
      <w:pPr>
        <w:pStyle w:val="Index1"/>
        <w:tabs>
          <w:tab w:val="right" w:leader="dot" w:pos="8494"/>
        </w:tabs>
        <w:rPr>
          <w:noProof/>
        </w:rPr>
      </w:pPr>
      <w:r w:rsidRPr="00E86C8B">
        <w:rPr>
          <w:noProof/>
          <w:lang w:val="es-ES" w:eastAsia="es-ES"/>
        </w:rPr>
        <w:t>SVR</w:t>
      </w:r>
      <w:r>
        <w:rPr>
          <w:noProof/>
        </w:rPr>
        <w:t xml:space="preserve">. </w:t>
      </w:r>
      <w:r w:rsidRPr="00E86C8B">
        <w:rPr>
          <w:rFonts w:cstheme="minorHAnsi"/>
          <w:i/>
          <w:noProof/>
          <w:lang w:val="es-ES"/>
        </w:rPr>
        <w:t>Support Vector Regression</w:t>
      </w:r>
    </w:p>
    <w:p w14:paraId="0E801B34" w14:textId="77777777" w:rsidR="00771A69" w:rsidRDefault="00771A69">
      <w:pPr>
        <w:pStyle w:val="Index1"/>
        <w:tabs>
          <w:tab w:val="right" w:leader="dot" w:pos="8494"/>
        </w:tabs>
        <w:rPr>
          <w:noProof/>
        </w:rPr>
      </w:pPr>
      <w:r w:rsidRPr="00E86C8B">
        <w:rPr>
          <w:noProof/>
          <w:lang w:val="es-ES" w:eastAsia="es-ES"/>
        </w:rPr>
        <w:t>SVRF</w:t>
      </w:r>
      <w:r>
        <w:rPr>
          <w:noProof/>
        </w:rPr>
        <w:t xml:space="preserve">. </w:t>
      </w:r>
      <w:r w:rsidRPr="00E86C8B">
        <w:rPr>
          <w:rFonts w:cstheme="minorHAnsi"/>
          <w:i/>
          <w:noProof/>
          <w:lang w:val="es-ES"/>
        </w:rPr>
        <w:t>Support Vector Random Field</w:t>
      </w:r>
    </w:p>
    <w:p w14:paraId="63A06185" w14:textId="77777777" w:rsidR="00771A69" w:rsidRDefault="00771A69">
      <w:pPr>
        <w:pStyle w:val="Index1"/>
        <w:tabs>
          <w:tab w:val="right" w:leader="dot" w:pos="8494"/>
        </w:tabs>
        <w:rPr>
          <w:noProof/>
        </w:rPr>
      </w:pPr>
      <w:r w:rsidRPr="00E86C8B">
        <w:rPr>
          <w:noProof/>
          <w:lang w:val="es-ES" w:eastAsia="es-ES"/>
        </w:rPr>
        <w:t>TAC</w:t>
      </w:r>
      <w:r>
        <w:rPr>
          <w:noProof/>
        </w:rPr>
        <w:t xml:space="preserve">. </w:t>
      </w:r>
      <w:r w:rsidRPr="00E86C8B">
        <w:rPr>
          <w:rFonts w:cstheme="minorHAnsi"/>
          <w:i/>
          <w:noProof/>
          <w:lang w:val="es-ES"/>
        </w:rPr>
        <w:t>Tomografía Axial Computarizada</w:t>
      </w:r>
    </w:p>
    <w:p w14:paraId="1ACA1E09" w14:textId="77777777" w:rsidR="00771A69" w:rsidRDefault="00771A69">
      <w:pPr>
        <w:pStyle w:val="Index1"/>
        <w:tabs>
          <w:tab w:val="right" w:leader="dot" w:pos="8494"/>
        </w:tabs>
        <w:rPr>
          <w:noProof/>
        </w:rPr>
      </w:pPr>
      <w:r w:rsidRPr="00E86C8B">
        <w:rPr>
          <w:noProof/>
          <w:lang w:val="es-ES" w:eastAsia="es-ES"/>
        </w:rPr>
        <w:t>TN</w:t>
      </w:r>
      <w:r>
        <w:rPr>
          <w:noProof/>
        </w:rPr>
        <w:t xml:space="preserve">. </w:t>
      </w:r>
      <w:r w:rsidRPr="00E86C8B">
        <w:rPr>
          <w:rFonts w:cstheme="minorHAnsi"/>
          <w:i/>
          <w:noProof/>
          <w:lang w:val="es-ES"/>
        </w:rPr>
        <w:t>True Negative</w:t>
      </w:r>
    </w:p>
    <w:p w14:paraId="56EEF644" w14:textId="77777777" w:rsidR="00771A69" w:rsidRDefault="00771A69">
      <w:pPr>
        <w:pStyle w:val="Index1"/>
        <w:tabs>
          <w:tab w:val="right" w:leader="dot" w:pos="8494"/>
        </w:tabs>
        <w:rPr>
          <w:noProof/>
        </w:rPr>
      </w:pPr>
      <w:r>
        <w:rPr>
          <w:noProof/>
        </w:rPr>
        <w:t xml:space="preserve">TNR. </w:t>
      </w:r>
      <w:r w:rsidRPr="00E86C8B">
        <w:rPr>
          <w:rFonts w:cstheme="minorHAnsi"/>
          <w:i/>
          <w:noProof/>
        </w:rPr>
        <w:t>True Negative Rate</w:t>
      </w:r>
    </w:p>
    <w:p w14:paraId="286A74FB" w14:textId="77777777" w:rsidR="00771A69" w:rsidRDefault="00771A69">
      <w:pPr>
        <w:pStyle w:val="Index1"/>
        <w:tabs>
          <w:tab w:val="right" w:leader="dot" w:pos="8494"/>
        </w:tabs>
        <w:rPr>
          <w:noProof/>
        </w:rPr>
      </w:pPr>
      <w:r w:rsidRPr="00E86C8B">
        <w:rPr>
          <w:noProof/>
          <w:lang w:val="es-ES" w:eastAsia="es-ES"/>
        </w:rPr>
        <w:t>TP</w:t>
      </w:r>
      <w:r>
        <w:rPr>
          <w:noProof/>
        </w:rPr>
        <w:t xml:space="preserve">. </w:t>
      </w:r>
      <w:r w:rsidRPr="00E86C8B">
        <w:rPr>
          <w:rFonts w:cstheme="minorHAnsi"/>
          <w:i/>
          <w:noProof/>
          <w:lang w:val="es-ES"/>
        </w:rPr>
        <w:t>True Positive</w:t>
      </w:r>
    </w:p>
    <w:p w14:paraId="171698B4" w14:textId="77777777" w:rsidR="00771A69" w:rsidRDefault="00771A69">
      <w:pPr>
        <w:pStyle w:val="Index1"/>
        <w:tabs>
          <w:tab w:val="right" w:leader="dot" w:pos="8494"/>
        </w:tabs>
        <w:rPr>
          <w:noProof/>
        </w:rPr>
      </w:pPr>
      <w:r>
        <w:rPr>
          <w:noProof/>
        </w:rPr>
        <w:t xml:space="preserve">TPR. </w:t>
      </w:r>
      <w:r w:rsidRPr="00E86C8B">
        <w:rPr>
          <w:rFonts w:cstheme="minorHAnsi"/>
          <w:i/>
          <w:noProof/>
        </w:rPr>
        <w:t>True Positive Rate</w:t>
      </w:r>
    </w:p>
    <w:p w14:paraId="27FCB997" w14:textId="58ECEADC" w:rsidR="00120D1C" w:rsidRPr="00636740" w:rsidRDefault="00636740" w:rsidP="002042FE">
      <w:pPr>
        <w:ind w:firstLine="0"/>
      </w:pPr>
      <w:r>
        <w:rPr>
          <w:lang w:val="es-ES"/>
        </w:rPr>
        <w:fldChar w:fldCharType="end"/>
      </w:r>
    </w:p>
    <w:p w14:paraId="190A132C" w14:textId="77777777" w:rsidR="002042FE" w:rsidRPr="00636740" w:rsidRDefault="002042FE" w:rsidP="002042FE">
      <w:pPr>
        <w:ind w:firstLine="0"/>
      </w:pPr>
    </w:p>
    <w:p w14:paraId="70790797" w14:textId="30466E81" w:rsidR="002042FE" w:rsidRPr="00636740" w:rsidRDefault="002042FE" w:rsidP="002042FE">
      <w:pPr>
        <w:sectPr w:rsidR="002042FE" w:rsidRPr="00636740"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3385703" w:rsidR="00A64C82" w:rsidRDefault="005220DF" w:rsidP="00CA4D76">
      <w:pPr>
        <w:pStyle w:val="Heading1"/>
        <w:rPr>
          <w:lang w:val="es-ES"/>
        </w:rPr>
      </w:pPr>
      <w:bookmarkStart w:id="14" w:name="_Toc73693246"/>
      <w:r w:rsidRPr="00A422C2">
        <w:rPr>
          <w:lang w:val="es-ES"/>
        </w:rPr>
        <w:lastRenderedPageBreak/>
        <w:t>INTRODUCCIÓN</w:t>
      </w:r>
      <w:bookmarkEnd w:id="14"/>
    </w:p>
    <w:p w14:paraId="236EB115" w14:textId="3C91D11F" w:rsidR="00E924C7" w:rsidRDefault="00E924C7" w:rsidP="00E924C7">
      <w:pPr>
        <w:pStyle w:val="Heading2"/>
        <w:rPr>
          <w:lang w:val="es-ES" w:eastAsia="es-ES"/>
        </w:rPr>
      </w:pPr>
      <w:bookmarkStart w:id="15" w:name="_Toc73693247"/>
      <w:r>
        <w:rPr>
          <w:lang w:val="es-ES" w:eastAsia="es-ES"/>
        </w:rPr>
        <w:t>Contexto</w:t>
      </w:r>
      <w:bookmarkEnd w:id="15"/>
    </w:p>
    <w:p w14:paraId="2AC2D924" w14:textId="149C907E" w:rsidR="00504FE1" w:rsidRPr="00A422C2" w:rsidRDefault="00504FE1" w:rsidP="00504FE1">
      <w:pPr>
        <w:rPr>
          <w:lang w:val="es-ES" w:eastAsia="es-ES"/>
        </w:rPr>
      </w:pPr>
      <w:r w:rsidRPr="00A422C2">
        <w:rPr>
          <w:lang w:val="es-ES" w:eastAsia="es-ES"/>
        </w:rPr>
        <w:t xml:space="preserve">El cáncer es el nombre que se da a un conjunto de enfermedades relacionadas. En todos los tipos de cáncer, algunas de las células del cuerpo empiezan a dividirse sin detenerse y se diseminan a los tejidos del derredor </w:t>
      </w:r>
      <w:r w:rsidRPr="00A422C2">
        <w:rPr>
          <w:lang w:val="es-ES" w:eastAsia="es-ES"/>
        </w:rPr>
        <w:fldChar w:fldCharType="begin"/>
      </w:r>
      <w:r w:rsidR="008831C9">
        <w:rPr>
          <w:lang w:val="es-ES" w:eastAsia="es-ES"/>
        </w:rPr>
        <w:instrText xml:space="preserve"> ADDIN ZOTERO_ITEM CSL_CITATION {"citationID":"pwou8PZU","properties":{"formattedCitation":"[1]","plainCitation":"[1]","noteIndex":0},"citationItems":[{"id":17,"uris":["http://zotero.org/groups/2648216/items/WFNRUIHX"],"uri":["http://zotero.org/groups/2648216/items/WFNRUIHX"],"itemData":{"id":17,"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9,2]]}}}],"schema":"https://github.com/citation-style-language/schema/raw/master/csl-citation.json"} </w:instrText>
      </w:r>
      <w:r w:rsidRPr="00A422C2">
        <w:rPr>
          <w:lang w:val="es-ES" w:eastAsia="es-ES"/>
        </w:rPr>
        <w:fldChar w:fldCharType="separate"/>
      </w:r>
      <w:r w:rsidR="004E7709">
        <w:rPr>
          <w:noProof/>
          <w:lang w:val="es-ES" w:eastAsia="es-ES"/>
        </w:rPr>
        <w:t>[1]</w:t>
      </w:r>
      <w:r w:rsidRPr="00A422C2">
        <w:rPr>
          <w:lang w:val="es-ES" w:eastAsia="es-ES"/>
        </w:rPr>
        <w:fldChar w:fldCharType="end"/>
      </w:r>
      <w:r w:rsidRPr="00A422C2">
        <w:rPr>
          <w:lang w:val="es-ES" w:eastAsia="es-ES"/>
        </w:rPr>
        <w:t>.</w:t>
      </w:r>
    </w:p>
    <w:p w14:paraId="10110370" w14:textId="4ABCDE9A" w:rsidR="00504FE1" w:rsidRPr="00A422C2" w:rsidRDefault="00504FE1" w:rsidP="00504FE1">
      <w:pPr>
        <w:widowControl w:val="0"/>
        <w:autoSpaceDE w:val="0"/>
        <w:autoSpaceDN w:val="0"/>
        <w:adjustRightInd w:val="0"/>
        <w:rPr>
          <w:lang w:val="es-ES" w:eastAsia="es-ES"/>
        </w:rPr>
      </w:pPr>
      <w:r w:rsidRPr="00A422C2">
        <w:rPr>
          <w:lang w:val="es-ES" w:eastAsia="es-ES"/>
        </w:rPr>
        <w:t xml:space="preserve">Dentro de los distintos tipos de cáncer, </w:t>
      </w:r>
      <w:r w:rsidR="008A748A" w:rsidRPr="00AD232A">
        <w:rPr>
          <w:i/>
          <w:iCs/>
          <w:lang w:val="es-ES" w:eastAsia="es-ES"/>
        </w:rPr>
        <w:t>g</w:t>
      </w:r>
      <w:r w:rsidRPr="00AD232A">
        <w:rPr>
          <w:i/>
          <w:iCs/>
          <w:lang w:val="es-ES" w:eastAsia="es-ES"/>
        </w:rPr>
        <w:t>lioma</w:t>
      </w:r>
      <w:r w:rsidRPr="00A422C2">
        <w:rPr>
          <w:lang w:val="es-ES" w:eastAsia="es-ES"/>
        </w:rPr>
        <w:t xml:space="preserve"> es el término utilizado para referirse a los tumores cerebrales primarios que, a su vez, se clasifican dependiendo de la célula que lo origina. Son los tumores más comunes del sistema nervioso central y agrupan casi el 80% de todos los tipos de tumores del cerebro. En este grupo se incluye el Glioblastoma</w:t>
      </w:r>
      <w:r w:rsidR="00C93EE9">
        <w:rPr>
          <w:lang w:val="es-ES" w:eastAsia="es-ES"/>
        </w:rPr>
        <w:t xml:space="preserve"> </w:t>
      </w:r>
      <w:r w:rsidR="00C93EE9" w:rsidRPr="00A422C2">
        <w:rPr>
          <w:lang w:val="es-ES" w:eastAsia="es-ES"/>
        </w:rPr>
        <w:t>multiforme</w:t>
      </w:r>
      <w:r w:rsidR="00C93EE9">
        <w:rPr>
          <w:lang w:val="es-ES" w:eastAsia="es-ES"/>
        </w:rPr>
        <w:t xml:space="preserve"> (GBM</w:t>
      </w:r>
      <w:r w:rsidR="00C93EE9">
        <w:rPr>
          <w:lang w:val="es-ES" w:eastAsia="es-ES"/>
        </w:rPr>
        <w:fldChar w:fldCharType="begin"/>
      </w:r>
      <w:r w:rsidR="00C93EE9" w:rsidRPr="00C93EE9">
        <w:rPr>
          <w:lang w:val="es-ES"/>
        </w:rPr>
        <w:instrText xml:space="preserve"> XE "</w:instrText>
      </w:r>
      <w:r w:rsidR="00C93EE9" w:rsidRPr="00EB17B3">
        <w:rPr>
          <w:lang w:val="es-ES" w:eastAsia="es-ES"/>
        </w:rPr>
        <w:instrText>GBM</w:instrText>
      </w:r>
      <w:r w:rsidR="00C93EE9" w:rsidRPr="00C93EE9">
        <w:rPr>
          <w:lang w:val="es-ES"/>
        </w:rPr>
        <w:instrText>" \t "</w:instrText>
      </w:r>
      <w:r w:rsidR="00C93EE9" w:rsidRPr="00C93EE9">
        <w:rPr>
          <w:rFonts w:cstheme="minorHAnsi"/>
          <w:i/>
          <w:lang w:val="es-ES"/>
        </w:rPr>
        <w:instrText>Glioblastoma</w:instrText>
      </w:r>
      <w:r w:rsidR="00C93EE9">
        <w:rPr>
          <w:rFonts w:cstheme="minorHAnsi"/>
          <w:i/>
          <w:lang w:val="es-ES"/>
        </w:rPr>
        <w:instrText xml:space="preserve"> Multiforme</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00C93EE9">
        <w:rPr>
          <w:lang w:val="es-ES" w:eastAsia="es-ES"/>
        </w:rPr>
        <w:t>)</w:t>
      </w:r>
      <w:r w:rsidRPr="00A422C2">
        <w:rPr>
          <w:lang w:val="es-ES" w:eastAsia="es-ES"/>
        </w:rPr>
        <w:t xml:space="preserve">, el tumor más maligno </w:t>
      </w:r>
      <w:r w:rsidRPr="00A422C2">
        <w:rPr>
          <w:lang w:val="es-ES" w:eastAsia="es-ES"/>
        </w:rPr>
        <w:fldChar w:fldCharType="begin"/>
      </w:r>
      <w:r w:rsidR="008831C9">
        <w:rPr>
          <w:lang w:val="es-ES" w:eastAsia="es-ES"/>
        </w:rPr>
        <w:instrText xml:space="preserve"> ADDIN ZOTERO_ITEM CSL_CITATION {"citationID":"EyAJ5p7w","properties":{"formattedCitation":"[2]","plainCitation":"[2]","noteIndex":0},"citationItems":[{"id":21,"uris":["http://zotero.org/groups/2648216/items/WC6TACGQ"],"uri":["http://zotero.org/groups/2648216/items/WC6TACGQ"],"itemData":{"id":21,"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Pr="00A422C2">
        <w:rPr>
          <w:lang w:val="es-ES" w:eastAsia="es-ES"/>
        </w:rPr>
        <w:fldChar w:fldCharType="separate"/>
      </w:r>
      <w:r w:rsidR="004E7709">
        <w:rPr>
          <w:noProof/>
          <w:lang w:val="es-ES" w:eastAsia="es-ES"/>
        </w:rPr>
        <w:t>[2]</w:t>
      </w:r>
      <w:r w:rsidRPr="00A422C2">
        <w:rPr>
          <w:lang w:val="es-ES" w:eastAsia="es-ES"/>
        </w:rPr>
        <w:fldChar w:fldCharType="end"/>
      </w:r>
      <w:r w:rsidRPr="00A422C2">
        <w:rPr>
          <w:lang w:val="es-ES" w:eastAsia="es-ES"/>
        </w:rPr>
        <w:t>.</w:t>
      </w:r>
    </w:p>
    <w:p w14:paraId="77BD8C7E" w14:textId="78FDC900" w:rsidR="00504FE1" w:rsidRPr="00A422C2" w:rsidRDefault="00504FE1" w:rsidP="00504FE1">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de 16-18 meses y tan solo el 3-5% sobrevive los 5 años </w:t>
      </w:r>
      <w:r w:rsidRPr="00A422C2">
        <w:rPr>
          <w:lang w:val="es-ES" w:eastAsia="es-ES"/>
        </w:rPr>
        <w:fldChar w:fldCharType="begin"/>
      </w:r>
      <w:r w:rsidR="008831C9">
        <w:rPr>
          <w:lang w:val="es-ES" w:eastAsia="es-ES"/>
        </w:rPr>
        <w:instrText xml:space="preserve"> ADDIN ZOTERO_ITEM CSL_CITATION {"citationID":"Hfsvza12","properties":{"formattedCitation":"[3]","plainCitation":"[3]","noteIndex":0},"citationItems":[{"id":22,"uris":["http://zotero.org/groups/2648216/items/G33NXF87"],"uri":["http://zotero.org/groups/2648216/items/G33NXF87"],"itemData":{"id":22,"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Pr="00A422C2">
        <w:rPr>
          <w:lang w:val="es-ES" w:eastAsia="es-ES"/>
        </w:rPr>
        <w:fldChar w:fldCharType="separate"/>
      </w:r>
      <w:r w:rsidR="004E7709">
        <w:rPr>
          <w:rFonts w:ascii="Calibri" w:hAnsi="Calibri" w:cs="Calibri"/>
          <w:lang w:val="es-ES"/>
        </w:rPr>
        <w:t>[3]</w:t>
      </w:r>
      <w:r w:rsidRPr="00A422C2">
        <w:rPr>
          <w:lang w:val="es-ES" w:eastAsia="es-ES"/>
        </w:rPr>
        <w:fldChar w:fldCharType="end"/>
      </w:r>
      <w:r w:rsidRPr="00A422C2">
        <w:rPr>
          <w:lang w:val="es-ES" w:eastAsia="es-ES"/>
        </w:rPr>
        <w:t xml:space="preserve">. A pesar de </w:t>
      </w:r>
      <w:r w:rsidR="000C46D6">
        <w:rPr>
          <w:lang w:val="es-ES" w:eastAsia="es-ES"/>
        </w:rPr>
        <w:t>tener una</w:t>
      </w:r>
      <w:r w:rsidRPr="00A422C2">
        <w:rPr>
          <w:lang w:val="es-ES" w:eastAsia="es-ES"/>
        </w:rPr>
        <w:t xml:space="preserve"> incidencia </w:t>
      </w:r>
      <w:r w:rsidR="000C46D6">
        <w:rPr>
          <w:lang w:val="es-ES" w:eastAsia="es-ES"/>
        </w:rPr>
        <w:t>menor</w:t>
      </w:r>
      <w:r w:rsidRPr="00A422C2">
        <w:rPr>
          <w:lang w:val="es-ES" w:eastAsia="es-ES"/>
        </w:rPr>
        <w:t xml:space="preserve"> de 10 por 100000 personas, su mal pronóstico lo convierte en un problema crucial de salud pública. Puede darse a cualquier edad, pero tiene mayor incidencia en el rango de 55 a 60 años.</w:t>
      </w:r>
    </w:p>
    <w:p w14:paraId="3DC3AF71" w14:textId="6E34B23D" w:rsidR="00504FE1" w:rsidRPr="00A422C2" w:rsidRDefault="00504FE1" w:rsidP="00504FE1">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w:t>
      </w:r>
      <w:r w:rsidRPr="00AD232A">
        <w:rPr>
          <w:i/>
          <w:iCs/>
          <w:lang w:val="es-ES" w:eastAsia="es-ES"/>
        </w:rPr>
        <w:t>glioma</w:t>
      </w:r>
      <w:r w:rsidRPr="00A422C2">
        <w:rPr>
          <w:lang w:val="es-ES" w:eastAsia="es-ES"/>
        </w:rPr>
        <w:t xml:space="preserve"> de bajo grado, antes de que progrese a un </w:t>
      </w:r>
      <w:r w:rsidR="00C93EE9">
        <w:rPr>
          <w:lang w:val="es-ES" w:eastAsia="es-ES"/>
        </w:rPr>
        <w:t>GBM</w:t>
      </w:r>
      <w:r w:rsidRPr="00A422C2">
        <w:rPr>
          <w:lang w:val="es-ES" w:eastAsia="es-ES"/>
        </w:rPr>
        <w:t xml:space="preserve">, puede marcar la diferencia entre la vida y la muerte </w:t>
      </w:r>
      <w:r w:rsidRPr="00A422C2">
        <w:rPr>
          <w:lang w:val="es-ES" w:eastAsia="es-ES"/>
        </w:rPr>
        <w:fldChar w:fldCharType="begin"/>
      </w:r>
      <w:r w:rsidR="008831C9">
        <w:rPr>
          <w:lang w:val="es-ES" w:eastAsia="es-ES"/>
        </w:rPr>
        <w:instrText xml:space="preserve"> ADDIN ZOTERO_ITEM CSL_CITATION {"citationID":"expoxjZT","properties":{"formattedCitation":"[4]","plainCitation":"[4]","noteIndex":0},"citationItems":[{"id":25,"uris":["http://zotero.org/groups/2648216/items/QUJGS6ZX"],"uri":["http://zotero.org/groups/2648216/items/QUJGS6ZX"],"itemData":{"id":25,"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Pr="00A422C2">
        <w:rPr>
          <w:lang w:val="es-ES" w:eastAsia="es-ES"/>
        </w:rPr>
        <w:fldChar w:fldCharType="separate"/>
      </w:r>
      <w:r w:rsidR="004E7709">
        <w:rPr>
          <w:rFonts w:ascii="Calibri" w:hAnsi="Calibri" w:cs="Calibri"/>
          <w:lang w:val="es-ES"/>
        </w:rPr>
        <w:t>[4]</w:t>
      </w:r>
      <w:r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w:t>
      </w:r>
      <w:proofErr w:type="spellStart"/>
      <w:r w:rsidRPr="00A422C2">
        <w:rPr>
          <w:lang w:val="es-ES" w:eastAsia="es-ES"/>
        </w:rPr>
        <w:t>estereotáctica</w:t>
      </w:r>
      <w:proofErr w:type="spellEnd"/>
      <w:r w:rsidRPr="00A422C2">
        <w:rPr>
          <w:lang w:val="es-ES" w:eastAsia="es-ES"/>
        </w:rPr>
        <w:t xml:space="preserve"> como la radiocirugía </w:t>
      </w:r>
      <w:r w:rsidRPr="00A422C2">
        <w:rPr>
          <w:lang w:val="es-ES" w:eastAsia="es-ES"/>
        </w:rPr>
        <w:fldChar w:fldCharType="begin"/>
      </w:r>
      <w:r w:rsidR="008831C9">
        <w:rPr>
          <w:lang w:val="es-ES" w:eastAsia="es-ES"/>
        </w:rPr>
        <w:instrText xml:space="preserve"> ADDIN ZOTERO_ITEM CSL_CITATION {"citationID":"pTfw0Nma","properties":{"formattedCitation":"[5]","plainCitation":"[5]","noteIndex":0},"citationItems":[{"id":24,"uris":["http://zotero.org/groups/2648216/items/CZAHTTSW"],"uri":["http://zotero.org/groups/2648216/items/CZAHTTSW"],"itemData":{"id":24,"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Pr="00A422C2">
        <w:rPr>
          <w:lang w:val="es-ES" w:eastAsia="es-ES"/>
        </w:rPr>
        <w:fldChar w:fldCharType="separate"/>
      </w:r>
      <w:r w:rsidR="004E7709">
        <w:rPr>
          <w:rFonts w:ascii="Calibri" w:hAnsi="Calibri" w:cs="Calibri"/>
          <w:lang w:val="es-ES"/>
        </w:rPr>
        <w:t>[5]</w:t>
      </w:r>
      <w:r w:rsidRPr="00A422C2">
        <w:rPr>
          <w:lang w:val="es-ES" w:eastAsia="es-ES"/>
        </w:rPr>
        <w:fldChar w:fldCharType="end"/>
      </w:r>
      <w:r w:rsidRPr="00A422C2">
        <w:rPr>
          <w:lang w:val="es-ES" w:eastAsia="es-ES"/>
        </w:rPr>
        <w:t xml:space="preserve">. Cabe destacar que no siempre es posible detectar un </w:t>
      </w:r>
      <w:r w:rsidRPr="00AD232A">
        <w:rPr>
          <w:i/>
          <w:iCs/>
          <w:lang w:val="es-ES" w:eastAsia="es-ES"/>
        </w:rPr>
        <w:t>glioma</w:t>
      </w:r>
      <w:r w:rsidRPr="00A422C2">
        <w:rPr>
          <w:lang w:val="es-ES" w:eastAsia="es-ES"/>
        </w:rPr>
        <w:t xml:space="preserve"> de bajo grado ya que a veces se generan de nuevo sin evidencias de un precursor de menor grado </w:t>
      </w:r>
      <w:r w:rsidRPr="00A422C2">
        <w:rPr>
          <w:lang w:val="es-ES" w:eastAsia="es-ES"/>
        </w:rPr>
        <w:fldChar w:fldCharType="begin"/>
      </w:r>
      <w:r w:rsidR="008831C9">
        <w:rPr>
          <w:lang w:val="es-ES" w:eastAsia="es-ES"/>
        </w:rPr>
        <w:instrText xml:space="preserve"> ADDIN ZOTERO_ITEM CSL_CITATION {"citationID":"1Cnzb7bk","properties":{"formattedCitation":"[6]","plainCitation":"[6]","noteIndex":0},"citationItems":[{"id":34,"uris":["http://zotero.org/groups/2648216/items/DTBUCEH7"],"uri":["http://zotero.org/groups/2648216/items/DTBUCEH7"],"itemData":{"id":34,"type":"post-weblog","language":"en-US","title":"Glioblastoma (GBM) – American Brain Tumor Association","URL":"https://www.abta.org/tumor_types/glioblastoma-gbm/","accessed":{"date-parts":[["2020",12,9]]}}}],"schema":"https://github.com/citation-style-language/schema/raw/master/csl-citation.json"} </w:instrText>
      </w:r>
      <w:r w:rsidRPr="00A422C2">
        <w:rPr>
          <w:lang w:val="es-ES" w:eastAsia="es-ES"/>
        </w:rPr>
        <w:fldChar w:fldCharType="separate"/>
      </w:r>
      <w:r w:rsidR="004E7709">
        <w:rPr>
          <w:rFonts w:ascii="Calibri" w:hAnsi="Calibri" w:cs="Calibri"/>
          <w:lang w:val="es-ES"/>
        </w:rPr>
        <w:t>[6]</w:t>
      </w:r>
      <w:r w:rsidRPr="00A422C2">
        <w:rPr>
          <w:lang w:val="es-ES" w:eastAsia="es-ES"/>
        </w:rPr>
        <w:fldChar w:fldCharType="end"/>
      </w:r>
      <w:r w:rsidRPr="00A422C2">
        <w:rPr>
          <w:lang w:val="es-ES" w:eastAsia="es-ES"/>
        </w:rPr>
        <w:t xml:space="preserve">. La fundación del </w:t>
      </w:r>
      <w:r w:rsidR="00C93EE9">
        <w:rPr>
          <w:lang w:val="es-ES" w:eastAsia="es-ES"/>
        </w:rPr>
        <w:t>GBM</w:t>
      </w:r>
      <w:r w:rsidRPr="00A422C2">
        <w:rPr>
          <w:lang w:val="es-ES" w:eastAsia="es-ES"/>
        </w:rPr>
        <w:t xml:space="preserve"> afirma que una detección precoz podría llegar a posibilitar un tratamiento sin cirugía. También expone que varios estudios han demostrado que la resección del </w:t>
      </w:r>
      <w:r w:rsidR="00C93EE9">
        <w:rPr>
          <w:lang w:val="es-ES" w:eastAsia="es-ES"/>
        </w:rPr>
        <w:t>GBM</w:t>
      </w:r>
      <w:r w:rsidRPr="00A422C2">
        <w:rPr>
          <w:lang w:val="es-ES" w:eastAsia="es-ES"/>
        </w:rPr>
        <w:t xml:space="preserve"> puede estimular cualquier célula cancerígena no eliminada y hacer que crezca hasta un 75% más rápido que antes de la intervención, dando aún más importancia a la detección </w:t>
      </w:r>
      <w:r w:rsidRPr="00A422C2">
        <w:rPr>
          <w:lang w:val="es-ES" w:eastAsia="es-ES"/>
        </w:rPr>
        <w:fldChar w:fldCharType="begin"/>
      </w:r>
      <w:r w:rsidR="008831C9">
        <w:rPr>
          <w:lang w:val="es-ES" w:eastAsia="es-ES"/>
        </w:rPr>
        <w:instrText xml:space="preserve"> ADDIN ZOTERO_ITEM CSL_CITATION {"citationID":"hwTk4IrP","properties":{"formattedCitation":"[7]","plainCitation":"[7]","noteIndex":0},"citationItems":[{"id":19,"uris":["http://zotero.org/groups/2648216/items/4Y7ZCVHH"],"uri":["http://zotero.org/groups/2648216/items/4Y7ZCVHH"],"itemData":{"id":19,"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Pr="00A422C2">
        <w:rPr>
          <w:lang w:val="es-ES" w:eastAsia="es-ES"/>
        </w:rPr>
        <w:fldChar w:fldCharType="separate"/>
      </w:r>
      <w:r w:rsidR="004E7709">
        <w:rPr>
          <w:rFonts w:ascii="Calibri" w:hAnsi="Calibri" w:cs="Calibri"/>
          <w:lang w:val="es-ES"/>
        </w:rPr>
        <w:t>[7]</w:t>
      </w:r>
      <w:r w:rsidRPr="00A422C2">
        <w:rPr>
          <w:lang w:val="es-ES" w:eastAsia="es-ES"/>
        </w:rPr>
        <w:fldChar w:fldCharType="end"/>
      </w:r>
      <w:r w:rsidRPr="00A422C2">
        <w:rPr>
          <w:lang w:val="es-ES" w:eastAsia="es-ES"/>
        </w:rPr>
        <w:t>.</w:t>
      </w:r>
    </w:p>
    <w:p w14:paraId="41105612" w14:textId="4FCAB1A5" w:rsidR="00504FE1" w:rsidRPr="00504FE1" w:rsidRDefault="00504FE1" w:rsidP="00504FE1">
      <w:pPr>
        <w:rPr>
          <w:lang w:val="es-ES" w:eastAsia="es-ES"/>
        </w:rPr>
      </w:pPr>
      <w:r w:rsidRPr="00A422C2">
        <w:rPr>
          <w:lang w:val="es-ES" w:eastAsia="es-ES"/>
        </w:rPr>
        <w:t xml:space="preserve">Los datos que se extraen para </w:t>
      </w:r>
      <w:r w:rsidR="00EB49D8">
        <w:rPr>
          <w:lang w:val="es-ES" w:eastAsia="es-ES"/>
        </w:rPr>
        <w:t xml:space="preserve">la valoración </w:t>
      </w:r>
      <w:r w:rsidRPr="00A422C2">
        <w:rPr>
          <w:lang w:val="es-ES" w:eastAsia="es-ES"/>
        </w:rPr>
        <w:t>como para el seguimiento de esta enfermedad se realizan de forma manual habitualmente, siendo evaluados por profesionales para la toma de decisiones.</w:t>
      </w:r>
    </w:p>
    <w:p w14:paraId="41480624" w14:textId="67006B83"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771A69" w:rsidRPr="00A422C2">
        <w:rPr>
          <w:lang w:val="es-ES"/>
        </w:rPr>
        <w:t xml:space="preserve">Figura </w:t>
      </w:r>
      <w:r w:rsidR="00771A69">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 xml:space="preserve">que se extiende en el tiempo, siendo iterativo y mientras se da la recogida de información, el objetivo es reducir las dudas, </w:t>
      </w:r>
      <w:r w:rsidR="00CD0776" w:rsidRPr="00A422C2">
        <w:rPr>
          <w:lang w:val="es-ES" w:eastAsia="es-ES"/>
        </w:rPr>
        <w:lastRenderedPageBreak/>
        <w:t>limitar las distintas posibilidades para el resultado y desarrollar un entendimiento más preciso y completo del problema de salud del paciente.</w:t>
      </w:r>
    </w:p>
    <w:p w14:paraId="05FF8C9B" w14:textId="77777777" w:rsidR="00E57299" w:rsidRPr="00A422C2" w:rsidRDefault="00E57299" w:rsidP="00C30A93">
      <w:pPr>
        <w:keepNext/>
        <w:ind w:firstLine="0"/>
        <w:jc w:val="center"/>
        <w:rPr>
          <w:lang w:val="es-ES"/>
        </w:rPr>
      </w:pPr>
      <w:r w:rsidRPr="00A422C2">
        <w:rPr>
          <w:noProof/>
          <w:lang w:val="es-ES"/>
        </w:rPr>
        <w:drawing>
          <wp:inline distT="0" distB="0" distL="0" distR="0" wp14:anchorId="1FDA8D27" wp14:editId="365D925A">
            <wp:extent cx="5196159" cy="26622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96159" cy="2662230"/>
                    </a:xfrm>
                    <a:prstGeom prst="rect">
                      <a:avLst/>
                    </a:prstGeom>
                  </pic:spPr>
                </pic:pic>
              </a:graphicData>
            </a:graphic>
          </wp:inline>
        </w:drawing>
      </w:r>
    </w:p>
    <w:p w14:paraId="67793431" w14:textId="76D3C775" w:rsidR="00E57299" w:rsidRPr="00A422C2" w:rsidRDefault="00E57299" w:rsidP="00E57299">
      <w:pPr>
        <w:pStyle w:val="Caption"/>
        <w:ind w:firstLine="0"/>
        <w:jc w:val="center"/>
        <w:rPr>
          <w:lang w:val="es-ES" w:eastAsia="es-ES"/>
        </w:rPr>
      </w:pPr>
      <w:bookmarkStart w:id="16" w:name="_Ref58576707"/>
      <w:bookmarkStart w:id="17" w:name="_Toc73693294"/>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771A69">
        <w:rPr>
          <w:noProof/>
          <w:lang w:val="es-ES"/>
        </w:rPr>
        <w:t>1</w:t>
      </w:r>
      <w:r w:rsidRPr="00A422C2">
        <w:rPr>
          <w:lang w:val="es-ES"/>
        </w:rPr>
        <w:fldChar w:fldCharType="end"/>
      </w:r>
      <w:bookmarkEnd w:id="16"/>
      <w:r w:rsidRPr="00A422C2">
        <w:rPr>
          <w:lang w:val="es-ES"/>
        </w:rPr>
        <w:t>. Proceso del diagnóstico</w:t>
      </w:r>
      <w:r w:rsidR="00C30A93">
        <w:rPr>
          <w:lang w:val="es-ES"/>
        </w:rPr>
        <w:t xml:space="preserve">. </w:t>
      </w:r>
      <w:r w:rsidR="000A0B10">
        <w:rPr>
          <w:lang w:val="es-ES"/>
        </w:rPr>
        <w:t>Figura</w:t>
      </w:r>
      <w:r w:rsidR="00C30A93">
        <w:rPr>
          <w:lang w:val="es-ES"/>
        </w:rPr>
        <w:t xml:space="preserve"> traducida de</w:t>
      </w:r>
      <w:r w:rsidRPr="00A422C2">
        <w:rPr>
          <w:lang w:val="es-ES"/>
        </w:rPr>
        <w:t xml:space="preserve"> </w:t>
      </w:r>
      <w:r w:rsidRPr="00A422C2">
        <w:rPr>
          <w:lang w:val="es-ES"/>
        </w:rPr>
        <w:fldChar w:fldCharType="begin"/>
      </w:r>
      <w:r w:rsidR="008831C9">
        <w:rPr>
          <w:lang w:val="es-ES"/>
        </w:rPr>
        <w:instrText xml:space="preserve"> ADDIN ZOTERO_ITEM CSL_CITATION {"citationID":"Yx4UXJtM","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004E7709">
        <w:rPr>
          <w:noProof/>
          <w:lang w:val="es-ES"/>
        </w:rPr>
        <w:t>[8]</w:t>
      </w:r>
      <w:r w:rsidRPr="00A422C2">
        <w:rPr>
          <w:lang w:val="es-ES"/>
        </w:rPr>
        <w:fldChar w:fldCharType="end"/>
      </w:r>
      <w:r w:rsidR="008855E9" w:rsidRPr="00A422C2">
        <w:rPr>
          <w:lang w:val="es-ES"/>
        </w:rPr>
        <w:t>.</w:t>
      </w:r>
      <w:bookmarkEnd w:id="17"/>
    </w:p>
    <w:p w14:paraId="056791BD" w14:textId="104400D9" w:rsidR="00135D16" w:rsidRPr="00A422C2" w:rsidRDefault="00135D16" w:rsidP="00135D16">
      <w:pPr>
        <w:rPr>
          <w:lang w:val="es-ES" w:eastAsia="es-ES"/>
        </w:rPr>
      </w:pPr>
      <w:r w:rsidRPr="00A422C2">
        <w:rPr>
          <w:lang w:val="es-ES" w:eastAsia="es-ES"/>
        </w:rPr>
        <w:t xml:space="preserve">La obtención de </w:t>
      </w:r>
      <w:r w:rsidR="000C46D6">
        <w:rPr>
          <w:lang w:val="es-ES" w:eastAsia="es-ES"/>
        </w:rPr>
        <w:t xml:space="preserve">una </w:t>
      </w:r>
      <w:r w:rsidRPr="00A422C2">
        <w:rPr>
          <w:lang w:val="es-ES" w:eastAsia="es-ES"/>
        </w:rPr>
        <w:t>correct</w:t>
      </w:r>
      <w:r w:rsidR="000C46D6">
        <w:rPr>
          <w:lang w:val="es-ES" w:eastAsia="es-ES"/>
        </w:rPr>
        <w:t>a evaluación</w:t>
      </w:r>
      <w:r w:rsidRPr="00A422C2">
        <w:rPr>
          <w:lang w:val="es-ES" w:eastAsia="es-ES"/>
        </w:rPr>
        <w:t xml:space="preserve">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3063517C" w:rsidR="007D1981" w:rsidRPr="00A422C2" w:rsidRDefault="002B400A" w:rsidP="007D1981">
      <w:pPr>
        <w:rPr>
          <w:lang w:val="es-ES" w:eastAsia="es-ES"/>
        </w:rPr>
      </w:pPr>
      <w:r w:rsidRPr="00A422C2">
        <w:rPr>
          <w:lang w:val="es-ES" w:eastAsia="es-ES"/>
        </w:rPr>
        <w:t xml:space="preserve">Es probable que la mayoría de las personas experimente </w:t>
      </w:r>
      <w:r w:rsidR="00EB49D8">
        <w:rPr>
          <w:lang w:val="es-ES" w:eastAsia="es-ES"/>
        </w:rPr>
        <w:t xml:space="preserve">una valoración errónea </w:t>
      </w:r>
      <w:r w:rsidRPr="00A422C2">
        <w:rPr>
          <w:lang w:val="es-ES" w:eastAsia="es-ES"/>
        </w:rPr>
        <w:t xml:space="preserve">en su vida, a veces con consecuencias devastadoras. </w:t>
      </w:r>
      <w:r w:rsidR="00EB49D8">
        <w:rPr>
          <w:lang w:val="es-ES" w:eastAsia="es-ES"/>
        </w:rPr>
        <w:t>Estos errores</w:t>
      </w:r>
      <w:r w:rsidR="007D1981" w:rsidRPr="00A422C2">
        <w:rPr>
          <w:lang w:val="es-ES" w:eastAsia="es-ES"/>
        </w:rPr>
        <w:t xml:space="preserve">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VvAtLvEl","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4E7709">
        <w:rPr>
          <w:noProof/>
          <w:lang w:val="es-ES" w:eastAsia="es-ES"/>
        </w:rPr>
        <w:t>[8]</w:t>
      </w:r>
      <w:r w:rsidR="00291A02" w:rsidRPr="00A422C2">
        <w:rPr>
          <w:lang w:val="es-ES" w:eastAsia="es-ES"/>
        </w:rPr>
        <w:fldChar w:fldCharType="end"/>
      </w:r>
      <w:r w:rsidR="00321CC9" w:rsidRPr="00A422C2">
        <w:rPr>
          <w:lang w:val="es-ES" w:eastAsia="es-ES"/>
        </w:rPr>
        <w:t>.</w:t>
      </w:r>
    </w:p>
    <w:p w14:paraId="54825A3A" w14:textId="044C3658" w:rsidR="007D1981" w:rsidRPr="00A422C2" w:rsidRDefault="007D1981" w:rsidP="0005768E">
      <w:pPr>
        <w:pStyle w:val="ListParagraph"/>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w:t>
      </w:r>
      <w:r w:rsidR="00E04FB9">
        <w:rPr>
          <w:lang w:val="es-ES" w:eastAsia="es-ES"/>
        </w:rPr>
        <w:t>evaluación</w:t>
      </w:r>
      <w:r w:rsidR="002728C9"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mmK0pZXO","properties":{"formattedCitation":"[9]","plainCitation":"[9]","noteIndex":0},"citationItems":[{"id":58,"uris":["http://zotero.org/groups/2648216/items/5RNUWF24"],"uri":["http://zotero.org/groups/2648216/items/5RNUWF24"],"itemData":{"id":58,"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4E7709">
        <w:rPr>
          <w:noProof/>
          <w:lang w:val="es-ES" w:eastAsia="es-ES"/>
        </w:rPr>
        <w:t>[9]</w:t>
      </w:r>
      <w:r w:rsidR="00291A02" w:rsidRPr="00A422C2">
        <w:rPr>
          <w:lang w:val="es-ES" w:eastAsia="es-ES"/>
        </w:rPr>
        <w:fldChar w:fldCharType="end"/>
      </w:r>
      <w:r w:rsidR="00321CC9" w:rsidRPr="00A422C2">
        <w:rPr>
          <w:lang w:val="es-ES" w:eastAsia="es-ES"/>
        </w:rPr>
        <w:t>.</w:t>
      </w:r>
    </w:p>
    <w:p w14:paraId="27CC3EC9" w14:textId="26C12A5D" w:rsidR="007D1981" w:rsidRPr="00A422C2" w:rsidRDefault="00B9772E" w:rsidP="0005768E">
      <w:pPr>
        <w:pStyle w:val="ListParagraph"/>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w:t>
      </w:r>
      <w:r w:rsidR="00E04FB9">
        <w:rPr>
          <w:lang w:val="es-ES" w:eastAsia="es-ES"/>
        </w:rPr>
        <w:t>estos</w:t>
      </w:r>
      <w:r w:rsidR="007D1981" w:rsidRPr="00A422C2">
        <w:rPr>
          <w:lang w:val="es-ES" w:eastAsia="es-ES"/>
        </w:rPr>
        <w:t xml:space="preserve"> errores contribuyen a aproximadamente el 10</w:t>
      </w:r>
      <w:r w:rsidRPr="00A422C2">
        <w:rPr>
          <w:lang w:val="es-ES" w:eastAsia="es-ES"/>
        </w:rPr>
        <w:t xml:space="preserve">% </w:t>
      </w:r>
      <w:r w:rsidR="007D1981" w:rsidRPr="00A422C2">
        <w:rPr>
          <w:lang w:val="es-ES" w:eastAsia="es-ES"/>
        </w:rPr>
        <w:t>de las muertes de pacientes.</w:t>
      </w:r>
    </w:p>
    <w:p w14:paraId="61916515" w14:textId="78B073A9" w:rsidR="007D1981" w:rsidRPr="00A422C2" w:rsidRDefault="007D1981" w:rsidP="0005768E">
      <w:pPr>
        <w:pStyle w:val="ListParagraph"/>
        <w:numPr>
          <w:ilvl w:val="0"/>
          <w:numId w:val="7"/>
        </w:numPr>
        <w:rPr>
          <w:lang w:val="es-ES" w:eastAsia="es-ES"/>
        </w:rPr>
      </w:pPr>
      <w:r w:rsidRPr="00A422C2">
        <w:rPr>
          <w:lang w:val="es-ES" w:eastAsia="es-ES"/>
        </w:rPr>
        <w:t xml:space="preserve">Las revisiones de los registros médicos sugieren que </w:t>
      </w:r>
      <w:r w:rsidR="00E04FB9">
        <w:rPr>
          <w:lang w:val="es-ES" w:eastAsia="es-ES"/>
        </w:rPr>
        <w:t>estas equivocaciones</w:t>
      </w:r>
      <w:r w:rsidRPr="00A422C2">
        <w:rPr>
          <w:lang w:val="es-ES" w:eastAsia="es-ES"/>
        </w:rPr>
        <w:t xml:space="preserve"> representan entre el 6 y el 17 </w:t>
      </w:r>
      <w:r w:rsidR="002728C9" w:rsidRPr="00A422C2">
        <w:rPr>
          <w:lang w:val="es-ES" w:eastAsia="es-ES"/>
        </w:rPr>
        <w:t>%</w:t>
      </w:r>
      <w:r w:rsidRPr="00A422C2">
        <w:rPr>
          <w:lang w:val="es-ES" w:eastAsia="es-ES"/>
        </w:rPr>
        <w:t xml:space="preserve"> de los eventos adversos del hospital.</w:t>
      </w:r>
    </w:p>
    <w:p w14:paraId="21DFBC15" w14:textId="1EAD929B" w:rsidR="007D1981" w:rsidRPr="00A422C2" w:rsidRDefault="00E04FB9" w:rsidP="0005768E">
      <w:pPr>
        <w:pStyle w:val="ListParagraph"/>
        <w:numPr>
          <w:ilvl w:val="0"/>
          <w:numId w:val="7"/>
        </w:numPr>
        <w:rPr>
          <w:lang w:val="es-ES" w:eastAsia="es-ES"/>
        </w:rPr>
      </w:pPr>
      <w:r>
        <w:rPr>
          <w:lang w:val="es-ES" w:eastAsia="es-ES"/>
        </w:rPr>
        <w:t>Las confusiones</w:t>
      </w:r>
      <w:r w:rsidR="007D1981" w:rsidRPr="00A422C2">
        <w:rPr>
          <w:lang w:val="es-ES" w:eastAsia="es-ES"/>
        </w:rPr>
        <w:t xml:space="preserve">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0B1C98A2" w:rsidR="00093C42" w:rsidRDefault="002C2B96" w:rsidP="00135D16">
      <w:pPr>
        <w:rPr>
          <w:lang w:val="es-ES" w:eastAsia="es-ES"/>
        </w:rPr>
      </w:pPr>
      <w:r w:rsidRPr="00A422C2">
        <w:rPr>
          <w:lang w:val="es-ES" w:eastAsia="es-ES"/>
        </w:rPr>
        <w:t xml:space="preserve">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w:t>
      </w:r>
      <w:r w:rsidR="00E04FB9">
        <w:rPr>
          <w:lang w:val="es-ES" w:eastAsia="es-ES"/>
        </w:rPr>
        <w:t>esto</w:t>
      </w:r>
      <w:r w:rsidRPr="00A422C2">
        <w:rPr>
          <w:lang w:val="es-ES" w:eastAsia="es-ES"/>
        </w:rPr>
        <w:t xml:space="preserve">, </w:t>
      </w:r>
      <w:r w:rsidR="00E04FB9">
        <w:rPr>
          <w:lang w:val="es-ES" w:eastAsia="es-ES"/>
        </w:rPr>
        <w:t xml:space="preserve">los </w:t>
      </w:r>
      <w:r w:rsidRPr="00A422C2">
        <w:rPr>
          <w:lang w:val="es-ES" w:eastAsia="es-ES"/>
        </w:rPr>
        <w:t xml:space="preserve">errores probablemente empeorarán a medida que </w:t>
      </w:r>
      <w:r w:rsidRPr="00A422C2">
        <w:rPr>
          <w:lang w:val="es-ES" w:eastAsia="es-ES"/>
        </w:rPr>
        <w:lastRenderedPageBreak/>
        <w:t>la prestación de la atención de la salud y el proceso de diagnóstico sigan aumentando en complejidad.</w:t>
      </w:r>
    </w:p>
    <w:p w14:paraId="0D32EE57" w14:textId="3A2D26E7" w:rsidR="004E7709" w:rsidRDefault="004E7709" w:rsidP="004E7709">
      <w:pPr>
        <w:rPr>
          <w:lang w:val="es-ES" w:eastAsia="es-ES"/>
        </w:rPr>
      </w:pPr>
      <w:r w:rsidRPr="00A422C2">
        <w:rPr>
          <w:lang w:val="es-ES" w:eastAsia="es-ES"/>
        </w:rPr>
        <w:t>En un futuro, el objetivo es que la inteligencia artificial (IA</w:t>
      </w:r>
      <w:r w:rsidR="00C93EE9">
        <w:rPr>
          <w:lang w:val="es-ES" w:eastAsia="es-ES"/>
        </w:rPr>
        <w:fldChar w:fldCharType="begin"/>
      </w:r>
      <w:r w:rsidR="00C93EE9" w:rsidRPr="00C93EE9">
        <w:rPr>
          <w:lang w:val="es-ES"/>
        </w:rPr>
        <w:instrText xml:space="preserve"> XE "</w:instrText>
      </w:r>
      <w:r w:rsidR="00C93EE9" w:rsidRPr="00813543">
        <w:rPr>
          <w:lang w:val="es-ES" w:eastAsia="es-ES"/>
        </w:rPr>
        <w:instrText>IA</w:instrText>
      </w:r>
      <w:r w:rsidR="00C93EE9" w:rsidRPr="00C93EE9">
        <w:rPr>
          <w:lang w:val="es-ES"/>
        </w:rPr>
        <w:instrText>" \t "</w:instrText>
      </w:r>
      <w:r w:rsidR="00C93EE9" w:rsidRPr="00C93EE9">
        <w:rPr>
          <w:rFonts w:cstheme="minorHAnsi"/>
          <w:i/>
          <w:lang w:val="es-ES"/>
        </w:rPr>
        <w:instrText>Inteligencia Artificial</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Pr="00A422C2">
        <w:rPr>
          <w:lang w:val="es-ES" w:eastAsia="es-ES"/>
        </w:rPr>
        <w:t>) sea la encargada de realizar un</w:t>
      </w:r>
      <w:r w:rsidR="00E04FB9">
        <w:rPr>
          <w:lang w:val="es-ES" w:eastAsia="es-ES"/>
        </w:rPr>
        <w:t xml:space="preserve">a primera valoración </w:t>
      </w:r>
      <w:r w:rsidRPr="00A422C2">
        <w:rPr>
          <w:lang w:val="es-ES" w:eastAsia="es-ES"/>
        </w:rPr>
        <w:t xml:space="preserve">de una forma más precisa a la que pueda realizar el profesional, sirviendo de base para </w:t>
      </w:r>
      <w:r w:rsidR="00E04FB9">
        <w:rPr>
          <w:lang w:val="es-ES" w:eastAsia="es-ES"/>
        </w:rPr>
        <w:t xml:space="preserve">mejorar </w:t>
      </w:r>
      <w:r w:rsidRPr="00A422C2">
        <w:rPr>
          <w:lang w:val="es-ES" w:eastAsia="es-ES"/>
        </w:rPr>
        <w:t xml:space="preserve">y formando parte de la experiencia de la medicina personalizada. Hoy en día existen sistemas de este tipo aplicadas a la oncología, como por ejemplo el sistema IBM Watson </w:t>
      </w:r>
      <w:r w:rsidRPr="00A422C2">
        <w:rPr>
          <w:lang w:val="es-ES" w:eastAsia="es-ES"/>
        </w:rPr>
        <w:fldChar w:fldCharType="begin"/>
      </w:r>
      <w:r w:rsidR="008831C9">
        <w:rPr>
          <w:lang w:val="es-ES" w:eastAsia="es-ES"/>
        </w:rPr>
        <w:instrText xml:space="preserve"> ADDIN ZOTERO_ITEM CSL_CITATION {"citationID":"yshJCP6j","properties":{"formattedCitation":"[10]","plainCitation":"[10]","noteIndex":0},"citationItems":[{"id":33,"uris":["http://zotero.org/groups/2648216/items/K8H56NVM"],"uri":["http://zotero.org/groups/2648216/items/K8H56NVM"],"itemData":{"id":33,"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Pr="00A422C2">
        <w:rPr>
          <w:lang w:val="es-ES" w:eastAsia="es-ES"/>
        </w:rPr>
        <w:fldChar w:fldCharType="separate"/>
      </w:r>
      <w:r w:rsidRPr="00DF7A95">
        <w:rPr>
          <w:rFonts w:ascii="Calibri" w:hAnsi="Calibri" w:cs="Calibri"/>
          <w:lang w:val="es-ES"/>
        </w:rPr>
        <w:t>[10]</w:t>
      </w:r>
      <w:r w:rsidRPr="00A422C2">
        <w:rPr>
          <w:lang w:val="es-ES" w:eastAsia="es-ES"/>
        </w:rPr>
        <w:fldChar w:fldCharType="end"/>
      </w:r>
      <w:r w:rsidR="00AD232A" w:rsidRPr="00A422C2">
        <w:rPr>
          <w:lang w:val="es-ES" w:eastAsia="es-ES"/>
        </w:rPr>
        <w:t>, encargado de asistir a los médicos a la hora de planificar el tratamiento mediante el análisis de datos clínicos, datos genéticos e imágenes médicas, realizando recomendaciones</w:t>
      </w:r>
      <w:r w:rsidRPr="00A422C2">
        <w:rPr>
          <w:lang w:val="es-ES" w:eastAsia="es-ES"/>
        </w:rPr>
        <w:t>.</w:t>
      </w:r>
    </w:p>
    <w:p w14:paraId="232C68E5" w14:textId="2DBBE229" w:rsidR="00E924C7" w:rsidRPr="00A422C2" w:rsidRDefault="00E924C7" w:rsidP="00E924C7">
      <w:pPr>
        <w:pStyle w:val="Heading2"/>
        <w:rPr>
          <w:lang w:val="es-ES" w:eastAsia="es-ES"/>
        </w:rPr>
      </w:pPr>
      <w:bookmarkStart w:id="18" w:name="_Toc73693248"/>
      <w:r>
        <w:rPr>
          <w:lang w:val="es-ES" w:eastAsia="es-ES"/>
        </w:rPr>
        <w:t>Objetivos</w:t>
      </w:r>
      <w:bookmarkEnd w:id="18"/>
    </w:p>
    <w:p w14:paraId="25965AC4" w14:textId="48E10F09" w:rsidR="00135D16"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A </w:t>
      </w:r>
      <w:r w:rsidRPr="00A422C2">
        <w:rPr>
          <w:lang w:val="es-ES" w:eastAsia="es-ES"/>
        </w:rPr>
        <w:t xml:space="preserve">que sea capaz de detectar un </w:t>
      </w:r>
      <w:r w:rsidR="00C93EE9">
        <w:rPr>
          <w:lang w:val="es-ES" w:eastAsia="es-ES"/>
        </w:rPr>
        <w:t>GBM</w:t>
      </w:r>
      <w:r w:rsidRPr="00A422C2">
        <w:rPr>
          <w:lang w:val="es-ES" w:eastAsia="es-ES"/>
        </w:rPr>
        <w:t xml:space="preserve"> partiendo de imágenes </w:t>
      </w:r>
      <w:r w:rsidR="002C2B96" w:rsidRPr="00A422C2">
        <w:rPr>
          <w:lang w:val="es-ES" w:eastAsia="es-ES"/>
        </w:rPr>
        <w:t xml:space="preserve">médicas </w:t>
      </w:r>
      <w:r w:rsidRPr="00A422C2">
        <w:rPr>
          <w:lang w:val="es-ES" w:eastAsia="es-ES"/>
        </w:rPr>
        <w:t xml:space="preserve">adquiridas mediante </w:t>
      </w:r>
      <w:r w:rsidR="004B3212">
        <w:rPr>
          <w:lang w:val="es-ES" w:eastAsia="es-ES"/>
        </w:rPr>
        <w:t>resonancia magnética (</w:t>
      </w:r>
      <w:r w:rsidRPr="00A422C2">
        <w:rPr>
          <w:lang w:val="es-ES" w:eastAsia="es-ES"/>
        </w:rPr>
        <w:t>RM</w:t>
      </w:r>
      <w:r w:rsidR="004B3212">
        <w:rPr>
          <w:lang w:val="es-ES" w:eastAsia="es-ES"/>
        </w:rPr>
        <w:fldChar w:fldCharType="begin"/>
      </w:r>
      <w:r w:rsidR="004B3212" w:rsidRPr="004B3212">
        <w:rPr>
          <w:lang w:val="es-ES"/>
        </w:rPr>
        <w:instrText xml:space="preserve"> XE "</w:instrText>
      </w:r>
      <w:r w:rsidR="004B3212" w:rsidRPr="00DC552B">
        <w:rPr>
          <w:lang w:val="es-ES" w:eastAsia="es-ES"/>
        </w:rPr>
        <w:instrText>RM</w:instrText>
      </w:r>
      <w:r w:rsidR="004B3212" w:rsidRPr="004B3212">
        <w:rPr>
          <w:lang w:val="es-ES"/>
        </w:rPr>
        <w:instrText>" \t "</w:instrText>
      </w:r>
      <w:r w:rsidR="004B3212" w:rsidRPr="004B3212">
        <w:rPr>
          <w:rFonts w:cstheme="minorHAnsi"/>
          <w:i/>
          <w:lang w:val="es-ES"/>
        </w:rPr>
        <w:instrText xml:space="preserve">Resonancia </w:instrText>
      </w:r>
      <w:r w:rsidR="004B3212">
        <w:rPr>
          <w:rFonts w:cstheme="minorHAnsi"/>
          <w:i/>
          <w:lang w:val="es-ES"/>
        </w:rPr>
        <w:instrText>M</w:instrText>
      </w:r>
      <w:r w:rsidR="004B3212" w:rsidRPr="004B3212">
        <w:rPr>
          <w:rFonts w:cstheme="minorHAnsi"/>
          <w:i/>
          <w:lang w:val="es-ES"/>
        </w:rPr>
        <w:instrText>agnética</w:instrText>
      </w:r>
      <w:r w:rsidR="004B3212" w:rsidRPr="004B3212">
        <w:rPr>
          <w:lang w:val="es-ES"/>
        </w:rPr>
        <w:instrText xml:space="preserve">" </w:instrText>
      </w:r>
      <w:r w:rsidR="004B3212">
        <w:rPr>
          <w:lang w:val="es-ES"/>
        </w:rPr>
        <w:instrText xml:space="preserve">\f “Acrónimos” </w:instrText>
      </w:r>
      <w:r w:rsidR="004B3212">
        <w:rPr>
          <w:lang w:val="es-ES" w:eastAsia="es-ES"/>
        </w:rPr>
        <w:fldChar w:fldCharType="end"/>
      </w:r>
      <w:r w:rsidR="004B3212">
        <w:rPr>
          <w:lang w:val="es-ES" w:eastAsia="es-ES"/>
        </w:rPr>
        <w:t>)</w:t>
      </w:r>
      <w:r w:rsidRPr="00A422C2">
        <w:rPr>
          <w:lang w:val="es-ES" w:eastAsia="es-ES"/>
        </w:rPr>
        <w:t xml:space="preserve"> o </w:t>
      </w:r>
      <w:r w:rsidR="004B3212">
        <w:rPr>
          <w:lang w:val="es-ES" w:eastAsia="es-ES"/>
        </w:rPr>
        <w:t>tomografía axial computarizada (</w:t>
      </w:r>
      <w:r w:rsidRPr="00A422C2">
        <w:rPr>
          <w:lang w:val="es-ES" w:eastAsia="es-ES"/>
        </w:rPr>
        <w:t>TAC</w:t>
      </w:r>
      <w:r w:rsidR="004B3212">
        <w:rPr>
          <w:lang w:val="es-ES" w:eastAsia="es-ES"/>
        </w:rPr>
        <w:fldChar w:fldCharType="begin"/>
      </w:r>
      <w:r w:rsidR="004B3212" w:rsidRPr="004B3212">
        <w:rPr>
          <w:lang w:val="es-ES"/>
        </w:rPr>
        <w:instrText xml:space="preserve"> XE "</w:instrText>
      </w:r>
      <w:r w:rsidR="004B3212" w:rsidRPr="00336CBD">
        <w:rPr>
          <w:lang w:val="es-ES" w:eastAsia="es-ES"/>
        </w:rPr>
        <w:instrText>TAC</w:instrText>
      </w:r>
      <w:r w:rsidR="004B3212" w:rsidRPr="004B3212">
        <w:rPr>
          <w:lang w:val="es-ES"/>
        </w:rPr>
        <w:instrText>" \t "</w:instrText>
      </w:r>
      <w:r w:rsidR="004B3212" w:rsidRPr="004B3212">
        <w:rPr>
          <w:rFonts w:cstheme="minorHAnsi"/>
          <w:i/>
          <w:lang w:val="es-ES"/>
        </w:rPr>
        <w:instrText>Tomografía Axial Computarizada</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Asimismo, se quieren combinar las características del tumor extraídas de las imágenes como pueden ser su posición, tamaño, forma o textura con otros </w:t>
      </w:r>
      <w:r w:rsidR="00E15FAD">
        <w:rPr>
          <w:lang w:val="es-ES" w:eastAsia="es-ES"/>
        </w:rPr>
        <w:t>biomarcadores</w:t>
      </w:r>
      <w:r w:rsidRPr="00A422C2">
        <w:rPr>
          <w:lang w:val="es-ES" w:eastAsia="es-ES"/>
        </w:rPr>
        <w:t xml:space="preserve"> y hábitos de vida sobre los pacientes para tratar de encontrar alguna relación con la aparición del </w:t>
      </w:r>
      <w:r w:rsidR="00C93EE9">
        <w:rPr>
          <w:lang w:val="es-ES" w:eastAsia="es-ES"/>
        </w:rPr>
        <w:t>GBM</w:t>
      </w:r>
      <w:r w:rsidRPr="00A422C2">
        <w:rPr>
          <w:lang w:val="es-ES" w:eastAsia="es-ES"/>
        </w:rPr>
        <w:t>.</w:t>
      </w:r>
    </w:p>
    <w:p w14:paraId="04A53D4D" w14:textId="77777777" w:rsidR="00504FE1" w:rsidRPr="00A422C2" w:rsidRDefault="00504FE1" w:rsidP="00504FE1">
      <w:pPr>
        <w:rPr>
          <w:lang w:val="es-ES" w:eastAsia="es-ES"/>
        </w:rPr>
      </w:pPr>
      <w:r w:rsidRPr="00A422C2">
        <w:rPr>
          <w:lang w:val="es-ES" w:eastAsia="es-ES"/>
        </w:rPr>
        <w:t>El objetivo principal del proyecto es desarrollar un sistema inteligente que realice las siguientes funciones.</w:t>
      </w:r>
    </w:p>
    <w:p w14:paraId="522D6609" w14:textId="77777777" w:rsidR="00504FE1" w:rsidRPr="00A422C2" w:rsidRDefault="00504FE1" w:rsidP="00504FE1">
      <w:pPr>
        <w:pStyle w:val="ListParagraph"/>
        <w:numPr>
          <w:ilvl w:val="0"/>
          <w:numId w:val="7"/>
        </w:numPr>
        <w:rPr>
          <w:lang w:val="es-ES" w:eastAsia="es-ES"/>
        </w:rPr>
      </w:pPr>
      <w:r w:rsidRPr="00A422C2">
        <w:rPr>
          <w:lang w:val="es-ES" w:eastAsia="es-ES"/>
        </w:rPr>
        <w:t>Obtener un primer diagnóstico mediante la detección del tumor desde las imágenes médicas y obtener una clasificación de este.</w:t>
      </w:r>
    </w:p>
    <w:p w14:paraId="32B04C29" w14:textId="77777777" w:rsidR="00504FE1" w:rsidRPr="00A422C2" w:rsidRDefault="00504FE1" w:rsidP="00504FE1">
      <w:pPr>
        <w:pStyle w:val="ListParagraph"/>
        <w:numPr>
          <w:ilvl w:val="0"/>
          <w:numId w:val="7"/>
        </w:numPr>
        <w:rPr>
          <w:lang w:val="es-ES" w:eastAsia="es-ES"/>
        </w:rPr>
      </w:pPr>
      <w:r w:rsidRPr="00A422C2">
        <w:rPr>
          <w:lang w:val="es-ES" w:eastAsia="es-ES"/>
        </w:rPr>
        <w:t>Predecir la probabilidad de supervivencia del paciente.</w:t>
      </w:r>
    </w:p>
    <w:p w14:paraId="30669DCF" w14:textId="2559EDB1" w:rsidR="00504FE1" w:rsidRPr="00A422C2" w:rsidRDefault="00BF156F" w:rsidP="00504FE1">
      <w:pPr>
        <w:pStyle w:val="ListParagraph"/>
        <w:numPr>
          <w:ilvl w:val="0"/>
          <w:numId w:val="7"/>
        </w:numPr>
        <w:rPr>
          <w:lang w:val="es-ES" w:eastAsia="es-ES"/>
        </w:rPr>
      </w:pPr>
      <w:r>
        <w:rPr>
          <w:lang w:val="es-ES" w:eastAsia="es-ES"/>
        </w:rPr>
        <w:t>Establecer cuales son los factores más determinantes para la supervivencia del paciente.</w:t>
      </w:r>
    </w:p>
    <w:p w14:paraId="7A2B2F21" w14:textId="059B5062" w:rsidR="00E924C7" w:rsidRDefault="00E924C7" w:rsidP="00E924C7">
      <w:pPr>
        <w:pStyle w:val="Heading2"/>
        <w:rPr>
          <w:lang w:val="es-ES" w:eastAsia="es-ES"/>
        </w:rPr>
      </w:pPr>
      <w:bookmarkStart w:id="19" w:name="_Toc73693249"/>
      <w:r>
        <w:rPr>
          <w:lang w:val="es-ES" w:eastAsia="es-ES"/>
        </w:rPr>
        <w:t>Planificación</w:t>
      </w:r>
      <w:bookmarkEnd w:id="19"/>
    </w:p>
    <w:p w14:paraId="24C34BFB" w14:textId="642A395A" w:rsidR="00D71124" w:rsidRPr="00A422C2" w:rsidRDefault="0086748E" w:rsidP="00D71124">
      <w:pPr>
        <w:rPr>
          <w:lang w:val="es-ES" w:eastAsia="es-ES"/>
        </w:rPr>
      </w:pPr>
      <w:r>
        <w:rPr>
          <w:lang w:val="es-ES" w:eastAsia="es-ES"/>
        </w:rPr>
        <w:t>Para la planificación de</w:t>
      </w:r>
      <w:r w:rsidR="00D71124" w:rsidRPr="00A422C2">
        <w:rPr>
          <w:lang w:val="es-ES" w:eastAsia="es-ES"/>
        </w:rPr>
        <w:t>l proyecto</w:t>
      </w:r>
      <w:r>
        <w:rPr>
          <w:lang w:val="es-ES" w:eastAsia="es-ES"/>
        </w:rPr>
        <w:t>, este</w:t>
      </w:r>
      <w:r w:rsidR="00D71124" w:rsidRPr="00A422C2">
        <w:rPr>
          <w:lang w:val="es-ES" w:eastAsia="es-ES"/>
        </w:rPr>
        <w:t xml:space="preserve"> ha sido dividido en distintas fases que marcarán el desarrollo y son necesarias para alcanzar el objetivo fijado.</w:t>
      </w:r>
    </w:p>
    <w:p w14:paraId="7346A4B6" w14:textId="03E928B6" w:rsidR="00D71124" w:rsidRPr="00A422C2" w:rsidRDefault="00D71124" w:rsidP="00D71124">
      <w:pPr>
        <w:pStyle w:val="ListParagraph"/>
        <w:numPr>
          <w:ilvl w:val="0"/>
          <w:numId w:val="13"/>
        </w:numPr>
        <w:rPr>
          <w:lang w:val="es-ES" w:eastAsia="es-ES"/>
        </w:rPr>
      </w:pPr>
      <w:r w:rsidRPr="00A422C2">
        <w:rPr>
          <w:lang w:val="es-ES" w:eastAsia="es-ES"/>
        </w:rPr>
        <w:t xml:space="preserve">Elaboración de un estado del arte sobre la detección del </w:t>
      </w:r>
      <w:r w:rsidR="00C93EE9">
        <w:rPr>
          <w:lang w:val="es-ES" w:eastAsia="es-ES"/>
        </w:rPr>
        <w:t>GBM</w:t>
      </w:r>
      <w:r w:rsidRPr="00A422C2">
        <w:rPr>
          <w:lang w:val="es-ES" w:eastAsia="es-ES"/>
        </w:rPr>
        <w:t xml:space="preserve"> multiforme y de las técnicas empleadas para su diagnóstico. El estado del arte deberá contener información sobre los siguientes puntos.</w:t>
      </w:r>
    </w:p>
    <w:p w14:paraId="7829D3B9" w14:textId="6F0E30FC" w:rsidR="00D71124" w:rsidRPr="00A422C2" w:rsidRDefault="00D71124" w:rsidP="00D71124">
      <w:pPr>
        <w:pStyle w:val="ListParagraph"/>
        <w:numPr>
          <w:ilvl w:val="1"/>
          <w:numId w:val="13"/>
        </w:numPr>
        <w:rPr>
          <w:lang w:val="es-ES" w:eastAsia="es-ES"/>
        </w:rPr>
      </w:pPr>
      <w:r w:rsidRPr="00A422C2">
        <w:rPr>
          <w:lang w:val="es-ES" w:eastAsia="es-ES"/>
        </w:rPr>
        <w:t xml:space="preserve">Información sobre el impacto que tiene este </w:t>
      </w:r>
      <w:r w:rsidR="00E04FB9">
        <w:rPr>
          <w:lang w:val="es-ES" w:eastAsia="es-ES"/>
        </w:rPr>
        <w:t>juicio</w:t>
      </w:r>
      <w:r w:rsidRPr="00A422C2">
        <w:rPr>
          <w:lang w:val="es-ES" w:eastAsia="es-ES"/>
        </w:rPr>
        <w:t>, un análisis de datos numéricos sobre la aparición del tumor, por ejemplo, sintomatología, tasa de mortalidad o tratamiento tras diagnóstico.</w:t>
      </w:r>
    </w:p>
    <w:p w14:paraId="77AC58EA" w14:textId="73A56367" w:rsidR="00D71124" w:rsidRPr="00A422C2" w:rsidRDefault="00D71124" w:rsidP="00D71124">
      <w:pPr>
        <w:pStyle w:val="ListParagraph"/>
        <w:numPr>
          <w:ilvl w:val="1"/>
          <w:numId w:val="13"/>
        </w:numPr>
        <w:rPr>
          <w:lang w:val="es-ES" w:eastAsia="es-ES"/>
        </w:rPr>
      </w:pPr>
      <w:r w:rsidRPr="00A422C2">
        <w:rPr>
          <w:lang w:val="es-ES" w:eastAsia="es-ES"/>
        </w:rPr>
        <w:t xml:space="preserve">Información sobre sistemas de detección y </w:t>
      </w:r>
      <w:r w:rsidR="00E04FB9">
        <w:rPr>
          <w:lang w:val="es-ES" w:eastAsia="es-ES"/>
        </w:rPr>
        <w:t>evaluación</w:t>
      </w:r>
      <w:r w:rsidRPr="00A422C2">
        <w:rPr>
          <w:lang w:val="es-ES" w:eastAsia="es-ES"/>
        </w:rPr>
        <w:t xml:space="preserve"> que hayan sido desarrollados hasta la fecha y puedan ser encontrados en distintas publicaciones. Estos sistemas no deben ser necesariamente para el diagnóstico del </w:t>
      </w:r>
      <w:r w:rsidR="00C93EE9">
        <w:rPr>
          <w:lang w:val="es-ES" w:eastAsia="es-ES"/>
        </w:rPr>
        <w:t>GBM</w:t>
      </w:r>
      <w:r w:rsidRPr="00A422C2">
        <w:rPr>
          <w:lang w:val="es-ES" w:eastAsia="es-ES"/>
        </w:rPr>
        <w:t xml:space="preserve"> multiforme. Diferentes métricas y parámetros de evaluación del sistema inteligente que se encuentran en la literatura </w:t>
      </w:r>
      <w:r w:rsidRPr="00A422C2">
        <w:rPr>
          <w:lang w:val="es-ES" w:eastAsia="es-ES"/>
        </w:rPr>
        <w:lastRenderedPageBreak/>
        <w:t>deberán de ser analizados para poder aplicar estos al desarrollo del sistema propio y realizar una evaluación correcta de este.</w:t>
      </w:r>
    </w:p>
    <w:p w14:paraId="29DBFAD3" w14:textId="77777777" w:rsidR="00D71124" w:rsidRPr="00A422C2" w:rsidRDefault="00D71124" w:rsidP="00D71124">
      <w:pPr>
        <w:pStyle w:val="ListParagraph"/>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77324731" w14:textId="77777777" w:rsidR="00D71124" w:rsidRPr="00A422C2" w:rsidRDefault="00D71124" w:rsidP="00D71124">
      <w:pPr>
        <w:pStyle w:val="ListParagraph"/>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5EE21B22" w14:textId="77777777" w:rsidR="00D71124" w:rsidRPr="00A422C2" w:rsidRDefault="00D71124" w:rsidP="00D71124">
      <w:pPr>
        <w:pStyle w:val="ListParagraph"/>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as en la resolución de este.</w:t>
      </w:r>
    </w:p>
    <w:p w14:paraId="2337DCC4" w14:textId="77777777" w:rsidR="00D71124" w:rsidRPr="00A422C2" w:rsidRDefault="00D71124" w:rsidP="00D71124">
      <w:pPr>
        <w:pStyle w:val="ListParagraph"/>
        <w:numPr>
          <w:ilvl w:val="0"/>
          <w:numId w:val="13"/>
        </w:numPr>
        <w:rPr>
          <w:lang w:val="es-ES" w:eastAsia="es-ES"/>
        </w:rPr>
      </w:pPr>
      <w:r w:rsidRPr="00A422C2">
        <w:rPr>
          <w:lang w:val="es-ES" w:eastAsia="es-ES"/>
        </w:rPr>
        <w:t>Aprendizaje del lenguaje de programación Python para su empleo en el desarrollo del proyecto.</w:t>
      </w:r>
    </w:p>
    <w:p w14:paraId="311D16E2" w14:textId="77777777" w:rsidR="00D71124" w:rsidRPr="00A422C2" w:rsidRDefault="00D71124" w:rsidP="00D71124">
      <w:pPr>
        <w:pStyle w:val="ListParagraph"/>
        <w:numPr>
          <w:ilvl w:val="1"/>
          <w:numId w:val="13"/>
        </w:numPr>
        <w:rPr>
          <w:lang w:val="es-ES" w:eastAsia="es-ES"/>
        </w:rPr>
      </w:pPr>
      <w:r w:rsidRPr="00A422C2">
        <w:rPr>
          <w:lang w:val="es-ES" w:eastAsia="es-ES"/>
        </w:rPr>
        <w:t>Aprendizaje de Python básico.</w:t>
      </w:r>
    </w:p>
    <w:p w14:paraId="4403A11C" w14:textId="6E3BDC8C" w:rsidR="00D71124" w:rsidRPr="00A422C2" w:rsidRDefault="00D71124" w:rsidP="00D71124">
      <w:pPr>
        <w:pStyle w:val="ListParagraph"/>
        <w:numPr>
          <w:ilvl w:val="1"/>
          <w:numId w:val="13"/>
        </w:numPr>
        <w:rPr>
          <w:lang w:val="es-ES" w:eastAsia="es-ES"/>
        </w:rPr>
      </w:pPr>
      <w:r w:rsidRPr="00A422C2">
        <w:rPr>
          <w:lang w:val="es-ES" w:eastAsia="es-ES"/>
        </w:rPr>
        <w:t>Aprendizaje de las librerías de Python para el procesamiento de imagen, Machine Learning</w:t>
      </w:r>
      <w:r w:rsidR="004B3212">
        <w:rPr>
          <w:lang w:val="es-ES" w:eastAsia="es-ES"/>
        </w:rPr>
        <w:t xml:space="preserve"> (ML</w:t>
      </w:r>
      <w:r w:rsidR="004B3212">
        <w:rPr>
          <w:lang w:val="es-ES" w:eastAsia="es-ES"/>
        </w:rPr>
        <w:fldChar w:fldCharType="begin"/>
      </w:r>
      <w:r w:rsidR="004B3212" w:rsidRPr="004B3212">
        <w:rPr>
          <w:lang w:val="es-ES"/>
        </w:rPr>
        <w:instrText xml:space="preserve"> XE "</w:instrText>
      </w:r>
      <w:r w:rsidR="004B3212" w:rsidRPr="009370F3">
        <w:rPr>
          <w:lang w:val="es-ES" w:eastAsia="es-ES"/>
        </w:rPr>
        <w:instrText>ML</w:instrText>
      </w:r>
      <w:r w:rsidR="004B3212" w:rsidRPr="004B3212">
        <w:rPr>
          <w:lang w:val="es-ES"/>
        </w:rPr>
        <w:instrText>" \t "</w:instrText>
      </w:r>
      <w:r w:rsidR="004B3212" w:rsidRPr="004B3212">
        <w:rPr>
          <w:rFonts w:cstheme="minorHAnsi"/>
          <w:i/>
          <w:lang w:val="es-ES"/>
        </w:rPr>
        <w:instrText>Machine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y Deep Learning</w:t>
      </w:r>
      <w:r w:rsidR="004B3212">
        <w:rPr>
          <w:lang w:val="es-ES" w:eastAsia="es-ES"/>
        </w:rPr>
        <w:t xml:space="preserve"> (DL</w:t>
      </w:r>
      <w:r w:rsidR="004B3212">
        <w:rPr>
          <w:lang w:val="es-ES" w:eastAsia="es-ES"/>
        </w:rPr>
        <w:fldChar w:fldCharType="begin"/>
      </w:r>
      <w:r w:rsidR="004B3212" w:rsidRPr="004B3212">
        <w:rPr>
          <w:lang w:val="es-ES"/>
        </w:rPr>
        <w:instrText xml:space="preserve"> XE "</w:instrText>
      </w:r>
      <w:r w:rsidR="004B3212" w:rsidRPr="00CF18F5">
        <w:rPr>
          <w:lang w:val="es-ES" w:eastAsia="es-ES"/>
        </w:rPr>
        <w:instrText>DL</w:instrText>
      </w:r>
      <w:r w:rsidR="004B3212" w:rsidRPr="004B3212">
        <w:rPr>
          <w:lang w:val="es-ES"/>
        </w:rPr>
        <w:instrText>" \t "</w:instrText>
      </w:r>
      <w:r w:rsidR="004B3212" w:rsidRPr="004B3212">
        <w:rPr>
          <w:rFonts w:cstheme="minorHAnsi"/>
          <w:i/>
          <w:lang w:val="es-ES"/>
        </w:rPr>
        <w:instrText>Deep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w:t>
      </w:r>
    </w:p>
    <w:p w14:paraId="5A48942D" w14:textId="6384A5A1" w:rsidR="00D71124" w:rsidRPr="00A422C2" w:rsidRDefault="00D71124" w:rsidP="00D71124">
      <w:pPr>
        <w:pStyle w:val="ListParagraph"/>
        <w:numPr>
          <w:ilvl w:val="0"/>
          <w:numId w:val="13"/>
        </w:numPr>
        <w:rPr>
          <w:lang w:val="es-ES" w:eastAsia="es-ES"/>
        </w:rPr>
      </w:pPr>
      <w:r w:rsidRPr="00A422C2">
        <w:rPr>
          <w:lang w:val="es-ES" w:eastAsia="es-ES"/>
        </w:rPr>
        <w:t xml:space="preserve">Análisis de las imágenes médicas para la detección del </w:t>
      </w:r>
      <w:r w:rsidR="00C93EE9">
        <w:rPr>
          <w:lang w:val="es-ES" w:eastAsia="es-ES"/>
        </w:rPr>
        <w:t>GBM</w:t>
      </w:r>
      <w:r w:rsidRPr="00A422C2">
        <w:rPr>
          <w:lang w:val="es-ES" w:eastAsia="es-ES"/>
        </w:rPr>
        <w:t>.</w:t>
      </w:r>
    </w:p>
    <w:p w14:paraId="2D69567E" w14:textId="77777777" w:rsidR="00D71124" w:rsidRPr="00A422C2" w:rsidRDefault="00D71124" w:rsidP="00D71124">
      <w:pPr>
        <w:pStyle w:val="ListParagraph"/>
        <w:numPr>
          <w:ilvl w:val="1"/>
          <w:numId w:val="13"/>
        </w:numPr>
        <w:rPr>
          <w:lang w:val="es-ES" w:eastAsia="es-ES"/>
        </w:rPr>
      </w:pPr>
      <w:r w:rsidRPr="00A422C2">
        <w:rPr>
          <w:lang w:val="es-ES" w:eastAsia="es-ES"/>
        </w:rPr>
        <w:t>Procesamiento previo de las imágenes médicas para facilitar el paso posterior de identificación del tumor.</w:t>
      </w:r>
    </w:p>
    <w:p w14:paraId="3D27F8F0" w14:textId="77777777" w:rsidR="00D71124" w:rsidRPr="00A422C2" w:rsidRDefault="00D71124" w:rsidP="00D71124">
      <w:pPr>
        <w:pStyle w:val="ListParagraph"/>
        <w:numPr>
          <w:ilvl w:val="1"/>
          <w:numId w:val="13"/>
        </w:numPr>
        <w:rPr>
          <w:lang w:val="es-ES" w:eastAsia="es-ES"/>
        </w:rPr>
      </w:pPr>
      <w:r w:rsidRPr="00A422C2">
        <w:rPr>
          <w:lang w:val="es-ES" w:eastAsia="es-ES"/>
        </w:rPr>
        <w:t>Localización del tumor mediante técnicas de procesamiento de imagen.</w:t>
      </w:r>
    </w:p>
    <w:p w14:paraId="4185EEDF" w14:textId="77777777" w:rsidR="00D71124" w:rsidRPr="00A422C2" w:rsidRDefault="00D71124" w:rsidP="00D71124">
      <w:pPr>
        <w:pStyle w:val="ListParagraph"/>
        <w:numPr>
          <w:ilvl w:val="1"/>
          <w:numId w:val="13"/>
        </w:numPr>
        <w:rPr>
          <w:lang w:val="es-ES" w:eastAsia="es-ES"/>
        </w:rPr>
      </w:pPr>
      <w:r w:rsidRPr="00A422C2">
        <w:rPr>
          <w:lang w:val="es-ES" w:eastAsia="es-ES"/>
        </w:rPr>
        <w:t>Extracción de marcadores a partir de la imagen procesada para el sistema de predicción.</w:t>
      </w:r>
    </w:p>
    <w:p w14:paraId="4A29B921" w14:textId="39D3D531" w:rsidR="00D71124" w:rsidRPr="00A422C2" w:rsidRDefault="00D71124" w:rsidP="00D71124">
      <w:pPr>
        <w:pStyle w:val="ListParagraph"/>
        <w:numPr>
          <w:ilvl w:val="1"/>
          <w:numId w:val="13"/>
        </w:numPr>
        <w:rPr>
          <w:lang w:val="es-ES" w:eastAsia="es-ES"/>
        </w:rPr>
      </w:pPr>
      <w:r w:rsidRPr="00A422C2">
        <w:rPr>
          <w:lang w:val="es-ES" w:eastAsia="es-ES"/>
        </w:rPr>
        <w:t xml:space="preserve">Se plantea la detección de la zona del tumor mediante </w:t>
      </w:r>
      <w:r w:rsidR="00BD1448">
        <w:rPr>
          <w:lang w:val="es-ES" w:eastAsia="es-ES"/>
        </w:rPr>
        <w:t>DL</w:t>
      </w:r>
      <w:r w:rsidRPr="00A422C2">
        <w:rPr>
          <w:lang w:val="es-ES" w:eastAsia="es-ES"/>
        </w:rPr>
        <w:t xml:space="preserve"> (identificación en la propia imagen de la zona del </w:t>
      </w:r>
      <w:r w:rsidR="00C93EE9">
        <w:rPr>
          <w:lang w:val="es-ES" w:eastAsia="es-ES"/>
        </w:rPr>
        <w:t>GBM</w:t>
      </w:r>
      <w:r w:rsidRPr="00A422C2">
        <w:rPr>
          <w:lang w:val="es-ES" w:eastAsia="es-ES"/>
        </w:rPr>
        <w:t>) como mejora para el sistema. (Extra)</w:t>
      </w:r>
    </w:p>
    <w:p w14:paraId="21DDB08E" w14:textId="3BABA2A9" w:rsidR="00D71124" w:rsidRPr="00A422C2" w:rsidRDefault="00D71124" w:rsidP="00D71124">
      <w:pPr>
        <w:pStyle w:val="ListParagraph"/>
        <w:numPr>
          <w:ilvl w:val="0"/>
          <w:numId w:val="13"/>
        </w:numPr>
        <w:rPr>
          <w:lang w:val="es-ES" w:eastAsia="es-ES"/>
        </w:rPr>
      </w:pPr>
      <w:r w:rsidRPr="00A422C2">
        <w:rPr>
          <w:lang w:val="es-ES" w:eastAsia="es-ES"/>
        </w:rPr>
        <w:t xml:space="preserve">Desarrollo del sistema de predicción mediante los datos poblacionales y los marcadores extraídos mediante </w:t>
      </w:r>
      <w:r w:rsidR="004B3212">
        <w:rPr>
          <w:lang w:val="es-ES" w:eastAsia="es-ES"/>
        </w:rPr>
        <w:t xml:space="preserve">ML </w:t>
      </w:r>
      <w:r w:rsidRPr="00A422C2">
        <w:rPr>
          <w:lang w:val="es-ES" w:eastAsia="es-ES"/>
        </w:rPr>
        <w:t xml:space="preserve">/ </w:t>
      </w:r>
      <w:r w:rsidR="004B3212">
        <w:rPr>
          <w:lang w:val="es-ES" w:eastAsia="es-ES"/>
        </w:rPr>
        <w:t>DL</w:t>
      </w:r>
      <w:r w:rsidRPr="00A422C2">
        <w:rPr>
          <w:lang w:val="es-ES" w:eastAsia="es-ES"/>
        </w:rPr>
        <w:t>.</w:t>
      </w:r>
    </w:p>
    <w:p w14:paraId="50CAFD32" w14:textId="77777777" w:rsidR="00D71124" w:rsidRPr="00A422C2" w:rsidRDefault="00D71124" w:rsidP="00D71124">
      <w:pPr>
        <w:pStyle w:val="ListParagraph"/>
        <w:numPr>
          <w:ilvl w:val="1"/>
          <w:numId w:val="13"/>
        </w:numPr>
        <w:rPr>
          <w:lang w:val="es-ES" w:eastAsia="es-ES"/>
        </w:rPr>
      </w:pPr>
      <w:r w:rsidRPr="00A422C2">
        <w:rPr>
          <w:lang w:val="es-ES" w:eastAsia="es-ES"/>
        </w:rPr>
        <w:t>Selección de los parámetros poblacionales para el desarrollo del sistema.</w:t>
      </w:r>
    </w:p>
    <w:p w14:paraId="16603731" w14:textId="77777777" w:rsidR="00D71124" w:rsidRPr="00A422C2" w:rsidRDefault="00D71124" w:rsidP="00D71124">
      <w:pPr>
        <w:pStyle w:val="ListParagraph"/>
        <w:numPr>
          <w:ilvl w:val="1"/>
          <w:numId w:val="13"/>
        </w:numPr>
        <w:rPr>
          <w:lang w:val="es-ES" w:eastAsia="es-ES"/>
        </w:rPr>
      </w:pPr>
      <w:r w:rsidRPr="00A422C2">
        <w:rPr>
          <w:lang w:val="es-ES" w:eastAsia="es-ES"/>
        </w:rPr>
        <w:t>Organización y procesamiento de los datos que van a ser empleados por el sistema inteligente.</w:t>
      </w:r>
    </w:p>
    <w:p w14:paraId="043205FB" w14:textId="47B0C998" w:rsidR="00D71124" w:rsidRPr="00A422C2" w:rsidRDefault="00D71124" w:rsidP="00D71124">
      <w:pPr>
        <w:pStyle w:val="ListParagraph"/>
        <w:numPr>
          <w:ilvl w:val="1"/>
          <w:numId w:val="13"/>
        </w:numPr>
        <w:rPr>
          <w:lang w:val="es-ES" w:eastAsia="es-ES"/>
        </w:rPr>
      </w:pPr>
      <w:r w:rsidRPr="00A422C2">
        <w:rPr>
          <w:lang w:val="es-ES" w:eastAsia="es-ES"/>
        </w:rPr>
        <w:t xml:space="preserve">Elaboración del sistema de detección y predicción del desarrollo del </w:t>
      </w:r>
      <w:r w:rsidR="00C93EE9">
        <w:rPr>
          <w:lang w:val="es-ES" w:eastAsia="es-ES"/>
        </w:rPr>
        <w:t>GBM</w:t>
      </w:r>
      <w:r w:rsidRPr="00A422C2">
        <w:rPr>
          <w:lang w:val="es-ES" w:eastAsia="es-ES"/>
        </w:rPr>
        <w:t xml:space="preserve"> en un futuro.</w:t>
      </w:r>
    </w:p>
    <w:p w14:paraId="0E1C23FC" w14:textId="77777777" w:rsidR="00D71124" w:rsidRPr="00A422C2" w:rsidRDefault="00D71124" w:rsidP="00D71124">
      <w:pPr>
        <w:pStyle w:val="ListParagraph"/>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689D3E0E" w14:textId="77777777" w:rsidR="00D71124" w:rsidRPr="00A422C2" w:rsidRDefault="00D71124" w:rsidP="00D71124">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7362922C" w14:textId="77777777" w:rsidR="00D71124" w:rsidRPr="00A422C2" w:rsidRDefault="00D71124" w:rsidP="00D71124">
      <w:pPr>
        <w:pStyle w:val="ListParagraph"/>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278EA230" w14:textId="03632B65" w:rsidR="00D71124" w:rsidRPr="00A422C2" w:rsidRDefault="00D71124" w:rsidP="00D71124">
      <w:pPr>
        <w:pStyle w:val="ListParagraph"/>
        <w:numPr>
          <w:ilvl w:val="1"/>
          <w:numId w:val="13"/>
        </w:numPr>
        <w:rPr>
          <w:lang w:val="es-ES" w:eastAsia="es-ES"/>
        </w:rPr>
      </w:pPr>
      <w:r w:rsidRPr="00A422C2">
        <w:rPr>
          <w:lang w:val="es-ES" w:eastAsia="es-ES"/>
        </w:rPr>
        <w:t xml:space="preserve">Definición de una </w:t>
      </w:r>
      <w:r w:rsidR="00BD1448">
        <w:rPr>
          <w:lang w:val="es-ES" w:eastAsia="es-ES"/>
        </w:rPr>
        <w:t>base de datos (BD</w:t>
      </w:r>
      <w:r w:rsidR="00BD1448">
        <w:rPr>
          <w:lang w:val="es-ES" w:eastAsia="es-ES"/>
        </w:rPr>
        <w:fldChar w:fldCharType="begin"/>
      </w:r>
      <w:r w:rsidR="00BD1448" w:rsidRPr="00BD1448">
        <w:rPr>
          <w:lang w:val="es-ES"/>
        </w:rPr>
        <w:instrText xml:space="preserve"> XE "</w:instrText>
      </w:r>
      <w:r w:rsidR="00BD1448" w:rsidRPr="00264756">
        <w:rPr>
          <w:lang w:val="es-ES" w:eastAsia="es-ES"/>
        </w:rPr>
        <w:instrText>BD</w:instrText>
      </w:r>
      <w:r w:rsidR="00BD1448" w:rsidRPr="00BD1448">
        <w:rPr>
          <w:lang w:val="es-ES"/>
        </w:rPr>
        <w:instrText>" \t "</w:instrText>
      </w:r>
      <w:r w:rsidR="00BD1448" w:rsidRPr="00BD1448">
        <w:rPr>
          <w:rFonts w:cstheme="minorHAnsi"/>
          <w:i/>
          <w:lang w:val="es-ES"/>
        </w:rPr>
        <w:instrText>Base de Datos</w:instrText>
      </w:r>
      <w:r w:rsidR="00BD1448" w:rsidRPr="00BD1448">
        <w:rPr>
          <w:lang w:val="es-ES"/>
        </w:rPr>
        <w:instrText>"</w:instrText>
      </w:r>
      <w:r w:rsidR="004229E7">
        <w:rPr>
          <w:lang w:val="es-ES"/>
        </w:rPr>
        <w:instrText xml:space="preserve"> \f “Acrónimos”</w:instrText>
      </w:r>
      <w:r w:rsidR="004229E7" w:rsidRPr="00C93EE9">
        <w:rPr>
          <w:lang w:val="es-ES"/>
        </w:rPr>
        <w:instrText xml:space="preserve"> </w:instrText>
      </w:r>
      <w:r w:rsidR="00BD1448">
        <w:rPr>
          <w:lang w:val="es-ES" w:eastAsia="es-ES"/>
        </w:rPr>
        <w:fldChar w:fldCharType="end"/>
      </w:r>
      <w:r w:rsidR="00BD1448">
        <w:rPr>
          <w:lang w:val="es-ES" w:eastAsia="es-ES"/>
        </w:rPr>
        <w:t>)</w:t>
      </w:r>
      <w:r w:rsidRPr="00A422C2">
        <w:rPr>
          <w:lang w:val="es-ES" w:eastAsia="es-ES"/>
        </w:rPr>
        <w:t xml:space="preserve"> para el almacenamiento de los datos de los pacientes y su gestión. </w:t>
      </w:r>
    </w:p>
    <w:p w14:paraId="25F0DD30" w14:textId="77777777" w:rsidR="00D71124" w:rsidRPr="00A422C2" w:rsidRDefault="00D71124" w:rsidP="00D71124">
      <w:pPr>
        <w:pStyle w:val="ListParagraph"/>
        <w:numPr>
          <w:ilvl w:val="1"/>
          <w:numId w:val="13"/>
        </w:numPr>
        <w:rPr>
          <w:lang w:val="es-ES" w:eastAsia="es-ES"/>
        </w:rPr>
      </w:pPr>
      <w:r w:rsidRPr="00A422C2">
        <w:rPr>
          <w:lang w:val="es-ES" w:eastAsia="es-ES"/>
        </w:rPr>
        <w:t>Interfaz gráfica que permita la gestión de los pacientes, permitiendo realizar las funciones CRUD (</w:t>
      </w:r>
      <w:proofErr w:type="spellStart"/>
      <w:r w:rsidRPr="00A422C2">
        <w:rPr>
          <w:i/>
          <w:iCs/>
          <w:lang w:val="es-ES" w:eastAsia="es-ES"/>
        </w:rPr>
        <w:t>Create</w:t>
      </w:r>
      <w:proofErr w:type="spellEnd"/>
      <w:r w:rsidRPr="00A422C2">
        <w:rPr>
          <w:i/>
          <w:iCs/>
          <w:lang w:val="es-ES" w:eastAsia="es-ES"/>
        </w:rPr>
        <w:t xml:space="preserve">, </w:t>
      </w:r>
      <w:proofErr w:type="spellStart"/>
      <w:r w:rsidRPr="00A422C2">
        <w:rPr>
          <w:i/>
          <w:iCs/>
          <w:lang w:val="es-ES" w:eastAsia="es-ES"/>
        </w:rPr>
        <w:t>Read</w:t>
      </w:r>
      <w:proofErr w:type="spellEnd"/>
      <w:r w:rsidRPr="00A422C2">
        <w:rPr>
          <w:i/>
          <w:iCs/>
          <w:lang w:val="es-ES" w:eastAsia="es-ES"/>
        </w:rPr>
        <w:t xml:space="preserve">, </w:t>
      </w:r>
      <w:proofErr w:type="spellStart"/>
      <w:r w:rsidRPr="00A422C2">
        <w:rPr>
          <w:i/>
          <w:iCs/>
          <w:lang w:val="es-ES" w:eastAsia="es-ES"/>
        </w:rPr>
        <w:t>Update</w:t>
      </w:r>
      <w:proofErr w:type="spellEnd"/>
      <w:r w:rsidRPr="00A422C2">
        <w:rPr>
          <w:i/>
          <w:iCs/>
          <w:lang w:val="es-ES" w:eastAsia="es-ES"/>
        </w:rPr>
        <w:t xml:space="preserve"> and </w:t>
      </w:r>
      <w:proofErr w:type="spellStart"/>
      <w:r w:rsidRPr="00A422C2">
        <w:rPr>
          <w:i/>
          <w:iCs/>
          <w:lang w:val="es-ES" w:eastAsia="es-ES"/>
        </w:rPr>
        <w:t>Delete</w:t>
      </w:r>
      <w:proofErr w:type="spellEnd"/>
      <w:r w:rsidRPr="00A422C2">
        <w:rPr>
          <w:lang w:val="es-ES" w:eastAsia="es-ES"/>
        </w:rPr>
        <w:t>).</w:t>
      </w:r>
    </w:p>
    <w:p w14:paraId="2462346F" w14:textId="77777777" w:rsidR="00D71124" w:rsidRPr="00A422C2" w:rsidRDefault="00D71124" w:rsidP="00D71124">
      <w:pPr>
        <w:pStyle w:val="ListParagraph"/>
        <w:numPr>
          <w:ilvl w:val="1"/>
          <w:numId w:val="13"/>
        </w:numPr>
        <w:rPr>
          <w:lang w:val="es-ES" w:eastAsia="es-ES"/>
        </w:rPr>
      </w:pPr>
      <w:r w:rsidRPr="00A422C2">
        <w:rPr>
          <w:lang w:val="es-ES" w:eastAsia="es-ES"/>
        </w:rPr>
        <w:lastRenderedPageBreak/>
        <w:t>Visualización de distintas variables estadísticas.</w:t>
      </w:r>
    </w:p>
    <w:p w14:paraId="6682506D" w14:textId="34009C33" w:rsidR="00D71124" w:rsidRPr="00A422C2" w:rsidRDefault="00A178A4" w:rsidP="00A178A4">
      <w:pPr>
        <w:pStyle w:val="Heading3"/>
        <w:rPr>
          <w:lang w:val="es-ES"/>
        </w:rPr>
      </w:pPr>
      <w:bookmarkStart w:id="20" w:name="_Toc73693250"/>
      <w:r>
        <w:rPr>
          <w:lang w:val="es-ES"/>
        </w:rPr>
        <w:t xml:space="preserve">Diagrama de </w:t>
      </w:r>
      <w:r w:rsidR="00CC7EE1">
        <w:rPr>
          <w:lang w:val="es-ES"/>
        </w:rPr>
        <w:t>G</w:t>
      </w:r>
      <w:r>
        <w:rPr>
          <w:lang w:val="es-ES"/>
        </w:rPr>
        <w:t>antt</w:t>
      </w:r>
      <w:bookmarkEnd w:id="20"/>
    </w:p>
    <w:p w14:paraId="30545817" w14:textId="77777777" w:rsidR="00D71124" w:rsidRPr="00A422C2" w:rsidRDefault="00D71124" w:rsidP="00D71124">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EC432D0" w14:textId="77777777" w:rsidR="00D71124" w:rsidRPr="00A422C2" w:rsidRDefault="00D71124" w:rsidP="00D71124">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37DE21D7" w14:textId="7327C5FC" w:rsidR="00D71124" w:rsidRPr="00A422C2" w:rsidRDefault="00D71124" w:rsidP="00D71124">
      <w:pPr>
        <w:rPr>
          <w:lang w:val="es-ES" w:eastAsia="es-ES"/>
        </w:rPr>
      </w:pPr>
      <w:r w:rsidRPr="00A422C2">
        <w:rPr>
          <w:lang w:val="es-ES" w:eastAsia="es-ES"/>
        </w:rPr>
        <w:t>De esta forma, se expone el diagrama de Gantt desarrollado en la</w:t>
      </w:r>
      <w:r w:rsidR="000E46C5">
        <w:rPr>
          <w:lang w:val="es-ES" w:eastAsia="es-ES"/>
        </w:rPr>
        <w:t xml:space="preserve"> </w:t>
      </w:r>
      <w:r w:rsidR="000E46C5">
        <w:rPr>
          <w:lang w:val="es-ES" w:eastAsia="es-ES"/>
        </w:rPr>
        <w:fldChar w:fldCharType="begin"/>
      </w:r>
      <w:r w:rsidR="000E46C5">
        <w:rPr>
          <w:lang w:val="es-ES" w:eastAsia="es-ES"/>
        </w:rPr>
        <w:instrText xml:space="preserve"> REF _Ref61862302 \h </w:instrText>
      </w:r>
      <w:r w:rsidR="000E46C5">
        <w:rPr>
          <w:lang w:val="es-ES" w:eastAsia="es-ES"/>
        </w:rPr>
      </w:r>
      <w:r w:rsidR="000E46C5">
        <w:rPr>
          <w:lang w:val="es-ES" w:eastAsia="es-ES"/>
        </w:rPr>
        <w:fldChar w:fldCharType="separate"/>
      </w:r>
      <w:r w:rsidR="00771A69" w:rsidRPr="002042FE">
        <w:rPr>
          <w:lang w:val="es-ES"/>
        </w:rPr>
        <w:t xml:space="preserve">Figura </w:t>
      </w:r>
      <w:r w:rsidR="00771A69">
        <w:rPr>
          <w:noProof/>
          <w:lang w:val="es-ES"/>
        </w:rPr>
        <w:t>2</w:t>
      </w:r>
      <w:r w:rsidR="000E46C5">
        <w:rPr>
          <w:lang w:val="es-ES" w:eastAsia="es-ES"/>
        </w:rPr>
        <w:fldChar w:fldCharType="end"/>
      </w:r>
      <w:r w:rsidRPr="00A422C2">
        <w:rPr>
          <w:lang w:val="es-ES" w:eastAsia="es-ES"/>
        </w:rPr>
        <w:t>.</w:t>
      </w:r>
    </w:p>
    <w:p w14:paraId="5FC50B7F" w14:textId="77777777" w:rsidR="00D71124" w:rsidRPr="00A422C2" w:rsidRDefault="00D71124" w:rsidP="00D71124">
      <w:pPr>
        <w:rPr>
          <w:lang w:val="es-ES" w:eastAsia="es-ES"/>
        </w:rPr>
        <w:sectPr w:rsidR="00D71124" w:rsidRPr="00A422C2" w:rsidSect="00FD44B1">
          <w:headerReference w:type="default" r:id="rId20"/>
          <w:pgSz w:w="11906" w:h="16838"/>
          <w:pgMar w:top="1417" w:right="1701" w:bottom="1417" w:left="1701" w:header="708" w:footer="708" w:gutter="0"/>
          <w:pgNumType w:start="1"/>
          <w:cols w:space="708"/>
          <w:docGrid w:linePitch="360"/>
        </w:sectPr>
      </w:pPr>
    </w:p>
    <w:p w14:paraId="2556F189" w14:textId="77777777" w:rsidR="00D71124" w:rsidRPr="00A422C2" w:rsidRDefault="00D71124" w:rsidP="00D71124">
      <w:pPr>
        <w:rPr>
          <w:lang w:val="es-ES" w:eastAsia="es-ES"/>
        </w:rPr>
      </w:pPr>
      <w:r w:rsidRPr="00A422C2">
        <w:rPr>
          <w:noProof/>
          <w:lang w:val="es-ES" w:eastAsia="es-ES"/>
        </w:rPr>
        <w:lastRenderedPageBreak/>
        <mc:AlternateContent>
          <mc:Choice Requires="wpg">
            <w:drawing>
              <wp:anchor distT="0" distB="0" distL="114300" distR="114300" simplePos="0" relativeHeight="251798528" behindDoc="0" locked="0" layoutInCell="1" allowOverlap="1" wp14:anchorId="3A732D00" wp14:editId="73ED620F">
                <wp:simplePos x="0" y="0"/>
                <wp:positionH relativeFrom="margin">
                  <wp:posOffset>-139700</wp:posOffset>
                </wp:positionH>
                <wp:positionV relativeFrom="paragraph">
                  <wp:posOffset>417830</wp:posOffset>
                </wp:positionV>
                <wp:extent cx="9281795" cy="3954780"/>
                <wp:effectExtent l="0" t="0" r="1905" b="0"/>
                <wp:wrapTopAndBottom/>
                <wp:docPr id="24" name="Group 24"/>
                <wp:cNvGraphicFramePr/>
                <a:graphic xmlns:a="http://schemas.openxmlformats.org/drawingml/2006/main">
                  <a:graphicData uri="http://schemas.microsoft.com/office/word/2010/wordprocessingGroup">
                    <wpg:wgp>
                      <wpg:cNvGrpSpPr/>
                      <wpg:grpSpPr>
                        <a:xfrm>
                          <a:off x="0" y="0"/>
                          <a:ext cx="9281795" cy="3954780"/>
                          <a:chOff x="-474387" y="571711"/>
                          <a:chExt cx="9282765" cy="3676432"/>
                        </a:xfrm>
                      </wpg:grpSpPr>
                      <pic:pic xmlns:pic="http://schemas.openxmlformats.org/drawingml/2006/picture">
                        <pic:nvPicPr>
                          <pic:cNvPr id="25" name="Picture 25"/>
                          <pic:cNvPicPr>
                            <a:picLocks noChangeAspect="1"/>
                          </pic:cNvPicPr>
                        </pic:nvPicPr>
                        <pic:blipFill rotWithShape="1">
                          <a:blip r:embed="rId21">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26" name="Text Box 26"/>
                        <wps:cNvSpPr txBox="1"/>
                        <wps:spPr>
                          <a:xfrm>
                            <a:off x="-143852" y="3981443"/>
                            <a:ext cx="8952230" cy="266700"/>
                          </a:xfrm>
                          <a:prstGeom prst="rect">
                            <a:avLst/>
                          </a:prstGeom>
                          <a:solidFill>
                            <a:prstClr val="white"/>
                          </a:solidFill>
                          <a:ln>
                            <a:noFill/>
                          </a:ln>
                        </wps:spPr>
                        <wps:txbx>
                          <w:txbxContent>
                            <w:p w14:paraId="0F3538AA" w14:textId="2AF7ABC1" w:rsidR="008C21BF" w:rsidRPr="002042FE" w:rsidRDefault="008C21BF" w:rsidP="00D71124">
                              <w:pPr>
                                <w:pStyle w:val="Caption"/>
                                <w:ind w:firstLine="0"/>
                                <w:jc w:val="center"/>
                                <w:rPr>
                                  <w:noProof/>
                                  <w:szCs w:val="22"/>
                                  <w:lang w:val="es-ES" w:eastAsia="es-ES"/>
                                </w:rPr>
                              </w:pPr>
                              <w:bookmarkStart w:id="21" w:name="_Ref61862302"/>
                              <w:bookmarkStart w:id="22" w:name="_Toc73693295"/>
                              <w:r w:rsidRPr="002042FE">
                                <w:rPr>
                                  <w:lang w:val="es-ES"/>
                                </w:rPr>
                                <w:t xml:space="preserve">Figura </w:t>
                              </w:r>
                              <w:r>
                                <w:fldChar w:fldCharType="begin"/>
                              </w:r>
                              <w:r w:rsidRPr="002042FE">
                                <w:rPr>
                                  <w:lang w:val="es-ES"/>
                                </w:rPr>
                                <w:instrText xml:space="preserve"> SEQ Figura \* ARABIC </w:instrText>
                              </w:r>
                              <w:r>
                                <w:fldChar w:fldCharType="separate"/>
                              </w:r>
                              <w:r w:rsidR="00291B1D">
                                <w:rPr>
                                  <w:noProof/>
                                  <w:lang w:val="es-ES"/>
                                </w:rPr>
                                <w:t>2</w:t>
                              </w:r>
                              <w:r>
                                <w:fldChar w:fldCharType="end"/>
                              </w:r>
                              <w:bookmarkEnd w:id="21"/>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732D00" id="Group 24" o:spid="_x0000_s1041" style="position:absolute;left:0;text-align:left;margin-left:-11pt;margin-top:32.9pt;width:730.85pt;height:311.4pt;z-index:251798528;mso-position-horizontal-relative:margin;mso-width-relative:margin;mso-height-relative:margin" coordorigin="-4743,5717" coordsize="92827,36764"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">
                <v:shape id="Picture 25" o:spid="_x0000_s1042" type="#_x0000_t75" style="position:absolute;left:-4743;top:5717;width:91477;height:321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">
                  <v:imagedata r:id="rId22" o:title="" cropleft="-258f" cropright="3244f"/>
                </v:shape>
                <v:shape id="Text Box 26" o:spid="_x0000_s1043" type="#_x0000_t202" style="position:absolute;left:-1438;top:39814;width:8952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" stroked="f">
                  <v:textbox inset="0,0,0,0">
                    <w:txbxContent>
                      <w:p w14:paraId="0F3538AA" w14:textId="2AF7ABC1" w:rsidR="008C21BF" w:rsidRPr="002042FE" w:rsidRDefault="008C21BF" w:rsidP="00D71124">
                        <w:pPr>
                          <w:pStyle w:val="Caption"/>
                          <w:ind w:firstLine="0"/>
                          <w:jc w:val="center"/>
                          <w:rPr>
                            <w:noProof/>
                            <w:szCs w:val="22"/>
                            <w:lang w:val="es-ES" w:eastAsia="es-ES"/>
                          </w:rPr>
                        </w:pPr>
                        <w:bookmarkStart w:id="23" w:name="_Ref61862302"/>
                        <w:bookmarkStart w:id="24" w:name="_Toc73693295"/>
                        <w:r w:rsidRPr="002042FE">
                          <w:rPr>
                            <w:lang w:val="es-ES"/>
                          </w:rPr>
                          <w:t xml:space="preserve">Figura </w:t>
                        </w:r>
                        <w:r>
                          <w:fldChar w:fldCharType="begin"/>
                        </w:r>
                        <w:r w:rsidRPr="002042FE">
                          <w:rPr>
                            <w:lang w:val="es-ES"/>
                          </w:rPr>
                          <w:instrText xml:space="preserve"> SEQ Figura \* ARABIC </w:instrText>
                        </w:r>
                        <w:r>
                          <w:fldChar w:fldCharType="separate"/>
                        </w:r>
                        <w:r w:rsidR="00291B1D">
                          <w:rPr>
                            <w:noProof/>
                            <w:lang w:val="es-ES"/>
                          </w:rPr>
                          <w:t>2</w:t>
                        </w:r>
                        <w:r>
                          <w:fldChar w:fldCharType="end"/>
                        </w:r>
                        <w:bookmarkEnd w:id="23"/>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4"/>
                      </w:p>
                    </w:txbxContent>
                  </v:textbox>
                </v:shape>
                <w10:wrap type="topAndBottom" anchorx="margin"/>
              </v:group>
            </w:pict>
          </mc:Fallback>
        </mc:AlternateContent>
      </w:r>
    </w:p>
    <w:p w14:paraId="137CEBEA" w14:textId="77777777" w:rsidR="00D71124" w:rsidRPr="00A422C2" w:rsidRDefault="00D71124" w:rsidP="00D71124">
      <w:pPr>
        <w:ind w:firstLine="0"/>
        <w:jc w:val="left"/>
        <w:rPr>
          <w:lang w:val="es-ES" w:eastAsia="es-ES"/>
        </w:rPr>
      </w:pPr>
    </w:p>
    <w:p w14:paraId="0AA491B0" w14:textId="77777777" w:rsidR="00D71124" w:rsidRDefault="00D71124" w:rsidP="00E924C7">
      <w:pPr>
        <w:rPr>
          <w:lang w:val="es-ES" w:eastAsia="es-ES"/>
        </w:rPr>
        <w:sectPr w:rsidR="00D71124" w:rsidSect="00A178A4">
          <w:headerReference w:type="default" r:id="rId23"/>
          <w:pgSz w:w="16838" w:h="11906" w:orient="landscape"/>
          <w:pgMar w:top="1701" w:right="1417" w:bottom="1701" w:left="1417" w:header="708" w:footer="708" w:gutter="0"/>
          <w:cols w:space="708"/>
          <w:docGrid w:linePitch="360"/>
        </w:sectPr>
      </w:pPr>
    </w:p>
    <w:p w14:paraId="6A83A2A5" w14:textId="6FF483C5" w:rsidR="006350B6" w:rsidRPr="00A422C2" w:rsidRDefault="006350B6" w:rsidP="006350B6">
      <w:pPr>
        <w:pStyle w:val="Heading1"/>
        <w:rPr>
          <w:lang w:val="es-ES"/>
        </w:rPr>
      </w:pPr>
      <w:bookmarkStart w:id="25" w:name="_Toc73693251"/>
      <w:r w:rsidRPr="00A422C2">
        <w:rPr>
          <w:lang w:val="es-ES"/>
        </w:rPr>
        <w:lastRenderedPageBreak/>
        <w:t>ESTADO DEL ARTE</w:t>
      </w:r>
      <w:bookmarkEnd w:id="25"/>
    </w:p>
    <w:p w14:paraId="12701907" w14:textId="21854472" w:rsidR="006350B6" w:rsidRDefault="00CF4FBC" w:rsidP="006350B6">
      <w:pPr>
        <w:rPr>
          <w:lang w:val="es-ES" w:eastAsia="es-ES"/>
        </w:rPr>
      </w:pPr>
      <w:r w:rsidRPr="00A422C2">
        <w:rPr>
          <w:lang w:val="es-ES" w:eastAsia="es-ES"/>
        </w:rPr>
        <w:t xml:space="preserve">En esta sección se expone información sobre la enfermedad bajo estudio, el </w:t>
      </w:r>
      <w:r w:rsidR="00C93EE9">
        <w:rPr>
          <w:lang w:val="es-ES" w:eastAsia="es-ES"/>
        </w:rPr>
        <w:t>GBM</w:t>
      </w:r>
      <w:r w:rsidRPr="00A422C2">
        <w:rPr>
          <w:lang w:val="es-ES" w:eastAsia="es-ES"/>
        </w:rPr>
        <w:t xml:space="preserve"> </w:t>
      </w:r>
      <w:r w:rsidR="0016003D">
        <w:rPr>
          <w:lang w:val="es-ES" w:eastAsia="es-ES"/>
        </w:rPr>
        <w:t>m</w:t>
      </w:r>
      <w:r w:rsidRPr="00A422C2">
        <w:rPr>
          <w:lang w:val="es-ES" w:eastAsia="es-ES"/>
        </w:rPr>
        <w:t>ultiforme, así como un resumen de ML y sus aplicaciones en el ámbito médico</w:t>
      </w:r>
      <w:r w:rsidR="000459E5">
        <w:rPr>
          <w:lang w:val="es-ES" w:eastAsia="es-ES"/>
        </w:rPr>
        <w:t xml:space="preserve"> y para el procesamiento del </w:t>
      </w:r>
      <w:r w:rsidR="000459E5" w:rsidRPr="00AD232A">
        <w:rPr>
          <w:i/>
          <w:iCs/>
          <w:lang w:val="es-ES" w:eastAsia="es-ES"/>
        </w:rPr>
        <w:t>glioma</w:t>
      </w:r>
      <w:r w:rsidRPr="00A422C2">
        <w:rPr>
          <w:lang w:val="es-ES" w:eastAsia="es-ES"/>
        </w:rPr>
        <w:t>, información necesaria para la comprensión de la motivación de este proyecto.</w:t>
      </w:r>
    </w:p>
    <w:p w14:paraId="0D71D478" w14:textId="6A4406A1" w:rsidR="00092529" w:rsidRDefault="00092529" w:rsidP="00092529">
      <w:pPr>
        <w:pStyle w:val="Heading2"/>
        <w:rPr>
          <w:lang w:val="es-ES" w:eastAsia="es-ES"/>
        </w:rPr>
      </w:pPr>
      <w:bookmarkStart w:id="26" w:name="_Toc73693252"/>
      <w:r>
        <w:rPr>
          <w:lang w:val="es-ES" w:eastAsia="es-ES"/>
        </w:rPr>
        <w:t>Glioblastoma</w:t>
      </w:r>
      <w:r w:rsidR="009A5D52">
        <w:rPr>
          <w:lang w:val="es-ES" w:eastAsia="es-ES"/>
        </w:rPr>
        <w:t xml:space="preserve"> multiforme</w:t>
      </w:r>
      <w:bookmarkEnd w:id="26"/>
    </w:p>
    <w:p w14:paraId="4EBF3F41" w14:textId="0F373F15" w:rsidR="00D13CCD" w:rsidRPr="00D13CCD" w:rsidRDefault="00D13CCD" w:rsidP="00D13CCD">
      <w:pPr>
        <w:rPr>
          <w:lang w:val="es-ES" w:eastAsia="es-ES"/>
        </w:rPr>
      </w:pPr>
      <w:r>
        <w:rPr>
          <w:lang w:val="es-ES" w:eastAsia="es-ES"/>
        </w:rPr>
        <w:t>Los siguientes apartados recogen información básica sobre el GBM, la adquisición de imágenes asociadas a estos y su análisis.</w:t>
      </w:r>
    </w:p>
    <w:p w14:paraId="55F43C8F" w14:textId="23A8646E" w:rsidR="00AB2909" w:rsidRDefault="00D73CD7" w:rsidP="00092529">
      <w:pPr>
        <w:pStyle w:val="Heading3"/>
        <w:rPr>
          <w:lang w:val="es-ES" w:eastAsia="es-ES"/>
        </w:rPr>
      </w:pPr>
      <w:bookmarkStart w:id="27" w:name="_Toc73693253"/>
      <w:r>
        <w:rPr>
          <w:lang w:val="es-ES" w:eastAsia="es-ES"/>
        </w:rPr>
        <w:t xml:space="preserve">Clasificación de los </w:t>
      </w:r>
      <w:r w:rsidR="008A748A" w:rsidRPr="00AD232A">
        <w:rPr>
          <w:i/>
          <w:iCs/>
          <w:lang w:val="es-ES" w:eastAsia="es-ES"/>
        </w:rPr>
        <w:t>g</w:t>
      </w:r>
      <w:r w:rsidR="007A20D4" w:rsidRPr="00AD232A">
        <w:rPr>
          <w:i/>
          <w:iCs/>
          <w:lang w:val="es-ES" w:eastAsia="es-ES"/>
        </w:rPr>
        <w:t>l</w:t>
      </w:r>
      <w:r w:rsidRPr="00AD232A">
        <w:rPr>
          <w:i/>
          <w:iCs/>
          <w:lang w:val="es-ES" w:eastAsia="es-ES"/>
        </w:rPr>
        <w:t>iomas</w:t>
      </w:r>
      <w:bookmarkEnd w:id="27"/>
    </w:p>
    <w:p w14:paraId="6A30DE59" w14:textId="1BE3D1AA" w:rsidR="004F00DB" w:rsidRDefault="00315C3D" w:rsidP="004F00DB">
      <w:pPr>
        <w:rPr>
          <w:lang w:val="es-ES" w:eastAsia="es-ES"/>
        </w:rPr>
      </w:pPr>
      <w:r>
        <w:rPr>
          <w:lang w:val="es-ES" w:eastAsia="es-ES"/>
        </w:rPr>
        <w:t xml:space="preserve">Más allá de la clasificación de los </w:t>
      </w:r>
      <w:r w:rsidR="008A748A" w:rsidRPr="00AD232A">
        <w:rPr>
          <w:i/>
          <w:iCs/>
          <w:lang w:val="es-ES" w:eastAsia="es-ES"/>
        </w:rPr>
        <w:t>g</w:t>
      </w:r>
      <w:r w:rsidRPr="00AD232A">
        <w:rPr>
          <w:i/>
          <w:iCs/>
          <w:lang w:val="es-ES" w:eastAsia="es-ES"/>
        </w:rPr>
        <w:t>liomas</w:t>
      </w:r>
      <w:r>
        <w:rPr>
          <w:lang w:val="es-ES" w:eastAsia="es-ES"/>
        </w:rPr>
        <w:t xml:space="preserve"> en diferentes tipos, estos tumores se clasifican </w:t>
      </w:r>
      <w:r w:rsidR="00DA1ADC">
        <w:rPr>
          <w:lang w:val="es-ES" w:eastAsia="es-ES"/>
        </w:rPr>
        <w:t>de acuerdo con</w:t>
      </w:r>
      <w:r>
        <w:rPr>
          <w:lang w:val="es-ES" w:eastAsia="es-ES"/>
        </w:rPr>
        <w:t xml:space="preserve"> la presencia de características </w:t>
      </w:r>
      <w:proofErr w:type="spellStart"/>
      <w:r>
        <w:rPr>
          <w:lang w:val="es-ES" w:eastAsia="es-ES"/>
        </w:rPr>
        <w:t>anaplásicas</w:t>
      </w:r>
      <w:proofErr w:type="spellEnd"/>
      <w:r>
        <w:rPr>
          <w:lang w:val="es-ES" w:eastAsia="es-ES"/>
        </w:rPr>
        <w:t xml:space="preserve"> en tumores de bajo grado (o grado 2 de la </w:t>
      </w:r>
      <w:r w:rsidR="004229E7">
        <w:rPr>
          <w:lang w:val="es-ES" w:eastAsia="es-ES"/>
        </w:rPr>
        <w:t>Organización Mundial de la Salud (</w:t>
      </w:r>
      <w:r>
        <w:rPr>
          <w:lang w:val="es-ES" w:eastAsia="es-ES"/>
        </w:rPr>
        <w:t>OM</w:t>
      </w:r>
      <w:r w:rsidR="004229E7">
        <w:rPr>
          <w:lang w:val="es-ES" w:eastAsia="es-ES"/>
        </w:rPr>
        <w:t>S</w:t>
      </w:r>
      <w:r w:rsidR="004229E7">
        <w:rPr>
          <w:lang w:val="es-ES" w:eastAsia="es-ES"/>
        </w:rPr>
        <w:fldChar w:fldCharType="begin"/>
      </w:r>
      <w:r w:rsidR="004229E7" w:rsidRPr="004229E7">
        <w:rPr>
          <w:lang w:val="es-ES"/>
        </w:rPr>
        <w:instrText xml:space="preserve"> XE "</w:instrText>
      </w:r>
      <w:r w:rsidR="004229E7" w:rsidRPr="00661422">
        <w:rPr>
          <w:lang w:val="es-ES" w:eastAsia="es-ES"/>
        </w:rPr>
        <w:instrText>OMS</w:instrText>
      </w:r>
      <w:r w:rsidR="004229E7" w:rsidRPr="004229E7">
        <w:rPr>
          <w:lang w:val="es-ES"/>
        </w:rPr>
        <w:instrText>" \t "</w:instrText>
      </w:r>
      <w:r w:rsidR="004229E7" w:rsidRPr="004229E7">
        <w:rPr>
          <w:rFonts w:cstheme="minorHAnsi"/>
          <w:i/>
          <w:lang w:val="es-ES"/>
        </w:rPr>
        <w:instrText>Organización Mundial de la Salud</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Pr>
          <w:lang w:val="es-ES" w:eastAsia="es-ES"/>
        </w:rPr>
        <w:t>)</w:t>
      </w:r>
      <w:r w:rsidR="00DA1ADC">
        <w:rPr>
          <w:lang w:val="es-ES" w:eastAsia="es-ES"/>
        </w:rPr>
        <w:t xml:space="preserve"> y de alto grado (tanto grado 3 de la OMS o </w:t>
      </w:r>
      <w:proofErr w:type="spellStart"/>
      <w:r w:rsidR="00DA1ADC">
        <w:rPr>
          <w:lang w:val="es-ES" w:eastAsia="es-ES"/>
        </w:rPr>
        <w:t>anaplásico</w:t>
      </w:r>
      <w:proofErr w:type="spellEnd"/>
      <w:r w:rsidR="00DA1ADC">
        <w:rPr>
          <w:lang w:val="es-ES" w:eastAsia="es-ES"/>
        </w:rPr>
        <w:t xml:space="preserve"> y grado 4 de la OMS o GBM). Los </w:t>
      </w:r>
      <w:r w:rsidR="00DA1ADC" w:rsidRPr="00AD232A">
        <w:rPr>
          <w:i/>
          <w:iCs/>
          <w:lang w:val="es-ES" w:eastAsia="es-ES"/>
        </w:rPr>
        <w:t>gliomas</w:t>
      </w:r>
      <w:r w:rsidR="00DA1ADC">
        <w:rPr>
          <w:lang w:val="es-ES" w:eastAsia="es-ES"/>
        </w:rPr>
        <w:t xml:space="preserve"> de grado 1 son </w:t>
      </w:r>
      <w:r w:rsidR="00DA1ADC" w:rsidRPr="00AD232A">
        <w:rPr>
          <w:i/>
          <w:iCs/>
          <w:lang w:val="es-ES" w:eastAsia="es-ES"/>
        </w:rPr>
        <w:t>gliomas</w:t>
      </w:r>
      <w:r w:rsidR="00DA1ADC">
        <w:rPr>
          <w:lang w:val="es-ES" w:eastAsia="es-ES"/>
        </w:rPr>
        <w:t xml:space="preserve"> bien delimitados, y pueden ser curados si son completamente </w:t>
      </w:r>
      <w:proofErr w:type="spellStart"/>
      <w:r w:rsidR="00DA1ADC">
        <w:rPr>
          <w:lang w:val="es-ES" w:eastAsia="es-ES"/>
        </w:rPr>
        <w:t>resecables</w:t>
      </w:r>
      <w:proofErr w:type="spellEnd"/>
      <w:r w:rsidR="00DA1ADC">
        <w:rPr>
          <w:lang w:val="es-ES" w:eastAsia="es-ES"/>
        </w:rPr>
        <w:t xml:space="preserve">. Los </w:t>
      </w:r>
      <w:r w:rsidR="00DA1ADC" w:rsidRPr="00AD232A">
        <w:rPr>
          <w:i/>
          <w:iCs/>
          <w:lang w:val="es-ES" w:eastAsia="es-ES"/>
        </w:rPr>
        <w:t>gliomas</w:t>
      </w:r>
      <w:r w:rsidR="00DA1ADC">
        <w:rPr>
          <w:lang w:val="es-ES" w:eastAsia="es-ES"/>
        </w:rPr>
        <w:t xml:space="preserve"> entre los grados 2 y 4 se encuentran entre los denominados </w:t>
      </w:r>
      <w:r w:rsidR="00DA1ADC" w:rsidRPr="00AD232A">
        <w:rPr>
          <w:i/>
          <w:iCs/>
          <w:lang w:val="es-ES" w:eastAsia="es-ES"/>
        </w:rPr>
        <w:t>gliomas</w:t>
      </w:r>
      <w:r w:rsidR="00DA1ADC">
        <w:rPr>
          <w:lang w:val="es-ES" w:eastAsia="es-ES"/>
        </w:rPr>
        <w:t xml:space="preserve"> difusos para los que no se dispone de un tratamiento curativo</w:t>
      </w:r>
      <w:r w:rsidR="004331B5">
        <w:rPr>
          <w:lang w:val="es-ES" w:eastAsia="es-ES"/>
        </w:rPr>
        <w:t xml:space="preserve"> </w:t>
      </w:r>
      <w:r w:rsidR="004331B5">
        <w:rPr>
          <w:lang w:val="es-ES" w:eastAsia="es-ES"/>
        </w:rPr>
        <w:fldChar w:fldCharType="begin"/>
      </w:r>
      <w:r w:rsidR="008831C9">
        <w:rPr>
          <w:lang w:val="es-ES" w:eastAsia="es-ES"/>
        </w:rPr>
        <w:instrText xml:space="preserve"> ADDIN ZOTERO_ITEM CSL_CITATION {"citationID":"TD9LVgou","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771A69" w:rsidRPr="004331B5">
        <w:rPr>
          <w:lang w:val="es-ES"/>
        </w:rPr>
        <w:t xml:space="preserve">Figura </w:t>
      </w:r>
      <w:r w:rsidR="00771A69">
        <w:rPr>
          <w:noProof/>
          <w:lang w:val="es-ES"/>
        </w:rPr>
        <w:t>3</w:t>
      </w:r>
      <w:r w:rsidR="00F97BC8">
        <w:rPr>
          <w:lang w:val="es-ES" w:eastAsia="es-ES"/>
        </w:rPr>
        <w:fldChar w:fldCharType="end"/>
      </w:r>
      <w:r w:rsidR="00F97BC8">
        <w:rPr>
          <w:lang w:val="es-ES" w:eastAsia="es-ES"/>
        </w:rPr>
        <w:t>.</w:t>
      </w:r>
      <w:r w:rsidR="00D13774" w:rsidRPr="00D13774">
        <w:rPr>
          <w:noProof/>
          <w:lang w:val="es-ES"/>
        </w:rPr>
        <w:t xml:space="preserve"> </w:t>
      </w:r>
    </w:p>
    <w:p w14:paraId="78646581" w14:textId="3FA09D17" w:rsidR="00F97BC8" w:rsidRDefault="00D13774" w:rsidP="009A7EAF">
      <w:pPr>
        <w:keepNext/>
        <w:ind w:firstLine="0"/>
        <w:jc w:val="center"/>
      </w:pPr>
      <w:r w:rsidRPr="00D13774">
        <w:rPr>
          <w:noProof/>
          <w:lang w:eastAsia="es-ES"/>
        </w:rPr>
        <mc:AlternateContent>
          <mc:Choice Requires="wpg">
            <w:drawing>
              <wp:anchor distT="0" distB="0" distL="114300" distR="114300" simplePos="0" relativeHeight="251801600" behindDoc="0" locked="0" layoutInCell="1" allowOverlap="1" wp14:anchorId="0DB0E1B4" wp14:editId="4C65460C">
                <wp:simplePos x="0" y="0"/>
                <wp:positionH relativeFrom="column">
                  <wp:posOffset>1192493</wp:posOffset>
                </wp:positionH>
                <wp:positionV relativeFrom="paragraph">
                  <wp:posOffset>288290</wp:posOffset>
                </wp:positionV>
                <wp:extent cx="4108861" cy="337521"/>
                <wp:effectExtent l="25400" t="88900" r="57150" b="94615"/>
                <wp:wrapNone/>
                <wp:docPr id="31" name="Group 48"/>
                <wp:cNvGraphicFramePr/>
                <a:graphic xmlns:a="http://schemas.openxmlformats.org/drawingml/2006/main">
                  <a:graphicData uri="http://schemas.microsoft.com/office/word/2010/wordprocessingGroup">
                    <wpg:wgp>
                      <wpg:cNvGrpSpPr/>
                      <wpg:grpSpPr>
                        <a:xfrm>
                          <a:off x="0" y="0"/>
                          <a:ext cx="4108861" cy="337521"/>
                          <a:chOff x="2051359" y="527221"/>
                          <a:chExt cx="7599124" cy="582706"/>
                        </a:xfrm>
                      </wpg:grpSpPr>
                      <wps:wsp>
                        <wps:cNvPr id="32" name="Straight Arrow Connector 32"/>
                        <wps:cNvCnPr/>
                        <wps:spPr>
                          <a:xfrm>
                            <a:off x="2051359" y="527221"/>
                            <a:ext cx="1541929" cy="0"/>
                          </a:xfrm>
                          <a:prstGeom prst="straightConnector1">
                            <a:avLst/>
                          </a:prstGeom>
                          <a:ln w="19050">
                            <a:solidFill>
                              <a:srgbClr val="6198D9"/>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a:cxnSpLocks/>
                        </wps:cNvCnPr>
                        <wps:spPr>
                          <a:xfrm>
                            <a:off x="3736724" y="536184"/>
                            <a:ext cx="5913759" cy="0"/>
                          </a:xfrm>
                          <a:prstGeom prst="straightConnector1">
                            <a:avLst/>
                          </a:prstGeom>
                          <a:ln w="19050">
                            <a:solidFill>
                              <a:srgbClr val="164179"/>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a:cxnSpLocks/>
                        </wps:cNvCnPr>
                        <wps:spPr>
                          <a:xfrm>
                            <a:off x="3780962" y="1109927"/>
                            <a:ext cx="1875988" cy="0"/>
                          </a:xfrm>
                          <a:prstGeom prst="straightConnector1">
                            <a:avLst/>
                          </a:prstGeom>
                          <a:ln w="19050">
                            <a:solidFill>
                              <a:srgbClr val="6E5C7D"/>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a:cxnSpLocks/>
                        </wps:cNvCnPr>
                        <wps:spPr>
                          <a:xfrm>
                            <a:off x="5939582" y="1109927"/>
                            <a:ext cx="3710901" cy="0"/>
                          </a:xfrm>
                          <a:prstGeom prst="straightConnector1">
                            <a:avLst/>
                          </a:prstGeom>
                          <a:ln w="19050">
                            <a:solidFill>
                              <a:srgbClr val="6E5C7D"/>
                            </a:solidFill>
                            <a:headEnd type="arrow"/>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group w14:anchorId="685BAAC4" id="Group 48" o:spid="_x0000_s1026" style="position:absolute;margin-left:93.9pt;margin-top:22.7pt;width:323.55pt;height:26.6pt;z-index:251801600;mso-width-relative:margin;mso-height-relative:margin" coordorigin="20513,5272" coordsize="75991,58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">
                <v:shapetype id="_x0000_t32" coordsize="21600,21600" o:spt="32" o:oned="t" path="m,l21600,21600e" filled="f">
                  <v:path arrowok="t" fillok="f" o:connecttype="none"/>
                  <o:lock v:ext="edit" shapetype="t"/>
                </v:shapetype>
                <v:shape id="Straight Arrow Connector 32" o:spid="_x0000_s1027" type="#_x0000_t32" style="position:absolute;left:20513;top:5272;width:154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" strokecolor="#6198d9" strokeweight="1.5pt">
                  <v:stroke startarrow="open" endarrow="open" joinstyle="miter"/>
                </v:shape>
                <v:shape id="Straight Arrow Connector 33" o:spid="_x0000_s1028" type="#_x0000_t32" style="position:absolute;left:37367;top:5361;width:591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" strokecolor="#164179" strokeweight="1.5pt">
                  <v:stroke startarrow="open" endarrow="open" joinstyle="miter"/>
                  <o:lock v:ext="edit" shapetype="f"/>
                </v:shape>
                <v:shape id="Straight Arrow Connector 34" o:spid="_x0000_s1029" type="#_x0000_t32" style="position:absolute;left:37809;top:11099;width:187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" strokecolor="#6e5c7d" strokeweight="1.5pt">
                  <v:stroke startarrow="open" endarrow="open" joinstyle="miter"/>
                  <o:lock v:ext="edit" shapetype="f"/>
                </v:shape>
                <v:shape id="Straight Arrow Connector 35" o:spid="_x0000_s1030" type="#_x0000_t32" style="position:absolute;left:59395;top:11099;width:371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" strokecolor="#6e5c7d" strokeweight="1.5pt">
                  <v:stroke startarrow="open" endarrow="open" joinstyle="miter"/>
                  <o:lock v:ext="edit" shapetype="f"/>
                </v:shape>
              </v:group>
            </w:pict>
          </mc:Fallback>
        </mc:AlternateContent>
      </w:r>
      <w:r w:rsidR="00F97BC8">
        <w:rPr>
          <w:noProof/>
        </w:rPr>
        <w:drawing>
          <wp:inline distT="0" distB="0" distL="0" distR="0" wp14:anchorId="42BA3E07" wp14:editId="176E9B94">
            <wp:extent cx="5377120" cy="199326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725" r="476"/>
                    <a:stretch/>
                  </pic:blipFill>
                  <pic:spPr bwMode="auto">
                    <a:xfrm>
                      <a:off x="0" y="0"/>
                      <a:ext cx="5378833" cy="1993900"/>
                    </a:xfrm>
                    <a:prstGeom prst="rect">
                      <a:avLst/>
                    </a:prstGeom>
                    <a:noFill/>
                    <a:ln>
                      <a:noFill/>
                    </a:ln>
                    <a:extLst>
                      <a:ext uri="{53640926-AAD7-44D8-BBD7-CCE9431645EC}">
                        <a14:shadowObscured xmlns:a14="http://schemas.microsoft.com/office/drawing/2010/main"/>
                      </a:ext>
                    </a:extLst>
                  </pic:spPr>
                </pic:pic>
              </a:graphicData>
            </a:graphic>
          </wp:inline>
        </w:drawing>
      </w:r>
    </w:p>
    <w:p w14:paraId="3C4D6F1D" w14:textId="6F19DD6C" w:rsidR="00F97BC8" w:rsidRDefault="00F97BC8" w:rsidP="009A7EAF">
      <w:pPr>
        <w:pStyle w:val="Caption"/>
        <w:ind w:firstLine="0"/>
        <w:jc w:val="center"/>
        <w:rPr>
          <w:lang w:val="es-ES"/>
        </w:rPr>
      </w:pPr>
      <w:bookmarkStart w:id="28" w:name="_Ref59177897"/>
      <w:bookmarkStart w:id="29" w:name="_Toc73693296"/>
      <w:r w:rsidRPr="004331B5">
        <w:rPr>
          <w:lang w:val="es-ES"/>
        </w:rPr>
        <w:t xml:space="preserve">Figura </w:t>
      </w:r>
      <w:r>
        <w:fldChar w:fldCharType="begin"/>
      </w:r>
      <w:r w:rsidRPr="004331B5">
        <w:rPr>
          <w:lang w:val="es-ES"/>
        </w:rPr>
        <w:instrText xml:space="preserve"> SEQ Figura \* ARABIC </w:instrText>
      </w:r>
      <w:r>
        <w:fldChar w:fldCharType="separate"/>
      </w:r>
      <w:r w:rsidR="00771A69">
        <w:rPr>
          <w:noProof/>
          <w:lang w:val="es-ES"/>
        </w:rPr>
        <w:t>3</w:t>
      </w:r>
      <w:r>
        <w:fldChar w:fldCharType="end"/>
      </w:r>
      <w:bookmarkEnd w:id="28"/>
      <w:r w:rsidR="003D6D07">
        <w:rPr>
          <w:lang w:val="es-ES"/>
        </w:rPr>
        <w:t>.</w:t>
      </w:r>
      <w:r w:rsidRPr="004331B5">
        <w:rPr>
          <w:lang w:val="es-ES"/>
        </w:rPr>
        <w:t xml:space="preserve"> Clasificación de los </w:t>
      </w:r>
      <w:r w:rsidR="008A748A" w:rsidRPr="00AD232A">
        <w:rPr>
          <w:i w:val="0"/>
          <w:iCs w:val="0"/>
          <w:lang w:val="es-ES"/>
        </w:rPr>
        <w:t>g</w:t>
      </w:r>
      <w:r w:rsidRPr="00AD232A">
        <w:rPr>
          <w:i w:val="0"/>
          <w:iCs w:val="0"/>
          <w:lang w:val="es-ES"/>
        </w:rPr>
        <w:t>liomas</w:t>
      </w:r>
      <w:r w:rsidR="003C05DA">
        <w:rPr>
          <w:lang w:val="es-ES"/>
        </w:rPr>
        <w:t>. Figura traducida de</w:t>
      </w:r>
      <w:r w:rsidR="004331B5" w:rsidRPr="004331B5">
        <w:rPr>
          <w:lang w:val="es-ES"/>
        </w:rPr>
        <w:t xml:space="preserve"> </w:t>
      </w:r>
      <w:r w:rsidR="004331B5">
        <w:rPr>
          <w:lang w:val="es-ES"/>
        </w:rPr>
        <w:fldChar w:fldCharType="begin"/>
      </w:r>
      <w:r w:rsidR="008831C9">
        <w:rPr>
          <w:lang w:val="es-ES"/>
        </w:rPr>
        <w:instrText xml:space="preserve"> ADDIN ZOTERO_ITEM CSL_CITATION {"citationID":"R6H4InWS","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r w:rsidR="004331B5">
        <w:rPr>
          <w:lang w:val="es-ES"/>
        </w:rPr>
        <w:fldChar w:fldCharType="end"/>
      </w:r>
      <w:r w:rsidR="003C38BD">
        <w:rPr>
          <w:lang w:val="es-ES"/>
        </w:rPr>
        <w:t>.</w:t>
      </w:r>
      <w:bookmarkEnd w:id="29"/>
    </w:p>
    <w:p w14:paraId="054DBCF8" w14:textId="1508298E"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w:t>
      </w:r>
      <w:r w:rsidR="008A748A" w:rsidRPr="00AD232A">
        <w:rPr>
          <w:i/>
          <w:iCs/>
          <w:lang w:val="es-ES" w:eastAsia="es-ES"/>
        </w:rPr>
        <w:t>g</w:t>
      </w:r>
      <w:r w:rsidRPr="00AD232A">
        <w:rPr>
          <w:i/>
          <w:iCs/>
          <w:lang w:val="es-ES" w:eastAsia="es-ES"/>
        </w:rPr>
        <w:t>liomas</w:t>
      </w:r>
      <w:r w:rsidRPr="00A422C2">
        <w:rPr>
          <w:lang w:val="es-ES" w:eastAsia="es-ES"/>
        </w:rPr>
        <w:t xml:space="preserve"> difusos de grado 2 (difusos de bajo grado) y grado 3 (</w:t>
      </w:r>
      <w:proofErr w:type="spellStart"/>
      <w:r w:rsidRPr="00A422C2">
        <w:rPr>
          <w:lang w:val="es-ES" w:eastAsia="es-ES"/>
        </w:rPr>
        <w:t>anaplásicos</w:t>
      </w:r>
      <w:proofErr w:type="spellEnd"/>
      <w:r w:rsidRPr="00A422C2">
        <w:rPr>
          <w:lang w:val="es-ES" w:eastAsia="es-ES"/>
        </w:rPr>
        <w:t xml:space="preserve">) representan aproximadamente el 30% de todos los </w:t>
      </w:r>
      <w:r w:rsidR="008A748A" w:rsidRPr="00AD232A">
        <w:rPr>
          <w:i/>
          <w:iCs/>
          <w:lang w:val="es-ES" w:eastAsia="es-ES"/>
        </w:rPr>
        <w:t>g</w:t>
      </w:r>
      <w:r w:rsidRPr="00AD232A">
        <w:rPr>
          <w:i/>
          <w:iCs/>
          <w:lang w:val="es-ES" w:eastAsia="es-ES"/>
        </w:rPr>
        <w:t>liomas</w:t>
      </w:r>
      <w:r w:rsidRPr="00A422C2">
        <w:rPr>
          <w:lang w:val="es-ES" w:eastAsia="es-ES"/>
        </w:rPr>
        <w:t>. La edad media en el momento de</w:t>
      </w:r>
      <w:r w:rsidR="00E04FB9">
        <w:rPr>
          <w:lang w:val="es-ES" w:eastAsia="es-ES"/>
        </w:rPr>
        <w:t xml:space="preserve"> la detección </w:t>
      </w:r>
      <w:r w:rsidRPr="00A422C2">
        <w:rPr>
          <w:lang w:val="es-ES" w:eastAsia="es-ES"/>
        </w:rPr>
        <w:t xml:space="preserve">de estos </w:t>
      </w:r>
      <w:r w:rsidR="008A748A" w:rsidRPr="00AD232A">
        <w:rPr>
          <w:i/>
          <w:iCs/>
          <w:lang w:val="es-ES" w:eastAsia="es-ES"/>
        </w:rPr>
        <w:t>g</w:t>
      </w:r>
      <w:r w:rsidRPr="00AD232A">
        <w:rPr>
          <w:i/>
          <w:iCs/>
          <w:lang w:val="es-ES" w:eastAsia="es-ES"/>
        </w:rPr>
        <w:t>liomas</w:t>
      </w:r>
      <w:r w:rsidRPr="00A422C2">
        <w:rPr>
          <w:lang w:val="es-ES" w:eastAsia="es-ES"/>
        </w:rPr>
        <w:t xml:space="preserve"> es de 64, 43 y 56 años, respectivamente. Por otra parte, los </w:t>
      </w:r>
      <w:r w:rsidR="008A748A" w:rsidRPr="00AD232A">
        <w:rPr>
          <w:i/>
          <w:iCs/>
          <w:lang w:val="es-ES" w:eastAsia="es-ES"/>
        </w:rPr>
        <w:t>g</w:t>
      </w:r>
      <w:r w:rsidRPr="00AD232A">
        <w:rPr>
          <w:i/>
          <w:iCs/>
          <w:lang w:val="es-ES" w:eastAsia="es-ES"/>
        </w:rPr>
        <w:t>liomas</w:t>
      </w:r>
      <w:r w:rsidRPr="00A422C2">
        <w:rPr>
          <w:lang w:val="es-ES" w:eastAsia="es-ES"/>
        </w:rPr>
        <w:t xml:space="preserve"> pediátricos más comunes son los de grado 1 (predominantemente </w:t>
      </w:r>
      <w:proofErr w:type="spellStart"/>
      <w:r w:rsidRPr="00A422C2">
        <w:rPr>
          <w:lang w:val="es-ES" w:eastAsia="es-ES"/>
        </w:rPr>
        <w:t>astrocitomas</w:t>
      </w:r>
      <w:proofErr w:type="spellEnd"/>
      <w:r w:rsidRPr="00A422C2">
        <w:rPr>
          <w:lang w:val="es-ES" w:eastAsia="es-ES"/>
        </w:rPr>
        <w:t xml:space="preserve"> </w:t>
      </w:r>
      <w:proofErr w:type="spellStart"/>
      <w:r w:rsidRPr="00A422C2">
        <w:rPr>
          <w:lang w:val="es-ES" w:eastAsia="es-ES"/>
        </w:rPr>
        <w:t>pilocíticos</w:t>
      </w:r>
      <w:proofErr w:type="spellEnd"/>
      <w:r w:rsidRPr="00A422C2">
        <w:rPr>
          <w:lang w:val="es-ES" w:eastAsia="es-ES"/>
        </w:rPr>
        <w:t xml:space="preserve">) que representan el 33% de los </w:t>
      </w:r>
      <w:r w:rsidR="008A748A" w:rsidRPr="00AD232A">
        <w:rPr>
          <w:i/>
          <w:iCs/>
          <w:lang w:val="es-ES" w:eastAsia="es-ES"/>
        </w:rPr>
        <w:t>g</w:t>
      </w:r>
      <w:r w:rsidRPr="00AD232A">
        <w:rPr>
          <w:i/>
          <w:iCs/>
          <w:lang w:val="es-ES" w:eastAsia="es-ES"/>
        </w:rPr>
        <w:t>liomas</w:t>
      </w:r>
      <w:r w:rsidRPr="00A422C2">
        <w:rPr>
          <w:lang w:val="es-ES" w:eastAsia="es-ES"/>
        </w:rPr>
        <w:t xml:space="preserve"> pediátricos </w:t>
      </w:r>
      <w:r w:rsidRPr="00A422C2">
        <w:rPr>
          <w:lang w:val="es-ES" w:eastAsia="es-ES"/>
        </w:rPr>
        <w:fldChar w:fldCharType="begin"/>
      </w:r>
      <w:r w:rsidR="008831C9">
        <w:rPr>
          <w:lang w:val="es-ES" w:eastAsia="es-ES"/>
        </w:rPr>
        <w:instrText xml:space="preserve"> ADDIN ZOTERO_ITEM CSL_CITATION {"citationID":"2HqIOHTf","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Heading3"/>
        <w:rPr>
          <w:lang w:val="es-ES"/>
        </w:rPr>
      </w:pPr>
      <w:bookmarkStart w:id="30" w:name="_Toc73693254"/>
      <w:r>
        <w:rPr>
          <w:lang w:val="es-ES"/>
        </w:rPr>
        <w:lastRenderedPageBreak/>
        <w:t>Adquisición de imágenes</w:t>
      </w:r>
      <w:bookmarkEnd w:id="30"/>
    </w:p>
    <w:p w14:paraId="41182BB0" w14:textId="0D055C52"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t xml:space="preserve">La detección del </w:t>
      </w:r>
      <w:r w:rsidR="00C93EE9">
        <w:rPr>
          <w:lang w:val="es-ES" w:eastAsia="es-ES"/>
        </w:rPr>
        <w:t>GBM</w:t>
      </w:r>
      <w:r w:rsidR="00DF7A95" w:rsidRPr="00A422C2">
        <w:rPr>
          <w:lang w:val="es-ES" w:eastAsia="es-ES"/>
        </w:rPr>
        <w:t xml:space="preserve"> se basa tanto en técnicas invasivas como técnicas de imagen no invasivas.</w:t>
      </w:r>
    </w:p>
    <w:p w14:paraId="1EEEBF9F" w14:textId="57281101" w:rsidR="00D62E57" w:rsidRDefault="00DF7A95" w:rsidP="000E120A">
      <w:pPr>
        <w:rPr>
          <w:lang w:val="es-ES"/>
        </w:rPr>
      </w:pPr>
      <w:r w:rsidRPr="00A422C2">
        <w:rPr>
          <w:lang w:val="es-ES" w:eastAsia="es-ES"/>
        </w:rPr>
        <w:t xml:space="preserve">El método por excelencia </w:t>
      </w:r>
      <w:r>
        <w:rPr>
          <w:lang w:val="es-ES" w:eastAsia="es-ES"/>
        </w:rPr>
        <w:fldChar w:fldCharType="begin"/>
      </w:r>
      <w:r w:rsidR="008831C9">
        <w:rPr>
          <w:lang w:val="es-ES" w:eastAsia="es-ES"/>
        </w:rPr>
        <w:instrText xml:space="preserve"> ADDIN ZOTERO_ITEM CSL_CITATION {"citationID":"WJdYOkv6","properties":{"formattedCitation":"[13]","plainCitation":"[13]","noteIndex":0},"citationItems":[{"id":26,"uris":["http://zotero.org/groups/2648216/items/29ADESLR"],"uri":["http://zotero.org/groups/2648216/items/29ADESLR"],"itemData":{"id":26,"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 xml:space="preserve">para detectar los tumores son los escáneres de RM debido al contraste superior que ofrecen en tejidos blandos, lo que permite visualizar mejor la complejidad y heterogeneidad del tumor. En el caso de que el paciente no pueda someterse a una </w:t>
      </w:r>
      <w:r w:rsidR="004B3212">
        <w:rPr>
          <w:lang w:val="es-ES" w:eastAsia="es-ES"/>
        </w:rPr>
        <w:t>RM</w:t>
      </w:r>
      <w:r w:rsidR="00D52305">
        <w:rPr>
          <w:lang w:val="es-ES" w:eastAsia="es-ES"/>
        </w:rPr>
        <w:t xml:space="preserve"> o los resultados sean contradictorios</w:t>
      </w:r>
      <w:r w:rsidRPr="00A422C2">
        <w:rPr>
          <w:lang w:val="es-ES" w:eastAsia="es-ES"/>
        </w:rPr>
        <w:t>, se suele recomendar el uso de un TAC.</w:t>
      </w:r>
      <w:r w:rsidR="00D52305">
        <w:rPr>
          <w:lang w:val="es-ES" w:eastAsia="es-ES"/>
        </w:rPr>
        <w:t xml:space="preserve"> </w:t>
      </w:r>
      <w:r w:rsidR="00D62E57">
        <w:rPr>
          <w:lang w:val="es-ES"/>
        </w:rPr>
        <w:t xml:space="preserve">La RM proporciona información estructural </w:t>
      </w:r>
      <w:proofErr w:type="spellStart"/>
      <w:r w:rsidR="00D62E57">
        <w:rPr>
          <w:lang w:val="es-ES"/>
        </w:rPr>
        <w:t>multiplanar</w:t>
      </w:r>
      <w:proofErr w:type="spellEnd"/>
      <w:r w:rsidR="00D62E57">
        <w:rPr>
          <w:lang w:val="es-ES"/>
        </w:rPr>
        <w:t xml:space="preserve">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8831C9">
        <w:rPr>
          <w:lang w:val="es-ES"/>
        </w:rPr>
        <w:instrText xml:space="preserve"> ADDIN ZOTERO_ITEM CSL_CITATION {"citationID":"dS3QqYz7","properties":{"formattedCitation":"[14]","plainCitation":"[14]","noteIndex":0},"citationItems":[{"id":167,"uris":["http://zotero.org/groups/2648216/items/3EQNT5N3"],"uri":["http://zotero.org/groups/2648216/items/3EQNT5N3"],"itemData":{"id":167,"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1F4A43C6" w:rsidR="00D62E57" w:rsidRPr="00E92603" w:rsidRDefault="005260A1" w:rsidP="000E120A">
      <w:pPr>
        <w:rPr>
          <w:lang w:val="es-ES"/>
        </w:rPr>
      </w:pPr>
      <w:r>
        <w:rPr>
          <w:lang w:val="es-ES"/>
        </w:rPr>
        <w:t xml:space="preserve">Existen </w:t>
      </w:r>
      <w:r w:rsidR="008C0130">
        <w:rPr>
          <w:lang w:val="es-ES"/>
        </w:rPr>
        <w:t>varios</w:t>
      </w:r>
      <w:r>
        <w:rPr>
          <w:lang w:val="es-ES"/>
        </w:rPr>
        <w:t xml:space="preserve"> tipos </w:t>
      </w:r>
      <w:r w:rsidR="008C0130">
        <w:rPr>
          <w:lang w:val="es-ES"/>
        </w:rPr>
        <w:t>de</w:t>
      </w:r>
      <w:r>
        <w:rPr>
          <w:lang w:val="es-ES"/>
        </w:rPr>
        <w:t xml:space="preserve"> imágenes de RM y cada una es más </w:t>
      </w:r>
      <w:r w:rsidR="00E15FAD">
        <w:rPr>
          <w:lang w:val="es-ES"/>
        </w:rPr>
        <w:t xml:space="preserve">o menos </w:t>
      </w:r>
      <w:r>
        <w:rPr>
          <w:lang w:val="es-ES"/>
        </w:rPr>
        <w:t xml:space="preserve">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w:t>
      </w:r>
      <w:proofErr w:type="spellStart"/>
      <w:r w:rsidR="00E92603" w:rsidRPr="00E92603">
        <w:rPr>
          <w:lang w:val="es-ES"/>
        </w:rPr>
        <w:t>hematoencefálica</w:t>
      </w:r>
      <w:proofErr w:type="spellEnd"/>
      <w:r w:rsidR="00E92603" w:rsidRPr="00E92603">
        <w:rPr>
          <w:lang w:val="es-ES"/>
        </w:rPr>
        <w:t xml:space="preserve">.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w:t>
      </w:r>
      <w:proofErr w:type="spellStart"/>
      <w:r w:rsidR="00E92603" w:rsidRPr="00E92603">
        <w:rPr>
          <w:i/>
          <w:iCs/>
          <w:lang w:val="es-ES"/>
        </w:rPr>
        <w:t>Attenuated</w:t>
      </w:r>
      <w:proofErr w:type="spellEnd"/>
      <w:r w:rsidR="00E92603" w:rsidRPr="00E92603">
        <w:rPr>
          <w:i/>
          <w:iCs/>
          <w:lang w:val="es-ES"/>
        </w:rPr>
        <w:t xml:space="preserve"> </w:t>
      </w:r>
      <w:proofErr w:type="spellStart"/>
      <w:r w:rsidR="00E92603" w:rsidRPr="00E92603">
        <w:rPr>
          <w:i/>
          <w:iCs/>
          <w:lang w:val="es-ES"/>
        </w:rPr>
        <w:t>Inversion</w:t>
      </w:r>
      <w:proofErr w:type="spellEnd"/>
      <w:r w:rsidR="00E92603" w:rsidRPr="00E92603">
        <w:rPr>
          <w:i/>
          <w:iCs/>
          <w:lang w:val="es-ES"/>
        </w:rPr>
        <w:t xml:space="preserve"> </w:t>
      </w:r>
      <w:proofErr w:type="spellStart"/>
      <w:r w:rsidR="00E92603" w:rsidRPr="00E92603">
        <w:rPr>
          <w:i/>
          <w:iCs/>
          <w:lang w:val="es-ES"/>
        </w:rPr>
        <w:t>Recovery</w:t>
      </w:r>
      <w:proofErr w:type="spellEnd"/>
      <w:r w:rsidR="00E92603" w:rsidRPr="00E92603">
        <w:rPr>
          <w:i/>
          <w:iCs/>
          <w:lang w:val="es-ES"/>
        </w:rPr>
        <w:t xml:space="preserve"> </w:t>
      </w:r>
      <w:r w:rsidR="00E92603" w:rsidRPr="00E92603">
        <w:rPr>
          <w:lang w:val="es-ES"/>
        </w:rPr>
        <w:t>(FLAIR</w:t>
      </w:r>
      <w:r w:rsidR="004229E7">
        <w:rPr>
          <w:lang w:val="es-ES"/>
        </w:rPr>
        <w:fldChar w:fldCharType="begin"/>
      </w:r>
      <w:r w:rsidR="004229E7" w:rsidRPr="004229E7">
        <w:rPr>
          <w:lang w:val="es-ES"/>
        </w:rPr>
        <w:instrText xml:space="preserve"> XE "</w:instrText>
      </w:r>
      <w:r w:rsidR="004229E7" w:rsidRPr="00780512">
        <w:rPr>
          <w:lang w:val="es-ES"/>
        </w:rPr>
        <w:instrText>FLAIR</w:instrText>
      </w:r>
      <w:r w:rsidR="004229E7" w:rsidRPr="004229E7">
        <w:rPr>
          <w:lang w:val="es-ES"/>
        </w:rPr>
        <w:instrText>" \t "</w:instrText>
      </w:r>
      <w:r w:rsidR="004229E7" w:rsidRPr="004229E7">
        <w:rPr>
          <w:rFonts w:cstheme="minorHAnsi"/>
          <w:i/>
          <w:lang w:val="es-ES"/>
        </w:rPr>
        <w:instrText>Fluid Attenuated Inversion Recovery</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rPr>
        <w:fldChar w:fldCharType="end"/>
      </w:r>
      <w:r w:rsidR="00E92603" w:rsidRPr="00E92603">
        <w:rPr>
          <w:lang w:val="es-ES"/>
        </w:rPr>
        <w:t>),</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8831C9">
        <w:rPr>
          <w:lang w:val="es-ES"/>
        </w:rPr>
        <w:instrText xml:space="preserve"> ADDIN ZOTERO_ITEM CSL_CITATION {"citationID":"atzaWbT0","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771A69" w:rsidRPr="00E92603">
        <w:rPr>
          <w:lang w:val="es-ES"/>
        </w:rPr>
        <w:t xml:space="preserve">Figura </w:t>
      </w:r>
      <w:r w:rsidR="00771A69">
        <w:rPr>
          <w:noProof/>
          <w:lang w:val="es-ES"/>
        </w:rPr>
        <w:t>4</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44A31D2B">
            <wp:extent cx="2686901" cy="2577434"/>
            <wp:effectExtent l="0" t="0" r="5715" b="127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25">
                      <a:extLst>
                        <a:ext uri="{28A0092B-C50C-407E-A947-70E740481C1C}">
                          <a14:useLocalDpi xmlns:a14="http://schemas.microsoft.com/office/drawing/2010/main" val="0"/>
                        </a:ext>
                      </a:extLst>
                    </a:blip>
                    <a:stretch>
                      <a:fillRect/>
                    </a:stretch>
                  </pic:blipFill>
                  <pic:spPr>
                    <a:xfrm>
                      <a:off x="0" y="0"/>
                      <a:ext cx="2692020" cy="2582344"/>
                    </a:xfrm>
                    <a:prstGeom prst="rect">
                      <a:avLst/>
                    </a:prstGeom>
                  </pic:spPr>
                </pic:pic>
              </a:graphicData>
            </a:graphic>
          </wp:inline>
        </w:drawing>
      </w:r>
    </w:p>
    <w:p w14:paraId="440B9674" w14:textId="24E74341" w:rsidR="00E92603" w:rsidRPr="00E92603" w:rsidRDefault="00E92603" w:rsidP="009A7EAF">
      <w:pPr>
        <w:pStyle w:val="Caption"/>
        <w:ind w:firstLine="0"/>
        <w:jc w:val="center"/>
        <w:rPr>
          <w:lang w:val="es-ES"/>
        </w:rPr>
      </w:pPr>
      <w:bookmarkStart w:id="31" w:name="_Ref59184566"/>
      <w:bookmarkStart w:id="32" w:name="_Toc73693297"/>
      <w:r w:rsidRPr="00E92603">
        <w:rPr>
          <w:lang w:val="es-ES"/>
        </w:rPr>
        <w:t xml:space="preserve">Figura </w:t>
      </w:r>
      <w:r>
        <w:fldChar w:fldCharType="begin"/>
      </w:r>
      <w:r w:rsidRPr="00E92603">
        <w:rPr>
          <w:lang w:val="es-ES"/>
        </w:rPr>
        <w:instrText xml:space="preserve"> SEQ Figura \* ARABIC </w:instrText>
      </w:r>
      <w:r>
        <w:fldChar w:fldCharType="separate"/>
      </w:r>
      <w:r w:rsidR="00771A69">
        <w:rPr>
          <w:noProof/>
          <w:lang w:val="es-ES"/>
        </w:rPr>
        <w:t>4</w:t>
      </w:r>
      <w:r>
        <w:fldChar w:fldCharType="end"/>
      </w:r>
      <w:bookmarkEnd w:id="31"/>
      <w:r w:rsidR="00CA58EA">
        <w:rPr>
          <w:lang w:val="es-ES"/>
        </w:rPr>
        <w:t>.</w:t>
      </w:r>
      <w:r w:rsidRPr="00E92603">
        <w:rPr>
          <w:lang w:val="es-ES"/>
        </w:rPr>
        <w:t xml:space="preserve"> Tipos de RM para la detección de tumores</w:t>
      </w:r>
      <w:r w:rsidR="007041D0">
        <w:rPr>
          <w:lang w:val="es-ES"/>
        </w:rPr>
        <w:t xml:space="preserve">. Figura traducida de </w:t>
      </w:r>
      <w:r w:rsidR="00877B54">
        <w:rPr>
          <w:lang w:val="es-ES"/>
        </w:rPr>
        <w:fldChar w:fldCharType="begin"/>
      </w:r>
      <w:r w:rsidR="008831C9">
        <w:rPr>
          <w:lang w:val="es-ES"/>
        </w:rPr>
        <w:instrText xml:space="preserve"> ADDIN ZOTERO_ITEM CSL_CITATION {"citationID":"2EZH6PSj","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464942">
        <w:rPr>
          <w:lang w:val="es-ES"/>
        </w:rPr>
        <w:t>.</w:t>
      </w:r>
      <w:bookmarkEnd w:id="32"/>
    </w:p>
    <w:p w14:paraId="4B96F753" w14:textId="77777777" w:rsidR="00F4608B" w:rsidRDefault="00F4608B" w:rsidP="00F4608B">
      <w:pPr>
        <w:pStyle w:val="Heading3"/>
        <w:rPr>
          <w:lang w:val="es-ES"/>
        </w:rPr>
      </w:pPr>
      <w:bookmarkStart w:id="33" w:name="_Toc73693255"/>
      <w:r>
        <w:rPr>
          <w:lang w:val="es-ES"/>
        </w:rPr>
        <w:t>Proceso de segmentación</w:t>
      </w:r>
      <w:bookmarkEnd w:id="33"/>
    </w:p>
    <w:p w14:paraId="799AFBB2" w14:textId="7BF27C84" w:rsidR="00F4608B" w:rsidRDefault="00F4608B" w:rsidP="00F4608B">
      <w:pPr>
        <w:rPr>
          <w:lang w:val="es-ES" w:eastAsia="es-ES"/>
        </w:rPr>
      </w:pPr>
      <w:r>
        <w:rPr>
          <w:lang w:val="es-ES" w:eastAsia="es-ES"/>
        </w:rPr>
        <w:t>La</w:t>
      </w:r>
      <w:r w:rsidRPr="00A422C2">
        <w:rPr>
          <w:lang w:val="es-ES" w:eastAsia="es-ES"/>
        </w:rPr>
        <w:t xml:space="preserve">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 </w:t>
      </w:r>
      <w:r w:rsidRPr="00A422C2">
        <w:rPr>
          <w:lang w:val="es-ES" w:eastAsia="es-ES"/>
        </w:rPr>
        <w:fldChar w:fldCharType="begin"/>
      </w:r>
      <w:r w:rsidR="008831C9">
        <w:rPr>
          <w:lang w:val="es-ES" w:eastAsia="es-ES"/>
        </w:rPr>
        <w:instrText xml:space="preserve"> ADDIN ZOTERO_ITEM CSL_CITATION {"citationID":"W2iT11K6","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Pr="008A1A7A">
        <w:rPr>
          <w:rFonts w:ascii="Calibri" w:hAnsi="Calibri" w:cs="Calibri"/>
          <w:lang w:val="es-ES"/>
        </w:rPr>
        <w:t>[16]</w:t>
      </w:r>
      <w:r w:rsidRPr="00A422C2">
        <w:rPr>
          <w:lang w:val="es-ES" w:eastAsia="es-ES"/>
        </w:rPr>
        <w:fldChar w:fldCharType="end"/>
      </w:r>
      <w:r w:rsidRPr="00A422C2">
        <w:rPr>
          <w:lang w:val="es-ES" w:eastAsia="es-ES"/>
        </w:rPr>
        <w:t>.</w:t>
      </w:r>
    </w:p>
    <w:p w14:paraId="49B6E5FB" w14:textId="1BBA9776" w:rsidR="00F4608B" w:rsidRDefault="00F4608B" w:rsidP="00F4608B">
      <w:pPr>
        <w:rPr>
          <w:lang w:val="es-ES" w:eastAsia="es-ES"/>
        </w:rPr>
      </w:pPr>
      <w:r>
        <w:rPr>
          <w:lang w:val="es-ES" w:eastAsia="es-ES"/>
        </w:rPr>
        <w:lastRenderedPageBreak/>
        <w:t xml:space="preserve">El diagrama de los principales pasos involucrados en la segmentación se puede ver en la </w:t>
      </w:r>
      <w:r>
        <w:rPr>
          <w:lang w:val="es-ES" w:eastAsia="es-ES"/>
        </w:rPr>
        <w:fldChar w:fldCharType="begin"/>
      </w:r>
      <w:r>
        <w:rPr>
          <w:lang w:val="es-ES" w:eastAsia="es-ES"/>
        </w:rPr>
        <w:instrText xml:space="preserve"> REF _Ref59090894 \h </w:instrText>
      </w:r>
      <w:r>
        <w:rPr>
          <w:lang w:val="es-ES" w:eastAsia="es-ES"/>
        </w:rPr>
      </w:r>
      <w:r>
        <w:rPr>
          <w:lang w:val="es-ES" w:eastAsia="es-ES"/>
        </w:rPr>
        <w:fldChar w:fldCharType="separate"/>
      </w:r>
      <w:r w:rsidR="00771A69" w:rsidRPr="00C84CA6">
        <w:rPr>
          <w:lang w:val="es-ES"/>
        </w:rPr>
        <w:t xml:space="preserve">Figura </w:t>
      </w:r>
      <w:r w:rsidR="00771A69">
        <w:rPr>
          <w:noProof/>
          <w:lang w:val="es-ES"/>
        </w:rPr>
        <w:t>5</w:t>
      </w:r>
      <w:r>
        <w:rPr>
          <w:lang w:val="es-ES" w:eastAsia="es-ES"/>
        </w:rPr>
        <w:fldChar w:fldCharType="end"/>
      </w:r>
      <w:r>
        <w:rPr>
          <w:lang w:val="es-ES" w:eastAsia="es-ES"/>
        </w:rPr>
        <w:t>.</w:t>
      </w:r>
    </w:p>
    <w:p w14:paraId="08A1B404" w14:textId="5809D612" w:rsidR="00F4608B" w:rsidRDefault="00EB2487" w:rsidP="00F4608B">
      <w:pPr>
        <w:keepNext/>
        <w:ind w:firstLine="0"/>
        <w:jc w:val="center"/>
      </w:pPr>
      <w:r>
        <w:rPr>
          <w:noProof/>
        </w:rPr>
        <w:drawing>
          <wp:inline distT="0" distB="0" distL="0" distR="0" wp14:anchorId="0C664D01" wp14:editId="18D68065">
            <wp:extent cx="2394857" cy="3478662"/>
            <wp:effectExtent l="0" t="0" r="5715" b="762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23439" cy="3520179"/>
                    </a:xfrm>
                    <a:prstGeom prst="rect">
                      <a:avLst/>
                    </a:prstGeom>
                  </pic:spPr>
                </pic:pic>
              </a:graphicData>
            </a:graphic>
          </wp:inline>
        </w:drawing>
      </w:r>
    </w:p>
    <w:p w14:paraId="3E83AB29" w14:textId="5A36445E" w:rsidR="00F4608B" w:rsidRPr="00A422C2" w:rsidRDefault="00F4608B" w:rsidP="00F4608B">
      <w:pPr>
        <w:pStyle w:val="Caption"/>
        <w:ind w:firstLine="0"/>
        <w:jc w:val="center"/>
        <w:rPr>
          <w:lang w:val="es-ES" w:eastAsia="es-ES"/>
        </w:rPr>
      </w:pPr>
      <w:bookmarkStart w:id="34" w:name="_Ref59090894"/>
      <w:bookmarkStart w:id="35" w:name="_Toc73693298"/>
      <w:r w:rsidRPr="00C84CA6">
        <w:rPr>
          <w:lang w:val="es-ES"/>
        </w:rPr>
        <w:t xml:space="preserve">Figura </w:t>
      </w:r>
      <w:r>
        <w:fldChar w:fldCharType="begin"/>
      </w:r>
      <w:r w:rsidRPr="00C84CA6">
        <w:rPr>
          <w:lang w:val="es-ES"/>
        </w:rPr>
        <w:instrText xml:space="preserve"> SEQ Figura \* ARABIC </w:instrText>
      </w:r>
      <w:r>
        <w:fldChar w:fldCharType="separate"/>
      </w:r>
      <w:r w:rsidR="00771A69">
        <w:rPr>
          <w:noProof/>
          <w:lang w:val="es-ES"/>
        </w:rPr>
        <w:t>5</w:t>
      </w:r>
      <w:r>
        <w:fldChar w:fldCharType="end"/>
      </w:r>
      <w:bookmarkEnd w:id="34"/>
      <w:r>
        <w:rPr>
          <w:lang w:val="es-ES"/>
        </w:rPr>
        <w:t>.</w:t>
      </w:r>
      <w:r w:rsidRPr="00C84CA6">
        <w:rPr>
          <w:lang w:val="es-ES"/>
        </w:rPr>
        <w:t xml:space="preserve"> Bloques principales utilizados en la segmentación</w:t>
      </w:r>
      <w:r>
        <w:rPr>
          <w:lang w:val="es-ES"/>
        </w:rPr>
        <w:t xml:space="preserve">. Figura traducida de </w:t>
      </w:r>
      <w:r>
        <w:rPr>
          <w:lang w:val="es-ES"/>
        </w:rPr>
        <w:fldChar w:fldCharType="begin"/>
      </w:r>
      <w:r w:rsidR="008831C9">
        <w:rPr>
          <w:lang w:val="es-ES"/>
        </w:rPr>
        <w:instrText xml:space="preserve"> ADDIN ZOTERO_ITEM CSL_CITATION {"citationID":"ULveVBPu","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Pr="008A1A7A">
        <w:rPr>
          <w:rFonts w:ascii="Calibri" w:hAnsi="Calibri" w:cs="Calibri"/>
          <w:lang w:val="es-ES"/>
        </w:rPr>
        <w:t>[17]</w:t>
      </w:r>
      <w:r>
        <w:rPr>
          <w:lang w:val="es-ES"/>
        </w:rPr>
        <w:fldChar w:fldCharType="end"/>
      </w:r>
      <w:r w:rsidR="00997F5D">
        <w:rPr>
          <w:lang w:val="es-ES"/>
        </w:rPr>
        <w:t>.</w:t>
      </w:r>
      <w:bookmarkEnd w:id="35"/>
    </w:p>
    <w:p w14:paraId="5C4A1617" w14:textId="77777777" w:rsidR="00F4608B" w:rsidRDefault="00F4608B" w:rsidP="00F4608B">
      <w:pPr>
        <w:rPr>
          <w:lang w:val="es-ES" w:eastAsia="es-ES"/>
        </w:rPr>
      </w:pPr>
      <w:r>
        <w:rPr>
          <w:lang w:val="es-ES" w:eastAsia="es-ES"/>
        </w:rPr>
        <w:t>Los pasos de un proceso de segmentación se describen en los siguientes apartados.</w:t>
      </w:r>
    </w:p>
    <w:p w14:paraId="213E542A" w14:textId="76CF3540" w:rsidR="00F4608B" w:rsidRDefault="00F4608B" w:rsidP="007C1BAE">
      <w:pPr>
        <w:pStyle w:val="Heading4"/>
      </w:pPr>
      <w:r>
        <w:t>Pre</w:t>
      </w:r>
      <w:r w:rsidR="007D59C0">
        <w:t>-</w:t>
      </w:r>
      <w:r>
        <w:t>procesamiento</w:t>
      </w:r>
    </w:p>
    <w:p w14:paraId="6F2F80A2" w14:textId="406773EE" w:rsidR="00F4608B" w:rsidRDefault="00F4608B" w:rsidP="00F4608B">
      <w:pPr>
        <w:rPr>
          <w:lang w:val="es-ES" w:eastAsia="es-ES"/>
        </w:rPr>
      </w:pPr>
      <w:r>
        <w:rPr>
          <w:lang w:val="es-ES" w:eastAsia="es-ES"/>
        </w:rPr>
        <w:t>Las imágenes suelen contener imperfecciones que pueden disminuir el rendimiento de la segmentación. Las principales causas de estas imperfecciones suelen ser una baja resolución, la presencia de artefactos, distorsión geométrica, un bajo contraste o un alto nivel de ruido. Mediante el pre</w:t>
      </w:r>
      <w:r w:rsidR="00E235F3">
        <w:rPr>
          <w:lang w:val="es-ES" w:eastAsia="es-ES"/>
        </w:rPr>
        <w:t>-</w:t>
      </w:r>
      <w:r>
        <w:rPr>
          <w:lang w:val="es-ES" w:eastAsia="es-ES"/>
        </w:rPr>
        <w:t xml:space="preserve">procesamiento de las imágenes se busca reducir lo máximo posible estos defectos para así maximizar el rendimiento del algoritmo </w:t>
      </w:r>
      <w:r>
        <w:rPr>
          <w:lang w:val="es-ES" w:eastAsia="es-ES"/>
        </w:rPr>
        <w:fldChar w:fldCharType="begin"/>
      </w:r>
      <w:r w:rsidR="008831C9">
        <w:rPr>
          <w:lang w:val="es-ES" w:eastAsia="es-ES"/>
        </w:rPr>
        <w:instrText xml:space="preserve"> ADDIN ZOTERO_ITEM CSL_CITATION {"citationID":"xzSDtuhM","properties":{"formattedCitation":"[18]","plainCitation":"[18]","noteIndex":0},"citationItems":[{"id":219,"uris":["http://zotero.org/groups/2648216/items/PYUX6DBB"],"uri":["http://zotero.org/groups/2648216/items/PYUX6DBB"],"itemData":{"id":219,"type":"webpage","abstract":"Magnetic Resonance Imaging (MRI) is one of the power full visualization techniques, which is mainly used for the treatment of cancer. Magnetic Resonance Imaging is a radiation-based technique which represents the internal structure of the body in terms of intensity variation of radiated wave generated by the biological system when it is exposed to radio frequency pulses. Magnetic resonance imaging is used for the diagnosis of diseases related to soft tissues. When we interpret or inspect brain images, we should be aware of the image contrast, because all the information about the brain is mapped into intensity variation. The presences of materials which can affect the strong magnetic field can produce artifacts and intensity variation in the image. Artifacts are some extra features that are not related to original image. These features are introduced in the image during image acquisition. Artifacts and intensity variation affect the quality of analysis. So we need an efficient rectifying methodology for the removal of artifacts and intensity variation present in the image. Pre-processing techniques makes the image suitable for further processing; it enhances the quality of the image and finally removes the noise present in the Image. Pre-Processing techniques aim the enhancement of the image without altering the information content. Here we discuss most relevant and important pre-processing techniques for MRI images before dealing with brain tumour detection and segmentation.","language":"en","title":"Pre-Processing Technique for Brain Tumor Detection and Segmentation","URL":"/paper/Pre-Processing-Technique-for-Brain-Tumor-Detection-Sheela.V.-Babu/75dbea602733c5120552162fb948371b8127a940","author":[{"family":"Sheela.V","given":"K."},{"family":"Babu","given":"D."}],"accessed":{"date-parts":[["2021",1,20]]},"issued":{"date-parts":[["2015"]]}}}],"schema":"https://github.com/citation-style-language/schema/raw/master/csl-citation.json"} </w:instrText>
      </w:r>
      <w:r>
        <w:rPr>
          <w:lang w:val="es-ES" w:eastAsia="es-ES"/>
        </w:rPr>
        <w:fldChar w:fldCharType="separate"/>
      </w:r>
      <w:r w:rsidRPr="008A1A7A">
        <w:rPr>
          <w:rFonts w:ascii="Calibri" w:hAnsi="Calibri" w:cs="Calibri"/>
          <w:lang w:val="es-ES"/>
        </w:rPr>
        <w:t>[18]</w:t>
      </w:r>
      <w:r>
        <w:rPr>
          <w:lang w:val="es-ES" w:eastAsia="es-ES"/>
        </w:rPr>
        <w:fldChar w:fldCharType="end"/>
      </w:r>
      <w:r>
        <w:rPr>
          <w:lang w:val="es-ES" w:eastAsia="es-ES"/>
        </w:rPr>
        <w:t>.</w:t>
      </w:r>
    </w:p>
    <w:p w14:paraId="0C66BB98" w14:textId="40A2CB8B" w:rsidR="00F4608B" w:rsidRDefault="00F4608B" w:rsidP="00F4608B">
      <w:pPr>
        <w:rPr>
          <w:lang w:val="es-ES" w:eastAsia="es-ES"/>
        </w:rPr>
      </w:pPr>
      <w:r>
        <w:rPr>
          <w:lang w:val="es-ES" w:eastAsia="es-ES"/>
        </w:rPr>
        <w:t>El primer paso en el pre</w:t>
      </w:r>
      <w:r w:rsidR="00E235F3">
        <w:rPr>
          <w:lang w:val="es-ES" w:eastAsia="es-ES"/>
        </w:rPr>
        <w:t>-</w:t>
      </w:r>
      <w:r>
        <w:rPr>
          <w:lang w:val="es-ES" w:eastAsia="es-ES"/>
        </w:rPr>
        <w:t xml:space="preserve">procesamiento de imágenes suele centrarse en eliminar el ruido. Estas técnicas deben aplicarse cuidadosamente para no introducir nuevos artefactos que puedan hacer que la imagen se vuelva borrosa. Para ello, se pueden aplicar distintos filtros como pueden ser el filtro Gaussiano o el filtro de mediana entre otros </w:t>
      </w:r>
      <w:r>
        <w:rPr>
          <w:lang w:val="es-ES" w:eastAsia="es-ES"/>
        </w:rPr>
        <w:fldChar w:fldCharType="begin"/>
      </w:r>
      <w:r w:rsidR="008831C9">
        <w:rPr>
          <w:lang w:val="es-ES" w:eastAsia="es-ES"/>
        </w:rPr>
        <w:instrText xml:space="preserve"> ADDIN ZOTERO_ITEM CSL_CITATION {"citationID":"RGBCQZUI","properties":{"formattedCitation":"[19]","plainCitation":"[19]","noteIndex":0},"citationItems":[{"id":221,"uris":["http://zotero.org/groups/2648216/items/WIWZFTP4"],"uri":["http://zotero.org/groups/2648216/items/WIWZFTP4"],"itemData":{"id":221,"type":"paper-conference","abstract":"For the study of anatomical structure and image processing of MRI medical images techniques of noise removal have become an important practice in medical imaging application. In medical image processing, precise images need to be obtained to get accurate observations for the given application. The goal of any de-noising technique is to remove noise from an image which is the first step in any image processing. The noise removal method should be applied watchful manner otherwise artefacts can be introduced which may blur the image. In this paper, performance evaluation of the of MRI image de-noising techniques is provided. The techniques used are namely the median and Gaussian filter, Max filter [11], Min filter [11], and Arithmetic Mean filter [8]. All the above filters are applied on MRI brain and spinal cord images and the results are noted. A new method is proposed which modifies the existing median filter by adding features. The experimental result of the proposed method is then analyzed with the other three image filtering algorithms. The output image efficiency is measured by the statistical parameters like root mean square error (RMSE), signal-to-noise ratio (SNR), peak signal-to-noise ratio (PSNR).","container-title":"2017 International Conference on Electrical, Electronics, Communication, Computer, and Optimization Techniques (ICEECCOT)","DOI":"10.1109/ICEECCOT.2017.8284595","event":"2017 International Conference on Electrical, Electronics, Communication, Computer, and Optimization Techniques (ICEECCOT)","page":"1-4","source":"IEEE Xplore","title":"MRI image preprocessing and noise removal technique using linear and nonlinear filters","author":[{"family":"Suhas","given":"S."},{"family":"Venugopal","given":"C. R."}],"issued":{"date-parts":[["2017",12]]}}}],"schema":"https://github.com/citation-style-language/schema/raw/master/csl-citation.json"} </w:instrText>
      </w:r>
      <w:r>
        <w:rPr>
          <w:lang w:val="es-ES" w:eastAsia="es-ES"/>
        </w:rPr>
        <w:fldChar w:fldCharType="separate"/>
      </w:r>
      <w:r w:rsidRPr="00857275">
        <w:rPr>
          <w:rFonts w:ascii="Calibri" w:hAnsi="Calibri" w:cs="Calibri"/>
          <w:lang w:val="es-ES"/>
        </w:rPr>
        <w:t>[19]</w:t>
      </w:r>
      <w:r>
        <w:rPr>
          <w:lang w:val="es-ES" w:eastAsia="es-ES"/>
        </w:rPr>
        <w:fldChar w:fldCharType="end"/>
      </w:r>
      <w:r>
        <w:rPr>
          <w:lang w:val="es-ES" w:eastAsia="es-ES"/>
        </w:rPr>
        <w:t>.</w:t>
      </w:r>
    </w:p>
    <w:p w14:paraId="5C3769B1" w14:textId="363CE768" w:rsidR="00F4608B" w:rsidRPr="0025585A" w:rsidRDefault="00F4608B" w:rsidP="00F4608B">
      <w:pPr>
        <w:rPr>
          <w:lang w:val="es-ES" w:eastAsia="es-ES"/>
        </w:rPr>
      </w:pPr>
      <w:r>
        <w:rPr>
          <w:lang w:val="es-ES" w:eastAsia="es-ES"/>
        </w:rPr>
        <w:t xml:space="preserve">Una de las técnicas recomendadas para mejorar las imágenes es la ecualización del histograma. Un histograma es una representación gráfica de la distribución de los tonos dentro de la figura. La ecualización del histograma consiste en cambiar la distribución de los valores convirtiéndola en uniforme. Así, se mejora el rango dinámico del histograma, aumentando de la misma forma su contraste </w:t>
      </w:r>
      <w:r>
        <w:rPr>
          <w:lang w:val="es-ES" w:eastAsia="es-ES"/>
        </w:rPr>
        <w:fldChar w:fldCharType="begin"/>
      </w:r>
      <w:r w:rsidR="008831C9">
        <w:rPr>
          <w:lang w:val="es-ES" w:eastAsia="es-ES"/>
        </w:rPr>
        <w:instrText xml:space="preserve"> ADDIN ZOTERO_ITEM CSL_CITATION {"citationID":"dYb57ieS","properties":{"formattedCitation":"[20]","plainCitation":"[20]","noteIndex":0},"citationItems":[{"id":222,"uris":["http://zotero.org/groups/2648216/items/TV99I69T"],"uri":["http://zotero.org/groups/2648216/items/TV99I69T"],"itemData":{"id":222,"type":"webpage","abstract":"In the medical world, MRI is one example for application of digital images. But for some application, for get the desired result, MRI image must be processed first through image processing process. Preprocessing is the first step for digital image processing. Some of preprocessing method that use in this experiment is Histogram Equalization (HE) and Contrast Limited Adaptive Histogram Equalization (CLAHE). To increase the image contrast is the purpose of that method and the result will be analyse for quantitaitve value using RMS Contrast, PSNR and SSIM method. Keywords— Preprocessing, HE, CLAHE, RMS Contrast, PSNR, SSIM.","language":"en","title":"Preprocessing on Digital Image using Histogram Equalization : An Experiment Study on MRI Brain Image","title-short":"Preprocessing on Digital Image using Histogram Equalization","URL":"/paper/Preprocessing-on-Digital-Image-using-Histogram-%3A-An-Sunaryo-Hariadi/3fce14df2185e2f1ffa93f7610e8a7ec8e536ae6","author":[{"family":"Sunaryo","given":"Musthofa"},{"family":"Hariadi","given":"Mochammad"}],"accessed":{"date-parts":[["2021",1,21]]},"issued":{"date-parts":[["2016"]]}}}],"schema":"https://github.com/citation-style-language/schema/raw/master/csl-citation.json"} </w:instrText>
      </w:r>
      <w:r>
        <w:rPr>
          <w:lang w:val="es-ES" w:eastAsia="es-ES"/>
        </w:rPr>
        <w:fldChar w:fldCharType="separate"/>
      </w:r>
      <w:r w:rsidRPr="008A1A7A">
        <w:rPr>
          <w:rFonts w:ascii="Calibri" w:hAnsi="Calibri" w:cs="Calibri"/>
          <w:lang w:val="es-ES"/>
        </w:rPr>
        <w:t>[20]</w:t>
      </w:r>
      <w:r>
        <w:rPr>
          <w:lang w:val="es-ES" w:eastAsia="es-ES"/>
        </w:rPr>
        <w:fldChar w:fldCharType="end"/>
      </w:r>
      <w:r>
        <w:rPr>
          <w:lang w:val="es-ES" w:eastAsia="es-ES"/>
        </w:rPr>
        <w:t>.</w:t>
      </w:r>
    </w:p>
    <w:p w14:paraId="54DEA356" w14:textId="02FFFCDD" w:rsidR="00F4608B" w:rsidRDefault="00F4608B" w:rsidP="00F4608B">
      <w:pPr>
        <w:rPr>
          <w:lang w:val="es-ES" w:eastAsia="es-ES"/>
        </w:rPr>
      </w:pPr>
      <w:r>
        <w:rPr>
          <w:lang w:val="es-ES" w:eastAsia="es-ES"/>
        </w:rPr>
        <w:lastRenderedPageBreak/>
        <w:t>La segmentación del cerebro, también denominado extracción del cerebro o eliminación del cráneo, es un paso importante de la mayoría de los estudios que emplean la RM como tecnología de imagen médica. Este paso se emplea por ejemplo en pre</w:t>
      </w:r>
      <w:r w:rsidR="00DC5C8E">
        <w:rPr>
          <w:lang w:val="es-ES" w:eastAsia="es-ES"/>
        </w:rPr>
        <w:t>-</w:t>
      </w:r>
      <w:r>
        <w:rPr>
          <w:lang w:val="es-ES" w:eastAsia="es-ES"/>
        </w:rPr>
        <w:t xml:space="preserve">procesamiento para el estudio volumétrico del cerebro </w:t>
      </w:r>
      <w:r>
        <w:rPr>
          <w:lang w:val="es-ES" w:eastAsia="es-ES"/>
        </w:rPr>
        <w:fldChar w:fldCharType="begin"/>
      </w:r>
      <w:r w:rsidR="008831C9">
        <w:rPr>
          <w:lang w:val="es-ES" w:eastAsia="es-ES"/>
        </w:rPr>
        <w:instrText xml:space="preserve"> ADDIN ZOTERO_ITEM CSL_CITATION {"citationID":"YiVnTTl2","properties":{"formattedCitation":"[21]","plainCitation":"[21]","noteIndex":0},"citationItems":[{"id":210,"uris":["http://zotero.org/groups/2648216/items/6JNA8NAI"],"uri":["http://zotero.org/groups/2648216/items/6JNA8NAI"],"itemData":{"id":210,"type":"article-journal","container-title":"IEEE Transactions on Medical Imaging","DOI":"10.1109/TMI.2014.2322280","ISSN":"0278-0062, 1558-254X","issue":"9","journalAbbreviation":"IEEE Trans. Med. Imaging","page":"1818-1831","source":"DOI.org (Crossref)","title":"Automatic Whole Brain MRI Segmentation of the Developing Neonatal Brain","volume":"33","author":[{"family":"Makropoulos","given":"Antonios"},{"family":"Gousias","given":"Ioannis S."},{"family":"Ledig","given":"Christian"},{"family":"Aljabar","given":"Paul"},{"family":"Serag","given":"Ahmed"},{"family":"Hajnal","given":"Joseph V."},{"family":"Edwards","given":"A. David"},{"family":"Counsell","given":"Serena J."},{"family":"Rueckert","given":"Daniel"}],"issued":{"date-parts":[["2014",9]]}}}],"schema":"https://github.com/citation-style-language/schema/raw/master/csl-citation.json"} </w:instrText>
      </w:r>
      <w:r>
        <w:rPr>
          <w:lang w:val="es-ES" w:eastAsia="es-ES"/>
        </w:rPr>
        <w:fldChar w:fldCharType="separate"/>
      </w:r>
      <w:r w:rsidRPr="008A1A7A">
        <w:rPr>
          <w:rFonts w:ascii="Calibri" w:hAnsi="Calibri" w:cs="Calibri"/>
          <w:lang w:val="es-ES"/>
        </w:rPr>
        <w:t>[21]</w:t>
      </w:r>
      <w:r>
        <w:rPr>
          <w:lang w:val="es-ES" w:eastAsia="es-ES"/>
        </w:rPr>
        <w:fldChar w:fldCharType="end"/>
      </w:r>
      <w:r>
        <w:rPr>
          <w:lang w:val="es-ES" w:eastAsia="es-ES"/>
        </w:rPr>
        <w:t xml:space="preserve">, estudio de la esclerosis múltiple </w:t>
      </w:r>
      <w:r>
        <w:rPr>
          <w:lang w:val="es-ES" w:eastAsia="es-ES"/>
        </w:rPr>
        <w:fldChar w:fldCharType="begin"/>
      </w:r>
      <w:r w:rsidR="008831C9">
        <w:rPr>
          <w:lang w:val="es-ES" w:eastAsia="es-ES"/>
        </w:rPr>
        <w:instrText xml:space="preserve"> ADDIN ZOTERO_ITEM CSL_CITATION {"citationID":"oNcK0j7z","properties":{"formattedCitation":"[22]","plainCitation":"[22]","noteIndex":0},"citationItems":[{"id":211,"uris":["http://zotero.org/groups/2648216/items/IH8PVKL9"],"uri":["http://zotero.org/groups/2648216/items/IH8PVKL9"],"itemData":{"id":211,"type":"article-journal","container-title":"PLOS ONE","DOI":"10.1371/journal.pone.0146080","ISSN":"1932-6203","issue":"1","journalAbbreviation":"PLoS ONE","language":"en","page":"e0146080","source":"DOI.org (Crossref)","title":"Resting State Brain Entropy Alterations in Relapsing Remitting Multiple Sclerosis","volume":"11","author":[{"family":"Zhou","given":"Fuqing"},{"family":"Zhuang","given":"Ying"},{"family":"Gong","given":"Honghan"},{"family":"Zhan","given":"Jie"},{"family":"Grossman","given":"Murray"},{"family":"Wang","given":"Ze"}],"editor":[{"family":"Linker","given":"Ralf Andreas"}],"issued":{"date-parts":[["2016",1,4]]}}}],"schema":"https://github.com/citation-style-language/schema/raw/master/csl-citation.json"} </w:instrText>
      </w:r>
      <w:r>
        <w:rPr>
          <w:lang w:val="es-ES" w:eastAsia="es-ES"/>
        </w:rPr>
        <w:fldChar w:fldCharType="separate"/>
      </w:r>
      <w:r w:rsidRPr="008A1A7A">
        <w:rPr>
          <w:rFonts w:ascii="Calibri" w:hAnsi="Calibri" w:cs="Calibri"/>
          <w:lang w:val="es-ES"/>
        </w:rPr>
        <w:t>[22]</w:t>
      </w:r>
      <w:r>
        <w:rPr>
          <w:lang w:val="es-ES" w:eastAsia="es-ES"/>
        </w:rPr>
        <w:fldChar w:fldCharType="end"/>
      </w:r>
      <w:r>
        <w:rPr>
          <w:lang w:val="es-ES" w:eastAsia="es-ES"/>
        </w:rPr>
        <w:t xml:space="preserve">, evaluación de la esquizofrenia </w:t>
      </w:r>
      <w:r>
        <w:rPr>
          <w:lang w:val="es-ES" w:eastAsia="es-ES"/>
        </w:rPr>
        <w:fldChar w:fldCharType="begin"/>
      </w:r>
      <w:r w:rsidR="008831C9">
        <w:rPr>
          <w:lang w:val="es-ES" w:eastAsia="es-ES"/>
        </w:rPr>
        <w:instrText xml:space="preserve"> ADDIN ZOTERO_ITEM CSL_CITATION {"citationID":"oT5Q2V0n","properties":{"formattedCitation":"[23]","plainCitation":"[23]","noteIndex":0},"citationItems":[{"id":213,"uris":["http://zotero.org/groups/2648216/items/D5H59AJN"],"uri":["http://zotero.org/groups/2648216/items/D5H59AJN"],"itemData":{"id":213,"type":"article-journal","container-title":"Schizophrenia Research","DOI":"10.1016/j.schres.2004.09.022","ISSN":"09209964","issue":"2-3","journalAbbreviation":"Schizophrenia Research","language":"en","page":"283-294","source":"DOI.org (Crossref)","title":"Hippocampus and amygdala volumes in schizophrenia and other psychoses in the Northern Finland 1966 birth cohort","volume":"75","author":[{"family":"Tanskanen","given":"Päivikki"},{"family":"Veijola","given":"Juha M."},{"family":"Piippo","given":"Ulla K."},{"family":"Haapea","given":"Marianne"},{"family":"Miettunen","given":"Jouko A."},{"family":"Pyhtinen","given":"Juhani"},{"family":"Bullmore","given":"Edward T."},{"family":"Jones","given":"Peter B."},{"family":"Isohanni","given":"Matti K."}],"issued":{"date-parts":[["2005",6]]}}}],"schema":"https://github.com/citation-style-language/schema/raw/master/csl-citation.json"} </w:instrText>
      </w:r>
      <w:r>
        <w:rPr>
          <w:lang w:val="es-ES" w:eastAsia="es-ES"/>
        </w:rPr>
        <w:fldChar w:fldCharType="separate"/>
      </w:r>
      <w:r w:rsidRPr="00F4608B">
        <w:rPr>
          <w:rFonts w:ascii="Calibri" w:hAnsi="Calibri" w:cs="Calibri"/>
          <w:lang w:val="es-ES"/>
        </w:rPr>
        <w:t>[23]</w:t>
      </w:r>
      <w:r>
        <w:rPr>
          <w:lang w:val="es-ES" w:eastAsia="es-ES"/>
        </w:rPr>
        <w:fldChar w:fldCharType="end"/>
      </w:r>
      <w:r>
        <w:rPr>
          <w:lang w:val="es-ES" w:eastAsia="es-ES"/>
        </w:rPr>
        <w:t xml:space="preserve"> o planificación de intervenciones </w:t>
      </w:r>
      <w:proofErr w:type="spellStart"/>
      <w:r>
        <w:rPr>
          <w:lang w:val="es-ES" w:eastAsia="es-ES"/>
        </w:rPr>
        <w:t>neuroquirúrgicas</w:t>
      </w:r>
      <w:proofErr w:type="spellEnd"/>
      <w:r>
        <w:rPr>
          <w:lang w:val="es-ES" w:eastAsia="es-ES"/>
        </w:rPr>
        <w:t xml:space="preserve"> </w:t>
      </w:r>
      <w:r>
        <w:rPr>
          <w:lang w:val="es-ES" w:eastAsia="es-ES"/>
        </w:rPr>
        <w:fldChar w:fldCharType="begin"/>
      </w:r>
      <w:r w:rsidR="008831C9">
        <w:rPr>
          <w:lang w:val="es-ES" w:eastAsia="es-ES"/>
        </w:rPr>
        <w:instrText xml:space="preserve"> ADDIN ZOTERO_ITEM CSL_CITATION {"citationID":"j6dYju1e","properties":{"formattedCitation":"[24]","plainCitation":"[24]","noteIndex":0},"citationItems":[{"id":214,"uris":["http://zotero.org/groups/2648216/items/LJ6ZW62H"],"uri":["http://zotero.org/groups/2648216/items/LJ6ZW62H"],"itemData":{"id":214,"type":"article-journal","container-title":"European Journal of Radiology Open","DOI":"10.1016/j.ejro.2018.01.002","ISSN":"23520477","journalAbbreviation":"European Journal of Radiology Open","language":"en","page":"20-23","source":"DOI.org (Crossref)","title":"Reconstruction of white matter fibre tracts using diffusion kurtosis tensor imaging at 1.5T: Pre-surgical planning in patients with gliomas","title-short":"Reconstruction of white matter fibre tracts using diffusion kurtosis tensor imaging at 1.5T","volume":"5","author":[{"family":"Leote","given":"Joao"},{"family":"Nunes","given":"Rita G."},{"family":"Cerqueira","given":"Luis"},{"family":"Loução","given":"Ricardo"},{"family":"Ferreira","given":"Hugo A."}],"issued":{"date-parts":[["2018"]]}}}],"schema":"https://github.com/citation-style-language/schema/raw/master/csl-citation.json"} </w:instrText>
      </w:r>
      <w:r>
        <w:rPr>
          <w:lang w:val="es-ES" w:eastAsia="es-ES"/>
        </w:rPr>
        <w:fldChar w:fldCharType="separate"/>
      </w:r>
      <w:r w:rsidRPr="00F4608B">
        <w:rPr>
          <w:rFonts w:ascii="Calibri" w:hAnsi="Calibri" w:cs="Calibri"/>
          <w:lang w:val="es-ES"/>
        </w:rPr>
        <w:t>[24]</w:t>
      </w:r>
      <w:r>
        <w:rPr>
          <w:lang w:val="es-ES" w:eastAsia="es-ES"/>
        </w:rPr>
        <w:fldChar w:fldCharType="end"/>
      </w:r>
      <w:r>
        <w:rPr>
          <w:lang w:val="es-ES" w:eastAsia="es-ES"/>
        </w:rPr>
        <w:t>.</w:t>
      </w:r>
    </w:p>
    <w:p w14:paraId="7C2CF3A1" w14:textId="3ECD168C" w:rsidR="00F4608B" w:rsidRDefault="00F4608B" w:rsidP="00F4608B">
      <w:pPr>
        <w:rPr>
          <w:lang w:val="es-ES" w:eastAsia="es-ES"/>
        </w:rPr>
      </w:pPr>
      <w:r>
        <w:rPr>
          <w:lang w:val="es-ES" w:eastAsia="es-ES"/>
        </w:rPr>
        <w:t>Se trata de un paso de suma importancia para la posterior identificación de los distintos tejidos cerebrales, ya que determina una región de interés (ROI</w:t>
      </w:r>
      <w:r w:rsidR="004229E7">
        <w:rPr>
          <w:lang w:val="es-ES" w:eastAsia="es-ES"/>
        </w:rPr>
        <w:fldChar w:fldCharType="begin"/>
      </w:r>
      <w:r w:rsidR="004229E7" w:rsidRPr="004229E7">
        <w:rPr>
          <w:lang w:val="es-ES"/>
        </w:rPr>
        <w:instrText xml:space="preserve"> XE "</w:instrText>
      </w:r>
      <w:r w:rsidR="004229E7" w:rsidRPr="0009043B">
        <w:rPr>
          <w:lang w:val="es-ES" w:eastAsia="es-ES"/>
        </w:rPr>
        <w:instrText>ROI</w:instrText>
      </w:r>
      <w:r w:rsidR="004229E7" w:rsidRPr="004229E7">
        <w:rPr>
          <w:lang w:val="es-ES"/>
        </w:rPr>
        <w:instrText>" \t "</w:instrText>
      </w:r>
      <w:r w:rsidR="004229E7" w:rsidRPr="004229E7">
        <w:rPr>
          <w:rFonts w:cstheme="minorHAnsi"/>
          <w:i/>
          <w:lang w:val="es-ES"/>
        </w:rPr>
        <w:instrText>Región de interé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Pr>
          <w:lang w:val="es-ES" w:eastAsia="es-ES"/>
        </w:rPr>
        <w:t xml:space="preserve">). De esta forma se reducen los errores de clasificación del tejido en la segmentación y a su vez se disminuye el tiempo de ejecución al eliminar los objetos de la imagen que no pertenecen al cerebro </w:t>
      </w:r>
      <w:r>
        <w:rPr>
          <w:lang w:val="es-ES" w:eastAsia="es-ES"/>
        </w:rPr>
        <w:fldChar w:fldCharType="begin"/>
      </w:r>
      <w:r w:rsidR="008831C9">
        <w:rPr>
          <w:lang w:val="es-ES" w:eastAsia="es-ES"/>
        </w:rPr>
        <w:instrText xml:space="preserve"> ADDIN ZOTERO_ITEM CSL_CITATION {"citationID":"Iu3iVdQL","properties":{"formattedCitation":"[25]","plainCitation":"[25]","noteIndex":0},"citationItems":[{"id":216,"uris":["http://zotero.org/groups/2648216/items/6BVQTKFI"],"uri":["http://zotero.org/groups/2648216/items/6BVQTKFI"],"itemData":{"id":216,"type":"paper-conference","container-title":"2015 Eighth International Conference on Advances in Pattern Recognition (ICAPR)","DOI":"10.1109/ICAPR.2015.7050671","event":"2015 Eighth International Conference on Advances in Pattern Recognition (ICAPR)","event-place":"Kolkata, India","ISBN":"978-1-4799-7458-0","page":"1-6","publisher":"IEEE","publisher-place":"Kolkata, India","source":"DOI.org (Crossref)","title":"A simple skull stripping algorithm for brain MRI","URL":"http://ieeexplore.ieee.org/document/7050671/","author":[{"family":"Roy","given":"Shaswati"},{"family":"Maji","given":"Pradipta"}],"accessed":{"date-parts":[["2021",1,19]]},"issued":{"date-parts":[["2015",1]]}}}],"schema":"https://github.com/citation-style-language/schema/raw/master/csl-citation.json"} </w:instrText>
      </w:r>
      <w:r>
        <w:rPr>
          <w:lang w:val="es-ES" w:eastAsia="es-ES"/>
        </w:rPr>
        <w:fldChar w:fldCharType="separate"/>
      </w:r>
      <w:r w:rsidRPr="008A1A7A">
        <w:rPr>
          <w:rFonts w:ascii="Calibri" w:hAnsi="Calibri" w:cs="Calibri"/>
          <w:lang w:val="es-ES"/>
        </w:rPr>
        <w:t>[25]</w:t>
      </w:r>
      <w:r>
        <w:rPr>
          <w:lang w:val="es-ES" w:eastAsia="es-ES"/>
        </w:rPr>
        <w:fldChar w:fldCharType="end"/>
      </w:r>
      <w:r>
        <w:rPr>
          <w:lang w:val="es-ES" w:eastAsia="es-ES"/>
        </w:rPr>
        <w:t>.</w:t>
      </w:r>
    </w:p>
    <w:p w14:paraId="638B5C13" w14:textId="7716A0DA" w:rsidR="00F4608B" w:rsidRDefault="00B63B3E" w:rsidP="007C1BAE">
      <w:pPr>
        <w:pStyle w:val="Heading4"/>
      </w:pPr>
      <w:r>
        <w:t>Análisis</w:t>
      </w:r>
      <w:r w:rsidR="00F4608B">
        <w:t xml:space="preserve"> de características</w:t>
      </w:r>
    </w:p>
    <w:p w14:paraId="74583704" w14:textId="77777777" w:rsidR="00F4608B" w:rsidRDefault="00F4608B" w:rsidP="00F4608B">
      <w:pPr>
        <w:rPr>
          <w:lang w:val="es-ES" w:eastAsia="es-ES"/>
        </w:rPr>
      </w:pPr>
      <w:r>
        <w:rPr>
          <w:lang w:val="es-ES" w:eastAsia="es-ES"/>
        </w:rPr>
        <w:t>La característica más común en la segmentación de tumores es el análisis de las intensidades presentes en la imagen. Esto se debe a que cada tejido presenta un tono distinto. También ocurre lo mismo con las texturas de las distintas partes del tumor. Los gradientes de intensidad o las características basadas en los bordes pueden utilizarse para la formación de un contorno del borde del tumor.</w:t>
      </w:r>
    </w:p>
    <w:p w14:paraId="774386CA" w14:textId="231D412D" w:rsidR="00F4608B" w:rsidRDefault="00F4608B" w:rsidP="00F4608B">
      <w:pPr>
        <w:rPr>
          <w:lang w:val="es-ES" w:eastAsia="es-ES"/>
        </w:rPr>
      </w:pPr>
      <w:r>
        <w:rPr>
          <w:lang w:val="es-ES" w:eastAsia="es-ES"/>
        </w:rPr>
        <w:t xml:space="preserve">Dependiendo de los datos disponibles, todas estas características pueden ser computadas desde una sola modalidad de RM o de imágenes multimodales. Combinando las características de diferentes modalidades se logra mejorar los resultados de la segmentación </w:t>
      </w:r>
      <w:r>
        <w:rPr>
          <w:lang w:val="es-ES" w:eastAsia="es-ES"/>
        </w:rPr>
        <w:fldChar w:fldCharType="begin"/>
      </w:r>
      <w:r w:rsidR="008831C9">
        <w:rPr>
          <w:lang w:val="es-ES" w:eastAsia="es-ES"/>
        </w:rPr>
        <w:instrText xml:space="preserve"> ADDIN ZOTERO_ITEM CSL_CITATION {"citationID":"amuaJyMO","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496FAC6" w14:textId="77777777" w:rsidR="00F4608B" w:rsidRDefault="00F4608B" w:rsidP="007C1BAE">
      <w:pPr>
        <w:pStyle w:val="Heading4"/>
      </w:pPr>
      <w:r>
        <w:t>Segmentación</w:t>
      </w:r>
    </w:p>
    <w:p w14:paraId="5F1F86D2" w14:textId="64F1B850" w:rsidR="00F4608B" w:rsidRDefault="00F4608B" w:rsidP="00F4608B">
      <w:pPr>
        <w:rPr>
          <w:lang w:val="es-ES"/>
        </w:rPr>
      </w:pPr>
      <w:r>
        <w:rPr>
          <w:lang w:val="es-ES"/>
        </w:rPr>
        <w:t xml:space="preserve">La segmentación consiste en dividir las imágenes obtenidas en segmentos mediante la identificación de las distintas partes que la componen, facilitando así el estudio de las imágenes para su posterior análisis. Es un paso clave para el diagnóstico asistido por computadora, la cirugía, la radioterapia y la planificación de la quimioterapia. Los distintos tejidos pueden tener valores grises similares, lo que presenta desafíos para la segmentación precisa, repetible y estable de los </w:t>
      </w:r>
      <w:r w:rsidRPr="00AD232A">
        <w:rPr>
          <w:i/>
          <w:iCs/>
          <w:lang w:val="es-ES"/>
        </w:rPr>
        <w:t>gliomas</w:t>
      </w:r>
      <w:r>
        <w:rPr>
          <w:lang w:val="es-ES"/>
        </w:rPr>
        <w:t xml:space="preserve"> </w:t>
      </w:r>
      <w:r>
        <w:rPr>
          <w:lang w:val="es-ES"/>
        </w:rPr>
        <w:fldChar w:fldCharType="begin"/>
      </w:r>
      <w:r w:rsidR="008831C9">
        <w:rPr>
          <w:lang w:val="es-ES"/>
        </w:rPr>
        <w:instrText xml:space="preserve"> ADDIN ZOTERO_ITEM CSL_CITATION {"citationID":"hT7Y2wDU","properties":{"formattedCitation":"[26]","plainCitation":"[26]","noteIndex":0},"citationItems":[{"id":165,"uris":["http://zotero.org/groups/2648216/items/SN3NZD2I"],"uri":["http://zotero.org/groups/2648216/items/SN3NZD2I"],"itemData":{"id":165,"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Pr>
          <w:lang w:val="es-ES"/>
        </w:rPr>
        <w:fldChar w:fldCharType="separate"/>
      </w:r>
      <w:r w:rsidRPr="00857275">
        <w:rPr>
          <w:rFonts w:ascii="Calibri" w:hAnsi="Calibri" w:cs="Calibri"/>
          <w:lang w:val="es-ES"/>
        </w:rPr>
        <w:t>[26]</w:t>
      </w:r>
      <w:r>
        <w:rPr>
          <w:lang w:val="es-ES"/>
        </w:rPr>
        <w:fldChar w:fldCharType="end"/>
      </w:r>
      <w:r>
        <w:rPr>
          <w:lang w:val="es-ES"/>
        </w:rPr>
        <w:t xml:space="preserve">. </w:t>
      </w:r>
    </w:p>
    <w:p w14:paraId="57842118" w14:textId="2039825A" w:rsidR="00F4608B" w:rsidRDefault="00F4608B" w:rsidP="00F4608B">
      <w:pPr>
        <w:rPr>
          <w:lang w:val="es-ES" w:eastAsia="es-ES"/>
        </w:rPr>
      </w:pPr>
      <w:r>
        <w:rPr>
          <w:lang w:val="es-ES"/>
        </w:rPr>
        <w:t xml:space="preserve">Los distintos métodos existentes y sus características se explican más en detalle en </w:t>
      </w:r>
      <w:r w:rsidR="00EB2487">
        <w:rPr>
          <w:lang w:val="es-ES"/>
        </w:rPr>
        <w:t xml:space="preserve">la sección </w:t>
      </w:r>
      <w:r>
        <w:rPr>
          <w:lang w:val="es-ES"/>
        </w:rPr>
        <w:fldChar w:fldCharType="begin"/>
      </w:r>
      <w:r>
        <w:rPr>
          <w:lang w:val="es-ES"/>
        </w:rPr>
        <w:instrText xml:space="preserve"> REF _Ref62113786 \r \h </w:instrText>
      </w:r>
      <w:r>
        <w:rPr>
          <w:lang w:val="es-ES"/>
        </w:rPr>
      </w:r>
      <w:r>
        <w:rPr>
          <w:lang w:val="es-ES"/>
        </w:rPr>
        <w:fldChar w:fldCharType="separate"/>
      </w:r>
      <w:r w:rsidR="00771A69">
        <w:rPr>
          <w:lang w:val="es-ES"/>
        </w:rPr>
        <w:t>2.1.4</w:t>
      </w:r>
      <w:r>
        <w:rPr>
          <w:lang w:val="es-ES"/>
        </w:rPr>
        <w:fldChar w:fldCharType="end"/>
      </w:r>
      <w:r>
        <w:rPr>
          <w:lang w:val="es-ES"/>
        </w:rPr>
        <w:t xml:space="preserve"> </w:t>
      </w:r>
      <w:r>
        <w:rPr>
          <w:lang w:val="es-ES"/>
        </w:rPr>
        <w:fldChar w:fldCharType="begin"/>
      </w:r>
      <w:r>
        <w:rPr>
          <w:lang w:val="es-ES"/>
        </w:rPr>
        <w:instrText xml:space="preserve"> REF _Ref62113544 \h </w:instrText>
      </w:r>
      <w:r>
        <w:rPr>
          <w:lang w:val="es-ES"/>
        </w:rPr>
      </w:r>
      <w:r>
        <w:rPr>
          <w:lang w:val="es-ES"/>
        </w:rPr>
        <w:fldChar w:fldCharType="separate"/>
      </w:r>
      <w:r w:rsidR="00771A69">
        <w:rPr>
          <w:lang w:val="es-ES"/>
        </w:rPr>
        <w:t>Métodos de segmentación</w:t>
      </w:r>
      <w:r>
        <w:rPr>
          <w:lang w:val="es-ES"/>
        </w:rPr>
        <w:fldChar w:fldCharType="end"/>
      </w:r>
      <w:r>
        <w:rPr>
          <w:lang w:val="es-ES"/>
        </w:rPr>
        <w:t>.</w:t>
      </w:r>
    </w:p>
    <w:p w14:paraId="02F68AC3" w14:textId="487E53AC" w:rsidR="00F4608B" w:rsidRPr="006669BE" w:rsidRDefault="00F4608B" w:rsidP="007C1BAE">
      <w:pPr>
        <w:pStyle w:val="Heading4"/>
      </w:pPr>
      <w:r>
        <w:t>Post</w:t>
      </w:r>
      <w:r w:rsidR="00E56B68">
        <w:t>-</w:t>
      </w:r>
      <w:r>
        <w:t>procesamiento</w:t>
      </w:r>
    </w:p>
    <w:p w14:paraId="473603AD" w14:textId="08892A6A" w:rsidR="00F4608B" w:rsidRDefault="00F4608B" w:rsidP="00F4608B">
      <w:pPr>
        <w:rPr>
          <w:lang w:val="es-ES" w:eastAsia="es-ES"/>
        </w:rPr>
      </w:pPr>
      <w:r>
        <w:rPr>
          <w:lang w:val="es-ES" w:eastAsia="es-ES"/>
        </w:rPr>
        <w:t>Se puede incluir un paso de post</w:t>
      </w:r>
      <w:r w:rsidR="00C83CF7">
        <w:rPr>
          <w:lang w:val="es-ES" w:eastAsia="es-ES"/>
        </w:rPr>
        <w:t>-</w:t>
      </w:r>
      <w:r>
        <w:rPr>
          <w:lang w:val="es-ES" w:eastAsia="es-ES"/>
        </w:rPr>
        <w:t>procesamiento que incluya operaciones morfológicas o de umbral. Un post</w:t>
      </w:r>
      <w:r w:rsidR="00C83CF7">
        <w:rPr>
          <w:lang w:val="es-ES" w:eastAsia="es-ES"/>
        </w:rPr>
        <w:t>-</w:t>
      </w:r>
      <w:r>
        <w:rPr>
          <w:lang w:val="es-ES" w:eastAsia="es-ES"/>
        </w:rPr>
        <w:t xml:space="preserve">procesamiento basado en el ajuste de la región puede imponer la coherencia espacial después de la clasificación de los tejidos difusos </w:t>
      </w:r>
      <w:r>
        <w:rPr>
          <w:lang w:val="es-ES" w:eastAsia="es-ES"/>
        </w:rPr>
        <w:fldChar w:fldCharType="begin"/>
      </w:r>
      <w:r w:rsidR="008831C9">
        <w:rPr>
          <w:lang w:val="es-ES" w:eastAsia="es-ES"/>
        </w:rPr>
        <w:instrText xml:space="preserve"> ADDIN ZOTERO_ITEM CSL_CITATION {"citationID":"nKe6rS7Q","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E37DD76" w14:textId="77777777" w:rsidR="00F4608B" w:rsidRDefault="00F4608B" w:rsidP="00F4608B">
      <w:pPr>
        <w:pStyle w:val="Heading3"/>
        <w:rPr>
          <w:lang w:val="es-ES"/>
        </w:rPr>
      </w:pPr>
      <w:bookmarkStart w:id="36" w:name="_Ref62113544"/>
      <w:bookmarkStart w:id="37" w:name="_Ref62113786"/>
      <w:bookmarkStart w:id="38" w:name="_Toc73693256"/>
      <w:r>
        <w:rPr>
          <w:lang w:val="es-ES"/>
        </w:rPr>
        <w:lastRenderedPageBreak/>
        <w:t>Métodos de segmentación</w:t>
      </w:r>
      <w:bookmarkEnd w:id="36"/>
      <w:bookmarkEnd w:id="37"/>
      <w:bookmarkEnd w:id="38"/>
    </w:p>
    <w:p w14:paraId="4037F200" w14:textId="11F174D4" w:rsidR="00F4608B" w:rsidRDefault="00F4608B" w:rsidP="00F4608B">
      <w:pPr>
        <w:rPr>
          <w:lang w:val="es-ES"/>
        </w:rPr>
      </w:pPr>
      <w:r>
        <w:rPr>
          <w:lang w:val="es-ES"/>
        </w:rPr>
        <w:t xml:space="preserve">El estándar actual se basa en mediciones ortogonales bidireccionales de un solo plano. Las principales investigaciones, así como los grandes ensayos clínicos se basan en esas medidas. Aun así, una volumetría tridimensional del tumor y del edema </w:t>
      </w:r>
      <w:proofErr w:type="spellStart"/>
      <w:r>
        <w:rPr>
          <w:lang w:val="es-ES"/>
        </w:rPr>
        <w:t>peritumoral</w:t>
      </w:r>
      <w:proofErr w:type="spellEnd"/>
      <w:r>
        <w:rPr>
          <w:lang w:val="es-ES"/>
        </w:rPr>
        <w:t xml:space="preserve"> ayudaría claramente a un mejor análisis del cambio longitudinal del tumor a lo largo del tiempo y a planificar el tratamiento. Los métodos de segmentación manual en 3D son tediosos, subjetivos y llevan mucho tiempo. Con los avances en las capacidades de computación y el refinamiento de los algoritmos, hay un creciente interés en los métodos de segmentación de </w:t>
      </w:r>
      <w:r w:rsidRPr="00AD232A">
        <w:rPr>
          <w:i/>
          <w:iCs/>
          <w:lang w:val="es-ES"/>
        </w:rPr>
        <w:t>gliomas</w:t>
      </w:r>
      <w:r>
        <w:rPr>
          <w:lang w:val="es-ES"/>
        </w:rPr>
        <w:t xml:space="preserve"> semiautomáticos y automatizados </w:t>
      </w:r>
      <w:r>
        <w:rPr>
          <w:lang w:val="es-ES"/>
        </w:rPr>
        <w:fldChar w:fldCharType="begin"/>
      </w:r>
      <w:r w:rsidR="008831C9">
        <w:rPr>
          <w:lang w:val="es-ES"/>
        </w:rPr>
        <w:instrText xml:space="preserve"> ADDIN ZOTERO_ITEM CSL_CITATION {"citationID":"Czom5UdX","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rPr>
        <w:fldChar w:fldCharType="separate"/>
      </w:r>
      <w:r w:rsidRPr="00857275">
        <w:rPr>
          <w:rFonts w:ascii="Calibri" w:hAnsi="Calibri" w:cs="Calibri"/>
          <w:lang w:val="es-ES"/>
        </w:rPr>
        <w:t>[27]</w:t>
      </w:r>
      <w:r>
        <w:rPr>
          <w:lang w:val="es-ES"/>
        </w:rPr>
        <w:fldChar w:fldCharType="end"/>
      </w:r>
      <w:r>
        <w:rPr>
          <w:lang w:val="es-ES"/>
        </w:rPr>
        <w:t xml:space="preserve">. La </w:t>
      </w:r>
      <w:r>
        <w:rPr>
          <w:lang w:val="es-ES"/>
        </w:rPr>
        <w:fldChar w:fldCharType="begin"/>
      </w:r>
      <w:r>
        <w:rPr>
          <w:lang w:val="es-ES"/>
        </w:rPr>
        <w:instrText xml:space="preserve"> REF _Ref60989682 \h </w:instrText>
      </w:r>
      <w:r>
        <w:rPr>
          <w:lang w:val="es-ES"/>
        </w:rPr>
      </w:r>
      <w:r>
        <w:rPr>
          <w:lang w:val="es-ES"/>
        </w:rPr>
        <w:fldChar w:fldCharType="separate"/>
      </w:r>
      <w:r w:rsidR="00771A69" w:rsidRPr="00132B9B">
        <w:rPr>
          <w:lang w:val="es-ES"/>
        </w:rPr>
        <w:t xml:space="preserve">Figura </w:t>
      </w:r>
      <w:r w:rsidR="00771A69">
        <w:rPr>
          <w:noProof/>
          <w:lang w:val="es-ES"/>
        </w:rPr>
        <w:t>6</w:t>
      </w:r>
      <w:r>
        <w:rPr>
          <w:lang w:val="es-ES"/>
        </w:rPr>
        <w:fldChar w:fldCharType="end"/>
      </w:r>
      <w:r>
        <w:rPr>
          <w:lang w:val="es-ES"/>
        </w:rPr>
        <w:t xml:space="preserve"> muestra una segmentación semiautomática de un </w:t>
      </w:r>
      <w:r w:rsidRPr="00AD232A">
        <w:rPr>
          <w:i/>
          <w:iCs/>
          <w:lang w:val="es-ES"/>
        </w:rPr>
        <w:t>glioma</w:t>
      </w:r>
      <w:r>
        <w:rPr>
          <w:lang w:val="es-ES"/>
        </w:rPr>
        <w:t>.</w:t>
      </w:r>
    </w:p>
    <w:p w14:paraId="3D4BC6D6" w14:textId="77777777" w:rsidR="00F4608B" w:rsidRDefault="00F4608B" w:rsidP="00F4608B">
      <w:pPr>
        <w:keepNext/>
        <w:ind w:firstLine="0"/>
        <w:jc w:val="center"/>
      </w:pPr>
      <w:r>
        <w:rPr>
          <w:noProof/>
        </w:rPr>
        <w:drawing>
          <wp:inline distT="0" distB="0" distL="0" distR="0" wp14:anchorId="0D6C00EE" wp14:editId="3667223C">
            <wp:extent cx="2172432" cy="2252134"/>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47139" cy="2329582"/>
                    </a:xfrm>
                    <a:prstGeom prst="rect">
                      <a:avLst/>
                    </a:prstGeom>
                    <a:noFill/>
                    <a:ln>
                      <a:noFill/>
                    </a:ln>
                  </pic:spPr>
                </pic:pic>
              </a:graphicData>
            </a:graphic>
          </wp:inline>
        </w:drawing>
      </w:r>
    </w:p>
    <w:p w14:paraId="1F17DB9B" w14:textId="5D4B1E59" w:rsidR="00F4608B" w:rsidRDefault="00F4608B" w:rsidP="00F4608B">
      <w:pPr>
        <w:pStyle w:val="Caption"/>
        <w:ind w:firstLine="0"/>
        <w:jc w:val="center"/>
        <w:rPr>
          <w:noProof/>
          <w:lang w:val="es-ES"/>
        </w:rPr>
      </w:pPr>
      <w:bookmarkStart w:id="39" w:name="_Ref60989682"/>
      <w:bookmarkStart w:id="40" w:name="_Toc73693299"/>
      <w:r w:rsidRPr="00132B9B">
        <w:rPr>
          <w:lang w:val="es-ES"/>
        </w:rPr>
        <w:t xml:space="preserve">Figura </w:t>
      </w:r>
      <w:r>
        <w:fldChar w:fldCharType="begin"/>
      </w:r>
      <w:r w:rsidRPr="00132B9B">
        <w:rPr>
          <w:lang w:val="es-ES"/>
        </w:rPr>
        <w:instrText xml:space="preserve"> SEQ Figura \* ARABIC </w:instrText>
      </w:r>
      <w:r>
        <w:fldChar w:fldCharType="separate"/>
      </w:r>
      <w:r w:rsidR="00771A69">
        <w:rPr>
          <w:noProof/>
          <w:lang w:val="es-ES"/>
        </w:rPr>
        <w:t>6</w:t>
      </w:r>
      <w:r>
        <w:fldChar w:fldCharType="end"/>
      </w:r>
      <w:bookmarkEnd w:id="39"/>
      <w:r>
        <w:rPr>
          <w:lang w:val="es-ES"/>
        </w:rPr>
        <w:t>.</w:t>
      </w:r>
      <w:r w:rsidRPr="00132B9B">
        <w:rPr>
          <w:noProof/>
          <w:lang w:val="es-ES"/>
        </w:rPr>
        <w:t xml:space="preserve"> Segmentación de tumor cerebral semiautomática</w:t>
      </w:r>
      <w:r>
        <w:rPr>
          <w:noProof/>
          <w:lang w:val="es-ES"/>
        </w:rPr>
        <w:t xml:space="preserve"> </w:t>
      </w:r>
      <w:r>
        <w:rPr>
          <w:noProof/>
          <w:lang w:val="es-ES"/>
        </w:rPr>
        <w:fldChar w:fldCharType="begin"/>
      </w:r>
      <w:r w:rsidR="008831C9">
        <w:rPr>
          <w:noProof/>
          <w:lang w:val="es-ES"/>
        </w:rPr>
        <w:instrText xml:space="preserve"> ADDIN ZOTERO_ITEM CSL_CITATION {"citationID":"5Tp8EtS0","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noProof/>
          <w:lang w:val="es-ES"/>
        </w:rPr>
        <w:fldChar w:fldCharType="separate"/>
      </w:r>
      <w:r w:rsidRPr="00857275">
        <w:rPr>
          <w:rFonts w:ascii="Calibri" w:hAnsi="Calibri" w:cs="Calibri"/>
          <w:lang w:val="es-ES"/>
        </w:rPr>
        <w:t>[27]</w:t>
      </w:r>
      <w:r>
        <w:rPr>
          <w:noProof/>
          <w:lang w:val="es-ES"/>
        </w:rPr>
        <w:fldChar w:fldCharType="end"/>
      </w:r>
      <w:r w:rsidR="002B2121">
        <w:rPr>
          <w:noProof/>
          <w:lang w:val="es-ES"/>
        </w:rPr>
        <w:t>.</w:t>
      </w:r>
      <w:bookmarkEnd w:id="40"/>
    </w:p>
    <w:p w14:paraId="7150974E" w14:textId="77777777" w:rsidR="00F4608B" w:rsidRDefault="00F4608B" w:rsidP="00F4608B">
      <w:pPr>
        <w:rPr>
          <w:lang w:val="es-ES"/>
        </w:rPr>
      </w:pPr>
      <w:r>
        <w:rPr>
          <w:lang w:val="es-ES"/>
        </w:rPr>
        <w:t>Se puede apreciar que la segmentación se divide en 4 secciones principales.</w:t>
      </w:r>
    </w:p>
    <w:p w14:paraId="3BC98EE9" w14:textId="77777777" w:rsidR="00F4608B" w:rsidRDefault="00F4608B" w:rsidP="00F4608B">
      <w:pPr>
        <w:pStyle w:val="ListParagraph"/>
        <w:numPr>
          <w:ilvl w:val="0"/>
          <w:numId w:val="7"/>
        </w:numPr>
        <w:rPr>
          <w:lang w:val="es-ES" w:eastAsia="es-ES"/>
        </w:rPr>
      </w:pPr>
      <w:r>
        <w:rPr>
          <w:lang w:val="es-ES" w:eastAsia="es-ES"/>
        </w:rPr>
        <w:t>Rojo: región en aumento.</w:t>
      </w:r>
    </w:p>
    <w:p w14:paraId="3E7C58FC" w14:textId="77777777" w:rsidR="00F4608B" w:rsidRDefault="00F4608B" w:rsidP="00F4608B">
      <w:pPr>
        <w:pStyle w:val="ListParagraph"/>
        <w:numPr>
          <w:ilvl w:val="0"/>
          <w:numId w:val="7"/>
        </w:numPr>
        <w:rPr>
          <w:lang w:val="es-ES" w:eastAsia="es-ES"/>
        </w:rPr>
      </w:pPr>
      <w:r>
        <w:rPr>
          <w:lang w:val="es-ES" w:eastAsia="es-ES"/>
        </w:rPr>
        <w:t>Verde: núcleo necrótico.</w:t>
      </w:r>
    </w:p>
    <w:p w14:paraId="436E9B4E" w14:textId="77777777" w:rsidR="00F4608B" w:rsidRDefault="00F4608B" w:rsidP="00F4608B">
      <w:pPr>
        <w:pStyle w:val="ListParagraph"/>
        <w:numPr>
          <w:ilvl w:val="0"/>
          <w:numId w:val="7"/>
        </w:numPr>
        <w:rPr>
          <w:lang w:val="es-ES" w:eastAsia="es-ES"/>
        </w:rPr>
      </w:pPr>
      <w:r>
        <w:rPr>
          <w:lang w:val="es-ES" w:eastAsia="es-ES"/>
        </w:rPr>
        <w:t>Azul claro: tumor que no está en aumento.</w:t>
      </w:r>
    </w:p>
    <w:p w14:paraId="0548DE6D" w14:textId="77777777" w:rsidR="00F4608B" w:rsidRDefault="00F4608B" w:rsidP="00F4608B">
      <w:pPr>
        <w:pStyle w:val="ListParagraph"/>
        <w:numPr>
          <w:ilvl w:val="0"/>
          <w:numId w:val="7"/>
        </w:numPr>
        <w:rPr>
          <w:lang w:val="es-ES" w:eastAsia="es-ES"/>
        </w:rPr>
      </w:pPr>
      <w:r>
        <w:rPr>
          <w:lang w:val="es-ES" w:eastAsia="es-ES"/>
        </w:rPr>
        <w:t>Azul oscuro: edema.</w:t>
      </w:r>
    </w:p>
    <w:p w14:paraId="57899BF7" w14:textId="169EC1E1" w:rsidR="00F4608B" w:rsidRDefault="00F4608B" w:rsidP="00F4608B">
      <w:pPr>
        <w:rPr>
          <w:lang w:val="es-ES"/>
        </w:rPr>
      </w:pPr>
      <w:r>
        <w:rPr>
          <w:lang w:val="es-ES"/>
        </w:rPr>
        <w:t xml:space="preserve">La diversidad de las aplicaciones del procesamiento de imágenes ha dado lugar al desarrollo de varias técnicas de segmentación de imágenes. Esto se debe a que no hay un único método adecuado para todas las imágenes. Los métodos de segmentación aplicados en RM pueden ser agrupados de la siguiente forma </w:t>
      </w:r>
      <w:r>
        <w:rPr>
          <w:lang w:val="es-ES"/>
        </w:rPr>
        <w:fldChar w:fldCharType="begin"/>
      </w:r>
      <w:r w:rsidR="008831C9">
        <w:rPr>
          <w:lang w:val="es-ES"/>
        </w:rPr>
        <w:instrText xml:space="preserve"> ADDIN ZOTERO_ITEM CSL_CITATION {"citationID":"Uer3xFev","properties":{"formattedCitation":"[28]","plainCitation":"[28]","noteIndex":0},"citationItems":[{"id":173,"uris":["http://zotero.org/groups/2648216/items/NXQPFT3Q"],"uri":["http://zotero.org/groups/2648216/items/NXQPFT3Q"],"itemData":{"id":17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Pr>
          <w:lang w:val="es-ES"/>
        </w:rPr>
        <w:fldChar w:fldCharType="separate"/>
      </w:r>
      <w:r w:rsidRPr="00857275">
        <w:rPr>
          <w:rFonts w:ascii="Calibri" w:hAnsi="Calibri" w:cs="Calibri"/>
          <w:lang w:val="es-ES"/>
        </w:rPr>
        <w:t>[28]</w:t>
      </w:r>
      <w:r>
        <w:rPr>
          <w:lang w:val="es-ES"/>
        </w:rPr>
        <w:fldChar w:fldCharType="end"/>
      </w:r>
      <w:r>
        <w:rPr>
          <w:lang w:val="es-ES"/>
        </w:rPr>
        <w:t>.</w:t>
      </w:r>
    </w:p>
    <w:p w14:paraId="55313E8D" w14:textId="3122D58D" w:rsidR="00F4608B" w:rsidRDefault="00F4608B" w:rsidP="00F4608B">
      <w:pPr>
        <w:pStyle w:val="ListParagraph"/>
        <w:numPr>
          <w:ilvl w:val="0"/>
          <w:numId w:val="7"/>
        </w:numPr>
        <w:rPr>
          <w:lang w:val="es-ES" w:eastAsia="es-ES"/>
        </w:rPr>
      </w:pPr>
      <w:r>
        <w:rPr>
          <w:lang w:val="es-ES" w:eastAsia="es-ES"/>
        </w:rPr>
        <w:t>Segmentación manual: un operador humano segmenta y etiqueta una imagen a mano. Es una tarea intens</w:t>
      </w:r>
      <w:r w:rsidR="00EB2487">
        <w:rPr>
          <w:lang w:val="es-ES" w:eastAsia="es-ES"/>
        </w:rPr>
        <w:t>a</w:t>
      </w:r>
      <w:r>
        <w:rPr>
          <w:lang w:val="es-ES" w:eastAsia="es-ES"/>
        </w:rPr>
        <w:t xml:space="preserve"> y que requiere mucho tiempo. Aun así, todavía se sigue utilizando para definir un </w:t>
      </w:r>
      <w:proofErr w:type="spellStart"/>
      <w:r w:rsidRPr="00645EC5">
        <w:rPr>
          <w:i/>
          <w:iCs/>
          <w:lang w:val="es-ES" w:eastAsia="es-ES"/>
        </w:rPr>
        <w:t>ground</w:t>
      </w:r>
      <w:proofErr w:type="spellEnd"/>
      <w:r w:rsidRPr="00645EC5">
        <w:rPr>
          <w:i/>
          <w:iCs/>
          <w:lang w:val="es-ES" w:eastAsia="es-ES"/>
        </w:rPr>
        <w:t xml:space="preserve"> </w:t>
      </w:r>
      <w:proofErr w:type="spellStart"/>
      <w:r w:rsidRPr="00645EC5">
        <w:rPr>
          <w:i/>
          <w:iCs/>
          <w:lang w:val="es-ES" w:eastAsia="es-ES"/>
        </w:rPr>
        <w:t>truth</w:t>
      </w:r>
      <w:proofErr w:type="spellEnd"/>
      <w:r>
        <w:rPr>
          <w:i/>
          <w:iCs/>
          <w:lang w:val="es-ES" w:eastAsia="es-ES"/>
        </w:rPr>
        <w:t xml:space="preserve"> </w:t>
      </w:r>
      <w:r>
        <w:rPr>
          <w:i/>
          <w:iCs/>
          <w:lang w:val="es-ES" w:eastAsia="es-ES"/>
        </w:rPr>
        <w:fldChar w:fldCharType="begin"/>
      </w:r>
      <w:r w:rsidR="008831C9">
        <w:rPr>
          <w:i/>
          <w:iCs/>
          <w:lang w:val="es-ES" w:eastAsia="es-ES"/>
        </w:rPr>
        <w:instrText xml:space="preserve"> ADDIN ZOTERO_ITEM CSL_CITATION {"citationID":"ezcK1efZ","properties":{"formattedCitation":"[29]","plainCitation":"[29]","noteIndex":0},"citationItems":[{"id":162,"uris":["http://zotero.org/groups/2648216/items/37WX4V5M"],"uri":["http://zotero.org/groups/2648216/items/37WX4V5M"],"itemData":{"id":162,"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Pr>
          <w:i/>
          <w:iCs/>
          <w:lang w:val="es-ES" w:eastAsia="es-ES"/>
        </w:rPr>
        <w:fldChar w:fldCharType="separate"/>
      </w:r>
      <w:r w:rsidRPr="00857275">
        <w:rPr>
          <w:rFonts w:ascii="Calibri" w:hAnsi="Calibri" w:cs="Calibri"/>
          <w:lang w:val="es-ES"/>
        </w:rPr>
        <w:t>[29]</w:t>
      </w:r>
      <w:r>
        <w:rPr>
          <w:i/>
          <w:iCs/>
          <w:lang w:val="es-ES" w:eastAsia="es-ES"/>
        </w:rPr>
        <w:fldChar w:fldCharType="end"/>
      </w:r>
      <w:r>
        <w:rPr>
          <w:lang w:val="es-ES" w:eastAsia="es-ES"/>
        </w:rPr>
        <w:t>.</w:t>
      </w:r>
    </w:p>
    <w:p w14:paraId="5D398FAC" w14:textId="0414F5E7" w:rsidR="00F4608B" w:rsidRDefault="00F4608B" w:rsidP="00F4608B">
      <w:pPr>
        <w:pStyle w:val="ListParagraph"/>
        <w:numPr>
          <w:ilvl w:val="0"/>
          <w:numId w:val="7"/>
        </w:numPr>
        <w:rPr>
          <w:lang w:val="es-ES" w:eastAsia="es-ES"/>
        </w:rPr>
      </w:pPr>
      <w:r>
        <w:rPr>
          <w:lang w:val="es-ES" w:eastAsia="es-ES"/>
        </w:rPr>
        <w:t xml:space="preserve">Métodos basados en la intensidad: clasifica </w:t>
      </w:r>
      <w:r w:rsidR="001D2ECA">
        <w:rPr>
          <w:lang w:val="es-ES" w:eastAsia="es-ES"/>
        </w:rPr>
        <w:t>pixeles</w:t>
      </w:r>
      <w:r>
        <w:rPr>
          <w:lang w:val="es-ES" w:eastAsia="es-ES"/>
        </w:rPr>
        <w:t xml:space="preserve"> o </w:t>
      </w:r>
      <w:proofErr w:type="spellStart"/>
      <w:r>
        <w:rPr>
          <w:lang w:val="es-ES" w:eastAsia="es-ES"/>
        </w:rPr>
        <w:t>v</w:t>
      </w:r>
      <w:r w:rsidR="008F4266">
        <w:rPr>
          <w:lang w:val="es-ES" w:eastAsia="es-ES"/>
        </w:rPr>
        <w:t>ó</w:t>
      </w:r>
      <w:r>
        <w:rPr>
          <w:lang w:val="es-ES" w:eastAsia="es-ES"/>
        </w:rPr>
        <w:t>xel</w:t>
      </w:r>
      <w:r w:rsidR="008F4266">
        <w:rPr>
          <w:lang w:val="es-ES" w:eastAsia="es-ES"/>
        </w:rPr>
        <w:t>e</w:t>
      </w:r>
      <w:r>
        <w:rPr>
          <w:lang w:val="es-ES" w:eastAsia="es-ES"/>
        </w:rPr>
        <w:t>s</w:t>
      </w:r>
      <w:proofErr w:type="spellEnd"/>
      <w:r>
        <w:rPr>
          <w:lang w:val="es-ES" w:eastAsia="es-ES"/>
        </w:rPr>
        <w:t xml:space="preserve"> individuales basándose en su intensidad. En el caso de RM cerebrales, se distinguen 3 tipos de tejidos principales: materia blanca, materia gris y líquido cerebroespinal </w:t>
      </w:r>
      <w:r>
        <w:rPr>
          <w:lang w:val="es-ES" w:eastAsia="es-ES"/>
        </w:rPr>
        <w:fldChar w:fldCharType="begin"/>
      </w:r>
      <w:r w:rsidR="008831C9">
        <w:rPr>
          <w:lang w:val="es-ES" w:eastAsia="es-ES"/>
        </w:rPr>
        <w:instrText xml:space="preserve"> ADDIN ZOTERO_ITEM CSL_CITATION {"citationID":"dFxeeu6S","properties":{"formattedCitation":"[30]","plainCitation":"[30]","noteIndex":0},"citationItems":[{"id":161,"uris":["http://zotero.org/groups/2648216/items/NMCCGSHH"],"uri":["http://zotero.org/groups/2648216/items/NMCCGSHH"],"itemData":{"id":161,"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Pr>
          <w:lang w:val="es-ES" w:eastAsia="es-ES"/>
        </w:rPr>
        <w:fldChar w:fldCharType="separate"/>
      </w:r>
      <w:r w:rsidRPr="00857275">
        <w:rPr>
          <w:rFonts w:ascii="Calibri" w:hAnsi="Calibri" w:cs="Calibri"/>
          <w:lang w:val="es-ES"/>
        </w:rPr>
        <w:t>[30]</w:t>
      </w:r>
      <w:r>
        <w:rPr>
          <w:lang w:val="es-ES" w:eastAsia="es-ES"/>
        </w:rPr>
        <w:fldChar w:fldCharType="end"/>
      </w:r>
      <w:r>
        <w:rPr>
          <w:lang w:val="es-ES" w:eastAsia="es-ES"/>
        </w:rPr>
        <w:t>.</w:t>
      </w:r>
    </w:p>
    <w:p w14:paraId="04499B45" w14:textId="79903BCD" w:rsidR="00F4608B" w:rsidRDefault="00F4608B" w:rsidP="00F4608B">
      <w:pPr>
        <w:pStyle w:val="ListParagraph"/>
        <w:numPr>
          <w:ilvl w:val="0"/>
          <w:numId w:val="7"/>
        </w:numPr>
        <w:rPr>
          <w:lang w:val="es-ES" w:eastAsia="es-ES"/>
        </w:rPr>
      </w:pPr>
      <w:r>
        <w:rPr>
          <w:lang w:val="es-ES" w:eastAsia="es-ES"/>
        </w:rPr>
        <w:t xml:space="preserve">Métodos basados en atlas: si se dispone de un atlas o plantilla del cerebro humano para una población de interés específica, este método puede ser una </w:t>
      </w:r>
      <w:r>
        <w:rPr>
          <w:lang w:val="es-ES" w:eastAsia="es-ES"/>
        </w:rPr>
        <w:lastRenderedPageBreak/>
        <w:t xml:space="preserve">herramienta poderosa para la segmentación de RM cerebrales. El atlas contiene información sobre la anatomía del cerebro y se utiliza como referencia para segmentar nuevas imágenes. Su principal ventaja es la posibilidad de segmentar cualquier estructura cerebral disponible en el atlas sin ningún coste adicional </w:t>
      </w:r>
      <w:r>
        <w:rPr>
          <w:lang w:val="es-ES" w:eastAsia="es-ES"/>
        </w:rPr>
        <w:fldChar w:fldCharType="begin"/>
      </w:r>
      <w:r w:rsidR="008831C9">
        <w:rPr>
          <w:lang w:val="es-ES" w:eastAsia="es-ES"/>
        </w:rPr>
        <w:instrText xml:space="preserve"> ADDIN ZOTERO_ITEM CSL_CITATION {"citationID":"uQsllZwL","properties":{"formattedCitation":"[31]","plainCitation":"[31]","noteIndex":0},"citationItems":[{"id":160,"uris":["http://zotero.org/groups/2648216/items/U8SDY4HH"],"uri":["http://zotero.org/groups/2648216/items/U8SDY4HH"],"itemData":{"id":160,"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Pr>
          <w:lang w:val="es-ES" w:eastAsia="es-ES"/>
        </w:rPr>
        <w:fldChar w:fldCharType="separate"/>
      </w:r>
      <w:r w:rsidRPr="00857275">
        <w:rPr>
          <w:rFonts w:ascii="Calibri" w:hAnsi="Calibri" w:cs="Calibri"/>
          <w:lang w:val="es-ES"/>
        </w:rPr>
        <w:t>[31]</w:t>
      </w:r>
      <w:r>
        <w:rPr>
          <w:lang w:val="es-ES" w:eastAsia="es-ES"/>
        </w:rPr>
        <w:fldChar w:fldCharType="end"/>
      </w:r>
      <w:r>
        <w:rPr>
          <w:lang w:val="es-ES" w:eastAsia="es-ES"/>
        </w:rPr>
        <w:t>.</w:t>
      </w:r>
      <w:r w:rsidR="00EA6BA5">
        <w:rPr>
          <w:lang w:val="es-ES" w:eastAsia="es-ES"/>
        </w:rPr>
        <w:t xml:space="preserve"> Sin embargo, no es un método adecuado para la segmentación de tumores, </w:t>
      </w:r>
      <w:r w:rsidR="006E6BE5">
        <w:rPr>
          <w:lang w:val="es-ES" w:eastAsia="es-ES"/>
        </w:rPr>
        <w:t>dado que las variaciones en la localización, forma, heterogeneidad de los tejidos y el impacto en la topología del cerebro del paciente hace difícil la creación de un atlas adecuado</w:t>
      </w:r>
      <w:r w:rsidR="008831C9">
        <w:rPr>
          <w:lang w:val="es-ES" w:eastAsia="es-ES"/>
        </w:rPr>
        <w:t xml:space="preserve"> </w:t>
      </w:r>
      <w:r w:rsidR="008831C9">
        <w:rPr>
          <w:lang w:val="es-ES" w:eastAsia="es-ES"/>
        </w:rPr>
        <w:fldChar w:fldCharType="begin"/>
      </w:r>
      <w:r w:rsidR="008831C9">
        <w:rPr>
          <w:lang w:val="es-ES" w:eastAsia="es-ES"/>
        </w:rPr>
        <w:instrText xml:space="preserve"> ADDIN ZOTERO_ITEM CSL_CITATION {"citationID":"8CHuD4LX","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831C9">
        <w:rPr>
          <w:lang w:val="es-ES" w:eastAsia="es-ES"/>
        </w:rPr>
        <w:fldChar w:fldCharType="separate"/>
      </w:r>
      <w:r w:rsidR="008831C9">
        <w:rPr>
          <w:noProof/>
          <w:lang w:val="es-ES" w:eastAsia="es-ES"/>
        </w:rPr>
        <w:t>[15]</w:t>
      </w:r>
      <w:r w:rsidR="008831C9">
        <w:rPr>
          <w:lang w:val="es-ES" w:eastAsia="es-ES"/>
        </w:rPr>
        <w:fldChar w:fldCharType="end"/>
      </w:r>
      <w:r w:rsidR="006E6BE5">
        <w:rPr>
          <w:lang w:val="es-ES" w:eastAsia="es-ES"/>
        </w:rPr>
        <w:t>.</w:t>
      </w:r>
    </w:p>
    <w:p w14:paraId="16D65B1E" w14:textId="185B028C" w:rsidR="00F4608B" w:rsidRDefault="00F4608B" w:rsidP="00F4608B">
      <w:pPr>
        <w:pStyle w:val="ListParagraph"/>
        <w:numPr>
          <w:ilvl w:val="0"/>
          <w:numId w:val="7"/>
        </w:numPr>
        <w:rPr>
          <w:lang w:val="es-ES" w:eastAsia="es-ES"/>
        </w:rPr>
      </w:pPr>
      <w:r>
        <w:rPr>
          <w:lang w:val="es-ES" w:eastAsia="es-ES"/>
        </w:rPr>
        <w:t xml:space="preserve">Métodos basados en la superficie: incluyen métodos basados en la superficie, como los modelos deformables que incluyen contornos y superficies activas. Los modelos deformables utilizan curvas o superficies paramétricas cerradas para delinear los límites de las regiones </w:t>
      </w:r>
      <w:r>
        <w:rPr>
          <w:lang w:val="es-ES" w:eastAsia="es-ES"/>
        </w:rPr>
        <w:fldChar w:fldCharType="begin"/>
      </w:r>
      <w:r w:rsidR="008831C9">
        <w:rPr>
          <w:lang w:val="es-ES" w:eastAsia="es-ES"/>
        </w:rPr>
        <w:instrText xml:space="preserve"> ADDIN ZOTERO_ITEM CSL_CITATION {"citationID":"u12GJBa0","properties":{"formattedCitation":"[32]","plainCitation":"[32]","noteIndex":0},"citationItems":[{"id":159,"uris":["http://zotero.org/groups/2648216/items/ZZZWLLGK"],"uri":["http://zotero.org/groups/2648216/items/ZZZWLLGK"],"itemData":{"id":159,"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Pr>
          <w:lang w:val="es-ES" w:eastAsia="es-ES"/>
        </w:rPr>
        <w:fldChar w:fldCharType="separate"/>
      </w:r>
      <w:r w:rsidRPr="00857275">
        <w:rPr>
          <w:rFonts w:ascii="Calibri" w:hAnsi="Calibri" w:cs="Calibri"/>
        </w:rPr>
        <w:t>[32]</w:t>
      </w:r>
      <w:r>
        <w:rPr>
          <w:lang w:val="es-ES" w:eastAsia="es-ES"/>
        </w:rPr>
        <w:fldChar w:fldCharType="end"/>
      </w:r>
      <w:r>
        <w:rPr>
          <w:lang w:val="es-ES" w:eastAsia="es-ES"/>
        </w:rPr>
        <w:t>.</w:t>
      </w:r>
    </w:p>
    <w:p w14:paraId="38725874" w14:textId="6D0CB301" w:rsidR="00F4608B" w:rsidRDefault="00F4608B" w:rsidP="00F4608B">
      <w:pPr>
        <w:pStyle w:val="ListParagraph"/>
        <w:numPr>
          <w:ilvl w:val="0"/>
          <w:numId w:val="7"/>
        </w:numPr>
        <w:rPr>
          <w:lang w:val="es-ES" w:eastAsia="es-ES"/>
        </w:rPr>
      </w:pPr>
      <w:r>
        <w:rPr>
          <w:lang w:val="es-ES" w:eastAsia="es-ES"/>
        </w:rPr>
        <w:t xml:space="preserve">Métodos de segmentación híbridos: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o y mejorar la precisión de la segmentación </w:t>
      </w:r>
      <w:r>
        <w:rPr>
          <w:lang w:val="es-ES" w:eastAsia="es-ES"/>
        </w:rPr>
        <w:fldChar w:fldCharType="begin"/>
      </w:r>
      <w:r w:rsidR="008831C9">
        <w:rPr>
          <w:lang w:val="es-ES" w:eastAsia="es-ES"/>
        </w:rPr>
        <w:instrText xml:space="preserve"> ADDIN ZOTERO_ITEM CSL_CITATION {"citationID":"bPVyQmyw","properties":{"formattedCitation":"[33]","plainCitation":"[33]","noteIndex":0},"citationItems":[{"id":158,"uris":["http://zotero.org/groups/2648216/items/TF2X3D63"],"uri":["http://zotero.org/groups/2648216/items/TF2X3D63"],"itemData":{"id":158,"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Pr>
          <w:lang w:val="es-ES" w:eastAsia="es-ES"/>
        </w:rPr>
        <w:fldChar w:fldCharType="separate"/>
      </w:r>
      <w:r w:rsidRPr="00857275">
        <w:rPr>
          <w:rFonts w:ascii="Calibri" w:hAnsi="Calibri" w:cs="Calibri"/>
        </w:rPr>
        <w:t>[33]</w:t>
      </w:r>
      <w:r>
        <w:rPr>
          <w:lang w:val="es-ES" w:eastAsia="es-ES"/>
        </w:rPr>
        <w:fldChar w:fldCharType="end"/>
      </w:r>
      <w:r>
        <w:rPr>
          <w:lang w:val="es-ES" w:eastAsia="es-ES"/>
        </w:rPr>
        <w:t>.</w:t>
      </w:r>
    </w:p>
    <w:p w14:paraId="5DB5C7C7" w14:textId="62A63576" w:rsidR="00D84EB1" w:rsidRDefault="00D84EB1" w:rsidP="007C1BAE">
      <w:pPr>
        <w:pStyle w:val="Heading2"/>
        <w:rPr>
          <w:lang w:val="es-ES" w:eastAsia="es-ES"/>
        </w:rPr>
      </w:pPr>
      <w:bookmarkStart w:id="41" w:name="_Toc73693257"/>
      <w:r>
        <w:rPr>
          <w:lang w:val="es-ES" w:eastAsia="es-ES"/>
        </w:rPr>
        <w:t>Técnicas de análisis</w:t>
      </w:r>
      <w:bookmarkEnd w:id="41"/>
    </w:p>
    <w:p w14:paraId="31E1F87F" w14:textId="77777777" w:rsidR="007C1BAE" w:rsidRDefault="007C1BAE" w:rsidP="007C1BAE">
      <w:pPr>
        <w:pStyle w:val="Heading3"/>
        <w:rPr>
          <w:lang w:val="es-ES" w:eastAsia="es-ES"/>
        </w:rPr>
      </w:pPr>
      <w:bookmarkStart w:id="42" w:name="_Toc73693258"/>
      <w:r>
        <w:rPr>
          <w:lang w:val="es-ES" w:eastAsia="es-ES"/>
        </w:rPr>
        <w:t>Análisis de supervivencia</w:t>
      </w:r>
      <w:bookmarkEnd w:id="42"/>
    </w:p>
    <w:p w14:paraId="4506EEBD" w14:textId="37815BF7" w:rsidR="007C1BAE" w:rsidRDefault="007C1BAE" w:rsidP="007C1BAE">
      <w:pPr>
        <w:rPr>
          <w:lang w:val="es-ES" w:eastAsia="es-ES"/>
        </w:rPr>
      </w:pPr>
      <w:r>
        <w:rPr>
          <w:lang w:val="es-ES" w:eastAsia="es-ES"/>
        </w:rPr>
        <w:t xml:space="preserve">Para el análisis estadístico de las probabilidades de supervivencia de un paciente se emplean variables de tiempo hasta evento o </w:t>
      </w:r>
      <w:r w:rsidRPr="00631E55">
        <w:rPr>
          <w:i/>
          <w:iCs/>
          <w:lang w:val="es-ES" w:eastAsia="es-ES"/>
        </w:rPr>
        <w:t xml:space="preserve">time to </w:t>
      </w:r>
      <w:proofErr w:type="spellStart"/>
      <w:r w:rsidRPr="00631E55">
        <w:rPr>
          <w:i/>
          <w:iCs/>
          <w:lang w:val="es-ES" w:eastAsia="es-ES"/>
        </w:rPr>
        <w:t>event</w:t>
      </w:r>
      <w:proofErr w:type="spellEnd"/>
      <w:r w:rsidRPr="00631E55">
        <w:rPr>
          <w:i/>
          <w:iCs/>
          <w:lang w:val="es-ES" w:eastAsia="es-ES"/>
        </w:rPr>
        <w:t xml:space="preserve"> variable</w:t>
      </w:r>
      <w:r>
        <w:rPr>
          <w:lang w:val="es-ES" w:eastAsia="es-ES"/>
        </w:rPr>
        <w:t xml:space="preserve">. De esta forma se analiza el tiempo en el que un paciente o participante sufre de un evento de interés. Este evento no tiene por qué tratarse de la muerte, </w:t>
      </w:r>
      <w:r w:rsidR="0099071B">
        <w:rPr>
          <w:lang w:val="es-ES" w:eastAsia="es-ES"/>
        </w:rPr>
        <w:t>dado que,</w:t>
      </w:r>
      <w:r>
        <w:rPr>
          <w:lang w:val="es-ES" w:eastAsia="es-ES"/>
        </w:rPr>
        <w:t xml:space="preserve"> al referirse a la supervivencia del participante, se busca que éste no sufra de dicho evento de interés.</w:t>
      </w:r>
    </w:p>
    <w:p w14:paraId="360190E4" w14:textId="77777777" w:rsidR="007C1BAE" w:rsidRDefault="007C1BAE" w:rsidP="007C1BAE">
      <w:pPr>
        <w:rPr>
          <w:lang w:val="es-ES" w:eastAsia="es-ES"/>
        </w:rPr>
      </w:pPr>
      <w:r>
        <w:rPr>
          <w:lang w:val="es-ES" w:eastAsia="es-ES"/>
        </w:rPr>
        <w:t xml:space="preserve">Las técnicas que suponen una distribución normal para los datos no son útiles en estas aplicaciones debido a que el sesgo suele estar presente en la mayoría de sus aplicaciones. </w:t>
      </w:r>
      <w:r w:rsidRPr="008C64FB">
        <w:rPr>
          <w:lang w:val="es-ES" w:eastAsia="es-ES"/>
        </w:rPr>
        <w:t>Por ejemplo, en un estudio que evalúa el tiempo hasta la recaída en pacientes de alto riesgo, la mayoría de los eventos pueden ocurrir al principio del seguimiento y muy pocos ocurren después.</w:t>
      </w:r>
      <w:r>
        <w:rPr>
          <w:lang w:val="es-ES" w:eastAsia="es-ES"/>
        </w:rPr>
        <w:t xml:space="preserve"> Además, hay que sumarle la complicación adicional de no contar siempre con datos completos. </w:t>
      </w:r>
    </w:p>
    <w:p w14:paraId="7520588F" w14:textId="77777777" w:rsidR="007C1BAE" w:rsidRPr="008702E9" w:rsidRDefault="007C1BAE" w:rsidP="007C1BAE">
      <w:pPr>
        <w:rPr>
          <w:lang w:val="es-ES" w:eastAsia="es-ES"/>
        </w:rPr>
      </w:pPr>
      <w:r w:rsidRPr="008702E9">
        <w:rPr>
          <w:lang w:val="es-ES" w:eastAsia="es-ES"/>
        </w:rPr>
        <w:t xml:space="preserve">En muchos estudios, los participantes se inscriben durante un periodo de tiempo </w:t>
      </w:r>
      <w:r>
        <w:rPr>
          <w:lang w:val="es-ES" w:eastAsia="es-ES"/>
        </w:rPr>
        <w:t xml:space="preserve">(puede que incluso abandonen el estudio) </w:t>
      </w:r>
      <w:r w:rsidRPr="008702E9">
        <w:rPr>
          <w:lang w:val="es-ES" w:eastAsia="es-ES"/>
        </w:rPr>
        <w:t>y el estudio termina en una fecha concreta del calendari</w:t>
      </w:r>
      <w:r>
        <w:rPr>
          <w:lang w:val="es-ES" w:eastAsia="es-ES"/>
        </w:rPr>
        <w:t>o.</w:t>
      </w:r>
      <w:r w:rsidRPr="008702E9">
        <w:rPr>
          <w:lang w:val="es-ES" w:eastAsia="es-ES"/>
        </w:rPr>
        <w:t xml:space="preserve"> Por lo tanto, </w:t>
      </w:r>
      <w:r>
        <w:rPr>
          <w:lang w:val="es-ES" w:eastAsia="es-ES"/>
        </w:rPr>
        <w:t xml:space="preserve">a algunos participantes se les realiza un seguimiento más largo que a otros. Al no saber el verdadero tiempo de supervivencia se le denomina tener tiempos censurados </w:t>
      </w:r>
      <w:r>
        <w:rPr>
          <w:lang w:val="es-ES" w:eastAsia="es-ES"/>
        </w:rPr>
        <w:fldChar w:fldCharType="begin"/>
      </w:r>
      <w:r>
        <w:rPr>
          <w:lang w:val="es-ES" w:eastAsia="es-ES"/>
        </w:rPr>
        <w:instrText xml:space="preserve"> ADDIN ZOTERO_ITEM CSL_CITATION {"citationID":"HtS8knkw","properties":{"formattedCitation":"[34]","plainCitation":"[34]","noteIndex":0},"citationItems":[{"id":483,"uris":["http://zotero.org/groups/2648216/items/RU5H6PUZ"],"uri":["http://zotero.org/groups/2648216/items/RU5H6PUZ"],"itemData":{"id":483,"type":"webpage","title":"Survival Analysis","URL":"https://sphweb.bumc.bu.edu/otlt/mph-modules/bs/bs704_survival/BS704_Survival_print.html","accessed":{"date-parts":[["2021",5,24]]}}}],"schema":"https://github.com/citation-style-language/schema/raw/master/csl-citation.json"} </w:instrText>
      </w:r>
      <w:r>
        <w:rPr>
          <w:lang w:val="es-ES" w:eastAsia="es-ES"/>
        </w:rPr>
        <w:fldChar w:fldCharType="separate"/>
      </w:r>
      <w:r>
        <w:rPr>
          <w:noProof/>
          <w:lang w:val="es-ES" w:eastAsia="es-ES"/>
        </w:rPr>
        <w:t>[34]</w:t>
      </w:r>
      <w:r>
        <w:rPr>
          <w:lang w:val="es-ES" w:eastAsia="es-ES"/>
        </w:rPr>
        <w:fldChar w:fldCharType="end"/>
      </w:r>
      <w:r>
        <w:rPr>
          <w:lang w:val="es-ES" w:eastAsia="es-ES"/>
        </w:rPr>
        <w:t>.</w:t>
      </w:r>
    </w:p>
    <w:p w14:paraId="74F26F11" w14:textId="77777777" w:rsidR="007C1BAE" w:rsidRDefault="007C1BAE" w:rsidP="007C1BAE">
      <w:pPr>
        <w:pStyle w:val="Heading4"/>
        <w:numPr>
          <w:ilvl w:val="0"/>
          <w:numId w:val="48"/>
        </w:numPr>
      </w:pPr>
      <w:r>
        <w:t>Función de supervivencia</w:t>
      </w:r>
    </w:p>
    <w:p w14:paraId="139BC89A" w14:textId="11132CA4" w:rsidR="007C1BAE" w:rsidRDefault="007C1BAE" w:rsidP="007C1BAE">
      <w:pPr>
        <w:rPr>
          <w:lang w:val="es-ES" w:eastAsia="es-ES"/>
        </w:rPr>
      </w:pPr>
      <w:r>
        <w:rPr>
          <w:lang w:val="es-ES" w:eastAsia="es-ES"/>
        </w:rPr>
        <w:t xml:space="preserve">Para la estimación de la función o curva de supervivencia se emplea la información de estado del evento y tiempo de seguimiento. En esta curva se muestra el tiempo en el </w:t>
      </w:r>
      <w:r>
        <w:rPr>
          <w:lang w:val="es-ES" w:eastAsia="es-ES"/>
        </w:rPr>
        <w:lastRenderedPageBreak/>
        <w:t xml:space="preserve">eje X y las probabilidades de supervivencia en el eje Y. Un ejemplo de esta curva se observa en la </w:t>
      </w:r>
      <w:r>
        <w:rPr>
          <w:lang w:val="es-ES" w:eastAsia="es-ES"/>
        </w:rPr>
        <w:fldChar w:fldCharType="begin"/>
      </w:r>
      <w:r>
        <w:rPr>
          <w:lang w:val="es-ES" w:eastAsia="es-ES"/>
        </w:rPr>
        <w:instrText xml:space="preserve"> REF _Ref72744092 \h </w:instrText>
      </w:r>
      <w:r>
        <w:rPr>
          <w:lang w:val="es-ES" w:eastAsia="es-ES"/>
        </w:rPr>
      </w:r>
      <w:r>
        <w:rPr>
          <w:lang w:val="es-ES" w:eastAsia="es-ES"/>
        </w:rPr>
        <w:fldChar w:fldCharType="separate"/>
      </w:r>
      <w:r w:rsidR="00771A69" w:rsidRPr="00132B9B">
        <w:rPr>
          <w:lang w:val="es-ES"/>
        </w:rPr>
        <w:t xml:space="preserve">Figura </w:t>
      </w:r>
      <w:r w:rsidR="00771A69">
        <w:rPr>
          <w:noProof/>
          <w:lang w:val="es-ES"/>
        </w:rPr>
        <w:t>7</w:t>
      </w:r>
      <w:r>
        <w:rPr>
          <w:lang w:val="es-ES" w:eastAsia="es-ES"/>
        </w:rPr>
        <w:fldChar w:fldCharType="end"/>
      </w:r>
      <w:r>
        <w:rPr>
          <w:lang w:val="es-ES" w:eastAsia="es-ES"/>
        </w:rPr>
        <w:t>, donde en el momento 0, todos los pacientes están vivos (probabilidad igual a 1) y la mediana muestra una supervivencia de 510 días. Es decir, el 50 % de los pacientes sobreviven a los 510 días.</w:t>
      </w:r>
    </w:p>
    <w:p w14:paraId="5A6B854C" w14:textId="77777777" w:rsidR="007C1BAE" w:rsidRDefault="007C1BAE" w:rsidP="007C1BAE">
      <w:pPr>
        <w:keepNext/>
        <w:ind w:firstLine="0"/>
        <w:jc w:val="center"/>
      </w:pPr>
      <w:r>
        <w:rPr>
          <w:noProof/>
        </w:rPr>
        <w:drawing>
          <wp:inline distT="0" distB="0" distL="0" distR="0" wp14:anchorId="04F8A14D" wp14:editId="33B8DADC">
            <wp:extent cx="3689643" cy="2538950"/>
            <wp:effectExtent l="0" t="0" r="0" b="1270"/>
            <wp:docPr id="43" name="Imagen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9" descr="Chart, line chart&#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3697820" cy="2544576"/>
                    </a:xfrm>
                    <a:prstGeom prst="rect">
                      <a:avLst/>
                    </a:prstGeom>
                    <a:noFill/>
                    <a:ln>
                      <a:noFill/>
                    </a:ln>
                  </pic:spPr>
                </pic:pic>
              </a:graphicData>
            </a:graphic>
          </wp:inline>
        </w:drawing>
      </w:r>
    </w:p>
    <w:p w14:paraId="69E5AE24" w14:textId="1E3CD8FF" w:rsidR="007C1BAE" w:rsidRDefault="007C1BAE" w:rsidP="007C1BAE">
      <w:pPr>
        <w:pStyle w:val="Caption"/>
        <w:ind w:firstLine="0"/>
        <w:jc w:val="center"/>
        <w:rPr>
          <w:noProof/>
          <w:lang w:val="es-ES"/>
        </w:rPr>
      </w:pPr>
      <w:bookmarkStart w:id="43" w:name="_Ref72744092"/>
      <w:bookmarkStart w:id="44" w:name="_Toc73693300"/>
      <w:r w:rsidRPr="00132B9B">
        <w:rPr>
          <w:lang w:val="es-ES"/>
        </w:rPr>
        <w:t xml:space="preserve">Figura </w:t>
      </w:r>
      <w:r>
        <w:fldChar w:fldCharType="begin"/>
      </w:r>
      <w:r w:rsidRPr="00132B9B">
        <w:rPr>
          <w:lang w:val="es-ES"/>
        </w:rPr>
        <w:instrText xml:space="preserve"> SEQ Figura \* ARABIC </w:instrText>
      </w:r>
      <w:r>
        <w:fldChar w:fldCharType="separate"/>
      </w:r>
      <w:r w:rsidR="00771A69">
        <w:rPr>
          <w:noProof/>
          <w:lang w:val="es-ES"/>
        </w:rPr>
        <w:t>7</w:t>
      </w:r>
      <w:r>
        <w:fldChar w:fldCharType="end"/>
      </w:r>
      <w:bookmarkEnd w:id="43"/>
      <w:r>
        <w:rPr>
          <w:lang w:val="es-ES"/>
        </w:rPr>
        <w:t>.</w:t>
      </w:r>
      <w:r w:rsidRPr="00132B9B">
        <w:rPr>
          <w:noProof/>
          <w:lang w:val="es-ES"/>
        </w:rPr>
        <w:t xml:space="preserve"> </w:t>
      </w:r>
      <w:r>
        <w:rPr>
          <w:noProof/>
          <w:lang w:val="es-ES"/>
        </w:rPr>
        <w:t>Ejemplo de curva de supervivencia.</w:t>
      </w:r>
      <w:bookmarkEnd w:id="44"/>
    </w:p>
    <w:p w14:paraId="2B568CBF" w14:textId="77777777" w:rsidR="007C1BAE" w:rsidRPr="00262BC5" w:rsidRDefault="007C1BAE" w:rsidP="007C1BAE">
      <w:pPr>
        <w:rPr>
          <w:lang w:val="es-ES" w:eastAsia="es-ES"/>
        </w:rPr>
      </w:pPr>
      <w:r w:rsidRPr="00262BC5">
        <w:rPr>
          <w:lang w:val="es-ES" w:eastAsia="es-ES"/>
        </w:rPr>
        <w:t>Existen varias formas de estimar una función de supervivencia o una curva de supervivencia. Hay una serie de métodos paramétricos populares que se utilizan para modelar los datos de supervivencia, y difieren en términos de las suposiciones que se hacen sobre la distribución de los tiempos de supervivencia en la población. Algunas de las distribuciones más populares son la</w:t>
      </w:r>
      <w:r>
        <w:rPr>
          <w:lang w:val="es-ES" w:eastAsia="es-ES"/>
        </w:rPr>
        <w:t>s siguientes:</w:t>
      </w:r>
      <w:r w:rsidRPr="00262BC5">
        <w:rPr>
          <w:lang w:val="es-ES" w:eastAsia="es-ES"/>
        </w:rPr>
        <w:t xml:space="preserve"> exponencial, </w:t>
      </w:r>
      <w:proofErr w:type="spellStart"/>
      <w:r w:rsidRPr="00262BC5">
        <w:rPr>
          <w:lang w:val="es-ES" w:eastAsia="es-ES"/>
        </w:rPr>
        <w:t>Weibull</w:t>
      </w:r>
      <w:proofErr w:type="spellEnd"/>
      <w:r w:rsidRPr="00262BC5">
        <w:rPr>
          <w:lang w:val="es-ES" w:eastAsia="es-ES"/>
        </w:rPr>
        <w:t xml:space="preserve">, </w:t>
      </w:r>
      <w:proofErr w:type="spellStart"/>
      <w:r w:rsidRPr="00262BC5">
        <w:rPr>
          <w:lang w:val="es-ES" w:eastAsia="es-ES"/>
        </w:rPr>
        <w:t>Gompertz</w:t>
      </w:r>
      <w:proofErr w:type="spellEnd"/>
      <w:r w:rsidRPr="00262BC5">
        <w:rPr>
          <w:lang w:val="es-ES" w:eastAsia="es-ES"/>
        </w:rPr>
        <w:t xml:space="preserve"> y log-normal</w:t>
      </w:r>
      <w:r>
        <w:rPr>
          <w:lang w:val="es-ES" w:eastAsia="es-ES"/>
        </w:rPr>
        <w:t xml:space="preserve"> </w:t>
      </w:r>
      <w:r>
        <w:rPr>
          <w:lang w:val="es-ES" w:eastAsia="es-ES"/>
        </w:rPr>
        <w:fldChar w:fldCharType="begin"/>
      </w:r>
      <w:r>
        <w:rPr>
          <w:lang w:val="es-ES" w:eastAsia="es-ES"/>
        </w:rPr>
        <w:instrText xml:space="preserve"> ADDIN ZOTERO_ITEM CSL_CITATION {"citationID":"h0bNjFRa","properties":{"formattedCitation":"[34]","plainCitation":"[34]","noteIndex":0},"citationItems":[{"id":483,"uris":["http://zotero.org/groups/2648216/items/RU5H6PUZ"],"uri":["http://zotero.org/groups/2648216/items/RU5H6PUZ"],"itemData":{"id":483,"type":"webpage","title":"Survival Analysis","URL":"https://sphweb.bumc.bu.edu/otlt/mph-modules/bs/bs704_survival/BS704_Survival_print.html","accessed":{"date-parts":[["2021",5,24]]}}}],"schema":"https://github.com/citation-style-language/schema/raw/master/csl-citation.json"} </w:instrText>
      </w:r>
      <w:r>
        <w:rPr>
          <w:lang w:val="es-ES" w:eastAsia="es-ES"/>
        </w:rPr>
        <w:fldChar w:fldCharType="separate"/>
      </w:r>
      <w:r>
        <w:rPr>
          <w:noProof/>
          <w:lang w:val="es-ES" w:eastAsia="es-ES"/>
        </w:rPr>
        <w:t>[34]</w:t>
      </w:r>
      <w:r>
        <w:rPr>
          <w:lang w:val="es-ES" w:eastAsia="es-ES"/>
        </w:rPr>
        <w:fldChar w:fldCharType="end"/>
      </w:r>
      <w:r w:rsidRPr="00262BC5">
        <w:rPr>
          <w:lang w:val="es-ES" w:eastAsia="es-ES"/>
        </w:rPr>
        <w:t>.</w:t>
      </w:r>
    </w:p>
    <w:p w14:paraId="326243EB" w14:textId="77777777" w:rsidR="007C1BAE" w:rsidRPr="00262BC5" w:rsidRDefault="007C1BAE" w:rsidP="007C1BAE">
      <w:pPr>
        <w:rPr>
          <w:lang w:val="es-ES" w:eastAsia="es-ES"/>
        </w:rPr>
      </w:pPr>
      <w:r>
        <w:rPr>
          <w:lang w:val="es-ES" w:eastAsia="es-ES"/>
        </w:rPr>
        <w:t xml:space="preserve">Los métodos </w:t>
      </w:r>
      <w:r w:rsidRPr="00262BC5">
        <w:rPr>
          <w:lang w:val="es-ES" w:eastAsia="es-ES"/>
        </w:rPr>
        <w:t>no paramétricos</w:t>
      </w:r>
      <w:r>
        <w:rPr>
          <w:lang w:val="es-ES" w:eastAsia="es-ES"/>
        </w:rPr>
        <w:t xml:space="preserve"> </w:t>
      </w:r>
      <w:r w:rsidRPr="00262BC5">
        <w:rPr>
          <w:lang w:val="es-ES" w:eastAsia="es-ES"/>
        </w:rPr>
        <w:t xml:space="preserve">no hacen suposiciones sobre </w:t>
      </w:r>
      <w:r>
        <w:rPr>
          <w:lang w:val="es-ES" w:eastAsia="es-ES"/>
        </w:rPr>
        <w:t>la variación</w:t>
      </w:r>
      <w:r w:rsidRPr="00262BC5">
        <w:rPr>
          <w:lang w:val="es-ES" w:eastAsia="es-ES"/>
        </w:rPr>
        <w:t xml:space="preserve"> la probabilidad de que una persona desarrolle el evento a lo largo del tiempo. Con los métodos no paramétricos </w:t>
      </w:r>
      <w:r>
        <w:rPr>
          <w:lang w:val="es-ES" w:eastAsia="es-ES"/>
        </w:rPr>
        <w:t>se estima</w:t>
      </w:r>
      <w:r w:rsidRPr="00262BC5">
        <w:rPr>
          <w:lang w:val="es-ES" w:eastAsia="es-ES"/>
        </w:rPr>
        <w:t xml:space="preserve"> y </w:t>
      </w:r>
      <w:r>
        <w:rPr>
          <w:lang w:val="es-ES" w:eastAsia="es-ES"/>
        </w:rPr>
        <w:t>traza</w:t>
      </w:r>
      <w:r w:rsidRPr="00262BC5">
        <w:rPr>
          <w:lang w:val="es-ES" w:eastAsia="es-ES"/>
        </w:rPr>
        <w:t xml:space="preserve"> la distribución de supervivencia o la curva de supervivencia. Las curvas de supervivencia suelen representarse como funciones escalonadas</w:t>
      </w:r>
      <w:r>
        <w:rPr>
          <w:lang w:val="es-ES" w:eastAsia="es-ES"/>
        </w:rPr>
        <w:t>.</w:t>
      </w:r>
    </w:p>
    <w:p w14:paraId="7ED4619D" w14:textId="77777777" w:rsidR="007C1BAE" w:rsidRDefault="007C1BAE" w:rsidP="007C1BAE">
      <w:pPr>
        <w:pStyle w:val="Heading4"/>
      </w:pPr>
      <w:r>
        <w:t>Regresión de riesgos proporcionales de Cox</w:t>
      </w:r>
    </w:p>
    <w:p w14:paraId="34B1BCAC" w14:textId="44210024" w:rsidR="007C1BAE" w:rsidRDefault="007C1BAE" w:rsidP="007C1BAE">
      <w:pPr>
        <w:rPr>
          <w:lang w:val="es-ES" w:eastAsia="es-ES"/>
        </w:rPr>
      </w:pPr>
      <w:r>
        <w:rPr>
          <w:lang w:val="es-ES" w:eastAsia="es-ES"/>
        </w:rPr>
        <w:t>La regresión de riesgos proporcionales de Cox s</w:t>
      </w:r>
      <w:r w:rsidRPr="00B04801">
        <w:rPr>
          <w:lang w:val="es-ES" w:eastAsia="es-ES"/>
        </w:rPr>
        <w:t xml:space="preserve">e </w:t>
      </w:r>
      <w:r>
        <w:rPr>
          <w:lang w:val="es-ES" w:eastAsia="es-ES"/>
        </w:rPr>
        <w:t>implementa</w:t>
      </w:r>
      <w:r w:rsidRPr="00B04801">
        <w:rPr>
          <w:lang w:val="es-ES" w:eastAsia="es-ES"/>
        </w:rPr>
        <w:t xml:space="preserve"> para relacionar varios factores de riesgo o exposiciones, considerados simultáneamente, con el tiempo de supervivencia. </w:t>
      </w:r>
      <w:r>
        <w:rPr>
          <w:lang w:val="es-ES" w:eastAsia="es-ES"/>
        </w:rPr>
        <w:t>En este modelo</w:t>
      </w:r>
      <w:r w:rsidRPr="00B04801">
        <w:rPr>
          <w:lang w:val="es-ES" w:eastAsia="es-ES"/>
        </w:rPr>
        <w:t xml:space="preserve"> la medida del efecto es la tasa de riesgo, que es el riesgo o la probabilidad de sufrir el acontecimiento de interés</w:t>
      </w:r>
      <w:r>
        <w:rPr>
          <w:lang w:val="es-ES" w:eastAsia="es-ES"/>
        </w:rPr>
        <w:t xml:space="preserve">. </w:t>
      </w:r>
      <w:r w:rsidRPr="00B21C9B">
        <w:rPr>
          <w:lang w:val="es-ES" w:eastAsia="es-ES"/>
        </w:rPr>
        <w:t>Esta tasa de riesgo se intenta modelar mediante el uso de regresiones con una parte empírica que depende</w:t>
      </w:r>
      <w:r>
        <w:rPr>
          <w:lang w:val="es-ES" w:eastAsia="es-ES"/>
        </w:rPr>
        <w:t xml:space="preserve"> del tiempo y una parte exponencial que depende de las otras variables. Su representación se define en la ecuación </w:t>
      </w:r>
      <w:r>
        <w:rPr>
          <w:lang w:val="es-ES" w:eastAsia="es-ES"/>
        </w:rPr>
        <w:fldChar w:fldCharType="begin"/>
      </w:r>
      <w:r>
        <w:rPr>
          <w:lang w:val="es-ES" w:eastAsia="es-ES"/>
        </w:rPr>
        <w:instrText xml:space="preserve"> REF _Ref72746377 \h </w:instrText>
      </w:r>
      <w:r>
        <w:rPr>
          <w:lang w:val="es-ES" w:eastAsia="es-ES"/>
        </w:rPr>
      </w:r>
      <w:r>
        <w:rPr>
          <w:lang w:val="es-ES" w:eastAsia="es-ES"/>
        </w:rPr>
        <w:fldChar w:fldCharType="separate"/>
      </w:r>
      <w:r w:rsidR="00771A69">
        <w:rPr>
          <w:lang w:val="es-ES" w:eastAsia="es-ES"/>
        </w:rPr>
        <w:t>(</w:t>
      </w:r>
      <w:r w:rsidR="00771A69" w:rsidRPr="00771A69">
        <w:rPr>
          <w:noProof/>
          <w:lang w:val="es-ES"/>
        </w:rPr>
        <w:t>1</w:t>
      </w:r>
      <w:r w:rsidR="00771A69">
        <w:rPr>
          <w:lang w:val="es-ES" w:eastAsia="es-ES"/>
        </w:rPr>
        <w:t>)</w:t>
      </w:r>
      <w:r>
        <w:rPr>
          <w:lang w:val="es-ES" w:eastAsia="es-ES"/>
        </w:rPr>
        <w:fldChar w:fldCharType="end"/>
      </w:r>
      <w:r>
        <w:rPr>
          <w:lang w:val="es-ES" w:eastAsia="es-ES"/>
        </w:rPr>
        <w:t xml:space="preserve">, donde </w:t>
      </w:r>
      <m:oMath>
        <m:sSub>
          <m:sSubPr>
            <m:ctrlPr>
              <w:rPr>
                <w:rFonts w:ascii="Cambria Math" w:hAnsi="Cambria Math"/>
                <w:i/>
                <w:lang w:val="es-ES" w:eastAsia="es-ES"/>
              </w:rPr>
            </m:ctrlPr>
          </m:sSubPr>
          <m:e>
            <m:r>
              <w:rPr>
                <w:rFonts w:ascii="Cambria Math" w:hAnsi="Cambria Math"/>
                <w:lang w:val="es-ES" w:eastAsia="es-ES"/>
              </w:rPr>
              <m:t>h</m:t>
            </m:r>
          </m:e>
          <m:sub>
            <m:r>
              <w:rPr>
                <w:rFonts w:ascii="Cambria Math" w:hAnsi="Cambria Math"/>
                <w:lang w:val="es-ES" w:eastAsia="es-ES"/>
              </w:rPr>
              <m:t>0</m:t>
            </m:r>
          </m:sub>
        </m:sSub>
        <m:r>
          <w:rPr>
            <w:rFonts w:ascii="Cambria Math" w:hAnsi="Cambria Math"/>
            <w:lang w:val="es-ES" w:eastAsia="es-ES"/>
          </w:rPr>
          <m:t>(t)</m:t>
        </m:r>
      </m:oMath>
      <w:r>
        <w:rPr>
          <w:rFonts w:eastAsiaTheme="minorEastAsia"/>
          <w:lang w:val="es-ES" w:eastAsia="es-ES"/>
        </w:rPr>
        <w:t xml:space="preserve"> se denomina el riesgo base, </w:t>
      </w:r>
      <m:oMath>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k</m:t>
            </m:r>
          </m:sub>
        </m:sSub>
        <m:r>
          <w:rPr>
            <w:rFonts w:ascii="Cambria Math" w:eastAsiaTheme="minorEastAsia" w:hAnsi="Cambria Math"/>
            <w:lang w:val="es-ES" w:eastAsia="es-ES"/>
          </w:rPr>
          <m:t>, k=1,… , p</m:t>
        </m:r>
      </m:oMath>
      <w:r>
        <w:rPr>
          <w:rFonts w:eastAsiaTheme="minorEastAsia"/>
          <w:lang w:val="es-ES" w:eastAsia="es-ES"/>
        </w:rPr>
        <w:t xml:space="preserve"> son los coeficientes de la regresión y </w:t>
      </w:r>
      <m:oMath>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k</m:t>
            </m:r>
          </m:sub>
        </m:sSub>
        <m:r>
          <w:rPr>
            <w:rFonts w:ascii="Cambria Math" w:eastAsiaTheme="minorEastAsia" w:hAnsi="Cambria Math"/>
            <w:lang w:val="es-ES" w:eastAsia="es-ES"/>
          </w:rPr>
          <m:t>, k=1,… , p</m:t>
        </m:r>
      </m:oMath>
      <w:r>
        <w:rPr>
          <w:rFonts w:eastAsiaTheme="minorEastAsia"/>
          <w:lang w:val="es-ES" w:eastAsia="es-ES"/>
        </w:rPr>
        <w:t xml:space="preserve"> son los factores de pronóstico </w:t>
      </w:r>
      <w:r>
        <w:rPr>
          <w:rFonts w:eastAsiaTheme="minorEastAsia"/>
          <w:lang w:val="es-ES" w:eastAsia="es-ES"/>
        </w:rPr>
        <w:fldChar w:fldCharType="begin"/>
      </w:r>
      <w:r>
        <w:rPr>
          <w:rFonts w:eastAsiaTheme="minorEastAsia"/>
          <w:lang w:val="es-ES" w:eastAsia="es-ES"/>
        </w:rPr>
        <w:instrText xml:space="preserve"> ADDIN ZOTERO_ITEM CSL_CITATION {"citationID":"gFzRFW39","properties":{"formattedCitation":"[35]","plainCitation":"[35]","noteIndex":0},"citationItems":[{"id":485,"uris":["http://zotero.org/groups/2648216/items/FPXM8SQC"],"uri":["http://zotero.org/groups/2648216/items/FPXM8SQC"],"itemData":{"id":485,"type":"chapter","abstract":"Survival analysis makes inference about event rates as a function of time. This chapter provides an introduction to some commonly used statistical methods for the analysis of survival time data in medical research. The two primary methods to estimate the true underlying survival curve are Kaplan–Meier and Cox regression. Kaplan–Meier is simple and supports stratification factors, but cannot evaluate covariates. The Cox model does provide a framework for making inferences about covariates and requires proportional hazards, although it is quite flexible when used and interpreted correctly. Independent censoring, either directly in the Kaplan–Meier or given covariates in the Cox model, is a requirement for consistent unbiased estimates. Survival analysis can handle right censoring, staggered entry, recurrent events, competing risks, and much more as long as we have available representative risk sets at each time point to allow users to model and estimate event rates. The analysis of survival time data is complicated by the fact that the follow-up length is often different for each participant, and the event of interest, such as myocardial infarction, is often not observed in all the subjects by the end of the study. For those participants in whom the event is not observed, what is known is that their survival times are longer than their time spent in the study, but their exact survival times are unknown. The chapter also discusses features of survival time data and product-limit estimator for the survival function.","container-title":"Principles and Practice of Clinical Research (Second Edition)","event-place":"Burlington","ISBN":"978-0-12-369440-9","language":"en","note":"DOI: 10.1016/B978-012369440-9/50024-4","page":"273-282","publisher":"Academic Press","publisher-place":"Burlington","source":"ScienceDirect","title":"CHAPTER 20 - An Introduction to Survival Analysis","URL":"https://www.sciencedirect.com/science/article/pii/B9780123694409500244","author":[{"family":"Johnson","given":"LAURA LEE"},{"family":"Shih","given":"JOANNA H."}],"editor":[{"family":"Gallin","given":"John I."},{"family":"Ognibene","given":"Frederick P."}],"accessed":{"date-parts":[["2021",5,24]]},"issued":{"date-parts":[["2007",1,1]]}}}],"schema":"https://github.com/citation-style-language/schema/raw/master/csl-citation.json"} </w:instrText>
      </w:r>
      <w:r>
        <w:rPr>
          <w:rFonts w:eastAsiaTheme="minorEastAsia"/>
          <w:lang w:val="es-ES" w:eastAsia="es-ES"/>
        </w:rPr>
        <w:fldChar w:fldCharType="separate"/>
      </w:r>
      <w:r>
        <w:rPr>
          <w:rFonts w:eastAsiaTheme="minorEastAsia"/>
          <w:noProof/>
          <w:lang w:val="es-ES" w:eastAsia="es-ES"/>
        </w:rPr>
        <w:t>[35]</w:t>
      </w:r>
      <w:r>
        <w:rPr>
          <w:rFonts w:eastAsiaTheme="minorEastAsia"/>
          <w:lang w:val="es-ES" w:eastAsia="es-ES"/>
        </w:rPr>
        <w:fldChar w:fldCharType="end"/>
      </w:r>
      <w:r>
        <w:rPr>
          <w:lang w:val="es-ES" w:eastAsia="es-ES"/>
        </w:rPr>
        <w:t>.</w:t>
      </w:r>
    </w:p>
    <w:tbl>
      <w:tblPr>
        <w:tblW w:w="5000" w:type="pct"/>
        <w:tblLook w:val="04A0" w:firstRow="1" w:lastRow="0" w:firstColumn="1" w:lastColumn="0" w:noHBand="0" w:noVBand="1"/>
      </w:tblPr>
      <w:tblGrid>
        <w:gridCol w:w="367"/>
        <w:gridCol w:w="7086"/>
        <w:gridCol w:w="1051"/>
      </w:tblGrid>
      <w:tr w:rsidR="007C1BAE" w14:paraId="72ADB7A2" w14:textId="77777777" w:rsidTr="001F3C56">
        <w:trPr>
          <w:trHeight w:val="454"/>
        </w:trPr>
        <w:tc>
          <w:tcPr>
            <w:tcW w:w="350" w:type="pct"/>
            <w:vAlign w:val="center"/>
          </w:tcPr>
          <w:p w14:paraId="219FD70C" w14:textId="77777777" w:rsidR="007C1BAE" w:rsidRDefault="007C1BAE" w:rsidP="001F3C56">
            <w:pPr>
              <w:jc w:val="center"/>
              <w:rPr>
                <w:lang w:val="es-ES" w:eastAsia="es-ES"/>
              </w:rPr>
            </w:pPr>
          </w:p>
        </w:tc>
        <w:tc>
          <w:tcPr>
            <w:tcW w:w="4300" w:type="pct"/>
            <w:vAlign w:val="center"/>
          </w:tcPr>
          <w:p w14:paraId="0C09A28E" w14:textId="77777777" w:rsidR="007C1BAE" w:rsidRDefault="007C1BAE" w:rsidP="001F3C56">
            <w:pPr>
              <w:jc w:val="center"/>
              <w:rPr>
                <w:lang w:val="es-ES" w:eastAsia="es-ES"/>
              </w:rPr>
            </w:pPr>
            <m:oMathPara>
              <m:oMath>
                <m:r>
                  <w:rPr>
                    <w:rFonts w:ascii="Cambria Math" w:hAnsi="Cambria Math"/>
                    <w:lang w:val="es-ES" w:eastAsia="es-ES"/>
                  </w:rPr>
                  <m:t>h</m:t>
                </m:r>
                <m:d>
                  <m:dPr>
                    <m:ctrlPr>
                      <w:rPr>
                        <w:rFonts w:ascii="Cambria Math" w:hAnsi="Cambria Math"/>
                        <w:i/>
                        <w:lang w:val="es-ES" w:eastAsia="es-ES"/>
                      </w:rPr>
                    </m:ctrlPr>
                  </m:dPr>
                  <m:e>
                    <m:r>
                      <w:rPr>
                        <w:rFonts w:ascii="Cambria Math" w:hAnsi="Cambria Math"/>
                        <w:lang w:val="es-ES" w:eastAsia="es-ES"/>
                      </w:rPr>
                      <m:t>t</m:t>
                    </m:r>
                  </m:e>
                </m:d>
                <m:r>
                  <w:rPr>
                    <w:rFonts w:ascii="Cambria Math" w:hAnsi="Cambria Math"/>
                    <w:lang w:val="es-ES" w:eastAsia="es-ES"/>
                  </w:rPr>
                  <m:t xml:space="preserve">= </m:t>
                </m:r>
                <m:sSup>
                  <m:sSupPr>
                    <m:ctrlPr>
                      <w:rPr>
                        <w:rFonts w:ascii="Cambria Math" w:hAnsi="Cambria Math"/>
                        <w:i/>
                        <w:lang w:val="es-ES" w:eastAsia="es-ES"/>
                      </w:rPr>
                    </m:ctrlPr>
                  </m:sSupPr>
                  <m:e>
                    <m:sSub>
                      <m:sSubPr>
                        <m:ctrlPr>
                          <w:rPr>
                            <w:rFonts w:ascii="Cambria Math" w:hAnsi="Cambria Math"/>
                            <w:i/>
                            <w:lang w:val="es-ES" w:eastAsia="es-ES"/>
                          </w:rPr>
                        </m:ctrlPr>
                      </m:sSubPr>
                      <m:e>
                        <m:r>
                          <w:rPr>
                            <w:rFonts w:ascii="Cambria Math" w:hAnsi="Cambria Math"/>
                            <w:lang w:val="es-ES" w:eastAsia="es-ES"/>
                          </w:rPr>
                          <m:t>h</m:t>
                        </m:r>
                      </m:e>
                      <m:sub>
                        <m:r>
                          <w:rPr>
                            <w:rFonts w:ascii="Cambria Math" w:hAnsi="Cambria Math"/>
                            <w:lang w:val="es-ES" w:eastAsia="es-ES"/>
                          </w:rPr>
                          <m:t>0</m:t>
                        </m:r>
                      </m:sub>
                    </m:sSub>
                    <m:r>
                      <w:rPr>
                        <w:rFonts w:ascii="Cambria Math" w:hAnsi="Cambria Math"/>
                        <w:lang w:val="es-ES" w:eastAsia="es-ES"/>
                      </w:rPr>
                      <m:t>(t)</m:t>
                    </m:r>
                  </m:e>
                  <m:sup>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1</m:t>
                        </m:r>
                      </m:sub>
                    </m:sSub>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1</m:t>
                        </m:r>
                      </m:sub>
                    </m:sSub>
                    <m:r>
                      <w:rPr>
                        <w:rFonts w:ascii="Cambria Math" w:hAnsi="Cambria Math"/>
                        <w:lang w:val="es-ES" w:eastAsia="es-ES"/>
                      </w:rPr>
                      <m:t xml:space="preserve">+ … + </m:t>
                    </m:r>
                    <m:sSub>
                      <m:sSubPr>
                        <m:ctrlPr>
                          <w:rPr>
                            <w:rFonts w:ascii="Cambria Math" w:hAnsi="Cambria Math"/>
                            <w:i/>
                            <w:lang w:val="es-ES" w:eastAsia="es-ES"/>
                          </w:rPr>
                        </m:ctrlPr>
                      </m:sSubPr>
                      <m:e>
                        <m:r>
                          <w:rPr>
                            <w:rFonts w:ascii="Cambria Math" w:hAnsi="Cambria Math"/>
                            <w:lang w:val="es-ES" w:eastAsia="es-ES"/>
                          </w:rPr>
                          <m:t>β</m:t>
                        </m:r>
                      </m:e>
                      <m:sub>
                        <m:r>
                          <w:rPr>
                            <w:rFonts w:ascii="Cambria Math" w:hAnsi="Cambria Math"/>
                            <w:lang w:val="es-ES" w:eastAsia="es-ES"/>
                          </w:rPr>
                          <m:t>p</m:t>
                        </m:r>
                      </m:sub>
                    </m:sSub>
                    <m:sSub>
                      <m:sSubPr>
                        <m:ctrlPr>
                          <w:rPr>
                            <w:rFonts w:ascii="Cambria Math" w:hAnsi="Cambria Math"/>
                            <w:i/>
                            <w:lang w:val="es-ES" w:eastAsia="es-ES"/>
                          </w:rPr>
                        </m:ctrlPr>
                      </m:sSubPr>
                      <m:e>
                        <m:r>
                          <w:rPr>
                            <w:rFonts w:ascii="Cambria Math" w:hAnsi="Cambria Math"/>
                            <w:lang w:val="es-ES" w:eastAsia="es-ES"/>
                          </w:rPr>
                          <m:t>x</m:t>
                        </m:r>
                      </m:e>
                      <m:sub>
                        <m:r>
                          <w:rPr>
                            <w:rFonts w:ascii="Cambria Math" w:hAnsi="Cambria Math"/>
                            <w:lang w:val="es-ES" w:eastAsia="es-ES"/>
                          </w:rPr>
                          <m:t>p</m:t>
                        </m:r>
                      </m:sub>
                    </m:sSub>
                  </m:sup>
                </m:sSup>
              </m:oMath>
            </m:oMathPara>
          </w:p>
        </w:tc>
        <w:tc>
          <w:tcPr>
            <w:tcW w:w="350" w:type="pct"/>
            <w:vAlign w:val="center"/>
          </w:tcPr>
          <w:p w14:paraId="68ADE817" w14:textId="722E933D" w:rsidR="007C1BAE" w:rsidRDefault="007C1BAE" w:rsidP="001F3C56">
            <w:pPr>
              <w:keepNext/>
              <w:jc w:val="right"/>
              <w:rPr>
                <w:lang w:val="es-ES" w:eastAsia="es-ES"/>
              </w:rPr>
            </w:pPr>
            <w:bookmarkStart w:id="45" w:name="_Ref72746377"/>
            <w:r>
              <w:rPr>
                <w:lang w:val="es-ES" w:eastAsia="es-ES"/>
              </w:rPr>
              <w:t>(</w:t>
            </w:r>
            <w:r>
              <w:fldChar w:fldCharType="begin"/>
            </w:r>
            <w:r>
              <w:instrText xml:space="preserve"> SEQ Ecuación \* ARABIC </w:instrText>
            </w:r>
            <w:r>
              <w:fldChar w:fldCharType="separate"/>
            </w:r>
            <w:r w:rsidR="00771A69">
              <w:rPr>
                <w:noProof/>
              </w:rPr>
              <w:t>1</w:t>
            </w:r>
            <w:r>
              <w:rPr>
                <w:noProof/>
              </w:rPr>
              <w:fldChar w:fldCharType="end"/>
            </w:r>
            <w:r>
              <w:rPr>
                <w:lang w:val="es-ES" w:eastAsia="es-ES"/>
              </w:rPr>
              <w:t>)</w:t>
            </w:r>
            <w:bookmarkEnd w:id="45"/>
          </w:p>
        </w:tc>
      </w:tr>
    </w:tbl>
    <w:p w14:paraId="0D6AB6AB" w14:textId="77777777" w:rsidR="007C1BAE" w:rsidRPr="00BB5C18" w:rsidRDefault="007C1BAE" w:rsidP="007C1BAE">
      <w:pPr>
        <w:pStyle w:val="Heading4"/>
      </w:pPr>
      <w:r w:rsidRPr="00BB5C18">
        <w:lastRenderedPageBreak/>
        <w:t>Evaluación</w:t>
      </w:r>
    </w:p>
    <w:p w14:paraId="51EE787D" w14:textId="77777777" w:rsidR="007C1BAE" w:rsidRDefault="007C1BAE" w:rsidP="007C1BAE">
      <w:pPr>
        <w:rPr>
          <w:lang w:val="es-ES"/>
        </w:rPr>
      </w:pPr>
      <w:r w:rsidRPr="00CE3785">
        <w:rPr>
          <w:lang w:val="es-ES"/>
        </w:rPr>
        <w:t>El método más común pa</w:t>
      </w:r>
      <w:r>
        <w:rPr>
          <w:lang w:val="es-ES"/>
        </w:rPr>
        <w:t xml:space="preserve">ra la evaluación de modelos de supervivencia es mediante el uso del índice de concordancia o </w:t>
      </w:r>
      <w:r w:rsidRPr="00CE3785">
        <w:rPr>
          <w:i/>
          <w:iCs/>
          <w:lang w:val="es-ES"/>
        </w:rPr>
        <w:t>C-</w:t>
      </w:r>
      <w:proofErr w:type="spellStart"/>
      <w:r w:rsidRPr="00CE3785">
        <w:rPr>
          <w:i/>
          <w:iCs/>
          <w:lang w:val="es-ES"/>
        </w:rPr>
        <w:t>index</w:t>
      </w:r>
      <w:proofErr w:type="spellEnd"/>
      <w:r>
        <w:rPr>
          <w:lang w:val="es-ES"/>
        </w:rPr>
        <w:t xml:space="preserve">, introducido por </w:t>
      </w:r>
      <w:proofErr w:type="spellStart"/>
      <w:r>
        <w:rPr>
          <w:lang w:val="es-ES"/>
        </w:rPr>
        <w:t>Harrell</w:t>
      </w:r>
      <w:proofErr w:type="spellEnd"/>
      <w:r>
        <w:rPr>
          <w:lang w:val="es-ES"/>
        </w:rPr>
        <w:t xml:space="preserve"> </w:t>
      </w:r>
      <w:r w:rsidRPr="00CE3785">
        <w:rPr>
          <w:i/>
          <w:iCs/>
          <w:lang w:val="es-ES"/>
        </w:rPr>
        <w:t>et al.</w:t>
      </w:r>
      <w:r>
        <w:rPr>
          <w:lang w:val="es-ES"/>
        </w:rPr>
        <w:t xml:space="preserve"> </w:t>
      </w:r>
      <w:r>
        <w:rPr>
          <w:lang w:val="es-ES"/>
        </w:rPr>
        <w:fldChar w:fldCharType="begin"/>
      </w:r>
      <w:r>
        <w:rPr>
          <w:lang w:val="es-ES"/>
        </w:rPr>
        <w:instrText xml:space="preserve"> ADDIN ZOTERO_ITEM CSL_CITATION {"citationID":"Xh9vk8ea","properties":{"formattedCitation":"[36]","plainCitation":"[36]","noteIndex":0},"citationItems":[{"id":487,"uris":["http://zotero.org/groups/2648216/items/L6VLKZ79"],"uri":["http://zotero.org/groups/2648216/items/L6VLKZ79"],"itemData":{"id":487,"type":"article-journal","abstract":"A method is presented for evaluating the amount of information a medical test provides about individual patients. Emphasis is placed on the role of a test in the evaluation of patients with a chronic disease. In this context, the yield of a test is best interpreted by analyzing the prognostic information it furnishes. Information from the history, physical examination, and routine procedures should be used in assessing the yield of a new test. As an example, the method is applied to the use of the treadmill exercise test in evaluating the prognosis of patients with suspected coronary artery disease. The treadmill test is shown to provide surprisingly little prognostic information beyond that obtained from basic clinical measurements.(JAMA 1982;247:2543-2546)","container-title":"JAMA","DOI":"10.1001/jama.1982.03320430047030","ISSN":"0098-7484","issue":"18","journalAbbreviation":"JAMA","page":"2543-2546","source":"Silverchair","title":"Evaluating the Yield of Medical Tests","volume":"247","author":[{"family":"Harrell","given":"Frank E.","suffix":"Jr"},{"family":"Califf","given":"Robert M."},{"family":"Pryor","given":"David B."},{"family":"Lee","given":"Kerry L."},{"family":"Rosati","given":"Robert A."}],"issued":{"date-parts":[["1982",5,14]]}}}],"schema":"https://github.com/citation-style-language/schema/raw/master/csl-citation.json"} </w:instrText>
      </w:r>
      <w:r>
        <w:rPr>
          <w:lang w:val="es-ES"/>
        </w:rPr>
        <w:fldChar w:fldCharType="separate"/>
      </w:r>
      <w:r>
        <w:rPr>
          <w:noProof/>
          <w:lang w:val="es-ES"/>
        </w:rPr>
        <w:t>[36]</w:t>
      </w:r>
      <w:r>
        <w:rPr>
          <w:lang w:val="es-ES"/>
        </w:rPr>
        <w:fldChar w:fldCharType="end"/>
      </w:r>
      <w:r>
        <w:rPr>
          <w:lang w:val="es-ES"/>
        </w:rPr>
        <w:t>. Este índice expone la</w:t>
      </w:r>
      <w:r w:rsidRPr="006F14F9">
        <w:rPr>
          <w:lang w:val="es-ES"/>
        </w:rPr>
        <w:t xml:space="preserve"> probabilidad de que un paciente seleccionado al azar que haya experimentado un evento tenga una puntuación de riesgo más alta que un paciente que no haya experimentado el evento</w:t>
      </w:r>
      <w:r>
        <w:rPr>
          <w:lang w:val="es-ES"/>
        </w:rPr>
        <w:t xml:space="preserve"> </w:t>
      </w:r>
      <w:r>
        <w:rPr>
          <w:lang w:val="es-ES"/>
        </w:rPr>
        <w:fldChar w:fldCharType="begin"/>
      </w:r>
      <w:r>
        <w:rPr>
          <w:lang w:val="es-ES"/>
        </w:rPr>
        <w:instrText xml:space="preserve"> ADDIN ZOTERO_ITEM CSL_CITATION {"citationID":"qKDX0tM1","properties":{"formattedCitation":"[37]","plainCitation":"[37]","noteIndex":0},"citationItems":[{"id":492,"uris":["http://zotero.org/groups/2648216/items/E6535R4B"],"uri":["http://zotero.org/groups/2648216/items/E6535R4B"],"itemData":{"id":492,"type":"webpage","abstract":"What is a C-statistic? How the C-statistic is used as a measure of concordance. Definition in plain English, examples, confidence intervals.","container-title":"Statistics How To","language":"en-US","title":"C-Statistic: Definition, Examples, Weighting and Significance","title-short":"C-Statistic","URL":"https://www.statisticshowto.com/c-statistic/","author":[{"literal":"Stephanie"}],"accessed":{"date-parts":[["2021",5,26]]},"issued":{"date-parts":[["2016",8,28]]}}}],"schema":"https://github.com/citation-style-language/schema/raw/master/csl-citation.json"} </w:instrText>
      </w:r>
      <w:r>
        <w:rPr>
          <w:lang w:val="es-ES"/>
        </w:rPr>
        <w:fldChar w:fldCharType="separate"/>
      </w:r>
      <w:r>
        <w:rPr>
          <w:noProof/>
          <w:lang w:val="es-ES"/>
        </w:rPr>
        <w:t>[37]</w:t>
      </w:r>
      <w:r>
        <w:rPr>
          <w:lang w:val="es-ES"/>
        </w:rPr>
        <w:fldChar w:fldCharType="end"/>
      </w:r>
      <w:r>
        <w:rPr>
          <w:lang w:val="es-ES"/>
        </w:rPr>
        <w:t>.</w:t>
      </w:r>
    </w:p>
    <w:p w14:paraId="4491405B" w14:textId="4B4B01B2" w:rsidR="007C1BAE" w:rsidRDefault="007C1BAE" w:rsidP="007C1BAE">
      <w:pPr>
        <w:rPr>
          <w:rFonts w:eastAsiaTheme="minorEastAsia"/>
          <w:lang w:val="es-ES"/>
        </w:rPr>
      </w:pPr>
      <w:r>
        <w:rPr>
          <w:lang w:val="es-ES"/>
        </w:rPr>
        <w:t xml:space="preserve">El cálculo del valor se da de la siguiente forma. </w:t>
      </w:r>
      <w:r w:rsidRPr="00332BF4">
        <w:rPr>
          <w:lang w:val="es-ES"/>
        </w:rPr>
        <w:t xml:space="preserve">Para el paciente </w:t>
      </w:r>
      <m:oMath>
        <m:r>
          <w:rPr>
            <w:rFonts w:ascii="Cambria Math" w:hAnsi="Cambria Math"/>
            <w:lang w:val="es-ES"/>
          </w:rPr>
          <m:t>i</m:t>
        </m:r>
      </m:oMath>
      <w:r w:rsidRPr="00332BF4">
        <w:rPr>
          <w:lang w:val="es-ES"/>
        </w:rPr>
        <w:t xml:space="preserve">, nuestro modelo de riesgo asigna una puntuación de riesgo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oMath>
      <w:r>
        <w:rPr>
          <w:rFonts w:eastAsiaTheme="minorEastAsia"/>
          <w:lang w:val="es-ES"/>
        </w:rPr>
        <w:t xml:space="preserve"> y un tiempo </w:t>
      </w:r>
      <m:oMath>
        <m:sSub>
          <m:sSubPr>
            <m:ctrlPr>
              <w:rPr>
                <w:rFonts w:ascii="Cambria Math" w:eastAsiaTheme="minorEastAsia" w:hAnsi="Cambria Math"/>
                <w:i/>
                <w:lang w:val="es-ES"/>
              </w:rPr>
            </m:ctrlPr>
          </m:sSubPr>
          <m:e>
            <m:r>
              <w:rPr>
                <w:rFonts w:ascii="Cambria Math" w:eastAsiaTheme="minorEastAsia" w:hAnsi="Cambria Math"/>
                <w:lang w:val="es-ES"/>
              </w:rPr>
              <m:t>T</m:t>
            </m:r>
          </m:e>
          <m:sub>
            <m:r>
              <w:rPr>
                <w:rFonts w:ascii="Cambria Math" w:eastAsiaTheme="minorEastAsia" w:hAnsi="Cambria Math"/>
                <w:lang w:val="es-ES"/>
              </w:rPr>
              <m:t>i</m:t>
            </m:r>
          </m:sub>
        </m:sSub>
      </m:oMath>
      <w:r w:rsidRPr="00332BF4">
        <w:rPr>
          <w:lang w:val="es-ES"/>
        </w:rPr>
        <w:t xml:space="preserve">. </w:t>
      </w:r>
      <w:r>
        <w:rPr>
          <w:lang w:val="es-ES"/>
        </w:rPr>
        <w:t>En un modelo de supervivencia</w:t>
      </w:r>
      <w:r w:rsidRPr="00332BF4">
        <w:rPr>
          <w:lang w:val="es-ES"/>
        </w:rPr>
        <w:t xml:space="preserve">, los pacientes que </w:t>
      </w:r>
      <w:r>
        <w:rPr>
          <w:lang w:val="es-ES"/>
        </w:rPr>
        <w:t>han tenido</w:t>
      </w:r>
      <w:r w:rsidRPr="00332BF4">
        <w:rPr>
          <w:lang w:val="es-ES"/>
        </w:rPr>
        <w:t xml:space="preserve"> tiempos más cortos </w:t>
      </w:r>
      <w:r>
        <w:rPr>
          <w:lang w:val="es-ES"/>
        </w:rPr>
        <w:t>hasta el evento</w:t>
      </w:r>
      <w:r w:rsidRPr="00332BF4">
        <w:rPr>
          <w:lang w:val="es-ES"/>
        </w:rPr>
        <w:t xml:space="preserve"> deberían tener puntuaciones de riesgo más altas.</w:t>
      </w:r>
      <w:r>
        <w:rPr>
          <w:lang w:val="es-ES"/>
        </w:rPr>
        <w:t xml:space="preserve"> Para todas las parejas posibles </w:t>
      </w:r>
      <m:oMath>
        <m:r>
          <w:rPr>
            <w:rFonts w:ascii="Cambria Math" w:hAnsi="Cambria Math"/>
            <w:lang w:val="es-ES"/>
          </w:rPr>
          <m:t>i</m:t>
        </m:r>
      </m:oMath>
      <w:r>
        <w:rPr>
          <w:lang w:val="es-ES"/>
        </w:rPr>
        <w:t xml:space="preserve"> y </w:t>
      </w:r>
      <m:oMath>
        <m:r>
          <w:rPr>
            <w:rFonts w:ascii="Cambria Math" w:hAnsi="Cambria Math"/>
            <w:lang w:val="es-ES"/>
          </w:rPr>
          <m:t>j</m:t>
        </m:r>
      </m:oMath>
      <w:r w:rsidRPr="00332BF4">
        <w:rPr>
          <w:lang w:val="es-ES"/>
        </w:rPr>
        <w:t>,</w:t>
      </w:r>
      <w:r>
        <w:rPr>
          <w:lang w:val="es-ES"/>
        </w:rPr>
        <w:t xml:space="preserve"> siendo </w:t>
      </w:r>
      <m:oMath>
        <m:r>
          <w:rPr>
            <w:rFonts w:ascii="Cambria Math" w:hAnsi="Cambria Math"/>
            <w:lang w:val="es-ES"/>
          </w:rPr>
          <m:t>i</m:t>
        </m:r>
        <m:r>
          <w:rPr>
            <w:rFonts w:ascii="Cambria Math" w:eastAsiaTheme="minorEastAsia" w:hAnsi="Cambria Math"/>
            <w:lang w:val="es-ES"/>
          </w:rPr>
          <m:t xml:space="preserve"> ≠ j</m:t>
        </m:r>
      </m:oMath>
      <w:r w:rsidRPr="00332BF4">
        <w:rPr>
          <w:lang w:val="es-ES"/>
        </w:rPr>
        <w:t>,</w:t>
      </w:r>
      <w:r>
        <w:rPr>
          <w:lang w:val="es-ES"/>
        </w:rPr>
        <w:t xml:space="preserve"> la pareja será concordante en el caso donde </w:t>
      </w:r>
      <m:oMath>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eastAsiaTheme="minorEastAsia" w:hAnsi="Cambria Math"/>
            <w:lang w:val="es-ES"/>
          </w:rPr>
          <m:t xml:space="preserve">&l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oMath>
      <w:r>
        <w:rPr>
          <w:rFonts w:eastAsiaTheme="minorEastAsia"/>
          <w:lang w:val="es-ES"/>
        </w:rPr>
        <w:t xml:space="preserve"> y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oMath>
      <w:r>
        <w:rPr>
          <w:lang w:val="es-ES"/>
        </w:rPr>
        <w:t xml:space="preserve">, y discordante si </w:t>
      </w:r>
      <m:oMath>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eastAsiaTheme="minorEastAsia" w:hAnsi="Cambria Math"/>
            <w:lang w:val="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oMath>
      <w:r>
        <w:rPr>
          <w:rFonts w:eastAsiaTheme="minorEastAsia"/>
          <w:lang w:val="es-ES"/>
        </w:rPr>
        <w:t xml:space="preserve"> y   </w:t>
      </w:r>
      <m:oMath>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oMath>
      <w:r>
        <w:rPr>
          <w:rFonts w:eastAsiaTheme="minorEastAsia"/>
          <w:lang w:val="es-ES"/>
        </w:rPr>
        <w:t xml:space="preserve">. En general la concordancia se define como se representa en la ecuación </w:t>
      </w:r>
      <w:r>
        <w:rPr>
          <w:rFonts w:eastAsiaTheme="minorEastAsia"/>
          <w:lang w:val="es-ES"/>
        </w:rPr>
        <w:fldChar w:fldCharType="begin"/>
      </w:r>
      <w:r>
        <w:rPr>
          <w:rFonts w:eastAsiaTheme="minorEastAsia"/>
          <w:lang w:val="es-ES"/>
        </w:rPr>
        <w:instrText xml:space="preserve"> REF _Ref72913040 \h </w:instrText>
      </w:r>
      <w:r>
        <w:rPr>
          <w:rFonts w:eastAsiaTheme="minorEastAsia"/>
          <w:lang w:val="es-ES"/>
        </w:rPr>
      </w:r>
      <w:r>
        <w:rPr>
          <w:rFonts w:eastAsiaTheme="minorEastAsia"/>
          <w:lang w:val="es-ES"/>
        </w:rPr>
        <w:fldChar w:fldCharType="separate"/>
      </w:r>
      <w:r w:rsidR="00771A69">
        <w:rPr>
          <w:lang w:val="es-ES" w:eastAsia="es-ES"/>
        </w:rPr>
        <w:t>(</w:t>
      </w:r>
      <w:r w:rsidR="00771A69" w:rsidRPr="00771A69">
        <w:rPr>
          <w:noProof/>
          <w:lang w:val="es-ES"/>
        </w:rPr>
        <w:t>2</w:t>
      </w:r>
      <w:r w:rsidR="00771A69">
        <w:rPr>
          <w:lang w:val="es-ES" w:eastAsia="es-ES"/>
        </w:rPr>
        <w:t>)</w:t>
      </w:r>
      <w:r>
        <w:rPr>
          <w:rFonts w:eastAsiaTheme="minorEastAsia"/>
          <w:lang w:val="es-ES"/>
        </w:rPr>
        <w:fldChar w:fldCharType="end"/>
      </w:r>
      <w:r>
        <w:rPr>
          <w:rFonts w:eastAsiaTheme="minorEastAsia"/>
          <w:lang w:val="es-ES"/>
        </w:rPr>
        <w:t>.</w:t>
      </w:r>
    </w:p>
    <w:tbl>
      <w:tblPr>
        <w:tblW w:w="5000" w:type="pct"/>
        <w:tblLook w:val="04A0" w:firstRow="1" w:lastRow="0" w:firstColumn="1" w:lastColumn="0" w:noHBand="0" w:noVBand="1"/>
      </w:tblPr>
      <w:tblGrid>
        <w:gridCol w:w="367"/>
        <w:gridCol w:w="7086"/>
        <w:gridCol w:w="1051"/>
      </w:tblGrid>
      <w:tr w:rsidR="007C1BAE" w14:paraId="6645870A" w14:textId="77777777" w:rsidTr="001F3C56">
        <w:trPr>
          <w:trHeight w:val="454"/>
        </w:trPr>
        <w:tc>
          <w:tcPr>
            <w:tcW w:w="350" w:type="pct"/>
            <w:vAlign w:val="center"/>
          </w:tcPr>
          <w:p w14:paraId="135EC0F2" w14:textId="77777777" w:rsidR="007C1BAE" w:rsidRDefault="007C1BAE" w:rsidP="001F3C56">
            <w:pPr>
              <w:jc w:val="center"/>
              <w:rPr>
                <w:lang w:val="es-ES" w:eastAsia="es-ES"/>
              </w:rPr>
            </w:pPr>
          </w:p>
        </w:tc>
        <w:tc>
          <w:tcPr>
            <w:tcW w:w="4300" w:type="pct"/>
            <w:vAlign w:val="center"/>
          </w:tcPr>
          <w:p w14:paraId="351CCE3E" w14:textId="77777777" w:rsidR="007C1BAE" w:rsidRDefault="007C1BAE" w:rsidP="001F3C56">
            <w:pPr>
              <w:jc w:val="center"/>
              <w:rPr>
                <w:lang w:val="es-ES" w:eastAsia="es-ES"/>
              </w:rPr>
            </w:pPr>
            <m:oMathPara>
              <m:oMath>
                <m:r>
                  <w:rPr>
                    <w:rFonts w:ascii="Cambria Math" w:hAnsi="Cambria Math"/>
                    <w:lang w:val="es-ES" w:eastAsia="es-ES"/>
                  </w:rPr>
                  <m:t xml:space="preserve">C= </m:t>
                </m:r>
                <m:f>
                  <m:fPr>
                    <m:ctrlPr>
                      <w:rPr>
                        <w:rFonts w:ascii="Cambria Math" w:hAnsi="Cambria Math"/>
                        <w:i/>
                        <w:lang w:val="es-ES" w:eastAsia="es-ES"/>
                      </w:rPr>
                    </m:ctrlPr>
                  </m:fPr>
                  <m:num>
                    <m:r>
                      <w:rPr>
                        <w:rFonts w:ascii="Cambria Math" w:hAnsi="Cambria Math"/>
                        <w:lang w:val="es-ES" w:eastAsia="es-ES"/>
                      </w:rPr>
                      <m:t># parejas concordantes</m:t>
                    </m:r>
                  </m:num>
                  <m:den>
                    <m:r>
                      <w:rPr>
                        <w:rFonts w:ascii="Cambria Math" w:hAnsi="Cambria Math"/>
                        <w:lang w:val="es-ES" w:eastAsia="es-ES"/>
                      </w:rPr>
                      <m:t># parejas concordantes+ # parejas no concordantes</m:t>
                    </m:r>
                  </m:den>
                </m:f>
              </m:oMath>
            </m:oMathPara>
          </w:p>
        </w:tc>
        <w:tc>
          <w:tcPr>
            <w:tcW w:w="350" w:type="pct"/>
            <w:vAlign w:val="center"/>
          </w:tcPr>
          <w:p w14:paraId="2D21018F" w14:textId="61D12EA2" w:rsidR="007C1BAE" w:rsidRDefault="007C1BAE" w:rsidP="001F3C56">
            <w:pPr>
              <w:keepNext/>
              <w:jc w:val="right"/>
              <w:rPr>
                <w:lang w:val="es-ES" w:eastAsia="es-ES"/>
              </w:rPr>
            </w:pPr>
            <w:bookmarkStart w:id="46" w:name="_Ref72913040"/>
            <w:r>
              <w:rPr>
                <w:lang w:val="es-ES" w:eastAsia="es-ES"/>
              </w:rPr>
              <w:t>(</w:t>
            </w:r>
            <w:r>
              <w:fldChar w:fldCharType="begin"/>
            </w:r>
            <w:r>
              <w:instrText xml:space="preserve"> SEQ Ecuación \* ARABIC </w:instrText>
            </w:r>
            <w:r>
              <w:fldChar w:fldCharType="separate"/>
            </w:r>
            <w:r w:rsidR="00771A69">
              <w:rPr>
                <w:noProof/>
              </w:rPr>
              <w:t>2</w:t>
            </w:r>
            <w:r>
              <w:rPr>
                <w:noProof/>
              </w:rPr>
              <w:fldChar w:fldCharType="end"/>
            </w:r>
            <w:r>
              <w:rPr>
                <w:lang w:val="es-ES" w:eastAsia="es-ES"/>
              </w:rPr>
              <w:t>)</w:t>
            </w:r>
            <w:bookmarkEnd w:id="46"/>
          </w:p>
        </w:tc>
      </w:tr>
    </w:tbl>
    <w:p w14:paraId="145A7E66" w14:textId="77777777" w:rsidR="007C1BAE" w:rsidRDefault="007C1BAE" w:rsidP="007C1BAE">
      <w:pPr>
        <w:rPr>
          <w:lang w:val="es-ES"/>
        </w:rPr>
      </w:pPr>
      <w:r>
        <w:rPr>
          <w:lang w:val="es-ES"/>
        </w:rPr>
        <w:t xml:space="preserve">De </w:t>
      </w:r>
      <w:r>
        <w:rPr>
          <w:lang w:val="es-ES"/>
        </w:rPr>
        <w:fldChar w:fldCharType="begin"/>
      </w:r>
      <w:r>
        <w:rPr>
          <w:lang w:val="es-ES"/>
        </w:rPr>
        <w:instrText xml:space="preserve"> ADDIN ZOTERO_ITEM CSL_CITATION {"citationID":"xRDRLpOq","properties":{"formattedCitation":"[38]","plainCitation":"[38]","noteIndex":0},"citationItems":[{"id":489,"uris":["http://zotero.org/groups/2648216/items/MY3KMIAK"],"uri":["http://zotero.org/groups/2648216/items/MY3KMIAK"],"itemData":{"id":489,"type":"article-journal","abstract":"Random survival forests (RSF) are a powerful method for risk prediction of right-censored outcomes in biomedical research. RSF use the log-rank split criterion to form an ensemble of survival trees. The most common approach to evaluate the prediction accuracy of a RSF model is Harrell’s concordance index for survival data (‘C index’). Conceptually, this strategy implies that the split criterion in RSF is different from the evaluation criterion of interest. This discrepancy can be overcome by using Harrell’s C for both node splitting and evaluation. We compare the difference between the two split criteria analytically and in simulation studies with respect to the preference of more unbalanced splits, termed end-cut preference (ECP). Specifically, we show that the log-rank statistic has a stronger ECP compared to the C index. In simulation studies and with the help of two medical data sets we demonstrate that the accuracy of RSF predictions, as measured by Harrell’s C, can be improved if the log-rank statistic is replaced by the C index for node splitting. This is especially true in situations where the censoring rate or the fraction of informative continuous predictor variables is high. Conversely, log-rank splitting is preferable in noisy scenarios. Both C-based and log-rank splitting are implemented in the R package ranger. We recommend Harrell’s C as split criterion for use in smaller scale clinical studies and the log-rank split criterion for use in large-scale ‘omics’ studies.","container-title":"Expert Systems with Applications","DOI":"10.1016/j.eswa.2016.07.018","ISSN":"0957-4174","journalAbbreviation":"Expert Systems with Applications","language":"en","page":"450-459","source":"ScienceDirect","title":"On the use of Harrell’s C for clinical risk prediction via random survival forests","volume":"63","author":[{"family":"Schmid","given":"Matthias"},{"family":"Wright","given":"Marvin N."},{"family":"Ziegler","given":"Andreas"}],"issued":{"date-parts":[["2016",11,30]]}}}],"schema":"https://github.com/citation-style-language/schema/raw/master/csl-citation.json"} </w:instrText>
      </w:r>
      <w:r>
        <w:rPr>
          <w:lang w:val="es-ES"/>
        </w:rPr>
        <w:fldChar w:fldCharType="separate"/>
      </w:r>
      <w:r>
        <w:rPr>
          <w:noProof/>
          <w:lang w:val="es-ES"/>
        </w:rPr>
        <w:t>[38]</w:t>
      </w:r>
      <w:r>
        <w:rPr>
          <w:lang w:val="es-ES"/>
        </w:rPr>
        <w:fldChar w:fldCharType="end"/>
      </w:r>
      <w:r>
        <w:rPr>
          <w:lang w:val="es-ES"/>
        </w:rPr>
        <w:t xml:space="preserve"> se extrae la siguiente ecuación para el cálculo de la concordancia.</w:t>
      </w:r>
    </w:p>
    <w:tbl>
      <w:tblPr>
        <w:tblW w:w="5000" w:type="pct"/>
        <w:tblLook w:val="04A0" w:firstRow="1" w:lastRow="0" w:firstColumn="1" w:lastColumn="0" w:noHBand="0" w:noVBand="1"/>
      </w:tblPr>
      <w:tblGrid>
        <w:gridCol w:w="367"/>
        <w:gridCol w:w="7086"/>
        <w:gridCol w:w="1051"/>
      </w:tblGrid>
      <w:tr w:rsidR="007C1BAE" w14:paraId="3592FA1A" w14:textId="77777777" w:rsidTr="001F3C56">
        <w:trPr>
          <w:trHeight w:val="454"/>
        </w:trPr>
        <w:tc>
          <w:tcPr>
            <w:tcW w:w="350" w:type="pct"/>
            <w:vAlign w:val="center"/>
          </w:tcPr>
          <w:p w14:paraId="6EAFDAE1" w14:textId="77777777" w:rsidR="007C1BAE" w:rsidRDefault="007C1BAE" w:rsidP="001F3C56">
            <w:pPr>
              <w:jc w:val="center"/>
              <w:rPr>
                <w:lang w:val="es-ES" w:eastAsia="es-ES"/>
              </w:rPr>
            </w:pPr>
          </w:p>
        </w:tc>
        <w:tc>
          <w:tcPr>
            <w:tcW w:w="4300" w:type="pct"/>
            <w:vAlign w:val="center"/>
          </w:tcPr>
          <w:p w14:paraId="6B6CE30B" w14:textId="77777777" w:rsidR="007C1BAE" w:rsidRDefault="007C1BAE" w:rsidP="001F3C56">
            <w:pPr>
              <w:jc w:val="center"/>
              <w:rPr>
                <w:lang w:val="es-ES" w:eastAsia="es-ES"/>
              </w:rPr>
            </w:pPr>
            <m:oMathPara>
              <m:oMath>
                <m:r>
                  <w:rPr>
                    <w:rFonts w:ascii="Cambria Math" w:hAnsi="Cambria Math"/>
                    <w:lang w:val="es-ES" w:eastAsia="es-ES"/>
                  </w:rPr>
                  <m:t xml:space="preserve">C= </m:t>
                </m:r>
                <m:f>
                  <m:fPr>
                    <m:ctrlPr>
                      <w:rPr>
                        <w:rFonts w:ascii="Cambria Math" w:hAnsi="Cambria Math"/>
                        <w:i/>
                        <w:lang w:val="es-ES" w:eastAsia="es-ES"/>
                      </w:rPr>
                    </m:ctrlPr>
                  </m:fPr>
                  <m:num>
                    <m:nary>
                      <m:naryPr>
                        <m:chr m:val="∑"/>
                        <m:limLoc m:val="subSup"/>
                        <m:supHide m:val="1"/>
                        <m:ctrlPr>
                          <w:rPr>
                            <w:rFonts w:ascii="Cambria Math" w:hAnsi="Cambria Math"/>
                            <w:i/>
                            <w:lang w:val="es-ES" w:eastAsia="es-ES"/>
                          </w:rPr>
                        </m:ctrlPr>
                      </m:naryPr>
                      <m:sub>
                        <m:r>
                          <w:rPr>
                            <w:rFonts w:ascii="Cambria Math" w:hAnsi="Cambria Math"/>
                            <w:lang w:val="es-ES" w:eastAsia="es-ES"/>
                          </w:rPr>
                          <m:t>i, j</m:t>
                        </m:r>
                      </m:sub>
                      <m:sup/>
                      <m:e>
                        <m:r>
                          <w:rPr>
                            <w:rFonts w:ascii="Cambria Math" w:hAnsi="Cambria Math"/>
                            <w:lang w:val="es-ES" w:eastAsia="es-ES"/>
                          </w:rPr>
                          <m:t>I</m:t>
                        </m:r>
                        <m:d>
                          <m:dPr>
                            <m:ctrlPr>
                              <w:rPr>
                                <w:rFonts w:ascii="Cambria Math" w:hAnsi="Cambria Math"/>
                                <w:i/>
                                <w:lang w:val="es-ES" w:eastAsia="es-ES"/>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s-ES" w:eastAsia="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r>
                          <w:rPr>
                            <w:rFonts w:ascii="Cambria Math" w:hAnsi="Cambria Math"/>
                            <w:lang w:val="es-ES" w:eastAsia="es-ES"/>
                          </w:rPr>
                          <m:t xml:space="preserve"> .  I(</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j</m:t>
                            </m:r>
                          </m:sub>
                        </m:sSub>
                        <m:r>
                          <w:rPr>
                            <w:rFonts w:ascii="Cambria Math" w:hAnsi="Cambria Math"/>
                            <w:lang w:val="es-ES"/>
                          </w:rPr>
                          <m:t xml:space="preserve">&gt; </m:t>
                        </m:r>
                        <m:sSub>
                          <m:sSubPr>
                            <m:ctrlPr>
                              <w:rPr>
                                <w:rFonts w:ascii="Cambria Math" w:hAnsi="Cambria Math"/>
                                <w:i/>
                                <w:lang w:val="es-ES"/>
                              </w:rPr>
                            </m:ctrlPr>
                          </m:sSubPr>
                          <m:e>
                            <m:r>
                              <w:rPr>
                                <w:rFonts w:ascii="Cambria Math" w:hAnsi="Cambria Math"/>
                                <w:lang w:val="es-ES"/>
                              </w:rPr>
                              <m:t>η</m:t>
                            </m:r>
                          </m:e>
                          <m:sub>
                            <m:r>
                              <w:rPr>
                                <w:rFonts w:ascii="Cambria Math" w:hAnsi="Cambria Math"/>
                                <w:lang w:val="es-ES"/>
                              </w:rPr>
                              <m:t>i</m:t>
                            </m:r>
                          </m:sub>
                        </m:sSub>
                        <m:r>
                          <w:rPr>
                            <w:rFonts w:ascii="Cambria Math" w:hAnsi="Cambria Math"/>
                            <w:lang w:val="es-ES" w:eastAsia="es-ES"/>
                          </w:rPr>
                          <m:t xml:space="preserve">) .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e>
                    </m:nary>
                  </m:num>
                  <m:den>
                    <m:nary>
                      <m:naryPr>
                        <m:chr m:val="∑"/>
                        <m:limLoc m:val="subSup"/>
                        <m:supHide m:val="1"/>
                        <m:ctrlPr>
                          <w:rPr>
                            <w:rFonts w:ascii="Cambria Math" w:hAnsi="Cambria Math"/>
                            <w:i/>
                            <w:lang w:val="es-ES" w:eastAsia="es-ES"/>
                          </w:rPr>
                        </m:ctrlPr>
                      </m:naryPr>
                      <m:sub>
                        <m:r>
                          <w:rPr>
                            <w:rFonts w:ascii="Cambria Math" w:hAnsi="Cambria Math"/>
                            <w:lang w:val="es-ES" w:eastAsia="es-ES"/>
                          </w:rPr>
                          <m:t>i, j</m:t>
                        </m:r>
                      </m:sub>
                      <m:sup/>
                      <m:e>
                        <m:r>
                          <w:rPr>
                            <w:rFonts w:ascii="Cambria Math" w:hAnsi="Cambria Math"/>
                            <w:lang w:val="es-ES" w:eastAsia="es-ES"/>
                          </w:rPr>
                          <m:t>I</m:t>
                        </m:r>
                        <m:d>
                          <m:dPr>
                            <m:ctrlPr>
                              <w:rPr>
                                <w:rFonts w:ascii="Cambria Math" w:hAnsi="Cambria Math"/>
                                <w:i/>
                                <w:lang w:val="es-ES" w:eastAsia="es-ES"/>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s-ES" w:eastAsia="es-ES"/>
                              </w:rPr>
                              <m:t xml:space="preserve">&gt; </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r>
                          <w:rPr>
                            <w:rFonts w:ascii="Cambria Math" w:hAnsi="Cambria Math"/>
                            <w:lang w:val="es-ES" w:eastAsia="es-ES"/>
                          </w:rPr>
                          <m:t xml:space="preserve"> .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e>
                    </m:nary>
                  </m:den>
                </m:f>
              </m:oMath>
            </m:oMathPara>
          </w:p>
        </w:tc>
        <w:tc>
          <w:tcPr>
            <w:tcW w:w="350" w:type="pct"/>
            <w:vAlign w:val="center"/>
          </w:tcPr>
          <w:p w14:paraId="4B4F2032" w14:textId="35B7923F" w:rsidR="007C1BAE" w:rsidRDefault="007C1BAE" w:rsidP="001F3C56">
            <w:pPr>
              <w:keepNext/>
              <w:jc w:val="right"/>
              <w:rPr>
                <w:lang w:val="es-ES" w:eastAsia="es-ES"/>
              </w:rPr>
            </w:pPr>
            <w:r>
              <w:rPr>
                <w:lang w:val="es-ES" w:eastAsia="es-ES"/>
              </w:rPr>
              <w:t>(</w:t>
            </w:r>
            <w:r>
              <w:fldChar w:fldCharType="begin"/>
            </w:r>
            <w:r>
              <w:instrText xml:space="preserve"> SEQ Ecuación \* ARABIC </w:instrText>
            </w:r>
            <w:r>
              <w:fldChar w:fldCharType="separate"/>
            </w:r>
            <w:r w:rsidR="00771A69">
              <w:rPr>
                <w:noProof/>
              </w:rPr>
              <w:t>3</w:t>
            </w:r>
            <w:r>
              <w:rPr>
                <w:noProof/>
              </w:rPr>
              <w:fldChar w:fldCharType="end"/>
            </w:r>
            <w:r>
              <w:rPr>
                <w:lang w:val="es-ES" w:eastAsia="es-ES"/>
              </w:rPr>
              <w:t>)</w:t>
            </w:r>
          </w:p>
        </w:tc>
      </w:tr>
    </w:tbl>
    <w:p w14:paraId="62918C6A" w14:textId="77777777" w:rsidR="007C1BAE" w:rsidRDefault="007C1BAE" w:rsidP="007C1BAE">
      <w:pPr>
        <w:rPr>
          <w:rFonts w:eastAsiaTheme="minorEastAsia"/>
          <w:lang w:val="es-ES" w:eastAsia="es-ES"/>
        </w:rPr>
      </w:pPr>
      <w:r>
        <w:rPr>
          <w:lang w:val="es-ES"/>
        </w:rPr>
        <w:t xml:space="preserve">Donde </w:t>
      </w:r>
      <m:oMath>
        <m:r>
          <w:rPr>
            <w:rFonts w:ascii="Cambria Math" w:hAnsi="Cambria Math"/>
            <w:lang w:val="es-ES" w:eastAsia="es-ES"/>
          </w:rPr>
          <m:t xml:space="preserve"> </m:t>
        </m:r>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oMath>
      <w:r>
        <w:rPr>
          <w:rFonts w:eastAsiaTheme="minorEastAsia"/>
          <w:lang w:val="es-ES" w:eastAsia="es-ES"/>
        </w:rPr>
        <w:t xml:space="preserve"> determina si la variable ha sido completamente observada (</w:t>
      </w:r>
      <m:oMath>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r>
          <w:rPr>
            <w:rFonts w:ascii="Cambria Math" w:hAnsi="Cambria Math"/>
            <w:lang w:val="es-ES" w:eastAsia="es-ES"/>
          </w:rPr>
          <m:t>=1</m:t>
        </m:r>
      </m:oMath>
      <w:r>
        <w:rPr>
          <w:rFonts w:eastAsiaTheme="minorEastAsia"/>
          <w:lang w:val="es-ES" w:eastAsia="es-ES"/>
        </w:rPr>
        <w:t>) o ha sido censurada (</w:t>
      </w:r>
      <m:oMath>
        <m:sSub>
          <m:sSubPr>
            <m:ctrlPr>
              <w:rPr>
                <w:rFonts w:ascii="Cambria Math" w:hAnsi="Cambria Math"/>
                <w:i/>
                <w:lang w:val="es-ES" w:eastAsia="es-ES"/>
              </w:rPr>
            </m:ctrlPr>
          </m:sSubPr>
          <m:e>
            <m:r>
              <w:rPr>
                <w:rFonts w:ascii="Cambria Math" w:hAnsi="Cambria Math"/>
                <w:lang w:val="es-ES" w:eastAsia="es-ES"/>
              </w:rPr>
              <m:t>∆</m:t>
            </m:r>
          </m:e>
          <m:sub>
            <m:r>
              <w:rPr>
                <w:rFonts w:ascii="Cambria Math" w:hAnsi="Cambria Math"/>
                <w:lang w:val="es-ES" w:eastAsia="es-ES"/>
              </w:rPr>
              <m:t>j</m:t>
            </m:r>
          </m:sub>
        </m:sSub>
        <m:r>
          <w:rPr>
            <w:rFonts w:ascii="Cambria Math" w:hAnsi="Cambria Math"/>
            <w:lang w:val="es-ES" w:eastAsia="es-ES"/>
          </w:rPr>
          <m:t>=0</m:t>
        </m:r>
      </m:oMath>
      <w:r>
        <w:rPr>
          <w:rFonts w:eastAsiaTheme="minorEastAsia"/>
          <w:lang w:val="es-ES" w:eastAsia="es-ES"/>
        </w:rPr>
        <w:t>).</w:t>
      </w:r>
    </w:p>
    <w:p w14:paraId="1D5DC883" w14:textId="7C1C73A5" w:rsidR="007C1BAE" w:rsidRPr="007C1BAE" w:rsidRDefault="007C1BAE" w:rsidP="007C1BAE">
      <w:pPr>
        <w:rPr>
          <w:iCs/>
          <w:lang w:val="es-ES"/>
        </w:rPr>
      </w:pPr>
      <w:r>
        <w:rPr>
          <w:rFonts w:eastAsiaTheme="minorEastAsia"/>
          <w:lang w:val="es-ES" w:eastAsia="es-ES"/>
        </w:rPr>
        <w:t>Este índice también puede definirse como el resumen del área bajo la curva ROC</w:t>
      </w:r>
      <w:r>
        <w:rPr>
          <w:lang w:val="es-ES"/>
        </w:rPr>
        <w:fldChar w:fldCharType="begin"/>
      </w:r>
      <w:r w:rsidRPr="00E0719D">
        <w:rPr>
          <w:lang w:val="es-ES"/>
        </w:rPr>
        <w:instrText xml:space="preserve"> XE "</w:instrText>
      </w:r>
      <w:r w:rsidRPr="002F4DB1">
        <w:rPr>
          <w:lang w:val="es-ES"/>
        </w:rPr>
        <w:instrText>ROC</w:instrText>
      </w:r>
      <w:r w:rsidRPr="00E0719D">
        <w:rPr>
          <w:lang w:val="es-ES"/>
        </w:rPr>
        <w:instrText>" \t "</w:instrText>
      </w:r>
      <w:r w:rsidRPr="00E0719D">
        <w:rPr>
          <w:rFonts w:cstheme="minorHAnsi"/>
          <w:i/>
          <w:lang w:val="es-ES"/>
        </w:rPr>
        <w:instrText>Receiver Operating Characteristic</w:instrText>
      </w:r>
      <w:r w:rsidRPr="00E0719D">
        <w:rPr>
          <w:lang w:val="es-ES"/>
        </w:rPr>
        <w:instrText>"</w:instrText>
      </w:r>
      <w:r>
        <w:rPr>
          <w:lang w:val="es-ES"/>
        </w:rPr>
        <w:instrText xml:space="preserve"> \f “Acrónimos”</w:instrText>
      </w:r>
      <w:r w:rsidRPr="00C93EE9">
        <w:rPr>
          <w:lang w:val="es-ES"/>
        </w:rPr>
        <w:instrText xml:space="preserve"> </w:instrText>
      </w:r>
      <w:r>
        <w:rPr>
          <w:lang w:val="es-ES"/>
        </w:rPr>
        <w:fldChar w:fldCharType="end"/>
      </w:r>
      <w:r>
        <w:rPr>
          <w:rFonts w:eastAsiaTheme="minorEastAsia"/>
          <w:lang w:val="es-ES" w:eastAsia="es-ES"/>
        </w:rPr>
        <w:t xml:space="preserve"> o </w:t>
      </w:r>
      <w:r w:rsidRPr="00EF057B">
        <w:rPr>
          <w:rFonts w:cstheme="minorHAnsi"/>
          <w:i/>
          <w:noProof/>
          <w:lang w:val="es-ES"/>
        </w:rPr>
        <w:t>Receiver Operating Characteristic</w:t>
      </w:r>
      <w:r>
        <w:rPr>
          <w:rFonts w:cstheme="minorHAnsi"/>
          <w:iCs/>
          <w:noProof/>
          <w:lang w:val="es-ES"/>
        </w:rPr>
        <w:t xml:space="preserve">, profundizado en el apartado </w:t>
      </w:r>
      <w:r>
        <w:rPr>
          <w:rFonts w:cstheme="minorHAnsi"/>
          <w:iCs/>
          <w:noProof/>
          <w:lang w:val="es-ES"/>
        </w:rPr>
        <w:fldChar w:fldCharType="begin"/>
      </w:r>
      <w:r>
        <w:rPr>
          <w:rFonts w:cstheme="minorHAnsi"/>
          <w:iCs/>
          <w:noProof/>
          <w:lang w:val="es-ES"/>
        </w:rPr>
        <w:instrText xml:space="preserve"> REF _Ref72913943 \h </w:instrText>
      </w:r>
      <w:r>
        <w:rPr>
          <w:rFonts w:cstheme="minorHAnsi"/>
          <w:iCs/>
          <w:noProof/>
          <w:lang w:val="es-ES"/>
        </w:rPr>
      </w:r>
      <w:r>
        <w:rPr>
          <w:rFonts w:cstheme="minorHAnsi"/>
          <w:iCs/>
          <w:noProof/>
          <w:lang w:val="es-ES"/>
        </w:rPr>
        <w:fldChar w:fldCharType="separate"/>
      </w:r>
      <w:r w:rsidR="00771A69" w:rsidRPr="005B673A">
        <w:rPr>
          <w:lang w:val="es-ES"/>
        </w:rPr>
        <w:t>Curva ROC</w:t>
      </w:r>
      <w:r>
        <w:rPr>
          <w:rFonts w:cstheme="minorHAnsi"/>
          <w:iCs/>
          <w:noProof/>
          <w:lang w:val="es-ES"/>
        </w:rPr>
        <w:fldChar w:fldCharType="end"/>
      </w:r>
      <w:r>
        <w:rPr>
          <w:rFonts w:cstheme="minorHAnsi"/>
          <w:iCs/>
          <w:noProof/>
          <w:lang w:val="es-ES"/>
        </w:rPr>
        <w:t>.</w:t>
      </w:r>
    </w:p>
    <w:p w14:paraId="45F0D2FB" w14:textId="42603A03" w:rsidR="001F078A" w:rsidRPr="00A422C2" w:rsidRDefault="000C71E6" w:rsidP="00D84EB1">
      <w:pPr>
        <w:pStyle w:val="Heading3"/>
        <w:rPr>
          <w:lang w:val="es-ES" w:eastAsia="es-ES"/>
        </w:rPr>
      </w:pPr>
      <w:bookmarkStart w:id="47" w:name="_Toc73693259"/>
      <w:r>
        <w:rPr>
          <w:lang w:val="es-ES" w:eastAsia="es-ES"/>
        </w:rPr>
        <w:t xml:space="preserve">Métodos de </w:t>
      </w:r>
      <w:r w:rsidR="008627C2">
        <w:rPr>
          <w:lang w:val="es-ES" w:eastAsia="es-ES"/>
        </w:rPr>
        <w:t>Machine Learning</w:t>
      </w:r>
      <w:bookmarkEnd w:id="47"/>
    </w:p>
    <w:p w14:paraId="39273716" w14:textId="497D5216" w:rsidR="00EB6DF7" w:rsidRPr="00A422C2" w:rsidRDefault="00A41EE4" w:rsidP="00EB6DF7">
      <w:pPr>
        <w:rPr>
          <w:lang w:val="es-ES" w:eastAsia="es-ES"/>
        </w:rPr>
      </w:pPr>
      <w:r w:rsidRPr="00A422C2">
        <w:rPr>
          <w:lang w:val="es-ES" w:eastAsia="es-ES"/>
        </w:rPr>
        <w:t>El aumento de</w:t>
      </w:r>
      <w:r w:rsidR="00EB2487">
        <w:rPr>
          <w:lang w:val="es-ES" w:eastAsia="es-ES"/>
        </w:rPr>
        <w:t>l</w:t>
      </w:r>
      <w:r w:rsidRPr="00A422C2">
        <w:rPr>
          <w:lang w:val="es-ES" w:eastAsia="es-ES"/>
        </w:rPr>
        <w:t xml:space="preserve"> conocimiento y comprensión de las enfermedades ha conllevado </w:t>
      </w:r>
      <w:r w:rsidR="00EB2487">
        <w:rPr>
          <w:lang w:val="es-ES" w:eastAsia="es-ES"/>
        </w:rPr>
        <w:t>al</w:t>
      </w:r>
      <w:r w:rsidRPr="00A422C2">
        <w:rPr>
          <w:lang w:val="es-ES" w:eastAsia="es-ES"/>
        </w:rPr>
        <w:t xml:space="preserve"> crecimiento de la información y datos asociados a estos, en parte gracias a los avances que ha habido en herramientas de análisis cuantitativo y cualitativo en cuanto a mediciones de parámetros fisiológicos</w:t>
      </w:r>
      <w:r w:rsidR="008831C9">
        <w:rPr>
          <w:lang w:val="es-ES" w:eastAsia="es-ES"/>
        </w:rPr>
        <w:t xml:space="preserve"> se refiere</w:t>
      </w:r>
      <w:r w:rsidRPr="00A422C2">
        <w:rPr>
          <w:lang w:val="es-ES" w:eastAsia="es-ES"/>
        </w:rPr>
        <w:t>.</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xzrmP17J","properties":{"formattedCitation":"[39]","plainCitation":"[39]","noteIndex":0},"citationItems":[{"id":67,"uris":["http://zotero.org/groups/2648216/items/73AQVPFU"],"uri":["http://zotero.org/groups/2648216/items/73AQVPFU"],"itemData":{"id":67,"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39]</w:t>
      </w:r>
      <w:r w:rsidR="00291A02" w:rsidRPr="00A422C2">
        <w:rPr>
          <w:lang w:val="es-ES" w:eastAsia="es-ES"/>
        </w:rPr>
        <w:fldChar w:fldCharType="end"/>
      </w:r>
      <w:r w:rsidRPr="00A422C2">
        <w:rPr>
          <w:lang w:val="es-ES" w:eastAsia="es-ES"/>
        </w:rPr>
        <w:t>.</w:t>
      </w:r>
    </w:p>
    <w:p w14:paraId="39620ACD" w14:textId="44589325"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ybFgKwO1","properties":{"formattedCitation":"[40]","plainCitation":"[40]","noteIndex":0},"citationItems":[{"id":85,"uris":["http://zotero.org/groups/2648216/items/VVH2UMBU"],"uri":["http://zotero.org/groups/2648216/items/VVH2UMBU"],"itemData":{"id":85,"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40]</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ListParagraph"/>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ListParagraph"/>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lastRenderedPageBreak/>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 xml:space="preserve">Además, existe la posibilidad de aplicar algoritmos de aprendizaje </w:t>
      </w:r>
      <w:proofErr w:type="spellStart"/>
      <w:r w:rsidR="00C22362" w:rsidRPr="00A422C2">
        <w:rPr>
          <w:lang w:val="es-ES"/>
        </w:rPr>
        <w:t>semi</w:t>
      </w:r>
      <w:proofErr w:type="spellEnd"/>
      <w:r w:rsidR="00C22362" w:rsidRPr="00A422C2">
        <w:rPr>
          <w:lang w:val="es-ES"/>
        </w:rPr>
        <w:t>-supervisado, lo que combina elementos de los dos grupos.</w:t>
      </w:r>
    </w:p>
    <w:p w14:paraId="0E558566" w14:textId="6B6774A6" w:rsidR="00E10A56" w:rsidRPr="00A422C2" w:rsidRDefault="00B31916" w:rsidP="007C1BAE">
      <w:pPr>
        <w:pStyle w:val="Heading4"/>
        <w:numPr>
          <w:ilvl w:val="0"/>
          <w:numId w:val="47"/>
        </w:numPr>
      </w:pPr>
      <w:r w:rsidRPr="00A422C2">
        <w:t>Aprendizaje supervisado</w:t>
      </w:r>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521C505B"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EE2F0C">
        <w:rPr>
          <w:lang w:val="es-ES" w:eastAsia="es-ES"/>
        </w:rPr>
        <w:instrText xml:space="preserve"> ADDIN ZOTERO_ITEM CSL_CITATION {"citationID":"BeZTJlCg","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EE2F0C">
        <w:rPr>
          <w:rFonts w:ascii="Calibri" w:hAnsi="Calibri" w:cs="Calibri"/>
          <w:lang w:val="es-ES"/>
        </w:rPr>
        <w:t>[41]</w:t>
      </w:r>
      <w:r w:rsidR="00C755F1" w:rsidRPr="00A422C2">
        <w:rPr>
          <w:lang w:val="es-ES" w:eastAsia="es-ES"/>
        </w:rPr>
        <w:fldChar w:fldCharType="end"/>
      </w:r>
      <w:r w:rsidR="009D0E38">
        <w:rPr>
          <w:lang w:val="es-ES" w:eastAsia="es-ES"/>
        </w:rPr>
        <w:t>.</w:t>
      </w:r>
    </w:p>
    <w:p w14:paraId="15C3E746" w14:textId="1642F973"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w:t>
      </w:r>
      <w:proofErr w:type="spellStart"/>
      <w:r w:rsidR="00F6234D" w:rsidRPr="00A422C2">
        <w:rPr>
          <w:lang w:val="es-ES" w:eastAsia="es-ES"/>
        </w:rPr>
        <w:t>sobreajustar</w:t>
      </w:r>
      <w:proofErr w:type="spellEnd"/>
      <w:r w:rsidR="00F6234D" w:rsidRPr="00A422C2">
        <w:rPr>
          <w:lang w:val="es-ES" w:eastAsia="es-ES"/>
        </w:rPr>
        <w:t xml:space="preserve">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proofErr w:type="spellStart"/>
      <w:r w:rsidR="00F050B8" w:rsidRPr="00A422C2">
        <w:rPr>
          <w:i/>
          <w:iCs/>
          <w:lang w:val="es-ES" w:eastAsia="es-ES"/>
        </w:rPr>
        <w:t>overfitting</w:t>
      </w:r>
      <w:proofErr w:type="spellEnd"/>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771A69">
        <w:rPr>
          <w:lang w:val="es-ES" w:eastAsia="es-ES"/>
        </w:rPr>
        <w:t>d)</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771A69" w:rsidRPr="00771A69">
        <w:rPr>
          <w:lang w:val="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5B673A" w:rsidRDefault="00E17086" w:rsidP="00D84EB1">
      <w:pPr>
        <w:pStyle w:val="Heading5"/>
        <w:rPr>
          <w:lang w:val="es-ES"/>
        </w:rPr>
      </w:pPr>
      <w:r w:rsidRPr="005B673A">
        <w:rPr>
          <w:lang w:val="es-ES"/>
        </w:rPr>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2E4D6F8C" w:rsidR="003373CB" w:rsidRPr="00A422C2" w:rsidRDefault="003373CB" w:rsidP="00807E72">
      <w:pPr>
        <w:rPr>
          <w:lang w:val="es-ES" w:eastAsia="es-ES"/>
        </w:rPr>
      </w:pPr>
      <w:r w:rsidRPr="00A422C2">
        <w:rPr>
          <w:lang w:val="es-ES" w:eastAsia="es-ES"/>
        </w:rPr>
        <w:lastRenderedPageBreak/>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EE2F0C">
        <w:rPr>
          <w:lang w:val="es-ES" w:eastAsia="es-ES"/>
        </w:rPr>
        <w:instrText xml:space="preserve"> ADDIN ZOTERO_ITEM CSL_CITATION {"citationID":"xmqfumtA","properties":{"formattedCitation":"[42]","plainCitation":"[42]","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EE2F0C">
        <w:rPr>
          <w:rFonts w:ascii="Calibri" w:hAnsi="Calibri" w:cs="Calibri"/>
          <w:lang w:val="es-ES"/>
        </w:rPr>
        <w:t>[42]</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771A69" w:rsidRPr="00A422C2">
        <w:rPr>
          <w:lang w:val="es-ES"/>
        </w:rPr>
        <w:t xml:space="preserve">Tabla </w:t>
      </w:r>
      <w:r w:rsidR="00771A69">
        <w:rPr>
          <w:noProof/>
          <w:lang w:val="es-ES"/>
        </w:rPr>
        <w:t>1</w:t>
      </w:r>
      <w:r w:rsidR="00EB7851" w:rsidRPr="00A422C2">
        <w:rPr>
          <w:lang w:val="es-ES" w:eastAsia="es-ES"/>
        </w:rPr>
        <w:fldChar w:fldCharType="end"/>
      </w:r>
      <w:r w:rsidRPr="00A422C2">
        <w:rPr>
          <w:lang w:val="es-ES" w:eastAsia="es-ES"/>
        </w:rPr>
        <w:t>.</w:t>
      </w:r>
    </w:p>
    <w:p w14:paraId="70141D17" w14:textId="0B56F257" w:rsidR="00B402EF" w:rsidRDefault="001B43BB" w:rsidP="004E73DC">
      <w:pPr>
        <w:pStyle w:val="ListParagraph"/>
        <w:numPr>
          <w:ilvl w:val="0"/>
          <w:numId w:val="7"/>
        </w:numPr>
        <w:rPr>
          <w:lang w:val="es-ES" w:eastAsia="es-ES"/>
        </w:rPr>
      </w:pPr>
      <w:proofErr w:type="spellStart"/>
      <w:r w:rsidRPr="00A422C2">
        <w:rPr>
          <w:i/>
          <w:iCs/>
          <w:lang w:val="es-ES" w:eastAsia="es-ES"/>
        </w:rPr>
        <w:t>Decision</w:t>
      </w:r>
      <w:proofErr w:type="spellEnd"/>
      <w:r w:rsidRPr="00A422C2">
        <w:rPr>
          <w:i/>
          <w:iCs/>
          <w:lang w:val="es-ES" w:eastAsia="es-ES"/>
        </w:rPr>
        <w:t xml:space="preserve"> </w:t>
      </w:r>
      <w:proofErr w:type="spellStart"/>
      <w:r w:rsidRPr="00A422C2">
        <w:rPr>
          <w:i/>
          <w:iCs/>
          <w:lang w:val="es-ES" w:eastAsia="es-ES"/>
        </w:rPr>
        <w:t>Trees</w:t>
      </w:r>
      <w:proofErr w:type="spellEnd"/>
      <w:r w:rsidR="00FE0A72">
        <w:rPr>
          <w:lang w:val="es-ES" w:eastAsia="es-ES"/>
        </w:rPr>
        <w:t xml:space="preserve"> o árboles de decisión</w:t>
      </w:r>
      <w:r w:rsidRPr="00A422C2">
        <w:rPr>
          <w:lang w:val="es-ES" w:eastAsia="es-ES"/>
        </w:rPr>
        <w:t>: se emplean para organizar gráficamente la información sobre posibles opciones, consecuencias y valor final. Se utilizan para decidir entre varios cursos de acción. Crean una representación visual de los diversos riesgos, recompensas y valores potenciales de cada opción.</w:t>
      </w:r>
      <w:r w:rsidR="00FE0A72">
        <w:rPr>
          <w:lang w:val="es-ES" w:eastAsia="es-ES"/>
        </w:rPr>
        <w:t xml:space="preserve"> Uno de los algoritmos más habituales es el </w:t>
      </w:r>
      <w:proofErr w:type="spellStart"/>
      <w:r w:rsidR="00F6721A">
        <w:rPr>
          <w:i/>
          <w:iCs/>
          <w:lang w:val="es-ES" w:eastAsia="es-ES"/>
        </w:rPr>
        <w:t>R</w:t>
      </w:r>
      <w:r w:rsidR="00FE0A72" w:rsidRPr="00FE0A72">
        <w:rPr>
          <w:i/>
          <w:iCs/>
          <w:lang w:val="es-ES" w:eastAsia="es-ES"/>
        </w:rPr>
        <w:t>andom</w:t>
      </w:r>
      <w:proofErr w:type="spellEnd"/>
      <w:r w:rsidR="00FE0A72" w:rsidRPr="00FE0A72">
        <w:rPr>
          <w:i/>
          <w:iCs/>
          <w:lang w:val="es-ES" w:eastAsia="es-ES"/>
        </w:rPr>
        <w:t xml:space="preserve"> </w:t>
      </w:r>
      <w:proofErr w:type="spellStart"/>
      <w:r w:rsidR="00F6721A">
        <w:rPr>
          <w:i/>
          <w:iCs/>
          <w:lang w:val="es-ES" w:eastAsia="es-ES"/>
        </w:rPr>
        <w:t>F</w:t>
      </w:r>
      <w:r w:rsidR="00FE0A72" w:rsidRPr="00FE0A72">
        <w:rPr>
          <w:i/>
          <w:iCs/>
          <w:lang w:val="es-ES" w:eastAsia="es-ES"/>
        </w:rPr>
        <w:t>orest</w:t>
      </w:r>
      <w:proofErr w:type="spellEnd"/>
      <w:r w:rsidR="00FE0A72">
        <w:rPr>
          <w:lang w:val="es-ES" w:eastAsia="es-ES"/>
        </w:rPr>
        <w:t xml:space="preserve"> </w:t>
      </w:r>
      <w:r w:rsidR="00BD2665">
        <w:rPr>
          <w:lang w:val="es-ES" w:eastAsia="es-ES"/>
        </w:rPr>
        <w:t>(RF</w:t>
      </w:r>
      <w:r w:rsidR="00BD2665">
        <w:rPr>
          <w:lang w:val="es-ES" w:eastAsia="es-ES"/>
        </w:rPr>
        <w:fldChar w:fldCharType="begin"/>
      </w:r>
      <w:r w:rsidR="00BD2665" w:rsidRPr="004229E7">
        <w:rPr>
          <w:lang w:val="es-ES"/>
        </w:rPr>
        <w:instrText xml:space="preserve"> XE "</w:instrText>
      </w:r>
      <w:r w:rsidR="00BD2665">
        <w:rPr>
          <w:lang w:val="es-ES" w:eastAsia="es-ES"/>
        </w:rPr>
        <w:instrText>RF</w:instrText>
      </w:r>
      <w:r w:rsidR="00BD2665" w:rsidRPr="004229E7">
        <w:rPr>
          <w:lang w:val="es-ES"/>
        </w:rPr>
        <w:instrText>" \t "</w:instrText>
      </w:r>
      <w:r w:rsidR="00BD2665" w:rsidRPr="00BD2665">
        <w:rPr>
          <w:i/>
          <w:iCs/>
          <w:lang w:val="es-ES"/>
        </w:rPr>
        <w:instrText>Random Forest</w:instrText>
      </w:r>
      <w:r w:rsidR="00BD2665" w:rsidRPr="004229E7">
        <w:rPr>
          <w:lang w:val="es-ES"/>
        </w:rPr>
        <w:instrText>"</w:instrText>
      </w:r>
      <w:r w:rsidR="00BD2665">
        <w:rPr>
          <w:lang w:val="es-ES"/>
        </w:rPr>
        <w:instrText xml:space="preserve"> \f “Acrónimos”</w:instrText>
      </w:r>
      <w:r w:rsidR="00BD2665" w:rsidRPr="00C93EE9">
        <w:rPr>
          <w:lang w:val="es-ES"/>
        </w:rPr>
        <w:instrText xml:space="preserve"> </w:instrText>
      </w:r>
      <w:r w:rsidR="00BD2665">
        <w:rPr>
          <w:lang w:val="es-ES" w:eastAsia="es-ES"/>
        </w:rPr>
        <w:fldChar w:fldCharType="end"/>
      </w:r>
      <w:r w:rsidR="00BD2665">
        <w:rPr>
          <w:lang w:val="es-ES" w:eastAsia="es-ES"/>
        </w:rPr>
        <w:t xml:space="preserve">) </w:t>
      </w:r>
      <w:r w:rsidR="00FE0A72">
        <w:rPr>
          <w:lang w:val="es-ES" w:eastAsia="es-ES"/>
        </w:rPr>
        <w:t>o bosques de decisión, que</w:t>
      </w:r>
      <w:r w:rsidR="00B91FD5">
        <w:rPr>
          <w:lang w:val="es-ES" w:eastAsia="es-ES"/>
        </w:rPr>
        <w:t xml:space="preserve"> se basa en crear distintos árboles de decisión con diferentes combinaciones de datos y elegir la mejor solución mediante un sistema de votos</w:t>
      </w:r>
      <w:r w:rsidR="00CE19BF">
        <w:rPr>
          <w:lang w:val="es-ES" w:eastAsia="es-ES"/>
        </w:rPr>
        <w:t xml:space="preserve"> </w:t>
      </w:r>
      <w:r w:rsidR="00CE19BF">
        <w:rPr>
          <w:lang w:val="es-ES" w:eastAsia="es-ES"/>
        </w:rPr>
        <w:fldChar w:fldCharType="begin"/>
      </w:r>
      <w:r w:rsidR="00EE2F0C">
        <w:rPr>
          <w:lang w:val="es-ES" w:eastAsia="es-ES"/>
        </w:rPr>
        <w:instrText xml:space="preserve"> ADDIN ZOTERO_ITEM CSL_CITATION {"citationID":"F9keUIYm","properties":{"formattedCitation":"[43]","plainCitation":"[43]","noteIndex":0},"citationItems":[{"id":273,"uris":["http://zotero.org/groups/2648216/items/FX9LV7SE"],"uri":["http://zotero.org/groups/2648216/items/FX9LV7SE"],"itemData":{"id":273,"type":"webpage","abstract":"Learn about Random Forests and build your own model in Python, for both classification and regression.","container-title":"DataCamp Community","title":"Random Forests Classifiers in Python","URL":"https://www.datacamp.com/community/tutorials/random-forests-classifier-python","accessed":{"date-parts":[["2021",1,27]]},"issued":{"date-parts":[["2018",5,16]]}}}],"schema":"https://github.com/citation-style-language/schema/raw/master/csl-citation.json"} </w:instrText>
      </w:r>
      <w:r w:rsidR="00CE19BF">
        <w:rPr>
          <w:lang w:val="es-ES" w:eastAsia="es-ES"/>
        </w:rPr>
        <w:fldChar w:fldCharType="separate"/>
      </w:r>
      <w:r w:rsidR="00EE2F0C">
        <w:rPr>
          <w:noProof/>
          <w:lang w:val="es-ES" w:eastAsia="es-ES"/>
        </w:rPr>
        <w:t>[43]</w:t>
      </w:r>
      <w:r w:rsidR="00CE19BF">
        <w:rPr>
          <w:lang w:val="es-ES" w:eastAsia="es-ES"/>
        </w:rPr>
        <w:fldChar w:fldCharType="end"/>
      </w:r>
      <w:r w:rsidR="00B91FD5">
        <w:rPr>
          <w:lang w:val="es-ES" w:eastAsia="es-ES"/>
        </w:rPr>
        <w:t>.</w:t>
      </w:r>
    </w:p>
    <w:p w14:paraId="4EACDD96" w14:textId="0E8309D3" w:rsidR="00B402EF" w:rsidRPr="00A422C2" w:rsidRDefault="00E906AA" w:rsidP="004E73DC">
      <w:pPr>
        <w:pStyle w:val="ListParagraph"/>
        <w:numPr>
          <w:ilvl w:val="0"/>
          <w:numId w:val="7"/>
        </w:numPr>
        <w:rPr>
          <w:lang w:val="es-ES" w:eastAsia="es-ES"/>
        </w:rPr>
      </w:pPr>
      <w:r w:rsidRPr="00A422C2">
        <w:rPr>
          <w:lang w:val="es-ES" w:eastAsia="es-ES"/>
        </w:rPr>
        <w:t xml:space="preserve">Clasificación mediante </w:t>
      </w:r>
      <w:proofErr w:type="spellStart"/>
      <w:r w:rsidR="004E73DC" w:rsidRPr="00A422C2">
        <w:rPr>
          <w:lang w:val="es-ES" w:eastAsia="es-ES"/>
        </w:rPr>
        <w:t>Naive</w:t>
      </w:r>
      <w:proofErr w:type="spellEnd"/>
      <w:r w:rsidR="004E73DC" w:rsidRPr="00A422C2">
        <w:rPr>
          <w:lang w:val="es-ES" w:eastAsia="es-ES"/>
        </w:rPr>
        <w:t xml:space="preserve"> </w:t>
      </w:r>
      <w:proofErr w:type="spellStart"/>
      <w:r w:rsidR="004E73DC" w:rsidRPr="00A422C2">
        <w:rPr>
          <w:lang w:val="es-ES" w:eastAsia="es-ES"/>
        </w:rPr>
        <w:t>Bayes</w:t>
      </w:r>
      <w:proofErr w:type="spellEnd"/>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2D567419" w:rsidR="004E73DC" w:rsidRPr="00A422C2" w:rsidRDefault="00CC1519" w:rsidP="00E906AA">
      <w:pPr>
        <w:pStyle w:val="ListParagraph"/>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004229E7">
        <w:rPr>
          <w:lang w:val="es-ES" w:eastAsia="es-ES"/>
        </w:rPr>
        <w:fldChar w:fldCharType="begin"/>
      </w:r>
      <w:r w:rsidR="004229E7" w:rsidRPr="004229E7">
        <w:rPr>
          <w:lang w:val="es-ES"/>
        </w:rPr>
        <w:instrText xml:space="preserve"> XE "</w:instrText>
      </w:r>
      <w:r w:rsidR="004229E7" w:rsidRPr="00655CCD">
        <w:rPr>
          <w:lang w:val="es-ES" w:eastAsia="es-ES"/>
        </w:rPr>
        <w:instrText>ANN</w:instrText>
      </w:r>
      <w:r w:rsidR="004229E7" w:rsidRPr="004229E7">
        <w:rPr>
          <w:lang w:val="es-ES"/>
        </w:rPr>
        <w:instrText>" \t "</w:instrText>
      </w:r>
      <w:r w:rsidR="004229E7" w:rsidRPr="004229E7">
        <w:rPr>
          <w:rFonts w:cstheme="minorHAnsi"/>
          <w:i/>
          <w:lang w:val="es-ES"/>
        </w:rPr>
        <w:instrText>Artificial Neural Network</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C2562D" w14:textId="71526C18" w:rsidR="00F0069C" w:rsidRPr="005B673A" w:rsidRDefault="004E73DC" w:rsidP="005B673A">
      <w:pPr>
        <w:pStyle w:val="ListParagraph"/>
        <w:numPr>
          <w:ilvl w:val="0"/>
          <w:numId w:val="7"/>
        </w:numPr>
        <w:rPr>
          <w:lang w:val="es-ES" w:eastAsia="es-ES"/>
        </w:rPr>
      </w:pPr>
      <w:proofErr w:type="spellStart"/>
      <w:r w:rsidRPr="00A422C2">
        <w:rPr>
          <w:i/>
          <w:iCs/>
          <w:lang w:val="es-ES" w:eastAsia="es-ES"/>
        </w:rPr>
        <w:t>Support</w:t>
      </w:r>
      <w:proofErr w:type="spellEnd"/>
      <w:r w:rsidRPr="00A422C2">
        <w:rPr>
          <w:i/>
          <w:iCs/>
          <w:lang w:val="es-ES" w:eastAsia="es-ES"/>
        </w:rPr>
        <w:t xml:space="preserve"> Vector Machines</w:t>
      </w:r>
      <w:r w:rsidRPr="00A422C2">
        <w:rPr>
          <w:lang w:val="es-ES" w:eastAsia="es-ES"/>
        </w:rPr>
        <w:t xml:space="preserve"> (SV</w:t>
      </w:r>
      <w:r w:rsidR="00EB2104">
        <w:rPr>
          <w:lang w:val="es-ES" w:eastAsia="es-ES"/>
        </w:rPr>
        <w:t>M</w:t>
      </w:r>
      <w:r w:rsidR="004229E7">
        <w:rPr>
          <w:lang w:val="es-ES" w:eastAsia="es-ES"/>
        </w:rPr>
        <w:fldChar w:fldCharType="begin"/>
      </w:r>
      <w:r w:rsidR="004229E7" w:rsidRPr="004229E7">
        <w:rPr>
          <w:lang w:val="es-ES"/>
        </w:rPr>
        <w:instrText xml:space="preserve"> XE "</w:instrText>
      </w:r>
      <w:r w:rsidR="004229E7" w:rsidRPr="00AF5F5C">
        <w:rPr>
          <w:lang w:val="es-ES" w:eastAsia="es-ES"/>
        </w:rPr>
        <w:instrText>SVM</w:instrText>
      </w:r>
      <w:r w:rsidR="004229E7" w:rsidRPr="004229E7">
        <w:rPr>
          <w:lang w:val="es-ES"/>
        </w:rPr>
        <w:instrText>" \t "</w:instrText>
      </w:r>
      <w:r w:rsidR="004229E7" w:rsidRPr="004229E7">
        <w:rPr>
          <w:rFonts w:cstheme="minorHAnsi"/>
          <w:i/>
          <w:lang w:val="es-ES"/>
        </w:rPr>
        <w:instrText>Support Vector Machine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6A3D7B52" w:rsidR="00333645" w:rsidRPr="00A422C2" w:rsidRDefault="00333645" w:rsidP="00563CFB">
      <w:pPr>
        <w:pStyle w:val="Caption"/>
        <w:keepNext/>
        <w:ind w:firstLine="0"/>
        <w:jc w:val="center"/>
        <w:rPr>
          <w:lang w:val="es-ES"/>
        </w:rPr>
      </w:pPr>
      <w:bookmarkStart w:id="48" w:name="_Ref58922844"/>
      <w:bookmarkStart w:id="49" w:name="_Toc73693333"/>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771A69">
        <w:rPr>
          <w:noProof/>
          <w:lang w:val="es-ES"/>
        </w:rPr>
        <w:t>1</w:t>
      </w:r>
      <w:r w:rsidRPr="00A422C2">
        <w:rPr>
          <w:lang w:val="es-ES"/>
        </w:rPr>
        <w:fldChar w:fldCharType="end"/>
      </w:r>
      <w:bookmarkEnd w:id="48"/>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EE2F0C">
        <w:rPr>
          <w:lang w:val="es-ES"/>
        </w:rPr>
        <w:instrText xml:space="preserve"> ADDIN ZOTERO_ITEM CSL_CITATION {"citationID":"heDNBGBp","properties":{"formattedCitation":"[42]","plainCitation":"[42]","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EE2F0C">
        <w:rPr>
          <w:rFonts w:ascii="Calibri" w:hAnsi="Calibri" w:cs="Calibri"/>
          <w:lang w:val="es-ES"/>
        </w:rPr>
        <w:t>[42]</w:t>
      </w:r>
      <w:r w:rsidR="007356E3" w:rsidRPr="00A422C2">
        <w:rPr>
          <w:lang w:val="es-ES"/>
        </w:rPr>
        <w:fldChar w:fldCharType="end"/>
      </w:r>
      <w:r w:rsidR="007356E3" w:rsidRPr="00A422C2">
        <w:rPr>
          <w:lang w:val="es-ES"/>
        </w:rPr>
        <w:t>.</w:t>
      </w:r>
      <w:bookmarkEnd w:id="49"/>
    </w:p>
    <w:tbl>
      <w:tblPr>
        <w:tblStyle w:val="TableGrid"/>
        <w:tblW w:w="5000" w:type="pct"/>
        <w:tblInd w:w="0" w:type="dxa"/>
        <w:tblLook w:val="04A0" w:firstRow="1" w:lastRow="0" w:firstColumn="1" w:lastColumn="0" w:noHBand="0" w:noVBand="1"/>
      </w:tblPr>
      <w:tblGrid>
        <w:gridCol w:w="3660"/>
        <w:gridCol w:w="1029"/>
        <w:gridCol w:w="1271"/>
        <w:gridCol w:w="1697"/>
        <w:gridCol w:w="842"/>
      </w:tblGrid>
      <w:tr w:rsidR="006136B5" w:rsidRPr="00A422C2" w14:paraId="6B807DE1" w14:textId="77777777" w:rsidTr="005B673A">
        <w:trPr>
          <w:trHeight w:val="567"/>
        </w:trPr>
        <w:tc>
          <w:tcPr>
            <w:tcW w:w="3686"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992" w:type="dxa"/>
            <w:vAlign w:val="center"/>
          </w:tcPr>
          <w:p w14:paraId="6D97EEBD" w14:textId="48495AAD" w:rsidR="006136B5" w:rsidRPr="00A422C2" w:rsidRDefault="006136B5" w:rsidP="007761E4">
            <w:pPr>
              <w:ind w:firstLine="0"/>
              <w:jc w:val="center"/>
              <w:rPr>
                <w:i/>
                <w:iCs/>
                <w:lang w:val="es-ES" w:eastAsia="es-ES"/>
              </w:rPr>
            </w:pPr>
            <w:proofErr w:type="spellStart"/>
            <w:r w:rsidRPr="00A422C2">
              <w:rPr>
                <w:i/>
                <w:iCs/>
                <w:lang w:val="es-ES" w:eastAsia="es-ES"/>
              </w:rPr>
              <w:t>Decision</w:t>
            </w:r>
            <w:proofErr w:type="spellEnd"/>
            <w:r w:rsidRPr="00A422C2">
              <w:rPr>
                <w:i/>
                <w:iCs/>
                <w:lang w:val="es-ES" w:eastAsia="es-ES"/>
              </w:rPr>
              <w:t xml:space="preserve"> </w:t>
            </w:r>
            <w:proofErr w:type="spellStart"/>
            <w:r w:rsidRPr="00A422C2">
              <w:rPr>
                <w:i/>
                <w:iCs/>
                <w:lang w:val="es-ES" w:eastAsia="es-ES"/>
              </w:rPr>
              <w:t>Trees</w:t>
            </w:r>
            <w:proofErr w:type="spellEnd"/>
          </w:p>
        </w:tc>
        <w:tc>
          <w:tcPr>
            <w:tcW w:w="1276" w:type="dxa"/>
            <w:vAlign w:val="center"/>
          </w:tcPr>
          <w:p w14:paraId="78AEA9C4" w14:textId="064C9CF4" w:rsidR="006136B5" w:rsidRPr="00A422C2" w:rsidRDefault="006136B5" w:rsidP="007761E4">
            <w:pPr>
              <w:ind w:firstLine="0"/>
              <w:jc w:val="center"/>
              <w:rPr>
                <w:lang w:val="es-ES" w:eastAsia="es-ES"/>
              </w:rPr>
            </w:pPr>
            <w:proofErr w:type="spellStart"/>
            <w:r w:rsidRPr="00A422C2">
              <w:rPr>
                <w:lang w:val="es-ES" w:eastAsia="es-ES"/>
              </w:rPr>
              <w:t>Naive</w:t>
            </w:r>
            <w:proofErr w:type="spellEnd"/>
            <w:r w:rsidRPr="00A422C2">
              <w:rPr>
                <w:lang w:val="es-ES" w:eastAsia="es-ES"/>
              </w:rPr>
              <w:t xml:space="preserve"> </w:t>
            </w:r>
            <w:proofErr w:type="spellStart"/>
            <w:r w:rsidRPr="00A422C2">
              <w:rPr>
                <w:lang w:val="es-ES" w:eastAsia="es-ES"/>
              </w:rPr>
              <w:t>Bayes</w:t>
            </w:r>
            <w:proofErr w:type="spellEnd"/>
          </w:p>
        </w:tc>
        <w:tc>
          <w:tcPr>
            <w:tcW w:w="1701"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844" w:type="dxa"/>
            <w:vAlign w:val="center"/>
          </w:tcPr>
          <w:p w14:paraId="4FF7ABA3" w14:textId="44E1152E" w:rsidR="006136B5" w:rsidRPr="00A422C2" w:rsidRDefault="006136B5" w:rsidP="007761E4">
            <w:pPr>
              <w:ind w:firstLine="0"/>
              <w:jc w:val="center"/>
              <w:rPr>
                <w:lang w:val="es-ES" w:eastAsia="es-ES"/>
              </w:rPr>
            </w:pPr>
            <w:r w:rsidRPr="00A422C2">
              <w:rPr>
                <w:lang w:val="es-ES" w:eastAsia="es-ES"/>
              </w:rPr>
              <w:t>SV</w:t>
            </w:r>
            <w:r w:rsidR="007E308D">
              <w:rPr>
                <w:lang w:val="es-ES" w:eastAsia="es-ES"/>
              </w:rPr>
              <w:t>M</w:t>
            </w:r>
          </w:p>
        </w:tc>
      </w:tr>
      <w:tr w:rsidR="006136B5" w:rsidRPr="00A422C2" w14:paraId="54084C81" w14:textId="77777777" w:rsidTr="005B673A">
        <w:trPr>
          <w:trHeight w:val="340"/>
        </w:trPr>
        <w:tc>
          <w:tcPr>
            <w:tcW w:w="3686" w:type="dxa"/>
            <w:vAlign w:val="center"/>
          </w:tcPr>
          <w:p w14:paraId="3B6A0FA2" w14:textId="719745D6" w:rsidR="006136B5" w:rsidRPr="00A422C2" w:rsidRDefault="00882037" w:rsidP="007761E4">
            <w:pPr>
              <w:ind w:firstLine="0"/>
              <w:jc w:val="left"/>
              <w:rPr>
                <w:i/>
                <w:iCs/>
                <w:lang w:val="es-ES" w:eastAsia="es-ES"/>
              </w:rPr>
            </w:pPr>
            <w:r w:rsidRPr="00A422C2">
              <w:rPr>
                <w:i/>
                <w:iCs/>
                <w:lang w:val="es-ES" w:eastAsia="es-ES"/>
              </w:rPr>
              <w:t>Accuracy</w:t>
            </w:r>
            <w:r w:rsidR="00E0719D">
              <w:rPr>
                <w:i/>
                <w:iCs/>
                <w:lang w:val="es-ES" w:eastAsia="es-ES"/>
              </w:rPr>
              <w:t xml:space="preserve"> (ACC</w:t>
            </w:r>
            <w:r w:rsidR="00E0719D">
              <w:rPr>
                <w:i/>
                <w:iCs/>
                <w:lang w:val="es-ES" w:eastAsia="es-ES"/>
              </w:rPr>
              <w:fldChar w:fldCharType="begin"/>
            </w:r>
            <w:r w:rsidR="00E0719D">
              <w:instrText xml:space="preserve"> XE "</w:instrText>
            </w:r>
            <w:r w:rsidR="00E0719D" w:rsidRPr="00D35296">
              <w:rPr>
                <w:i/>
                <w:iCs/>
                <w:lang w:val="es-ES" w:eastAsia="es-ES"/>
              </w:rPr>
              <w:instrText>ACC</w:instrText>
            </w:r>
            <w:r w:rsidR="00E0719D">
              <w:instrText>" \t "</w:instrText>
            </w:r>
            <w:r w:rsidR="00E0719D" w:rsidRPr="006955B1">
              <w:rPr>
                <w:rFonts w:cstheme="minorHAnsi"/>
                <w:i/>
              </w:rPr>
              <w:instrText>Accuracy</w:instrText>
            </w:r>
            <w:r w:rsidR="00E0719D">
              <w:instrText>"</w:instrText>
            </w:r>
            <w:r w:rsidR="00E0719D">
              <w:rPr>
                <w:lang w:val="es-ES"/>
              </w:rPr>
              <w:instrText xml:space="preserve"> \f “Acrónimos”</w:instrText>
            </w:r>
            <w:r w:rsidR="00E0719D" w:rsidRPr="00C93EE9">
              <w:rPr>
                <w:lang w:val="es-ES"/>
              </w:rPr>
              <w:instrText xml:space="preserve"> </w:instrText>
            </w:r>
            <w:r w:rsidR="00E0719D">
              <w:rPr>
                <w:i/>
                <w:iCs/>
                <w:lang w:val="es-ES" w:eastAsia="es-ES"/>
              </w:rPr>
              <w:fldChar w:fldCharType="end"/>
            </w:r>
            <w:r w:rsidR="00E0719D">
              <w:rPr>
                <w:i/>
                <w:iCs/>
                <w:lang w:val="es-ES" w:eastAsia="es-ES"/>
              </w:rPr>
              <w:t>)</w:t>
            </w:r>
          </w:p>
        </w:tc>
        <w:tc>
          <w:tcPr>
            <w:tcW w:w="992" w:type="dxa"/>
            <w:vAlign w:val="center"/>
          </w:tcPr>
          <w:p w14:paraId="6EE68D18" w14:textId="31C1251A" w:rsidR="006136B5" w:rsidRPr="00A422C2" w:rsidRDefault="007356E3" w:rsidP="00134CB3">
            <w:pPr>
              <w:ind w:firstLine="0"/>
              <w:jc w:val="center"/>
              <w:rPr>
                <w:lang w:val="es-ES" w:eastAsia="es-ES"/>
              </w:rPr>
            </w:pPr>
            <w:r w:rsidRPr="00A422C2">
              <w:rPr>
                <w:lang w:val="es-ES" w:eastAsia="es-ES"/>
              </w:rPr>
              <w:t>**</w:t>
            </w:r>
          </w:p>
        </w:tc>
        <w:tc>
          <w:tcPr>
            <w:tcW w:w="1276" w:type="dxa"/>
            <w:vAlign w:val="center"/>
          </w:tcPr>
          <w:p w14:paraId="1DBFCA5B" w14:textId="59B93767" w:rsidR="006136B5" w:rsidRPr="00A422C2" w:rsidRDefault="007356E3" w:rsidP="00134CB3">
            <w:pPr>
              <w:ind w:firstLine="0"/>
              <w:jc w:val="center"/>
              <w:rPr>
                <w:lang w:val="es-ES" w:eastAsia="es-ES"/>
              </w:rPr>
            </w:pPr>
            <w:r w:rsidRPr="00A422C2">
              <w:rPr>
                <w:lang w:val="es-ES" w:eastAsia="es-ES"/>
              </w:rPr>
              <w:t>*</w:t>
            </w:r>
          </w:p>
        </w:tc>
        <w:tc>
          <w:tcPr>
            <w:tcW w:w="1701" w:type="dxa"/>
            <w:vAlign w:val="center"/>
          </w:tcPr>
          <w:p w14:paraId="08BD93F5" w14:textId="3600F84A" w:rsidR="006136B5" w:rsidRPr="00A422C2" w:rsidRDefault="007356E3" w:rsidP="00134CB3">
            <w:pPr>
              <w:ind w:firstLine="0"/>
              <w:jc w:val="center"/>
              <w:rPr>
                <w:lang w:val="es-ES" w:eastAsia="es-ES"/>
              </w:rPr>
            </w:pPr>
            <w:r w:rsidRPr="00A422C2">
              <w:rPr>
                <w:lang w:val="es-ES" w:eastAsia="es-ES"/>
              </w:rPr>
              <w:t>***</w:t>
            </w:r>
          </w:p>
        </w:tc>
        <w:tc>
          <w:tcPr>
            <w:tcW w:w="844" w:type="dxa"/>
            <w:vAlign w:val="center"/>
          </w:tcPr>
          <w:p w14:paraId="6BE1E482" w14:textId="0C58D618" w:rsidR="006136B5" w:rsidRPr="00A422C2" w:rsidRDefault="007356E3" w:rsidP="00134CB3">
            <w:pPr>
              <w:ind w:firstLine="0"/>
              <w:jc w:val="center"/>
              <w:rPr>
                <w:lang w:val="es-ES" w:eastAsia="es-ES"/>
              </w:rPr>
            </w:pPr>
            <w:r w:rsidRPr="00A422C2">
              <w:rPr>
                <w:lang w:val="es-ES" w:eastAsia="es-ES"/>
              </w:rPr>
              <w:t>****</w:t>
            </w:r>
          </w:p>
        </w:tc>
      </w:tr>
      <w:tr w:rsidR="006136B5" w:rsidRPr="00A422C2" w14:paraId="34BE4B6E" w14:textId="77777777" w:rsidTr="005B673A">
        <w:trPr>
          <w:trHeight w:val="340"/>
        </w:trPr>
        <w:tc>
          <w:tcPr>
            <w:tcW w:w="3686"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992" w:type="dxa"/>
            <w:vAlign w:val="center"/>
          </w:tcPr>
          <w:p w14:paraId="0F56FE82" w14:textId="58D36B5C" w:rsidR="006136B5" w:rsidRPr="00A422C2" w:rsidRDefault="007356E3" w:rsidP="00134CB3">
            <w:pPr>
              <w:ind w:firstLine="0"/>
              <w:jc w:val="center"/>
              <w:rPr>
                <w:lang w:val="es-ES" w:eastAsia="es-ES"/>
              </w:rPr>
            </w:pPr>
            <w:r w:rsidRPr="00A422C2">
              <w:rPr>
                <w:lang w:val="es-ES" w:eastAsia="es-ES"/>
              </w:rPr>
              <w:t>***</w:t>
            </w:r>
          </w:p>
        </w:tc>
        <w:tc>
          <w:tcPr>
            <w:tcW w:w="1276" w:type="dxa"/>
            <w:vAlign w:val="center"/>
          </w:tcPr>
          <w:p w14:paraId="176E80D8" w14:textId="75DBB07B" w:rsidR="006136B5" w:rsidRPr="00A422C2" w:rsidRDefault="007356E3" w:rsidP="00134CB3">
            <w:pPr>
              <w:ind w:firstLine="0"/>
              <w:jc w:val="center"/>
              <w:rPr>
                <w:lang w:val="es-ES" w:eastAsia="es-ES"/>
              </w:rPr>
            </w:pPr>
            <w:r w:rsidRPr="00A422C2">
              <w:rPr>
                <w:lang w:val="es-ES" w:eastAsia="es-ES"/>
              </w:rPr>
              <w:t>*****</w:t>
            </w:r>
          </w:p>
        </w:tc>
        <w:tc>
          <w:tcPr>
            <w:tcW w:w="1701" w:type="dxa"/>
            <w:vAlign w:val="center"/>
          </w:tcPr>
          <w:p w14:paraId="2692147E" w14:textId="080E56CC" w:rsidR="006136B5" w:rsidRPr="00A422C2" w:rsidRDefault="007356E3" w:rsidP="00134CB3">
            <w:pPr>
              <w:ind w:firstLine="0"/>
              <w:jc w:val="center"/>
              <w:rPr>
                <w:lang w:val="es-ES" w:eastAsia="es-ES"/>
              </w:rPr>
            </w:pPr>
            <w:r w:rsidRPr="00A422C2">
              <w:rPr>
                <w:lang w:val="es-ES" w:eastAsia="es-ES"/>
              </w:rPr>
              <w:t>*</w:t>
            </w:r>
          </w:p>
        </w:tc>
        <w:tc>
          <w:tcPr>
            <w:tcW w:w="844" w:type="dxa"/>
            <w:vAlign w:val="center"/>
          </w:tcPr>
          <w:p w14:paraId="4D28E3F7" w14:textId="29248A2E" w:rsidR="006136B5" w:rsidRPr="00A422C2" w:rsidRDefault="007356E3" w:rsidP="00134CB3">
            <w:pPr>
              <w:ind w:firstLine="0"/>
              <w:jc w:val="center"/>
              <w:rPr>
                <w:lang w:val="es-ES" w:eastAsia="es-ES"/>
              </w:rPr>
            </w:pPr>
            <w:r w:rsidRPr="00A422C2">
              <w:rPr>
                <w:lang w:val="es-ES" w:eastAsia="es-ES"/>
              </w:rPr>
              <w:t>*</w:t>
            </w:r>
          </w:p>
        </w:tc>
      </w:tr>
      <w:tr w:rsidR="006136B5" w:rsidRPr="00A422C2" w14:paraId="4F2DC2C3" w14:textId="77777777" w:rsidTr="005B673A">
        <w:trPr>
          <w:trHeight w:val="340"/>
        </w:trPr>
        <w:tc>
          <w:tcPr>
            <w:tcW w:w="3686"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992" w:type="dxa"/>
            <w:vAlign w:val="center"/>
          </w:tcPr>
          <w:p w14:paraId="291446D9" w14:textId="498E8F73" w:rsidR="006136B5" w:rsidRPr="00A422C2" w:rsidRDefault="007356E3" w:rsidP="00134CB3">
            <w:pPr>
              <w:ind w:firstLine="0"/>
              <w:jc w:val="center"/>
              <w:rPr>
                <w:lang w:val="es-ES" w:eastAsia="es-ES"/>
              </w:rPr>
            </w:pPr>
            <w:r w:rsidRPr="00A422C2">
              <w:rPr>
                <w:lang w:val="es-ES" w:eastAsia="es-ES"/>
              </w:rPr>
              <w:t>***</w:t>
            </w:r>
          </w:p>
        </w:tc>
        <w:tc>
          <w:tcPr>
            <w:tcW w:w="1276" w:type="dxa"/>
            <w:vAlign w:val="center"/>
          </w:tcPr>
          <w:p w14:paraId="09EEB9B8" w14:textId="12AA1FC4" w:rsidR="006136B5" w:rsidRPr="00A422C2" w:rsidRDefault="007356E3" w:rsidP="00134CB3">
            <w:pPr>
              <w:ind w:firstLine="0"/>
              <w:jc w:val="center"/>
              <w:rPr>
                <w:lang w:val="es-ES" w:eastAsia="es-ES"/>
              </w:rPr>
            </w:pPr>
            <w:r w:rsidRPr="00A422C2">
              <w:rPr>
                <w:lang w:val="es-ES" w:eastAsia="es-ES"/>
              </w:rPr>
              <w:t>***</w:t>
            </w:r>
          </w:p>
        </w:tc>
        <w:tc>
          <w:tcPr>
            <w:tcW w:w="1701" w:type="dxa"/>
            <w:vAlign w:val="center"/>
          </w:tcPr>
          <w:p w14:paraId="042B9596" w14:textId="0BEBC232" w:rsidR="006136B5" w:rsidRPr="00A422C2" w:rsidRDefault="007356E3" w:rsidP="00134CB3">
            <w:pPr>
              <w:ind w:firstLine="0"/>
              <w:jc w:val="center"/>
              <w:rPr>
                <w:lang w:val="es-ES" w:eastAsia="es-ES"/>
              </w:rPr>
            </w:pPr>
            <w:r w:rsidRPr="00A422C2">
              <w:rPr>
                <w:lang w:val="es-ES" w:eastAsia="es-ES"/>
              </w:rPr>
              <w:t>****</w:t>
            </w:r>
          </w:p>
        </w:tc>
        <w:tc>
          <w:tcPr>
            <w:tcW w:w="844" w:type="dxa"/>
            <w:vAlign w:val="center"/>
          </w:tcPr>
          <w:p w14:paraId="171657AA" w14:textId="2A8C9E99" w:rsidR="006136B5" w:rsidRPr="00A422C2" w:rsidRDefault="007356E3" w:rsidP="00134CB3">
            <w:pPr>
              <w:ind w:firstLine="0"/>
              <w:jc w:val="center"/>
              <w:rPr>
                <w:lang w:val="es-ES" w:eastAsia="es-ES"/>
              </w:rPr>
            </w:pPr>
            <w:r w:rsidRPr="00A422C2">
              <w:rPr>
                <w:lang w:val="es-ES" w:eastAsia="es-ES"/>
              </w:rPr>
              <w:t>****</w:t>
            </w:r>
          </w:p>
        </w:tc>
      </w:tr>
      <w:tr w:rsidR="006136B5" w:rsidRPr="00A422C2" w14:paraId="4F501F38" w14:textId="77777777" w:rsidTr="005B673A">
        <w:trPr>
          <w:trHeight w:val="340"/>
        </w:trPr>
        <w:tc>
          <w:tcPr>
            <w:tcW w:w="3686"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992" w:type="dxa"/>
            <w:vAlign w:val="center"/>
          </w:tcPr>
          <w:p w14:paraId="6C4ADDF6" w14:textId="2FCF3402" w:rsidR="006136B5" w:rsidRPr="00A422C2" w:rsidRDefault="007356E3" w:rsidP="00134CB3">
            <w:pPr>
              <w:ind w:firstLine="0"/>
              <w:jc w:val="center"/>
              <w:rPr>
                <w:lang w:val="es-ES" w:eastAsia="es-ES"/>
              </w:rPr>
            </w:pPr>
            <w:r w:rsidRPr="00A422C2">
              <w:rPr>
                <w:lang w:val="es-ES" w:eastAsia="es-ES"/>
              </w:rPr>
              <w:t>***</w:t>
            </w:r>
          </w:p>
        </w:tc>
        <w:tc>
          <w:tcPr>
            <w:tcW w:w="1276" w:type="dxa"/>
            <w:vAlign w:val="center"/>
          </w:tcPr>
          <w:p w14:paraId="0F3225F9" w14:textId="1DC769A2" w:rsidR="006136B5" w:rsidRPr="00A422C2" w:rsidRDefault="007356E3" w:rsidP="00134CB3">
            <w:pPr>
              <w:ind w:firstLine="0"/>
              <w:jc w:val="center"/>
              <w:rPr>
                <w:lang w:val="es-ES" w:eastAsia="es-ES"/>
              </w:rPr>
            </w:pPr>
            <w:r w:rsidRPr="00A422C2">
              <w:rPr>
                <w:lang w:val="es-ES" w:eastAsia="es-ES"/>
              </w:rPr>
              <w:t>**</w:t>
            </w:r>
          </w:p>
        </w:tc>
        <w:tc>
          <w:tcPr>
            <w:tcW w:w="1701" w:type="dxa"/>
            <w:vAlign w:val="center"/>
          </w:tcPr>
          <w:p w14:paraId="796C3040" w14:textId="1C32D98F" w:rsidR="006136B5" w:rsidRPr="00A422C2" w:rsidRDefault="007356E3" w:rsidP="00134CB3">
            <w:pPr>
              <w:ind w:firstLine="0"/>
              <w:jc w:val="center"/>
              <w:rPr>
                <w:lang w:val="es-ES" w:eastAsia="es-ES"/>
              </w:rPr>
            </w:pPr>
            <w:r w:rsidRPr="00A422C2">
              <w:rPr>
                <w:lang w:val="es-ES" w:eastAsia="es-ES"/>
              </w:rPr>
              <w:t>*</w:t>
            </w:r>
          </w:p>
        </w:tc>
        <w:tc>
          <w:tcPr>
            <w:tcW w:w="844" w:type="dxa"/>
            <w:vAlign w:val="center"/>
          </w:tcPr>
          <w:p w14:paraId="4683F4B8" w14:textId="1015576B" w:rsidR="006136B5" w:rsidRPr="00A422C2" w:rsidRDefault="007356E3" w:rsidP="00134CB3">
            <w:pPr>
              <w:ind w:firstLine="0"/>
              <w:jc w:val="center"/>
              <w:rPr>
                <w:lang w:val="es-ES" w:eastAsia="es-ES"/>
              </w:rPr>
            </w:pPr>
            <w:r w:rsidRPr="00A422C2">
              <w:rPr>
                <w:lang w:val="es-ES" w:eastAsia="es-ES"/>
              </w:rPr>
              <w:t>****</w:t>
            </w:r>
          </w:p>
        </w:tc>
      </w:tr>
      <w:tr w:rsidR="006136B5" w:rsidRPr="00A422C2" w14:paraId="510897D8" w14:textId="77777777" w:rsidTr="005B673A">
        <w:trPr>
          <w:trHeight w:val="340"/>
        </w:trPr>
        <w:tc>
          <w:tcPr>
            <w:tcW w:w="3686"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992" w:type="dxa"/>
            <w:vAlign w:val="center"/>
          </w:tcPr>
          <w:p w14:paraId="26F01811" w14:textId="6658C413" w:rsidR="006136B5" w:rsidRPr="00A422C2" w:rsidRDefault="007356E3" w:rsidP="00134CB3">
            <w:pPr>
              <w:ind w:firstLine="0"/>
              <w:jc w:val="center"/>
              <w:rPr>
                <w:lang w:val="es-ES" w:eastAsia="es-ES"/>
              </w:rPr>
            </w:pPr>
            <w:r w:rsidRPr="00A422C2">
              <w:rPr>
                <w:lang w:val="es-ES" w:eastAsia="es-ES"/>
              </w:rPr>
              <w:t>**</w:t>
            </w:r>
          </w:p>
        </w:tc>
        <w:tc>
          <w:tcPr>
            <w:tcW w:w="1276" w:type="dxa"/>
            <w:vAlign w:val="center"/>
          </w:tcPr>
          <w:p w14:paraId="63D80E5A" w14:textId="7666E9CF" w:rsidR="006136B5" w:rsidRPr="00A422C2" w:rsidRDefault="007356E3" w:rsidP="00134CB3">
            <w:pPr>
              <w:ind w:firstLine="0"/>
              <w:jc w:val="center"/>
              <w:rPr>
                <w:lang w:val="es-ES" w:eastAsia="es-ES"/>
              </w:rPr>
            </w:pPr>
            <w:r w:rsidRPr="00A422C2">
              <w:rPr>
                <w:lang w:val="es-ES" w:eastAsia="es-ES"/>
              </w:rPr>
              <w:t>*</w:t>
            </w:r>
          </w:p>
        </w:tc>
        <w:tc>
          <w:tcPr>
            <w:tcW w:w="1701" w:type="dxa"/>
            <w:vAlign w:val="center"/>
          </w:tcPr>
          <w:p w14:paraId="3A2C9EDE" w14:textId="4C02F3A5" w:rsidR="006136B5" w:rsidRPr="00A422C2" w:rsidRDefault="007356E3" w:rsidP="00134CB3">
            <w:pPr>
              <w:ind w:firstLine="0"/>
              <w:jc w:val="center"/>
              <w:rPr>
                <w:lang w:val="es-ES" w:eastAsia="es-ES"/>
              </w:rPr>
            </w:pPr>
            <w:r w:rsidRPr="00A422C2">
              <w:rPr>
                <w:lang w:val="es-ES" w:eastAsia="es-ES"/>
              </w:rPr>
              <w:t>**</w:t>
            </w:r>
          </w:p>
        </w:tc>
        <w:tc>
          <w:tcPr>
            <w:tcW w:w="844" w:type="dxa"/>
            <w:vAlign w:val="center"/>
          </w:tcPr>
          <w:p w14:paraId="5CD7774C" w14:textId="3AE42245" w:rsidR="006136B5" w:rsidRPr="00A422C2" w:rsidRDefault="007356E3" w:rsidP="00134CB3">
            <w:pPr>
              <w:ind w:firstLine="0"/>
              <w:jc w:val="center"/>
              <w:rPr>
                <w:lang w:val="es-ES" w:eastAsia="es-ES"/>
              </w:rPr>
            </w:pPr>
            <w:r w:rsidRPr="00A422C2">
              <w:rPr>
                <w:lang w:val="es-ES" w:eastAsia="es-ES"/>
              </w:rPr>
              <w:t>***</w:t>
            </w:r>
          </w:p>
        </w:tc>
      </w:tr>
      <w:tr w:rsidR="006136B5" w:rsidRPr="00A422C2" w14:paraId="1BF5929F" w14:textId="77777777" w:rsidTr="005B673A">
        <w:trPr>
          <w:trHeight w:val="340"/>
        </w:trPr>
        <w:tc>
          <w:tcPr>
            <w:tcW w:w="3686"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proofErr w:type="spellStart"/>
            <w:r w:rsidRPr="00A422C2">
              <w:rPr>
                <w:i/>
                <w:iCs/>
                <w:lang w:val="es-ES" w:eastAsia="es-ES"/>
              </w:rPr>
              <w:t>overfitting</w:t>
            </w:r>
            <w:proofErr w:type="spellEnd"/>
          </w:p>
        </w:tc>
        <w:tc>
          <w:tcPr>
            <w:tcW w:w="992" w:type="dxa"/>
            <w:vAlign w:val="center"/>
          </w:tcPr>
          <w:p w14:paraId="5074565B" w14:textId="6C7EB1BE" w:rsidR="006136B5" w:rsidRPr="00A422C2" w:rsidRDefault="007356E3" w:rsidP="00134CB3">
            <w:pPr>
              <w:ind w:firstLine="0"/>
              <w:jc w:val="center"/>
              <w:rPr>
                <w:lang w:val="es-ES" w:eastAsia="es-ES"/>
              </w:rPr>
            </w:pPr>
            <w:r w:rsidRPr="00A422C2">
              <w:rPr>
                <w:lang w:val="es-ES" w:eastAsia="es-ES"/>
              </w:rPr>
              <w:t>**</w:t>
            </w:r>
          </w:p>
        </w:tc>
        <w:tc>
          <w:tcPr>
            <w:tcW w:w="1276" w:type="dxa"/>
            <w:vAlign w:val="center"/>
          </w:tcPr>
          <w:p w14:paraId="1A21B2CF" w14:textId="4C474FB0" w:rsidR="006136B5" w:rsidRPr="00A422C2" w:rsidRDefault="007356E3" w:rsidP="00134CB3">
            <w:pPr>
              <w:ind w:firstLine="0"/>
              <w:jc w:val="center"/>
              <w:rPr>
                <w:lang w:val="es-ES" w:eastAsia="es-ES"/>
              </w:rPr>
            </w:pPr>
            <w:r w:rsidRPr="00A422C2">
              <w:rPr>
                <w:lang w:val="es-ES" w:eastAsia="es-ES"/>
              </w:rPr>
              <w:t>***</w:t>
            </w:r>
          </w:p>
        </w:tc>
        <w:tc>
          <w:tcPr>
            <w:tcW w:w="1701" w:type="dxa"/>
            <w:vAlign w:val="center"/>
          </w:tcPr>
          <w:p w14:paraId="2B316D45" w14:textId="66C8E32F" w:rsidR="006136B5" w:rsidRPr="00A422C2" w:rsidRDefault="007356E3" w:rsidP="00134CB3">
            <w:pPr>
              <w:ind w:firstLine="0"/>
              <w:jc w:val="center"/>
              <w:rPr>
                <w:lang w:val="es-ES" w:eastAsia="es-ES"/>
              </w:rPr>
            </w:pPr>
            <w:r w:rsidRPr="00A422C2">
              <w:rPr>
                <w:lang w:val="es-ES" w:eastAsia="es-ES"/>
              </w:rPr>
              <w:t>*</w:t>
            </w:r>
          </w:p>
        </w:tc>
        <w:tc>
          <w:tcPr>
            <w:tcW w:w="844" w:type="dxa"/>
            <w:vAlign w:val="center"/>
          </w:tcPr>
          <w:p w14:paraId="2239BC32" w14:textId="48A96E1D" w:rsidR="006136B5" w:rsidRPr="00A422C2" w:rsidRDefault="007356E3" w:rsidP="00333645">
            <w:pPr>
              <w:keepNext/>
              <w:ind w:firstLine="0"/>
              <w:jc w:val="center"/>
              <w:rPr>
                <w:lang w:val="es-ES" w:eastAsia="es-ES"/>
              </w:rPr>
            </w:pPr>
            <w:r w:rsidRPr="00A422C2">
              <w:rPr>
                <w:lang w:val="es-ES" w:eastAsia="es-ES"/>
              </w:rPr>
              <w:t>**</w:t>
            </w:r>
          </w:p>
        </w:tc>
      </w:tr>
    </w:tbl>
    <w:p w14:paraId="4F166651" w14:textId="6A8ED352" w:rsidR="00E17086" w:rsidRPr="00A422C2" w:rsidRDefault="00E17086" w:rsidP="00D84EB1">
      <w:pPr>
        <w:pStyle w:val="Heading5"/>
      </w:pPr>
      <w:proofErr w:type="spellStart"/>
      <w:r w:rsidRPr="00A422C2">
        <w:t>Regresión</w:t>
      </w:r>
      <w:proofErr w:type="spellEnd"/>
    </w:p>
    <w:p w14:paraId="1179BE11" w14:textId="2BF74B82" w:rsidR="007F45CA"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491888C0" w14:textId="2AEE0F38" w:rsidR="00AD044F" w:rsidRDefault="00AD044F" w:rsidP="007F45CA">
      <w:pPr>
        <w:rPr>
          <w:lang w:val="es-ES" w:eastAsia="es-ES"/>
        </w:rPr>
      </w:pPr>
      <w:r>
        <w:rPr>
          <w:lang w:val="es-ES" w:eastAsia="es-ES"/>
        </w:rPr>
        <w:t>Los algoritmos de regresión más relevantes se describen a continuación</w:t>
      </w:r>
      <w:r w:rsidR="00BB3DD9">
        <w:rPr>
          <w:lang w:val="es-ES" w:eastAsia="es-ES"/>
        </w:rPr>
        <w:t xml:space="preserve"> </w:t>
      </w:r>
      <w:r w:rsidR="00BB3DD9">
        <w:rPr>
          <w:lang w:val="es-ES" w:eastAsia="es-ES"/>
        </w:rPr>
        <w:fldChar w:fldCharType="begin"/>
      </w:r>
      <w:r w:rsidR="00EE2F0C">
        <w:rPr>
          <w:lang w:val="es-ES" w:eastAsia="es-ES"/>
        </w:rPr>
        <w:instrText xml:space="preserve"> ADDIN ZOTERO_ITEM CSL_CITATION {"citationID":"WdQmIBhl","properties":{"formattedCitation":"[44], [45]","plainCitation":"[44], [45]","noteIndex":0},"citationItems":[{"id":265,"uris":["http://zotero.org/groups/2648216/items/UVC3NPTK"],"uri":["http://zotero.org/groups/2648216/items/UVC3NPTK"],"itemData":{"id":265,"type":"post-weblog","abstract":"Regression algorithms predict output values based on input features from the data fed in system is by building on a model and features of training data","container-title":"Analytics India Magazine","language":"en-US","title":"Top 6 Regression Algorithms Used In Analytics &amp; Data Mining","URL":"https://analyticsindiamag.com/top-6-regression-algorithms-used-data-mining-applications-industry/","author":[{"family":"Bhatia","given":"Richa"}],"accessed":{"date-parts":[["2021",1,27]]},"issued":{"date-parts":[["2017",9,18]]}}},{"id":266,"uris":["http://zotero.org/groups/2648216/items/KG58F267"],"uri":["http://zotero.org/groups/2648216/items/KG58F267"],"itemData":{"id":266,"type":"webpage","abstract":"Yes, Linear Regression isn’t the only one","container-title":"Medium","language":"en","title":"5 Regression Algorithms You Need to Know — Theory &amp; Implementation","URL":"https://medium.com/analytics-vidhya/5-regression-algorithms-you-need-to-know-theory-implementation-37993382122d","author":[{"family":"Ye","given":"Andre"}],"accessed":{"date-parts":[["2021",1,27]]},"issued":{"date-parts":[["2020",11,18]]}}}],"schema":"https://github.com/citation-style-language/schema/raw/master/csl-citation.json"} </w:instrText>
      </w:r>
      <w:r w:rsidR="00BB3DD9">
        <w:rPr>
          <w:lang w:val="es-ES" w:eastAsia="es-ES"/>
        </w:rPr>
        <w:fldChar w:fldCharType="separate"/>
      </w:r>
      <w:r w:rsidR="00EE2F0C">
        <w:rPr>
          <w:noProof/>
          <w:lang w:val="es-ES" w:eastAsia="es-ES"/>
        </w:rPr>
        <w:t>[44], [45]</w:t>
      </w:r>
      <w:r w:rsidR="00BB3DD9">
        <w:rPr>
          <w:lang w:val="es-ES" w:eastAsia="es-ES"/>
        </w:rPr>
        <w:fldChar w:fldCharType="end"/>
      </w:r>
      <w:r>
        <w:rPr>
          <w:lang w:val="es-ES" w:eastAsia="es-ES"/>
        </w:rPr>
        <w:t>.</w:t>
      </w:r>
    </w:p>
    <w:p w14:paraId="38FE658D" w14:textId="2D52FDC9" w:rsidR="00282306" w:rsidRDefault="00AD044F" w:rsidP="00282306">
      <w:pPr>
        <w:pStyle w:val="ListParagraph"/>
        <w:numPr>
          <w:ilvl w:val="0"/>
          <w:numId w:val="7"/>
        </w:numPr>
        <w:rPr>
          <w:lang w:val="es-ES" w:eastAsia="es-ES"/>
        </w:rPr>
      </w:pPr>
      <w:r>
        <w:rPr>
          <w:lang w:val="es-ES" w:eastAsia="es-ES"/>
        </w:rPr>
        <w:lastRenderedPageBreak/>
        <w:t>Regresión lineal simple</w:t>
      </w:r>
      <w:r w:rsidR="00282306">
        <w:rPr>
          <w:lang w:val="es-ES" w:eastAsia="es-ES"/>
        </w:rPr>
        <w:t xml:space="preserve">: </w:t>
      </w:r>
      <w:r w:rsidR="00282306" w:rsidRPr="00282306">
        <w:rPr>
          <w:lang w:val="es-ES" w:eastAsia="es-ES"/>
        </w:rPr>
        <w:t xml:space="preserve">método estadístico que permite resumir y estudiar las relaciones entre dos variables continuas (cuantitativas). </w:t>
      </w:r>
      <w:r w:rsidR="00282306">
        <w:rPr>
          <w:lang w:val="es-ES" w:eastAsia="es-ES"/>
        </w:rPr>
        <w:t>Este algoritmo asume la existencia de</w:t>
      </w:r>
      <w:r w:rsidR="00282306" w:rsidRPr="00282306">
        <w:rPr>
          <w:lang w:val="es-ES" w:eastAsia="es-ES"/>
        </w:rPr>
        <w:t xml:space="preserve"> una relación lineal entre las variables de entrada y </w:t>
      </w:r>
      <w:r w:rsidR="00282306">
        <w:rPr>
          <w:lang w:val="es-ES" w:eastAsia="es-ES"/>
        </w:rPr>
        <w:t>una</w:t>
      </w:r>
      <w:r w:rsidR="00282306" w:rsidRPr="00282306">
        <w:rPr>
          <w:lang w:val="es-ES" w:eastAsia="es-ES"/>
        </w:rPr>
        <w:t xml:space="preserve"> variable de salida. En este caso, la </w:t>
      </w:r>
      <w:r w:rsidR="00282306">
        <w:rPr>
          <w:lang w:val="es-ES" w:eastAsia="es-ES"/>
        </w:rPr>
        <w:t>variable de salida</w:t>
      </w:r>
      <w:r w:rsidR="00282306" w:rsidRPr="00282306">
        <w:rPr>
          <w:lang w:val="es-ES" w:eastAsia="es-ES"/>
        </w:rPr>
        <w:t xml:space="preserve"> puede calcularse a partir de una combinación lineal de las variables de entrada. Cuando hay una única variable de entrada</w:t>
      </w:r>
      <w:r w:rsidR="00282306">
        <w:rPr>
          <w:lang w:val="es-ES" w:eastAsia="es-ES"/>
        </w:rPr>
        <w:t xml:space="preserve">, </w:t>
      </w:r>
      <w:r w:rsidR="00282306" w:rsidRPr="00282306">
        <w:rPr>
          <w:lang w:val="es-ES" w:eastAsia="es-ES"/>
        </w:rPr>
        <w:t>el método se denomina regresión lineal simple. Cuando hay múltiples variables de entrada, se denomina regresión lineal múltiple.</w:t>
      </w:r>
    </w:p>
    <w:p w14:paraId="08134A72" w14:textId="00589E3D" w:rsidR="00282306" w:rsidRDefault="00282306" w:rsidP="00282306">
      <w:pPr>
        <w:pStyle w:val="ListParagraph"/>
        <w:numPr>
          <w:ilvl w:val="0"/>
          <w:numId w:val="7"/>
        </w:numPr>
        <w:rPr>
          <w:lang w:val="es-ES" w:eastAsia="es-ES"/>
        </w:rPr>
      </w:pPr>
      <w:r>
        <w:rPr>
          <w:lang w:val="es-ES" w:eastAsia="es-ES"/>
        </w:rPr>
        <w:t xml:space="preserve">Regresión LASSO: </w:t>
      </w:r>
      <w:r w:rsidR="0097625D">
        <w:rPr>
          <w:lang w:val="es-ES" w:eastAsia="es-ES"/>
        </w:rPr>
        <w:t xml:space="preserve">el objetivo de este algoritmo es obtener el subconjunto de variables de entrada que reduzca el error de predicción. </w:t>
      </w:r>
      <w:r w:rsidR="0097625D" w:rsidRPr="0097625D">
        <w:rPr>
          <w:lang w:val="es-ES" w:eastAsia="es-ES"/>
        </w:rPr>
        <w:t xml:space="preserve">El algoritmo funciona imponiendo una restricción a los parámetros del modelo que hace que </w:t>
      </w:r>
      <w:r w:rsidR="0097625D">
        <w:rPr>
          <w:lang w:val="es-ES" w:eastAsia="es-ES"/>
        </w:rPr>
        <w:t>haya variables que se excluyan del modelo. Se trata de un algoritmo de selección de variables.</w:t>
      </w:r>
    </w:p>
    <w:p w14:paraId="62BB486C" w14:textId="1101F4D9" w:rsidR="00333101" w:rsidRDefault="00D14C51" w:rsidP="00282306">
      <w:pPr>
        <w:pStyle w:val="ListParagraph"/>
        <w:numPr>
          <w:ilvl w:val="0"/>
          <w:numId w:val="7"/>
        </w:numPr>
        <w:rPr>
          <w:lang w:val="es-ES" w:eastAsia="es-ES"/>
        </w:rPr>
      </w:pPr>
      <w:proofErr w:type="spellStart"/>
      <w:r w:rsidRPr="002759E8">
        <w:rPr>
          <w:i/>
          <w:iCs/>
          <w:lang w:val="es-ES" w:eastAsia="es-ES"/>
        </w:rPr>
        <w:t>Support</w:t>
      </w:r>
      <w:proofErr w:type="spellEnd"/>
      <w:r w:rsidRPr="002759E8">
        <w:rPr>
          <w:i/>
          <w:iCs/>
          <w:lang w:val="es-ES" w:eastAsia="es-ES"/>
        </w:rPr>
        <w:t xml:space="preserve"> Vector </w:t>
      </w:r>
      <w:proofErr w:type="spellStart"/>
      <w:r w:rsidRPr="002759E8">
        <w:rPr>
          <w:i/>
          <w:iCs/>
          <w:lang w:val="es-ES" w:eastAsia="es-ES"/>
        </w:rPr>
        <w:t>Regression</w:t>
      </w:r>
      <w:proofErr w:type="spellEnd"/>
      <w:r>
        <w:rPr>
          <w:lang w:val="es-ES" w:eastAsia="es-ES"/>
        </w:rPr>
        <w:t xml:space="preserve"> (</w:t>
      </w:r>
      <w:r w:rsidR="00333101">
        <w:rPr>
          <w:lang w:val="es-ES" w:eastAsia="es-ES"/>
        </w:rPr>
        <w:t>SV</w:t>
      </w:r>
      <w:r>
        <w:rPr>
          <w:lang w:val="es-ES" w:eastAsia="es-ES"/>
        </w:rPr>
        <w:t>R</w:t>
      </w:r>
      <w:r>
        <w:rPr>
          <w:lang w:val="es-ES" w:eastAsia="es-ES"/>
        </w:rPr>
        <w:fldChar w:fldCharType="begin"/>
      </w:r>
      <w:r w:rsidRPr="004229E7">
        <w:rPr>
          <w:lang w:val="es-ES"/>
        </w:rPr>
        <w:instrText xml:space="preserve"> XE "</w:instrText>
      </w:r>
      <w:r w:rsidRPr="00AF5F5C">
        <w:rPr>
          <w:lang w:val="es-ES" w:eastAsia="es-ES"/>
        </w:rPr>
        <w:instrText>SV</w:instrText>
      </w:r>
      <w:r>
        <w:rPr>
          <w:lang w:val="es-ES" w:eastAsia="es-ES"/>
        </w:rPr>
        <w:instrText>R</w:instrText>
      </w:r>
      <w:r w:rsidRPr="004229E7">
        <w:rPr>
          <w:lang w:val="es-ES"/>
        </w:rPr>
        <w:instrText>" \t "</w:instrText>
      </w:r>
      <w:r w:rsidRPr="004229E7">
        <w:rPr>
          <w:rFonts w:cstheme="minorHAnsi"/>
          <w:i/>
          <w:lang w:val="es-ES"/>
        </w:rPr>
        <w:instrText xml:space="preserve">Support Vector </w:instrText>
      </w:r>
      <w:r>
        <w:rPr>
          <w:rFonts w:cstheme="minorHAnsi"/>
          <w:i/>
          <w:lang w:val="es-ES"/>
        </w:rPr>
        <w:instrText>Regression</w:instrText>
      </w:r>
      <w:r w:rsidRPr="004229E7">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sidR="002759E8">
        <w:rPr>
          <w:lang w:val="es-ES" w:eastAsia="es-ES"/>
        </w:rPr>
        <w:t>:</w:t>
      </w:r>
      <w:r w:rsidR="00D51514">
        <w:rPr>
          <w:lang w:val="es-ES" w:eastAsia="es-ES"/>
        </w:rPr>
        <w:t xml:space="preserve"> trabaja de la misma forma que </w:t>
      </w:r>
      <w:r>
        <w:rPr>
          <w:lang w:val="es-ES" w:eastAsia="es-ES"/>
        </w:rPr>
        <w:t>SVM</w:t>
      </w:r>
      <w:r w:rsidR="00EF3FCC">
        <w:rPr>
          <w:lang w:val="es-ES" w:eastAsia="es-ES"/>
        </w:rPr>
        <w:t>, pero esta vez aplicado a problemas de regresión</w:t>
      </w:r>
      <w:r w:rsidR="001F5705">
        <w:rPr>
          <w:lang w:val="es-ES" w:eastAsia="es-ES"/>
        </w:rPr>
        <w:t xml:space="preserve">, pero con mínimas modificaciones. Aunque la idea es la misma, </w:t>
      </w:r>
      <w:r w:rsidR="000E4072">
        <w:rPr>
          <w:lang w:val="es-ES" w:eastAsia="es-ES"/>
        </w:rPr>
        <w:t xml:space="preserve">reducir el error, </w:t>
      </w:r>
      <w:r w:rsidR="001F5705">
        <w:rPr>
          <w:lang w:val="es-ES" w:eastAsia="es-ES"/>
        </w:rPr>
        <w:t xml:space="preserve">el algoritmo de SVR es más complicado al de SVM. La mayor diferencia es que mientras que el problema de clasificación tiene como resultado un número, a este se le añade un rango de tolerancia para convertirlo en </w:t>
      </w:r>
      <w:r w:rsidR="000B76AE">
        <w:rPr>
          <w:lang w:val="es-ES" w:eastAsia="es-ES"/>
        </w:rPr>
        <w:t>el resultado para una</w:t>
      </w:r>
      <w:r w:rsidR="001F5705">
        <w:rPr>
          <w:lang w:val="es-ES" w:eastAsia="es-ES"/>
        </w:rPr>
        <w:t xml:space="preserve"> regresión.</w:t>
      </w:r>
    </w:p>
    <w:p w14:paraId="4083825E" w14:textId="5710D489" w:rsidR="00333101" w:rsidRPr="00282306" w:rsidRDefault="00333101" w:rsidP="00282306">
      <w:pPr>
        <w:pStyle w:val="ListParagraph"/>
        <w:numPr>
          <w:ilvl w:val="0"/>
          <w:numId w:val="7"/>
        </w:numPr>
        <w:rPr>
          <w:lang w:val="es-ES" w:eastAsia="es-ES"/>
        </w:rPr>
      </w:pPr>
      <w:proofErr w:type="spellStart"/>
      <w:r w:rsidRPr="00D75AA6">
        <w:rPr>
          <w:i/>
          <w:iCs/>
          <w:lang w:val="es-ES" w:eastAsia="es-ES"/>
        </w:rPr>
        <w:t>Decision</w:t>
      </w:r>
      <w:proofErr w:type="spellEnd"/>
      <w:r w:rsidRPr="00D75AA6">
        <w:rPr>
          <w:i/>
          <w:iCs/>
          <w:lang w:val="es-ES" w:eastAsia="es-ES"/>
        </w:rPr>
        <w:t xml:space="preserve"> </w:t>
      </w:r>
      <w:proofErr w:type="spellStart"/>
      <w:r w:rsidR="00D75AA6" w:rsidRPr="00D75AA6">
        <w:rPr>
          <w:i/>
          <w:iCs/>
          <w:lang w:val="es-ES" w:eastAsia="es-ES"/>
        </w:rPr>
        <w:t>T</w:t>
      </w:r>
      <w:r w:rsidRPr="00D75AA6">
        <w:rPr>
          <w:i/>
          <w:iCs/>
          <w:lang w:val="es-ES" w:eastAsia="es-ES"/>
        </w:rPr>
        <w:t>ree</w:t>
      </w:r>
      <w:r w:rsidR="00D75AA6" w:rsidRPr="00D75AA6">
        <w:rPr>
          <w:i/>
          <w:iCs/>
          <w:lang w:val="es-ES" w:eastAsia="es-ES"/>
        </w:rPr>
        <w:t>s</w:t>
      </w:r>
      <w:proofErr w:type="spellEnd"/>
      <w:r>
        <w:rPr>
          <w:lang w:val="es-ES" w:eastAsia="es-ES"/>
        </w:rPr>
        <w:t>:</w:t>
      </w:r>
      <w:r w:rsidR="00BC7061">
        <w:rPr>
          <w:lang w:val="es-ES" w:eastAsia="es-ES"/>
        </w:rPr>
        <w:t xml:space="preserve"> de la misma forma que en el algoritmo de clasificación, crean una serie de nodos, pero a diferencia de crear resultados de una misma clase (0 o 1 en caso de ser binario), crea valores continuos.</w:t>
      </w:r>
    </w:p>
    <w:p w14:paraId="0E1207C0" w14:textId="0ED563A2" w:rsidR="00B31916" w:rsidRPr="00A422C2" w:rsidRDefault="00B31916" w:rsidP="007C1BAE">
      <w:pPr>
        <w:pStyle w:val="Heading4"/>
      </w:pPr>
      <w:r w:rsidRPr="00A422C2">
        <w:t>Aprendizaje no supervisado</w:t>
      </w:r>
    </w:p>
    <w:p w14:paraId="4D9A33AE" w14:textId="47E851CE" w:rsidR="00B31916" w:rsidRPr="00A422C2" w:rsidRDefault="00E76BC7" w:rsidP="00201BCE">
      <w:pPr>
        <w:rPr>
          <w:lang w:val="es-ES" w:eastAsia="es-ES"/>
        </w:rPr>
      </w:pPr>
      <w:r w:rsidRPr="00A422C2">
        <w:rPr>
          <w:lang w:val="es-ES" w:eastAsia="es-ES"/>
        </w:rPr>
        <w:t xml:space="preserve">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w:t>
      </w:r>
      <w:r w:rsidR="00431B16">
        <w:rPr>
          <w:lang w:val="es-ES" w:eastAsia="es-ES"/>
        </w:rPr>
        <w:t xml:space="preserve">o grupos </w:t>
      </w:r>
      <w:r w:rsidRPr="00A422C2">
        <w:rPr>
          <w:lang w:val="es-ES" w:eastAsia="es-ES"/>
        </w:rPr>
        <w:t>entre ellos, y cambiando en base a los conocimientos internos.</w:t>
      </w:r>
    </w:p>
    <w:p w14:paraId="5D09C3AB" w14:textId="16F83DEA" w:rsidR="00CB4FE8" w:rsidRPr="00A422C2" w:rsidRDefault="00182381" w:rsidP="00201BCE">
      <w:pPr>
        <w:rPr>
          <w:lang w:val="es-ES" w:eastAsia="es-ES"/>
        </w:rPr>
      </w:pPr>
      <w:r>
        <w:rPr>
          <w:lang w:val="es-ES" w:eastAsia="es-ES"/>
        </w:rPr>
        <w:t>El aprendizaje no supervisado incluye</w:t>
      </w:r>
      <w:r w:rsidR="00E76BC7" w:rsidRPr="00A422C2">
        <w:rPr>
          <w:lang w:val="es-ES" w:eastAsia="es-ES"/>
        </w:rPr>
        <w:t xml:space="preserve"> </w:t>
      </w:r>
      <w:r>
        <w:rPr>
          <w:lang w:val="es-ES" w:eastAsia="es-ES"/>
        </w:rPr>
        <w:t>varias</w:t>
      </w:r>
      <w:r w:rsidR="00E76BC7" w:rsidRPr="00A422C2">
        <w:rPr>
          <w:lang w:val="es-ES" w:eastAsia="es-ES"/>
        </w:rPr>
        <w:t xml:space="preserve">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EE2F0C">
        <w:rPr>
          <w:lang w:val="es-ES" w:eastAsia="es-ES"/>
        </w:rPr>
        <w:instrText xml:space="preserve"> ADDIN ZOTERO_ITEM CSL_CITATION {"citationID":"5DNCTYjs","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EE2F0C">
        <w:rPr>
          <w:rFonts w:ascii="Calibri" w:hAnsi="Calibri" w:cs="Calibri"/>
          <w:lang w:val="es-ES"/>
        </w:rPr>
        <w:t>[41]</w:t>
      </w:r>
      <w:r w:rsidR="00A91293" w:rsidRPr="00A422C2">
        <w:rPr>
          <w:lang w:val="es-ES" w:eastAsia="es-ES"/>
        </w:rPr>
        <w:fldChar w:fldCharType="end"/>
      </w:r>
      <w:r w:rsidR="009D0E38">
        <w:rPr>
          <w:lang w:val="es-ES" w:eastAsia="es-ES"/>
        </w:rPr>
        <w:t>.</w:t>
      </w:r>
    </w:p>
    <w:p w14:paraId="22E7EF9F" w14:textId="11065F3C" w:rsidR="00E76BC7" w:rsidRDefault="005635E7" w:rsidP="00201BCE">
      <w:pPr>
        <w:rPr>
          <w:lang w:val="es-ES" w:eastAsia="es-ES"/>
        </w:rPr>
      </w:pPr>
      <w:r w:rsidRPr="00A422C2">
        <w:rPr>
          <w:lang w:val="es-ES" w:eastAsia="es-ES"/>
        </w:rPr>
        <w:t xml:space="preserve">En la </w:t>
      </w:r>
      <w:r w:rsidR="00DA2CE6">
        <w:rPr>
          <w:lang w:val="es-ES" w:eastAsia="es-ES"/>
        </w:rPr>
        <w:fldChar w:fldCharType="begin"/>
      </w:r>
      <w:r w:rsidR="00DA2CE6">
        <w:rPr>
          <w:lang w:val="es-ES" w:eastAsia="es-ES"/>
        </w:rPr>
        <w:instrText xml:space="preserve"> REF _Ref61909904 \h </w:instrText>
      </w:r>
      <w:r w:rsidR="00DA2CE6">
        <w:rPr>
          <w:lang w:val="es-ES" w:eastAsia="es-ES"/>
        </w:rPr>
      </w:r>
      <w:r w:rsidR="00DA2CE6">
        <w:rPr>
          <w:lang w:val="es-ES" w:eastAsia="es-ES"/>
        </w:rPr>
        <w:fldChar w:fldCharType="separate"/>
      </w:r>
      <w:r w:rsidR="00771A69" w:rsidRPr="00DA2CE6">
        <w:rPr>
          <w:lang w:val="es-ES"/>
        </w:rPr>
        <w:t xml:space="preserve">Figura </w:t>
      </w:r>
      <w:r w:rsidR="00771A69">
        <w:rPr>
          <w:noProof/>
          <w:lang w:val="es-ES"/>
        </w:rPr>
        <w:t>8</w:t>
      </w:r>
      <w:r w:rsidR="00DA2CE6">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733FB919" w14:textId="77777777" w:rsidR="00DA2CE6" w:rsidRDefault="00DA2CE6" w:rsidP="00DA2CE6">
      <w:pPr>
        <w:keepNext/>
        <w:ind w:firstLine="0"/>
        <w:jc w:val="center"/>
      </w:pPr>
      <w:r>
        <w:rPr>
          <w:noProof/>
          <w:lang w:val="es-ES" w:eastAsia="es-ES"/>
        </w:rPr>
        <w:lastRenderedPageBreak/>
        <w:drawing>
          <wp:inline distT="0" distB="0" distL="0" distR="0" wp14:anchorId="265ACB9B" wp14:editId="238C3587">
            <wp:extent cx="3856566" cy="1152433"/>
            <wp:effectExtent l="0" t="0" r="4445" b="381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894181" cy="1163673"/>
                    </a:xfrm>
                    <a:prstGeom prst="rect">
                      <a:avLst/>
                    </a:prstGeom>
                  </pic:spPr>
                </pic:pic>
              </a:graphicData>
            </a:graphic>
          </wp:inline>
        </w:drawing>
      </w:r>
    </w:p>
    <w:p w14:paraId="6B9C82E0" w14:textId="375D402E" w:rsidR="00DA2CE6" w:rsidRPr="00A422C2" w:rsidRDefault="00DA2CE6" w:rsidP="00DA2CE6">
      <w:pPr>
        <w:pStyle w:val="Caption"/>
        <w:ind w:firstLine="0"/>
        <w:jc w:val="center"/>
        <w:rPr>
          <w:lang w:val="es-ES" w:eastAsia="es-ES"/>
        </w:rPr>
      </w:pPr>
      <w:bookmarkStart w:id="50" w:name="_Ref61909904"/>
      <w:bookmarkStart w:id="51" w:name="_Toc73693301"/>
      <w:r w:rsidRPr="00DA2CE6">
        <w:rPr>
          <w:lang w:val="es-ES"/>
        </w:rPr>
        <w:t xml:space="preserve">Figura </w:t>
      </w:r>
      <w:r>
        <w:fldChar w:fldCharType="begin"/>
      </w:r>
      <w:r w:rsidRPr="00DA2CE6">
        <w:rPr>
          <w:lang w:val="es-ES"/>
        </w:rPr>
        <w:instrText xml:space="preserve"> SEQ Figura \* ARABIC </w:instrText>
      </w:r>
      <w:r>
        <w:fldChar w:fldCharType="separate"/>
      </w:r>
      <w:r w:rsidR="00771A69">
        <w:rPr>
          <w:noProof/>
          <w:lang w:val="es-ES"/>
        </w:rPr>
        <w:t>8</w:t>
      </w:r>
      <w:r>
        <w:fldChar w:fldCharType="end"/>
      </w:r>
      <w:bookmarkEnd w:id="50"/>
      <w:r w:rsidRPr="00DA2CE6">
        <w:rPr>
          <w:lang w:val="es-ES"/>
        </w:rPr>
        <w:t xml:space="preserve">. Ejemplo de aprendizaje no supervisado. Figura traducida de </w:t>
      </w:r>
      <w:r>
        <w:fldChar w:fldCharType="begin"/>
      </w:r>
      <w:r w:rsidR="00EE2F0C">
        <w:rPr>
          <w:lang w:val="es-ES"/>
        </w:rPr>
        <w:instrText xml:space="preserve"> ADDIN ZOTERO_ITEM CSL_CITATION {"citationID":"KMP926O7","properties":{"formattedCitation":"[41]","plainCitation":"[41]","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fldChar w:fldCharType="separate"/>
      </w:r>
      <w:r w:rsidR="00EE2F0C">
        <w:rPr>
          <w:rFonts w:ascii="Calibri" w:hAnsi="Calibri" w:cs="Calibri"/>
          <w:lang w:val="es-ES"/>
        </w:rPr>
        <w:t>[41]</w:t>
      </w:r>
      <w:r>
        <w:fldChar w:fldCharType="end"/>
      </w:r>
      <w:r w:rsidRPr="00DA2CE6">
        <w:rPr>
          <w:lang w:val="es-ES"/>
        </w:rPr>
        <w:t>.</w:t>
      </w:r>
      <w:bookmarkEnd w:id="51"/>
    </w:p>
    <w:p w14:paraId="375EDA5E" w14:textId="6B1BFE46" w:rsidR="0060496A" w:rsidRDefault="0060496A" w:rsidP="0060496A">
      <w:pPr>
        <w:rPr>
          <w:lang w:val="es-ES" w:eastAsia="es-ES"/>
        </w:rPr>
      </w:pPr>
      <w:r>
        <w:rPr>
          <w:lang w:val="es-ES" w:eastAsia="es-ES"/>
        </w:rPr>
        <w:t xml:space="preserve">Los </w:t>
      </w:r>
      <w:r w:rsidRPr="00A422C2">
        <w:rPr>
          <w:lang w:val="es-ES" w:eastAsia="es-ES"/>
        </w:rPr>
        <w:t>algoritmos de aprendizaje no supervisado pueden dividirse en dos grupos.</w:t>
      </w:r>
    </w:p>
    <w:p w14:paraId="5D669882" w14:textId="721462EF" w:rsidR="00AA41DC" w:rsidRPr="00A422C2" w:rsidRDefault="00AA41DC" w:rsidP="00AA41DC">
      <w:pPr>
        <w:pStyle w:val="ListParagraph"/>
        <w:numPr>
          <w:ilvl w:val="0"/>
          <w:numId w:val="7"/>
        </w:numPr>
        <w:rPr>
          <w:lang w:val="es-ES" w:eastAsia="es-ES"/>
        </w:rPr>
      </w:pPr>
      <w:proofErr w:type="spellStart"/>
      <w:r>
        <w:rPr>
          <w:i/>
          <w:iCs/>
          <w:lang w:val="es-ES" w:eastAsia="es-ES"/>
        </w:rPr>
        <w:t>Clustering</w:t>
      </w:r>
      <w:proofErr w:type="spellEnd"/>
      <w:r w:rsidRPr="00AA41DC">
        <w:rPr>
          <w:lang w:val="es-ES" w:eastAsia="es-ES"/>
        </w:rPr>
        <w:t xml:space="preserve">: </w:t>
      </w:r>
      <w:r w:rsidRPr="00A422C2">
        <w:rPr>
          <w:lang w:val="es-ES" w:eastAsia="es-ES"/>
        </w:rPr>
        <w:t xml:space="preserve">Un problema de </w:t>
      </w:r>
      <w:proofErr w:type="spellStart"/>
      <w:r w:rsidRPr="00A422C2">
        <w:rPr>
          <w:i/>
          <w:iCs/>
          <w:lang w:val="es-ES" w:eastAsia="es-ES"/>
        </w:rPr>
        <w:t>cluster</w:t>
      </w:r>
      <w:r w:rsidRPr="00007986">
        <w:rPr>
          <w:i/>
          <w:iCs/>
          <w:lang w:val="es-ES" w:eastAsia="es-ES"/>
        </w:rPr>
        <w:t>ing</w:t>
      </w:r>
      <w:proofErr w:type="spellEnd"/>
      <w:r w:rsidRPr="00A422C2">
        <w:rPr>
          <w:lang w:val="es-ES" w:eastAsia="es-ES"/>
        </w:rPr>
        <w:t xml:space="preserve"> se presenta cuando se quiere descubrir las</w:t>
      </w:r>
      <w:r>
        <w:rPr>
          <w:lang w:val="es-ES" w:eastAsia="es-ES"/>
        </w:rPr>
        <w:t xml:space="preserve"> </w:t>
      </w:r>
      <w:r w:rsidR="00567599" w:rsidRPr="00A422C2">
        <w:rPr>
          <w:lang w:val="es-ES" w:eastAsia="es-ES"/>
        </w:rPr>
        <w:t>agrupaciones</w:t>
      </w:r>
      <w:r w:rsidRPr="00A422C2">
        <w:rPr>
          <w:lang w:val="es-ES" w:eastAsia="es-ES"/>
        </w:rPr>
        <w:t xml:space="preserve"> inherentes de los datos.</w:t>
      </w:r>
    </w:p>
    <w:p w14:paraId="16F3176A" w14:textId="33AF1174" w:rsidR="00AA41DC" w:rsidRDefault="00AA41DC" w:rsidP="00AA41DC">
      <w:pPr>
        <w:pStyle w:val="ListParagraph"/>
        <w:numPr>
          <w:ilvl w:val="0"/>
          <w:numId w:val="7"/>
        </w:numPr>
        <w:rPr>
          <w:lang w:val="es-ES" w:eastAsia="es-ES"/>
        </w:rPr>
      </w:pPr>
      <w:r w:rsidRPr="00AA41DC">
        <w:rPr>
          <w:i/>
          <w:iCs/>
          <w:lang w:val="es-ES" w:eastAsia="es-ES"/>
        </w:rPr>
        <w:t>Aso</w:t>
      </w:r>
      <w:r w:rsidR="00007986">
        <w:rPr>
          <w:i/>
          <w:iCs/>
          <w:lang w:val="es-ES" w:eastAsia="es-ES"/>
        </w:rPr>
        <w:t>c</w:t>
      </w:r>
      <w:r w:rsidRPr="00AA41DC">
        <w:rPr>
          <w:i/>
          <w:iCs/>
          <w:lang w:val="es-ES" w:eastAsia="es-ES"/>
        </w:rPr>
        <w:t>iación</w:t>
      </w:r>
      <w:r>
        <w:rPr>
          <w:lang w:val="es-ES" w:eastAsia="es-ES"/>
        </w:rPr>
        <w:t xml:space="preserve">: </w:t>
      </w:r>
      <w:r w:rsidRPr="00A422C2">
        <w:rPr>
          <w:lang w:val="es-ES" w:eastAsia="es-ES"/>
        </w:rPr>
        <w:t>Un problema de aprendizaje de reglas de asociación es cuando se quiere descubrir reglas que describan grandes porciones de los datos. Por ejemplo, una regla de asociación puede ser que las personas que compran X también tienden a comprar Y.</w:t>
      </w:r>
    </w:p>
    <w:p w14:paraId="415F7291" w14:textId="261F1008" w:rsidR="00A738A3" w:rsidRPr="00A422C2" w:rsidRDefault="00A738A3" w:rsidP="00201BCE">
      <w:pPr>
        <w:rPr>
          <w:lang w:val="es-ES" w:eastAsia="es-ES"/>
        </w:rPr>
      </w:pPr>
      <w:r w:rsidRPr="00A422C2">
        <w:rPr>
          <w:lang w:val="es-ES" w:eastAsia="es-ES"/>
        </w:rPr>
        <w:t xml:space="preserve">Los algoritmos principales de </w:t>
      </w:r>
      <w:r w:rsidR="007E308D">
        <w:rPr>
          <w:lang w:val="es-ES" w:eastAsia="es-ES"/>
        </w:rPr>
        <w:t>aprendizaje no supervisado</w:t>
      </w:r>
      <w:r w:rsidR="0060496A">
        <w:rPr>
          <w:lang w:val="es-ES" w:eastAsia="es-ES"/>
        </w:rPr>
        <w:t xml:space="preserve"> pertenecientes a estos dos grupos</w:t>
      </w:r>
      <w:r w:rsidR="007E308D">
        <w:rPr>
          <w:lang w:val="es-ES" w:eastAsia="es-ES"/>
        </w:rPr>
        <w:t xml:space="preserve"> </w:t>
      </w:r>
      <w:r w:rsidRPr="00A422C2">
        <w:rPr>
          <w:lang w:val="es-ES" w:eastAsia="es-ES"/>
        </w:rPr>
        <w:t>se presentan a continuación.</w:t>
      </w:r>
    </w:p>
    <w:p w14:paraId="4C057BE8" w14:textId="557B0D15" w:rsidR="00A738A3" w:rsidRPr="00A422C2" w:rsidRDefault="00A738A3" w:rsidP="00A738A3">
      <w:pPr>
        <w:pStyle w:val="ListParagraph"/>
        <w:numPr>
          <w:ilvl w:val="0"/>
          <w:numId w:val="7"/>
        </w:numPr>
        <w:rPr>
          <w:lang w:val="es-ES" w:eastAsia="es-ES"/>
        </w:rPr>
      </w:pPr>
      <w:r w:rsidRPr="00A422C2">
        <w:rPr>
          <w:i/>
          <w:iCs/>
          <w:lang w:val="es-ES" w:eastAsia="es-ES"/>
        </w:rPr>
        <w:t>K-</w:t>
      </w:r>
      <w:proofErr w:type="spellStart"/>
      <w:r w:rsidRPr="00A422C2">
        <w:rPr>
          <w:i/>
          <w:iCs/>
          <w:lang w:val="es-ES" w:eastAsia="es-ES"/>
        </w:rPr>
        <w:t>means</w:t>
      </w:r>
      <w:proofErr w:type="spellEnd"/>
      <w:r w:rsidRPr="00A422C2">
        <w:rPr>
          <w:i/>
          <w:iCs/>
          <w:lang w:val="es-ES" w:eastAsia="es-ES"/>
        </w:rPr>
        <w:t xml:space="preserve"> </w:t>
      </w:r>
      <w:proofErr w:type="spellStart"/>
      <w:r w:rsidRPr="00A422C2">
        <w:rPr>
          <w:i/>
          <w:iCs/>
          <w:lang w:val="es-ES" w:eastAsia="es-ES"/>
        </w:rPr>
        <w:t>clustering</w:t>
      </w:r>
      <w:proofErr w:type="spellEnd"/>
      <w:r w:rsidR="00D9705A" w:rsidRPr="00A422C2">
        <w:rPr>
          <w:lang w:val="es-ES" w:eastAsia="es-ES"/>
        </w:rPr>
        <w:t xml:space="preserve">: </w:t>
      </w:r>
      <w:r w:rsidR="00F33D53" w:rsidRPr="00A422C2">
        <w:rPr>
          <w:lang w:val="es-ES" w:eastAsia="es-ES"/>
        </w:rPr>
        <w:t>comienza con un primer grupo de centroides seleccionados al azar, que se utilizan como puntos de inicio para cada clúster, y luego realiza cálculos iterativos para optimizar las posiciones de los centroides, deteniéndose solo cuando los centroides se han estabilizado (agrupación exitosa) o se ha llegado al número máximo de iteraciones.</w:t>
      </w:r>
    </w:p>
    <w:p w14:paraId="2766747A" w14:textId="384E2B00" w:rsidR="00A738A3" w:rsidRPr="00A422C2" w:rsidRDefault="00C93960" w:rsidP="00A738A3">
      <w:pPr>
        <w:pStyle w:val="ListParagraph"/>
        <w:numPr>
          <w:ilvl w:val="0"/>
          <w:numId w:val="7"/>
        </w:numPr>
        <w:rPr>
          <w:lang w:val="es-ES" w:eastAsia="es-ES"/>
        </w:rPr>
      </w:pPr>
      <w:r w:rsidRPr="00A422C2">
        <w:rPr>
          <w:i/>
          <w:iCs/>
          <w:lang w:val="es-ES" w:eastAsia="es-ES"/>
        </w:rPr>
        <w:t xml:space="preserve">Principal </w:t>
      </w:r>
      <w:proofErr w:type="spellStart"/>
      <w:r w:rsidRPr="00A422C2">
        <w:rPr>
          <w:i/>
          <w:iCs/>
          <w:lang w:val="es-ES" w:eastAsia="es-ES"/>
        </w:rPr>
        <w:t>Component</w:t>
      </w:r>
      <w:proofErr w:type="spellEnd"/>
      <w:r w:rsidRPr="00A422C2">
        <w:rPr>
          <w:i/>
          <w:iCs/>
          <w:lang w:val="es-ES" w:eastAsia="es-ES"/>
        </w:rPr>
        <w:t xml:space="preserve"> </w:t>
      </w:r>
      <w:proofErr w:type="spellStart"/>
      <w:r w:rsidRPr="00A422C2">
        <w:rPr>
          <w:i/>
          <w:iCs/>
          <w:lang w:val="es-ES" w:eastAsia="es-ES"/>
        </w:rPr>
        <w:t>Analysis</w:t>
      </w:r>
      <w:proofErr w:type="spellEnd"/>
      <w:r w:rsidR="004229E7">
        <w:rPr>
          <w:lang w:val="es-ES" w:eastAsia="es-ES"/>
        </w:rPr>
        <w:t xml:space="preserve"> (PCA</w:t>
      </w:r>
      <w:r w:rsidR="004229E7">
        <w:rPr>
          <w:lang w:val="es-ES" w:eastAsia="es-ES"/>
        </w:rPr>
        <w:fldChar w:fldCharType="begin"/>
      </w:r>
      <w:r w:rsidR="004229E7" w:rsidRPr="004229E7">
        <w:rPr>
          <w:lang w:val="es-ES"/>
        </w:rPr>
        <w:instrText xml:space="preserve"> XE "</w:instrText>
      </w:r>
      <w:r w:rsidR="004229E7" w:rsidRPr="00CC7AF6">
        <w:rPr>
          <w:lang w:val="es-ES" w:eastAsia="es-ES"/>
        </w:rPr>
        <w:instrText>PCA</w:instrText>
      </w:r>
      <w:r w:rsidR="004229E7" w:rsidRPr="004229E7">
        <w:rPr>
          <w:lang w:val="es-ES"/>
        </w:rPr>
        <w:instrText>" \t "</w:instrText>
      </w:r>
      <w:r w:rsidR="004229E7" w:rsidRPr="004229E7">
        <w:rPr>
          <w:rFonts w:cstheme="minorHAnsi"/>
          <w:i/>
          <w:lang w:val="es-ES"/>
        </w:rPr>
        <w:instrText>Principal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 xml:space="preserve">: </w:t>
      </w:r>
      <w:r w:rsidR="00EC77FA" w:rsidRPr="00A422C2">
        <w:rPr>
          <w:lang w:val="es-ES" w:eastAsia="es-ES"/>
        </w:rPr>
        <w:t xml:space="preserve">técnica utilizada para reducir la </w:t>
      </w:r>
      <w:proofErr w:type="spellStart"/>
      <w:r w:rsidR="00EC77FA" w:rsidRPr="00A422C2">
        <w:rPr>
          <w:lang w:val="es-ES" w:eastAsia="es-ES"/>
        </w:rPr>
        <w:t>dimensionalidad</w:t>
      </w:r>
      <w:proofErr w:type="spellEnd"/>
      <w:r w:rsidR="00EC77FA" w:rsidRPr="00A422C2">
        <w:rPr>
          <w:lang w:val="es-ES" w:eastAsia="es-ES"/>
        </w:rPr>
        <w:t xml:space="preserve"> de los conjuntos de datos de alta dimensión, conservando la estructura original y las relaciones inherentes al conjunto de datos original.</w:t>
      </w:r>
    </w:p>
    <w:p w14:paraId="4D4554A9" w14:textId="559A33E2" w:rsidR="00E40A8E" w:rsidRPr="00A422C2" w:rsidRDefault="00A738A3" w:rsidP="00E40A8E">
      <w:pPr>
        <w:pStyle w:val="ListParagraph"/>
        <w:numPr>
          <w:ilvl w:val="0"/>
          <w:numId w:val="7"/>
        </w:numPr>
        <w:rPr>
          <w:lang w:val="es-ES" w:eastAsia="es-ES"/>
        </w:rPr>
      </w:pPr>
      <w:proofErr w:type="spellStart"/>
      <w:r w:rsidRPr="00A422C2">
        <w:rPr>
          <w:i/>
          <w:iCs/>
          <w:lang w:val="es-ES" w:eastAsia="es-ES"/>
        </w:rPr>
        <w:t>Independent</w:t>
      </w:r>
      <w:proofErr w:type="spellEnd"/>
      <w:r w:rsidRPr="00A422C2">
        <w:rPr>
          <w:i/>
          <w:iCs/>
          <w:lang w:val="es-ES" w:eastAsia="es-ES"/>
        </w:rPr>
        <w:t xml:space="preserve"> </w:t>
      </w:r>
      <w:proofErr w:type="spellStart"/>
      <w:r w:rsidRPr="00A422C2">
        <w:rPr>
          <w:i/>
          <w:iCs/>
          <w:lang w:val="es-ES" w:eastAsia="es-ES"/>
        </w:rPr>
        <w:t>Component</w:t>
      </w:r>
      <w:proofErr w:type="spellEnd"/>
      <w:r w:rsidRPr="00A422C2">
        <w:rPr>
          <w:i/>
          <w:iCs/>
          <w:lang w:val="es-ES" w:eastAsia="es-ES"/>
        </w:rPr>
        <w:t xml:space="preserve"> </w:t>
      </w:r>
      <w:proofErr w:type="spellStart"/>
      <w:r w:rsidRPr="00A422C2">
        <w:rPr>
          <w:i/>
          <w:iCs/>
          <w:lang w:val="es-ES" w:eastAsia="es-ES"/>
        </w:rPr>
        <w:t>Analysis</w:t>
      </w:r>
      <w:proofErr w:type="spellEnd"/>
      <w:r w:rsidR="004229E7">
        <w:rPr>
          <w:lang w:val="es-ES" w:eastAsia="es-ES"/>
        </w:rPr>
        <w:t xml:space="preserve"> (ICA</w:t>
      </w:r>
      <w:r w:rsidR="004229E7">
        <w:rPr>
          <w:lang w:val="es-ES" w:eastAsia="es-ES"/>
        </w:rPr>
        <w:fldChar w:fldCharType="begin"/>
      </w:r>
      <w:r w:rsidR="004229E7" w:rsidRPr="004229E7">
        <w:rPr>
          <w:lang w:val="es-ES"/>
        </w:rPr>
        <w:instrText xml:space="preserve"> XE "</w:instrText>
      </w:r>
      <w:r w:rsidR="004229E7" w:rsidRPr="002F02FD">
        <w:rPr>
          <w:lang w:val="es-ES" w:eastAsia="es-ES"/>
        </w:rPr>
        <w:instrText>ICA</w:instrText>
      </w:r>
      <w:r w:rsidR="004229E7" w:rsidRPr="004229E7">
        <w:rPr>
          <w:lang w:val="es-ES"/>
        </w:rPr>
        <w:instrText>" \t "</w:instrText>
      </w:r>
      <w:r w:rsidR="004229E7" w:rsidRPr="004229E7">
        <w:rPr>
          <w:i/>
          <w:iCs/>
          <w:lang w:val="es-ES"/>
        </w:rPr>
        <w:instrText>Independent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37C39B90" w14:textId="1D36119E" w:rsidR="00C00339" w:rsidRPr="00B01041" w:rsidRDefault="001D7878" w:rsidP="00B01041">
      <w:pPr>
        <w:pStyle w:val="ListParagraph"/>
        <w:numPr>
          <w:ilvl w:val="0"/>
          <w:numId w:val="7"/>
        </w:numPr>
        <w:rPr>
          <w:lang w:val="es-ES" w:eastAsia="es-ES"/>
        </w:rPr>
      </w:pPr>
      <w:proofErr w:type="spellStart"/>
      <w:r>
        <w:rPr>
          <w:lang w:val="es-ES" w:eastAsia="es-ES"/>
        </w:rPr>
        <w:t>Self-organizing</w:t>
      </w:r>
      <w:proofErr w:type="spellEnd"/>
      <w:r>
        <w:rPr>
          <w:lang w:val="es-ES" w:eastAsia="es-ES"/>
        </w:rPr>
        <w:t xml:space="preserve"> </w:t>
      </w:r>
      <w:proofErr w:type="spellStart"/>
      <w:r>
        <w:rPr>
          <w:lang w:val="es-ES" w:eastAsia="es-ES"/>
        </w:rPr>
        <w:t>Map</w:t>
      </w:r>
      <w:proofErr w:type="spellEnd"/>
      <w:r>
        <w:rPr>
          <w:lang w:val="es-ES" w:eastAsia="es-ES"/>
        </w:rPr>
        <w:t xml:space="preserve"> (SOM</w:t>
      </w:r>
      <w:r>
        <w:rPr>
          <w:lang w:val="es-ES" w:eastAsia="es-ES"/>
        </w:rPr>
        <w:fldChar w:fldCharType="begin"/>
      </w:r>
      <w:r w:rsidRPr="004229E7">
        <w:rPr>
          <w:lang w:val="es-ES"/>
        </w:rPr>
        <w:instrText xml:space="preserve"> XE "</w:instrText>
      </w:r>
      <w:r>
        <w:rPr>
          <w:lang w:val="es-ES" w:eastAsia="es-ES"/>
        </w:rPr>
        <w:instrText>SOM</w:instrText>
      </w:r>
      <w:r w:rsidRPr="004229E7">
        <w:rPr>
          <w:lang w:val="es-ES"/>
        </w:rPr>
        <w:instrText>" \t "</w:instrText>
      </w:r>
      <w:r>
        <w:rPr>
          <w:i/>
          <w:iCs/>
          <w:lang w:val="es-ES"/>
        </w:rPr>
        <w:instrText>Self-organizing Map</w:instrText>
      </w:r>
      <w:r w:rsidRPr="004229E7">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Pr>
          <w:lang w:val="es-ES" w:eastAsia="es-ES"/>
        </w:rPr>
        <w:t>)</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proofErr w:type="spellStart"/>
      <w:r w:rsidR="00CF625C" w:rsidRPr="00A422C2">
        <w:rPr>
          <w:lang w:val="es-ES" w:eastAsia="es-ES"/>
        </w:rPr>
        <w:t>autoorganizados</w:t>
      </w:r>
      <w:proofErr w:type="spellEnd"/>
      <w:r w:rsidR="00F03A21">
        <w:rPr>
          <w:lang w:val="es-ES" w:eastAsia="es-ES"/>
        </w:rPr>
        <w:t xml:space="preserve"> y </w:t>
      </w:r>
      <w:r w:rsidR="00644643" w:rsidRPr="00A422C2">
        <w:rPr>
          <w:lang w:val="es-ES" w:eastAsia="es-ES"/>
        </w:rPr>
        <w:t>se trata de mapas computacionales topográficos de inspiración biológica que aprenden mediante la auto-organización de sus neuronas</w:t>
      </w:r>
      <w:r w:rsidR="0088512F" w:rsidRPr="00A422C2">
        <w:rPr>
          <w:lang w:val="es-ES" w:eastAsia="es-ES"/>
        </w:rPr>
        <w:t xml:space="preserve"> </w:t>
      </w:r>
      <w:r w:rsidR="0088512F" w:rsidRPr="00A422C2">
        <w:rPr>
          <w:lang w:val="es-ES" w:eastAsia="es-ES"/>
        </w:rPr>
        <w:fldChar w:fldCharType="begin"/>
      </w:r>
      <w:r w:rsidR="00EE2F0C">
        <w:rPr>
          <w:lang w:val="es-ES" w:eastAsia="es-ES"/>
        </w:rPr>
        <w:instrText xml:space="preserve"> ADDIN ZOTERO_ITEM CSL_CITATION {"citationID":"nY8zDNg3","properties":{"formattedCitation":"[46]","plainCitation":"[46]","noteIndex":0},"citationItems":[{"id":109,"uris":["http://zotero.org/groups/2648216/items/XXEDAM97"],"uri":["http://zotero.org/groups/2648216/items/XXEDAM97"],"itemData":{"id":109,"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EE2F0C">
        <w:rPr>
          <w:rFonts w:ascii="Calibri" w:hAnsi="Calibri" w:cs="Calibri"/>
          <w:lang w:val="es-ES"/>
        </w:rPr>
        <w:t>[46]</w:t>
      </w:r>
      <w:r w:rsidR="0088512F" w:rsidRPr="00A422C2">
        <w:rPr>
          <w:lang w:val="es-ES" w:eastAsia="es-ES"/>
        </w:rPr>
        <w:fldChar w:fldCharType="end"/>
      </w:r>
      <w:r w:rsidR="00644643" w:rsidRPr="00A422C2">
        <w:rPr>
          <w:lang w:val="es-ES" w:eastAsia="es-ES"/>
        </w:rPr>
        <w:t>.</w:t>
      </w:r>
    </w:p>
    <w:p w14:paraId="5A0B21B3" w14:textId="107CEE3A" w:rsidR="0039146F" w:rsidRPr="0039146F" w:rsidRDefault="0039146F" w:rsidP="007C1BAE">
      <w:pPr>
        <w:pStyle w:val="Heading4"/>
      </w:pPr>
      <w:r>
        <w:t>Técnicas de D</w:t>
      </w:r>
      <w:r w:rsidR="00567599">
        <w:t>eep Learning</w:t>
      </w:r>
    </w:p>
    <w:p w14:paraId="567BC55B" w14:textId="5E8EFA6D" w:rsidR="0039146F" w:rsidRDefault="0039146F" w:rsidP="001B7C35">
      <w:pPr>
        <w:rPr>
          <w:lang w:val="es-ES" w:eastAsia="es-ES"/>
        </w:rPr>
      </w:pPr>
      <w:r>
        <w:rPr>
          <w:lang w:val="es-ES" w:eastAsia="es-ES"/>
        </w:rPr>
        <w:t xml:space="preserve">El </w:t>
      </w:r>
      <w:r w:rsidR="001B7C35">
        <w:rPr>
          <w:lang w:val="es-ES" w:eastAsia="es-ES"/>
        </w:rPr>
        <w:t xml:space="preserve">DL es una forma de aprendizaje automático que permite a los ordenadores aprender de la experiencia y entender el mundo en términos de una jerarquía de conceptos. Dado que el ordenador reúne conocimientos a partir de la experiencia, no es necesario que un operador humano especifique formalmente todos los conocimientos que necesita el ordenador. La jerarquía de conceptos permite al ordenador aprender conceptos complicados construyéndolos a partir de otros más simples. Estas jerarquías tienen varias capas de profundidad </w:t>
      </w:r>
      <w:r w:rsidR="001B7C35">
        <w:rPr>
          <w:lang w:val="es-ES" w:eastAsia="es-ES"/>
        </w:rPr>
        <w:fldChar w:fldCharType="begin"/>
      </w:r>
      <w:r w:rsidR="00EE2F0C">
        <w:rPr>
          <w:lang w:val="es-ES" w:eastAsia="es-ES"/>
        </w:rPr>
        <w:instrText xml:space="preserve"> ADDIN ZOTERO_ITEM CSL_CITATION {"citationID":"khML28gj","properties":{"formattedCitation":"[47]","plainCitation":"[47]","noteIndex":0},"citationItems":[{"id":238,"uris":["http://zotero.org/groups/2648216/items/NRD59NDJ"],"uri":["http://zotero.org/groups/2648216/items/NRD59NDJ"],"itemData":{"id":238,"type":"article-journal","container-title":"Healthcare Informatics Research","DOI":"10.4258/hir.2016.22.4.351","ISSN":"2093-3681, 2093-369X","issue":"4","journalAbbreviation":"Healthc Inform Res","language":"en","page":"351","source":"DOI.org (Crossref)","title":"Book Review: Deep Learning","title-short":"Book Review","volume":"22","author":[{"family":"Kim","given":"Kwang Gi"}],"issued":{"date-parts":[["2016"]]}}}],"schema":"https://github.com/citation-style-language/schema/raw/master/csl-citation.json"} </w:instrText>
      </w:r>
      <w:r w:rsidR="001B7C35">
        <w:rPr>
          <w:lang w:val="es-ES" w:eastAsia="es-ES"/>
        </w:rPr>
        <w:fldChar w:fldCharType="separate"/>
      </w:r>
      <w:r w:rsidR="00EE2F0C">
        <w:rPr>
          <w:rFonts w:ascii="Calibri" w:hAnsi="Calibri" w:cs="Calibri"/>
          <w:lang w:val="es-ES"/>
        </w:rPr>
        <w:t>[47]</w:t>
      </w:r>
      <w:r w:rsidR="001B7C35">
        <w:rPr>
          <w:lang w:val="es-ES" w:eastAsia="es-ES"/>
        </w:rPr>
        <w:fldChar w:fldCharType="end"/>
      </w:r>
      <w:r w:rsidR="001B7C35">
        <w:rPr>
          <w:lang w:val="es-ES" w:eastAsia="es-ES"/>
        </w:rPr>
        <w:t>.</w:t>
      </w:r>
      <w:r w:rsidR="00B925E7">
        <w:rPr>
          <w:lang w:val="es-ES" w:eastAsia="es-ES"/>
        </w:rPr>
        <w:t xml:space="preserve"> Se refiere a ANN con varias capas.</w:t>
      </w:r>
    </w:p>
    <w:p w14:paraId="4218966E" w14:textId="3EA534E7" w:rsidR="000647C5" w:rsidRDefault="000647C5" w:rsidP="001B7C35">
      <w:pPr>
        <w:rPr>
          <w:lang w:val="es-ES" w:eastAsia="es-ES"/>
        </w:rPr>
      </w:pPr>
      <w:r>
        <w:rPr>
          <w:lang w:val="es-ES" w:eastAsia="es-ES"/>
        </w:rPr>
        <w:lastRenderedPageBreak/>
        <w:t xml:space="preserve">Unas de las redes neurales profundas más populares son las redes neuronales </w:t>
      </w:r>
      <w:proofErr w:type="spellStart"/>
      <w:r>
        <w:rPr>
          <w:lang w:val="es-ES" w:eastAsia="es-ES"/>
        </w:rPr>
        <w:t>convolucionales</w:t>
      </w:r>
      <w:proofErr w:type="spellEnd"/>
      <w:r>
        <w:rPr>
          <w:lang w:val="es-ES" w:eastAsia="es-ES"/>
        </w:rPr>
        <w:t xml:space="preserve"> </w:t>
      </w:r>
      <w:r w:rsidRPr="00A422C2">
        <w:rPr>
          <w:lang w:val="es-ES" w:eastAsia="es-ES"/>
        </w:rPr>
        <w:t>(CNN</w:t>
      </w:r>
      <w:r>
        <w:rPr>
          <w:lang w:val="es-ES" w:eastAsia="es-ES"/>
        </w:rPr>
        <w:fldChar w:fldCharType="begin"/>
      </w:r>
      <w:r w:rsidRPr="00E0719D">
        <w:rPr>
          <w:lang w:val="es-ES"/>
        </w:rPr>
        <w:instrText xml:space="preserve"> XE "</w:instrText>
      </w:r>
      <w:r w:rsidRPr="00575D00">
        <w:rPr>
          <w:lang w:val="es-ES" w:eastAsia="es-ES"/>
        </w:rPr>
        <w:instrText>CNN</w:instrText>
      </w:r>
      <w:r w:rsidRPr="00E0719D">
        <w:rPr>
          <w:lang w:val="es-ES"/>
        </w:rPr>
        <w:instrText>" \t "</w:instrText>
      </w:r>
      <w:r w:rsidRPr="00E0719D">
        <w:rPr>
          <w:rFonts w:cstheme="minorHAnsi"/>
          <w:i/>
          <w:lang w:val="es-ES"/>
        </w:rPr>
        <w:instrText>Redes neuronales convolucionales</w:instrText>
      </w:r>
      <w:r w:rsidRPr="00E0719D">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Pr>
          <w:lang w:val="es-ES" w:eastAsia="es-ES"/>
        </w:rPr>
        <w:t>. La</w:t>
      </w:r>
      <w:r w:rsidR="00B925E7">
        <w:rPr>
          <w:lang w:val="es-ES" w:eastAsia="es-ES"/>
        </w:rPr>
        <w:t>s</w:t>
      </w:r>
      <w:r>
        <w:rPr>
          <w:lang w:val="es-ES" w:eastAsia="es-ES"/>
        </w:rPr>
        <w:t xml:space="preserve"> CNN tiene</w:t>
      </w:r>
      <w:r w:rsidR="00B925E7">
        <w:rPr>
          <w:lang w:val="es-ES" w:eastAsia="es-ES"/>
        </w:rPr>
        <w:t>n</w:t>
      </w:r>
      <w:r>
        <w:rPr>
          <w:lang w:val="es-ES" w:eastAsia="es-ES"/>
        </w:rPr>
        <w:t xml:space="preserve"> un excelente </w:t>
      </w:r>
      <w:r w:rsidR="00B925E7">
        <w:rPr>
          <w:lang w:val="es-ES" w:eastAsia="es-ES"/>
        </w:rPr>
        <w:t xml:space="preserve">rendimiento en problemas de ML, especialmente en las aplicaciones que tratan con datos de imágenes, visión por ordenador y en el procesamiento del lenguaje natural. El aspecto más beneficioso de las CNN es la reducción del número de parámetros en las ANN </w:t>
      </w:r>
      <w:r w:rsidR="00B925E7">
        <w:rPr>
          <w:lang w:val="es-ES" w:eastAsia="es-ES"/>
        </w:rPr>
        <w:fldChar w:fldCharType="begin"/>
      </w:r>
      <w:r w:rsidR="00EE2F0C">
        <w:rPr>
          <w:lang w:val="es-ES" w:eastAsia="es-ES"/>
        </w:rPr>
        <w:instrText xml:space="preserve"> ADDIN ZOTERO_ITEM CSL_CITATION {"citationID":"bZycATN6","properties":{"formattedCitation":"[48]","plainCitation":"[48]","noteIndex":0},"citationItems":[{"id":256,"uris":["http://zotero.org/groups/2648216/items/LCR7PDU5"],"uri":["http://zotero.org/groups/2648216/items/LCR7PDU5"],"itemData":{"id":256,"type":"paper-conference","abstrac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container-title":"2017 International Conference on Engineering and Technology (ICET)","DOI":"10.1109/ICEngTechnol.2017.8308186","event":"2017 International Conference on Engineering and Technology (ICET)","page":"1-6","source":"IEEE Xplore","title":"Understanding of a convolutional neural network","author":[{"family":"Albawi","given":"S."},{"family":"Mohammed","given":"T. A."},{"family":"Al-Zawi","given":"S."}],"issued":{"date-parts":[["2017",8]]}}}],"schema":"https://github.com/citation-style-language/schema/raw/master/csl-citation.json"} </w:instrText>
      </w:r>
      <w:r w:rsidR="00B925E7">
        <w:rPr>
          <w:lang w:val="es-ES" w:eastAsia="es-ES"/>
        </w:rPr>
        <w:fldChar w:fldCharType="separate"/>
      </w:r>
      <w:r w:rsidR="00EE2F0C">
        <w:rPr>
          <w:rFonts w:ascii="Calibri" w:hAnsi="Calibri" w:cs="Calibri"/>
          <w:lang w:val="es-ES"/>
        </w:rPr>
        <w:t>[48]</w:t>
      </w:r>
      <w:r w:rsidR="00B925E7">
        <w:rPr>
          <w:lang w:val="es-ES" w:eastAsia="es-ES"/>
        </w:rPr>
        <w:fldChar w:fldCharType="end"/>
      </w:r>
      <w:r w:rsidR="00B925E7">
        <w:rPr>
          <w:lang w:val="es-ES" w:eastAsia="es-ES"/>
        </w:rPr>
        <w:t>.</w:t>
      </w:r>
    </w:p>
    <w:p w14:paraId="48A4368B" w14:textId="11AA51EB" w:rsidR="00226E56" w:rsidRDefault="00226E56" w:rsidP="001B7C35">
      <w:pPr>
        <w:rPr>
          <w:lang w:val="es-ES" w:eastAsia="es-ES"/>
        </w:rPr>
      </w:pPr>
      <w:r>
        <w:rPr>
          <w:lang w:val="es-ES" w:eastAsia="es-ES"/>
        </w:rPr>
        <w:t xml:space="preserve">Las CNN se componen de tres tipos de capas principales: capas </w:t>
      </w:r>
      <w:proofErr w:type="spellStart"/>
      <w:r>
        <w:rPr>
          <w:lang w:val="es-ES" w:eastAsia="es-ES"/>
        </w:rPr>
        <w:t>convolucionales</w:t>
      </w:r>
      <w:proofErr w:type="spellEnd"/>
      <w:r>
        <w:rPr>
          <w:lang w:val="es-ES" w:eastAsia="es-ES"/>
        </w:rPr>
        <w:t>, capas de agrupación y capas totalmente conectadas. La unión de estas capas forma una arquitectura de CNN</w:t>
      </w:r>
      <w:r w:rsidR="003A2367">
        <w:rPr>
          <w:lang w:val="es-ES" w:eastAsia="es-ES"/>
        </w:rPr>
        <w:t xml:space="preserve"> como la de la </w:t>
      </w:r>
      <w:r w:rsidR="003A2367">
        <w:rPr>
          <w:lang w:val="es-ES" w:eastAsia="es-ES"/>
        </w:rPr>
        <w:fldChar w:fldCharType="begin"/>
      </w:r>
      <w:r w:rsidR="003A2367">
        <w:rPr>
          <w:lang w:val="es-ES" w:eastAsia="es-ES"/>
        </w:rPr>
        <w:instrText xml:space="preserve"> REF _Ref62235403 \h </w:instrText>
      </w:r>
      <w:r w:rsidR="003A2367">
        <w:rPr>
          <w:lang w:val="es-ES" w:eastAsia="es-ES"/>
        </w:rPr>
      </w:r>
      <w:r w:rsidR="003A2367">
        <w:rPr>
          <w:lang w:val="es-ES" w:eastAsia="es-ES"/>
        </w:rPr>
        <w:fldChar w:fldCharType="separate"/>
      </w:r>
      <w:r w:rsidR="00771A69" w:rsidRPr="003A2367">
        <w:rPr>
          <w:lang w:val="es-ES"/>
        </w:rPr>
        <w:t xml:space="preserve">Figura </w:t>
      </w:r>
      <w:r w:rsidR="00771A69">
        <w:rPr>
          <w:noProof/>
          <w:lang w:val="es-ES"/>
        </w:rPr>
        <w:t>9</w:t>
      </w:r>
      <w:r w:rsidR="003A2367">
        <w:rPr>
          <w:lang w:val="es-ES" w:eastAsia="es-ES"/>
        </w:rPr>
        <w:fldChar w:fldCharType="end"/>
      </w:r>
      <w:r>
        <w:rPr>
          <w:lang w:val="es-ES" w:eastAsia="es-ES"/>
        </w:rPr>
        <w:t>.</w:t>
      </w:r>
    </w:p>
    <w:p w14:paraId="02A93396" w14:textId="77777777" w:rsidR="003A2367" w:rsidRDefault="003A2367" w:rsidP="003A2367">
      <w:pPr>
        <w:keepNext/>
        <w:ind w:firstLine="0"/>
        <w:jc w:val="center"/>
      </w:pPr>
      <w:r>
        <w:rPr>
          <w:noProof/>
        </w:rPr>
        <w:drawing>
          <wp:inline distT="0" distB="0" distL="0" distR="0" wp14:anchorId="4F32210C" wp14:editId="79DC5D29">
            <wp:extent cx="2727728" cy="1474203"/>
            <wp:effectExtent l="0" t="0" r="3175"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24386" cy="1526442"/>
                    </a:xfrm>
                    <a:prstGeom prst="rect">
                      <a:avLst/>
                    </a:prstGeom>
                  </pic:spPr>
                </pic:pic>
              </a:graphicData>
            </a:graphic>
          </wp:inline>
        </w:drawing>
      </w:r>
    </w:p>
    <w:p w14:paraId="65F4EE79" w14:textId="238D9234" w:rsidR="003A2367" w:rsidRDefault="003A2367" w:rsidP="003A2367">
      <w:pPr>
        <w:pStyle w:val="Caption"/>
        <w:ind w:firstLine="0"/>
        <w:jc w:val="center"/>
        <w:rPr>
          <w:lang w:val="es-ES"/>
        </w:rPr>
      </w:pPr>
      <w:bookmarkStart w:id="52" w:name="_Ref62235403"/>
      <w:bookmarkStart w:id="53" w:name="_Toc73693302"/>
      <w:r w:rsidRPr="003A2367">
        <w:rPr>
          <w:lang w:val="es-ES"/>
        </w:rPr>
        <w:t xml:space="preserve">Figura </w:t>
      </w:r>
      <w:r>
        <w:fldChar w:fldCharType="begin"/>
      </w:r>
      <w:r w:rsidRPr="003A2367">
        <w:rPr>
          <w:lang w:val="es-ES"/>
        </w:rPr>
        <w:instrText xml:space="preserve"> SEQ Figura \* ARABIC </w:instrText>
      </w:r>
      <w:r>
        <w:fldChar w:fldCharType="separate"/>
      </w:r>
      <w:r w:rsidR="00771A69">
        <w:rPr>
          <w:noProof/>
          <w:lang w:val="es-ES"/>
        </w:rPr>
        <w:t>9</w:t>
      </w:r>
      <w:r>
        <w:fldChar w:fldCharType="end"/>
      </w:r>
      <w:bookmarkEnd w:id="52"/>
      <w:r w:rsidRPr="003A2367">
        <w:rPr>
          <w:lang w:val="es-ES"/>
        </w:rPr>
        <w:t>: Arquitectura simple de una CNN, formada por 5 capas</w:t>
      </w:r>
      <w:r>
        <w:rPr>
          <w:lang w:val="es-ES"/>
        </w:rPr>
        <w:t xml:space="preserve"> </w:t>
      </w:r>
      <w:r>
        <w:rPr>
          <w:lang w:val="es-ES"/>
        </w:rPr>
        <w:fldChar w:fldCharType="begin"/>
      </w:r>
      <w:r w:rsidR="00EE2F0C">
        <w:rPr>
          <w:lang w:val="es-ES"/>
        </w:rPr>
        <w:instrText xml:space="preserve"> ADDIN ZOTERO_ITEM CSL_CITATION {"citationID":"SZX4G9tW","properties":{"formattedCitation":"[49]","plainCitation":"[49]","noteIndex":0},"citationItems":[{"id":258,"uris":["http://zotero.org/groups/2648216/items/8XL5BCM6"],"uri":["http://zotero.org/groups/2648216/items/8XL5BCM6"],"itemData":{"id":258,"type":"article-journal","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container-title":"arXiv:1511.08458 [cs]","note":"arXiv: 1511.08458","source":"arXiv.org","title":"An Introduction to Convolutional Neural Networks","URL":"http://arxiv.org/abs/1511.08458","author":[{"family":"O'Shea","given":"Keiron"},{"family":"Nash","given":"Ryan"}],"accessed":{"date-parts":[["2021",1,22]]},"issued":{"date-parts":[["2015",12,2]]}}}],"schema":"https://github.com/citation-style-language/schema/raw/master/csl-citation.json"} </w:instrText>
      </w:r>
      <w:r>
        <w:rPr>
          <w:lang w:val="es-ES"/>
        </w:rPr>
        <w:fldChar w:fldCharType="separate"/>
      </w:r>
      <w:r w:rsidR="00EE2F0C">
        <w:rPr>
          <w:rFonts w:ascii="Calibri" w:hAnsi="Calibri" w:cs="Calibri"/>
          <w:lang w:val="es-ES"/>
        </w:rPr>
        <w:t>[49]</w:t>
      </w:r>
      <w:bookmarkEnd w:id="53"/>
      <w:r>
        <w:rPr>
          <w:lang w:val="es-ES"/>
        </w:rPr>
        <w:fldChar w:fldCharType="end"/>
      </w:r>
    </w:p>
    <w:p w14:paraId="065234E3" w14:textId="7C609662" w:rsidR="00041567" w:rsidRDefault="00041567" w:rsidP="00567599">
      <w:pPr>
        <w:pStyle w:val="ListParagraph"/>
        <w:numPr>
          <w:ilvl w:val="0"/>
          <w:numId w:val="7"/>
        </w:numPr>
        <w:rPr>
          <w:lang w:val="es-ES" w:eastAsia="es-ES"/>
        </w:rPr>
      </w:pPr>
      <w:r>
        <w:rPr>
          <w:lang w:val="es-ES" w:eastAsia="es-ES"/>
        </w:rPr>
        <w:t>La capa de entrada contiene los valores de los píxeles de la imagen.</w:t>
      </w:r>
    </w:p>
    <w:p w14:paraId="20763500" w14:textId="4A696323" w:rsidR="00041567" w:rsidRDefault="00041567" w:rsidP="00567599">
      <w:pPr>
        <w:pStyle w:val="ListParagraph"/>
        <w:numPr>
          <w:ilvl w:val="0"/>
          <w:numId w:val="7"/>
        </w:numPr>
        <w:rPr>
          <w:lang w:val="es-ES" w:eastAsia="es-ES"/>
        </w:rPr>
      </w:pPr>
      <w:r w:rsidRPr="00041567">
        <w:rPr>
          <w:lang w:val="es-ES" w:eastAsia="es-ES"/>
        </w:rPr>
        <w:t xml:space="preserve">La capa </w:t>
      </w:r>
      <w:proofErr w:type="spellStart"/>
      <w:r w:rsidRPr="00041567">
        <w:rPr>
          <w:lang w:val="es-ES" w:eastAsia="es-ES"/>
        </w:rPr>
        <w:t>convolucional</w:t>
      </w:r>
      <w:proofErr w:type="spellEnd"/>
      <w:r w:rsidRPr="00041567">
        <w:rPr>
          <w:lang w:val="es-ES" w:eastAsia="es-ES"/>
        </w:rPr>
        <w:t xml:space="preserve"> determinará la salida de las neuronas que están conectadas a regiones locales de la entrada mediante el cálculo del producto escalar entre sus pesos y la región conectada al volumen de entrada.</w:t>
      </w:r>
      <w:r>
        <w:rPr>
          <w:lang w:val="es-ES" w:eastAsia="es-ES"/>
        </w:rPr>
        <w:t xml:space="preserve"> La unidad lineal rectificada (</w:t>
      </w:r>
      <w:proofErr w:type="spellStart"/>
      <w:r>
        <w:rPr>
          <w:lang w:val="es-ES" w:eastAsia="es-ES"/>
        </w:rPr>
        <w:t>ReLu</w:t>
      </w:r>
      <w:proofErr w:type="spellEnd"/>
      <w:r>
        <w:rPr>
          <w:lang w:val="es-ES" w:eastAsia="es-ES"/>
        </w:rPr>
        <w:t>) tiene como objetivo aplicar una función de activación “por elementos” a la salida de la activación producida por la capa anterior.</w:t>
      </w:r>
    </w:p>
    <w:p w14:paraId="480D13BE" w14:textId="72266BAF" w:rsidR="00041567" w:rsidRDefault="00041567" w:rsidP="00567599">
      <w:pPr>
        <w:pStyle w:val="ListParagraph"/>
        <w:numPr>
          <w:ilvl w:val="0"/>
          <w:numId w:val="7"/>
        </w:numPr>
        <w:rPr>
          <w:lang w:val="es-ES" w:eastAsia="es-ES"/>
        </w:rPr>
      </w:pPr>
      <w:r>
        <w:rPr>
          <w:lang w:val="es-ES" w:eastAsia="es-ES"/>
        </w:rPr>
        <w:t xml:space="preserve">La capa de agrupación realiza un </w:t>
      </w:r>
      <w:proofErr w:type="spellStart"/>
      <w:r w:rsidRPr="00567599">
        <w:rPr>
          <w:i/>
          <w:iCs/>
          <w:lang w:val="es-ES" w:eastAsia="es-ES"/>
        </w:rPr>
        <w:t>downsampling</w:t>
      </w:r>
      <w:proofErr w:type="spellEnd"/>
      <w:r>
        <w:rPr>
          <w:lang w:val="es-ES" w:eastAsia="es-ES"/>
        </w:rPr>
        <w:t xml:space="preserve"> en la </w:t>
      </w:r>
      <w:proofErr w:type="spellStart"/>
      <w:r>
        <w:rPr>
          <w:lang w:val="es-ES" w:eastAsia="es-ES"/>
        </w:rPr>
        <w:t>dimensionalidad</w:t>
      </w:r>
      <w:proofErr w:type="spellEnd"/>
      <w:r>
        <w:rPr>
          <w:lang w:val="es-ES" w:eastAsia="es-ES"/>
        </w:rPr>
        <w:t xml:space="preserve"> espacial de la entrada, reduciendo </w:t>
      </w:r>
      <w:r w:rsidR="00EF3D0F">
        <w:rPr>
          <w:lang w:val="es-ES" w:eastAsia="es-ES"/>
        </w:rPr>
        <w:t>el número de parámetros dentro de esa activación.</w:t>
      </w:r>
    </w:p>
    <w:p w14:paraId="46FE0538" w14:textId="0BA20883" w:rsidR="00EF3D0F" w:rsidRPr="00041567" w:rsidRDefault="00EF3D0F" w:rsidP="00567599">
      <w:pPr>
        <w:pStyle w:val="ListParagraph"/>
        <w:numPr>
          <w:ilvl w:val="0"/>
          <w:numId w:val="7"/>
        </w:numPr>
        <w:rPr>
          <w:lang w:val="es-ES" w:eastAsia="es-ES"/>
        </w:rPr>
      </w:pPr>
      <w:r>
        <w:rPr>
          <w:lang w:val="es-ES" w:eastAsia="es-ES"/>
        </w:rPr>
        <w:t xml:space="preserve">Las capas totalmente conectadas intentan producir puntuaciones de clase a partir de </w:t>
      </w:r>
      <w:r w:rsidR="00567599">
        <w:rPr>
          <w:lang w:val="es-ES" w:eastAsia="es-ES"/>
        </w:rPr>
        <w:t>las activaciones</w:t>
      </w:r>
      <w:r>
        <w:rPr>
          <w:lang w:val="es-ES" w:eastAsia="es-ES"/>
        </w:rPr>
        <w:t>, que se utilizan para la clasificación.</w:t>
      </w:r>
    </w:p>
    <w:p w14:paraId="78B146D2" w14:textId="77777777" w:rsidR="00D414A5" w:rsidRPr="00A422C2" w:rsidRDefault="00D414A5" w:rsidP="007C1BAE">
      <w:pPr>
        <w:pStyle w:val="Heading4"/>
      </w:pPr>
      <w:bookmarkStart w:id="54" w:name="_Ref58920173"/>
      <w:bookmarkStart w:id="55" w:name="_Ref58920202"/>
      <w:bookmarkStart w:id="56" w:name="_Ref58920221"/>
      <w:r w:rsidRPr="00A422C2">
        <w:t>Evaluación de los sistemas</w:t>
      </w:r>
      <w:bookmarkEnd w:id="54"/>
      <w:bookmarkEnd w:id="55"/>
      <w:bookmarkEnd w:id="56"/>
    </w:p>
    <w:p w14:paraId="10B43CDD" w14:textId="19B3D06E"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8dXf01GW","properties":{"formattedCitation":"[50]","plainCitation":"[50]","noteIndex":0},"citationItems":[{"id":87,"uris":["http://zotero.org/groups/2648216/items/6GDQKYHM"],"uri":["http://zotero.org/groups/2648216/items/6GDQKYHM"],"itemData":{"id":87,"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0]</w:t>
      </w:r>
      <w:r w:rsidR="00291A02" w:rsidRPr="00A422C2">
        <w:rPr>
          <w:lang w:val="es-ES" w:eastAsia="es-ES"/>
        </w:rPr>
        <w:fldChar w:fldCharType="end"/>
      </w:r>
      <w:r w:rsidRPr="00A422C2">
        <w:rPr>
          <w:lang w:val="es-ES" w:eastAsia="es-ES"/>
        </w:rPr>
        <w:t>.</w:t>
      </w:r>
    </w:p>
    <w:p w14:paraId="76D674D4" w14:textId="358F4F23" w:rsidR="00530237" w:rsidRPr="00A422C2" w:rsidRDefault="003C12E1" w:rsidP="0005768E">
      <w:pPr>
        <w:pStyle w:val="ListParagraph"/>
        <w:numPr>
          <w:ilvl w:val="0"/>
          <w:numId w:val="9"/>
        </w:numPr>
        <w:rPr>
          <w:lang w:val="es-ES" w:eastAsia="es-ES"/>
        </w:rPr>
      </w:pPr>
      <w:proofErr w:type="spellStart"/>
      <w:r w:rsidRPr="00A422C2">
        <w:rPr>
          <w:i/>
          <w:iCs/>
          <w:lang w:val="es-ES" w:eastAsia="es-ES"/>
        </w:rPr>
        <w:t>Holdout</w:t>
      </w:r>
      <w:proofErr w:type="spellEnd"/>
      <w:r w:rsidRPr="00A422C2">
        <w:rPr>
          <w:lang w:val="es-ES" w:eastAsia="es-ES"/>
        </w:rPr>
        <w:t>:</w:t>
      </w:r>
      <w:r w:rsidR="00F32F2B" w:rsidRPr="00A422C2">
        <w:rPr>
          <w:lang w:val="es-ES" w:eastAsia="es-ES"/>
        </w:rPr>
        <w:t xml:space="preserve"> </w:t>
      </w:r>
      <w:r w:rsidR="007833EB">
        <w:rPr>
          <w:lang w:val="es-ES" w:eastAsia="es-ES"/>
        </w:rPr>
        <w:t xml:space="preserve">los datos de entrenamiento se subdividen en conjuntos de entrenamiento y de validación. El conjunto de entrenamiento se utiliza para entrenar la red, mientras que el conjunto de validación se utiliza para evaluar el rendimiento de la red mediante la estimación de su error medio absoluto </w:t>
      </w:r>
      <w:r w:rsidR="007833EB">
        <w:rPr>
          <w:lang w:val="es-ES" w:eastAsia="es-ES"/>
        </w:rPr>
        <w:fldChar w:fldCharType="begin"/>
      </w:r>
      <w:r w:rsidR="00EE2F0C">
        <w:rPr>
          <w:lang w:val="es-ES" w:eastAsia="es-ES"/>
        </w:rPr>
        <w:instrText xml:space="preserve"> ADDIN ZOTERO_ITEM CSL_CITATION {"citationID":"pso1qubY","properties":{"formattedCitation":"[51]","plainCitation":"[51]","noteIndex":0},"citationItems":[{"id":240,"uris":["http://zotero.org/groups/2648216/items/EMYZDPHE"],"uri":["http://zotero.org/groups/2648216/items/EMYZDPHE"],"itemData":{"id":240,"type":"paper-conference","source":"ResearchGate","title":"ANN Model Selection and Performance Evaluation for Lightning Prediction System","author":[{"family":"Johari","given":"Dalina"},{"family":"Rahman","given":"T.K.A."},{"family":"Musirin","given":"Professor Dr. Ismail"}],"issued":{"date-parts":[["2009",7,8]]}}}],"schema":"https://github.com/citation-style-language/schema/raw/master/csl-citation.json"} </w:instrText>
      </w:r>
      <w:r w:rsidR="007833EB">
        <w:rPr>
          <w:lang w:val="es-ES" w:eastAsia="es-ES"/>
        </w:rPr>
        <w:fldChar w:fldCharType="separate"/>
      </w:r>
      <w:r w:rsidR="00EE2F0C">
        <w:rPr>
          <w:rFonts w:ascii="Calibri" w:hAnsi="Calibri" w:cs="Calibri"/>
          <w:lang w:val="es-ES"/>
        </w:rPr>
        <w:t>[51]</w:t>
      </w:r>
      <w:r w:rsidR="007833EB">
        <w:rPr>
          <w:lang w:val="es-ES" w:eastAsia="es-ES"/>
        </w:rPr>
        <w:fldChar w:fldCharType="end"/>
      </w:r>
      <w:r w:rsidR="00F32F2B" w:rsidRPr="00A422C2">
        <w:rPr>
          <w:lang w:val="es-ES" w:eastAsia="es-ES"/>
        </w:rPr>
        <w:t>.</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ListParagraph"/>
        <w:numPr>
          <w:ilvl w:val="0"/>
          <w:numId w:val="9"/>
        </w:numPr>
        <w:rPr>
          <w:lang w:val="es-ES" w:eastAsia="es-ES"/>
        </w:rPr>
      </w:pPr>
      <w:r w:rsidRPr="00A422C2">
        <w:rPr>
          <w:i/>
          <w:iCs/>
          <w:lang w:val="es-ES" w:eastAsia="es-ES"/>
        </w:rPr>
        <w:lastRenderedPageBreak/>
        <w:t>Cross-</w:t>
      </w:r>
      <w:proofErr w:type="spellStart"/>
      <w:r w:rsidR="00117CFA" w:rsidRPr="00A422C2">
        <w:rPr>
          <w:i/>
          <w:iCs/>
          <w:lang w:val="es-ES" w:eastAsia="es-ES"/>
        </w:rPr>
        <w:t>v</w:t>
      </w:r>
      <w:r w:rsidRPr="00A422C2">
        <w:rPr>
          <w:i/>
          <w:iCs/>
          <w:lang w:val="es-ES" w:eastAsia="es-ES"/>
        </w:rPr>
        <w:t>alidation</w:t>
      </w:r>
      <w:proofErr w:type="spellEnd"/>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w:t>
      </w:r>
      <w:proofErr w:type="spellStart"/>
      <w:r w:rsidR="00EB02FC" w:rsidRPr="00A422C2">
        <w:rPr>
          <w:i/>
          <w:iCs/>
          <w:lang w:val="es-ES" w:eastAsia="es-ES"/>
        </w:rPr>
        <w:t>fold</w:t>
      </w:r>
      <w:proofErr w:type="spellEnd"/>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proofErr w:type="spellStart"/>
      <w:r w:rsidR="002F7402" w:rsidRPr="00A422C2">
        <w:rPr>
          <w:i/>
          <w:iCs/>
          <w:lang w:val="es-ES" w:eastAsia="es-ES"/>
        </w:rPr>
        <w:t>folds</w:t>
      </w:r>
      <w:proofErr w:type="spellEnd"/>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6D7B9159" w:rsidR="00F5540A" w:rsidRPr="00A422C2" w:rsidRDefault="00F5540A" w:rsidP="00F5540A">
      <w:pPr>
        <w:rPr>
          <w:lang w:val="es-ES" w:eastAsia="es-ES"/>
        </w:rPr>
      </w:pPr>
      <w:r w:rsidRPr="00A422C2">
        <w:rPr>
          <w:lang w:val="es-ES" w:eastAsia="es-ES"/>
        </w:rPr>
        <w:t>Para poder evaluar correctamente el rendimiento del sistema se definen distintos parámetros</w:t>
      </w:r>
      <w:r w:rsidR="008D1443">
        <w:rPr>
          <w:lang w:val="es-ES" w:eastAsia="es-ES"/>
        </w:rPr>
        <w:t>. Por ejemplo, en el caso de la clasificación</w:t>
      </w:r>
      <w:r w:rsidR="00FC757F" w:rsidRPr="00A422C2">
        <w:rPr>
          <w:lang w:val="es-ES" w:eastAsia="es-ES"/>
        </w:rPr>
        <w:t>: True Positive (TP</w:t>
      </w:r>
      <w:r w:rsidR="004229E7">
        <w:rPr>
          <w:lang w:val="es-ES" w:eastAsia="es-ES"/>
        </w:rPr>
        <w:fldChar w:fldCharType="begin"/>
      </w:r>
      <w:r w:rsidR="004229E7" w:rsidRPr="004229E7">
        <w:rPr>
          <w:lang w:val="es-ES"/>
        </w:rPr>
        <w:instrText xml:space="preserve"> XE "</w:instrText>
      </w:r>
      <w:r w:rsidR="004229E7" w:rsidRPr="006C739D">
        <w:rPr>
          <w:lang w:val="es-ES" w:eastAsia="es-ES"/>
        </w:rPr>
        <w:instrText>TP</w:instrText>
      </w:r>
      <w:r w:rsidR="004229E7" w:rsidRPr="004229E7">
        <w:rPr>
          <w:lang w:val="es-ES"/>
        </w:rPr>
        <w:instrText>" \t "</w:instrText>
      </w:r>
      <w:r w:rsidR="004229E7" w:rsidRPr="004229E7">
        <w:rPr>
          <w:rFonts w:cstheme="minorHAnsi"/>
          <w:i/>
          <w:lang w:val="es-ES"/>
        </w:rPr>
        <w:instrText>Tru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 xml:space="preserve">), True </w:t>
      </w:r>
      <w:proofErr w:type="spellStart"/>
      <w:r w:rsidR="00FC757F" w:rsidRPr="00A422C2">
        <w:rPr>
          <w:lang w:val="es-ES" w:eastAsia="es-ES"/>
        </w:rPr>
        <w:t>Negative</w:t>
      </w:r>
      <w:proofErr w:type="spellEnd"/>
      <w:r w:rsidR="00FC757F" w:rsidRPr="00A422C2">
        <w:rPr>
          <w:lang w:val="es-ES" w:eastAsia="es-ES"/>
        </w:rPr>
        <w:t xml:space="preserve"> (TN</w:t>
      </w:r>
      <w:r w:rsidR="004229E7">
        <w:rPr>
          <w:lang w:val="es-ES" w:eastAsia="es-ES"/>
        </w:rPr>
        <w:fldChar w:fldCharType="begin"/>
      </w:r>
      <w:r w:rsidR="004229E7" w:rsidRPr="004229E7">
        <w:rPr>
          <w:lang w:val="es-ES"/>
        </w:rPr>
        <w:instrText xml:space="preserve"> XE "</w:instrText>
      </w:r>
      <w:r w:rsidR="004229E7" w:rsidRPr="00D34102">
        <w:rPr>
          <w:lang w:val="es-ES" w:eastAsia="es-ES"/>
        </w:rPr>
        <w:instrText>TN</w:instrText>
      </w:r>
      <w:r w:rsidR="004229E7" w:rsidRPr="004229E7">
        <w:rPr>
          <w:lang w:val="es-ES"/>
        </w:rPr>
        <w:instrText>" \t "</w:instrText>
      </w:r>
      <w:r w:rsidR="004229E7" w:rsidRPr="004229E7">
        <w:rPr>
          <w:rFonts w:cstheme="minorHAnsi"/>
          <w:i/>
          <w:lang w:val="es-ES"/>
        </w:rPr>
        <w:instrText>True Nega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w:t>
      </w:r>
      <w:r w:rsidR="00FC4ED3" w:rsidRPr="00A422C2">
        <w:rPr>
          <w:lang w:val="es-ES" w:eastAsia="es-ES"/>
        </w:rPr>
        <w:t>, False Positive (FP</w:t>
      </w:r>
      <w:r w:rsidR="004229E7">
        <w:rPr>
          <w:lang w:val="es-ES" w:eastAsia="es-ES"/>
        </w:rPr>
        <w:fldChar w:fldCharType="begin"/>
      </w:r>
      <w:r w:rsidR="004229E7" w:rsidRPr="004229E7">
        <w:rPr>
          <w:lang w:val="es-ES"/>
        </w:rPr>
        <w:instrText xml:space="preserve"> XE "</w:instrText>
      </w:r>
      <w:r w:rsidR="004229E7" w:rsidRPr="00C5115A">
        <w:rPr>
          <w:lang w:val="es-ES" w:eastAsia="es-ES"/>
        </w:rPr>
        <w:instrText>FP</w:instrText>
      </w:r>
      <w:r w:rsidR="004229E7" w:rsidRPr="004229E7">
        <w:rPr>
          <w:lang w:val="es-ES"/>
        </w:rPr>
        <w:instrText>" \t "</w:instrText>
      </w:r>
      <w:r w:rsidR="004229E7" w:rsidRPr="004229E7">
        <w:rPr>
          <w:rFonts w:cstheme="minorHAnsi"/>
          <w:i/>
          <w:lang w:val="es-ES"/>
        </w:rPr>
        <w:instrText>Fals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4ED3" w:rsidRPr="00A422C2">
        <w:rPr>
          <w:lang w:val="es-ES" w:eastAsia="es-ES"/>
        </w:rPr>
        <w:t xml:space="preserve">) y False </w:t>
      </w:r>
      <w:proofErr w:type="spellStart"/>
      <w:r w:rsidR="00FC4ED3" w:rsidRPr="00A422C2">
        <w:rPr>
          <w:lang w:val="es-ES" w:eastAsia="es-ES"/>
        </w:rPr>
        <w:t>Negative</w:t>
      </w:r>
      <w:proofErr w:type="spellEnd"/>
      <w:r w:rsidR="00FC4ED3" w:rsidRPr="00A422C2">
        <w:rPr>
          <w:lang w:val="es-ES" w:eastAsia="es-ES"/>
        </w:rPr>
        <w:t xml:space="preserve"> (FN</w:t>
      </w:r>
      <w:r w:rsidR="00E0719D">
        <w:rPr>
          <w:lang w:val="es-ES" w:eastAsia="es-ES"/>
        </w:rPr>
        <w:fldChar w:fldCharType="begin"/>
      </w:r>
      <w:r w:rsidR="00E0719D" w:rsidRPr="00E0719D">
        <w:rPr>
          <w:lang w:val="es-ES"/>
        </w:rPr>
        <w:instrText xml:space="preserve"> XE "</w:instrText>
      </w:r>
      <w:r w:rsidR="00E0719D" w:rsidRPr="00C7339B">
        <w:rPr>
          <w:lang w:val="es-ES" w:eastAsia="es-ES"/>
        </w:rPr>
        <w:instrText>FN</w:instrText>
      </w:r>
      <w:r w:rsidR="00E0719D" w:rsidRPr="00E0719D">
        <w:rPr>
          <w:lang w:val="es-ES"/>
        </w:rPr>
        <w:instrText>" \t "</w:instrText>
      </w:r>
      <w:r w:rsidR="00E0719D" w:rsidRPr="00E0719D">
        <w:rPr>
          <w:rFonts w:cstheme="minorHAnsi"/>
          <w:i/>
          <w:lang w:val="es-ES"/>
        </w:rPr>
        <w:instrText>False Negati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FC4ED3" w:rsidRPr="00A422C2">
        <w:rPr>
          <w:lang w:val="es-ES" w:eastAsia="es-ES"/>
        </w:rPr>
        <w:t>)</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771A69" w:rsidRPr="00A422C2">
        <w:rPr>
          <w:lang w:val="es-ES"/>
        </w:rPr>
        <w:t xml:space="preserve">Figura </w:t>
      </w:r>
      <w:r w:rsidR="00771A69">
        <w:rPr>
          <w:noProof/>
          <w:lang w:val="es-ES"/>
        </w:rPr>
        <w:t>10</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drawing>
          <wp:inline distT="0" distB="0" distL="0" distR="0" wp14:anchorId="75E2875F" wp14:editId="673A6165">
            <wp:extent cx="3012659" cy="18421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1">
                      <a:extLst>
                        <a:ext uri="{28A0092B-C50C-407E-A947-70E740481C1C}">
                          <a14:useLocalDpi xmlns:a14="http://schemas.microsoft.com/office/drawing/2010/main" val="0"/>
                        </a:ext>
                      </a:extLst>
                    </a:blip>
                    <a:srcRect t="1160" b="1160"/>
                    <a:stretch>
                      <a:fillRect/>
                    </a:stretch>
                  </pic:blipFill>
                  <pic:spPr bwMode="auto">
                    <a:xfrm>
                      <a:off x="0" y="0"/>
                      <a:ext cx="3022814" cy="1848344"/>
                    </a:xfrm>
                    <a:prstGeom prst="roundRect">
                      <a:avLst/>
                    </a:prstGeom>
                    <a:ln>
                      <a:noFill/>
                    </a:ln>
                    <a:extLst>
                      <a:ext uri="{53640926-AAD7-44D8-BBD7-CCE9431645EC}">
                        <a14:shadowObscured xmlns:a14="http://schemas.microsoft.com/office/drawing/2010/main"/>
                      </a:ext>
                    </a:extLst>
                  </pic:spPr>
                </pic:pic>
              </a:graphicData>
            </a:graphic>
          </wp:inline>
        </w:drawing>
      </w:r>
    </w:p>
    <w:p w14:paraId="51F3895C" w14:textId="17E782EA" w:rsidR="006D4919" w:rsidRPr="00010BC8" w:rsidRDefault="00C0772D" w:rsidP="00F0069C">
      <w:pPr>
        <w:pStyle w:val="Caption"/>
        <w:jc w:val="center"/>
        <w:rPr>
          <w:lang w:val="es-ES" w:eastAsia="es-ES"/>
        </w:rPr>
      </w:pPr>
      <w:bookmarkStart w:id="57" w:name="_Ref58837698"/>
      <w:bookmarkStart w:id="58" w:name="_Toc73693303"/>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771A69">
        <w:rPr>
          <w:noProof/>
          <w:lang w:val="es-ES"/>
        </w:rPr>
        <w:t>10</w:t>
      </w:r>
      <w:r w:rsidRPr="00A422C2">
        <w:rPr>
          <w:lang w:val="es-ES"/>
        </w:rPr>
        <w:fldChar w:fldCharType="end"/>
      </w:r>
      <w:bookmarkEnd w:id="57"/>
      <w:r w:rsidRPr="00A422C2">
        <w:rPr>
          <w:lang w:val="es-ES"/>
        </w:rPr>
        <w:t>. Matriz de confusión</w:t>
      </w:r>
      <w:r w:rsidR="00E6149A">
        <w:rPr>
          <w:lang w:val="es-ES"/>
        </w:rPr>
        <w:t>. Figura traducida de</w:t>
      </w:r>
      <w:r w:rsidRPr="00A422C2">
        <w:rPr>
          <w:lang w:val="es-ES"/>
        </w:rPr>
        <w:t xml:space="preserve"> </w:t>
      </w:r>
      <w:r w:rsidR="007A385E" w:rsidRPr="00A422C2">
        <w:rPr>
          <w:noProof/>
          <w:lang w:val="es-ES"/>
        </w:rPr>
        <w:t>[16]</w:t>
      </w:r>
      <w:r w:rsidRPr="00A422C2">
        <w:rPr>
          <w:lang w:val="es-ES"/>
        </w:rPr>
        <w:t>.</w:t>
      </w:r>
      <w:bookmarkEnd w:id="58"/>
    </w:p>
    <w:p w14:paraId="3EBDE95D" w14:textId="79B28DB6" w:rsidR="00B9047A" w:rsidRPr="005B673A" w:rsidRDefault="00B9047A" w:rsidP="00D84EB1">
      <w:pPr>
        <w:pStyle w:val="Heading5"/>
        <w:rPr>
          <w:lang w:val="es-ES"/>
        </w:rPr>
      </w:pPr>
      <w:r w:rsidRPr="005B673A">
        <w:rPr>
          <w:lang w:val="es-ES"/>
        </w:rPr>
        <w:t>Accuracy</w:t>
      </w:r>
    </w:p>
    <w:p w14:paraId="5ECD276B" w14:textId="47E20EBF"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771A69" w:rsidRPr="00A422C2">
        <w:rPr>
          <w:lang w:val="es-ES" w:eastAsia="es-ES"/>
        </w:rPr>
        <w:t>(</w:t>
      </w:r>
      <w:r w:rsidR="00771A69">
        <w:rPr>
          <w:noProof/>
          <w:lang w:val="es-ES"/>
        </w:rPr>
        <w:t>4</w:t>
      </w:r>
      <w:r w:rsidR="00771A69"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441B8155" w:rsidR="00786CE4" w:rsidRPr="00A422C2" w:rsidRDefault="00975E03" w:rsidP="00421092">
            <w:pPr>
              <w:keepNext/>
              <w:ind w:firstLine="0"/>
              <w:jc w:val="right"/>
              <w:rPr>
                <w:lang w:val="es-ES" w:eastAsia="es-ES"/>
              </w:rPr>
            </w:pPr>
            <w:bookmarkStart w:id="59"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771A69">
              <w:rPr>
                <w:noProof/>
                <w:lang w:val="es-ES"/>
              </w:rPr>
              <w:t>4</w:t>
            </w:r>
            <w:r w:rsidRPr="00A422C2">
              <w:rPr>
                <w:lang w:val="es-ES"/>
              </w:rPr>
              <w:fldChar w:fldCharType="end"/>
            </w:r>
            <w:r w:rsidRPr="00A422C2">
              <w:rPr>
                <w:lang w:val="es-ES" w:eastAsia="es-ES"/>
              </w:rPr>
              <w:t>)</w:t>
            </w:r>
            <w:bookmarkEnd w:id="59"/>
          </w:p>
        </w:tc>
      </w:tr>
    </w:tbl>
    <w:p w14:paraId="1A5008B0" w14:textId="4C80841D" w:rsidR="00C03352" w:rsidRPr="000A2863" w:rsidRDefault="002D6C5D" w:rsidP="00D84EB1">
      <w:pPr>
        <w:pStyle w:val="Heading5"/>
      </w:pPr>
      <w:r w:rsidRPr="000A2863">
        <w:t xml:space="preserve">Sensitivity </w:t>
      </w:r>
      <w:proofErr w:type="spellStart"/>
      <w:r w:rsidRPr="000A2863">
        <w:t>o</w:t>
      </w:r>
      <w:proofErr w:type="spellEnd"/>
      <w:r w:rsidRPr="000A2863">
        <w:t xml:space="preserve"> </w:t>
      </w:r>
      <w:r w:rsidR="00B9047A" w:rsidRPr="000A2863">
        <w:t>Recall</w:t>
      </w:r>
      <w:r w:rsidR="003331FA" w:rsidRPr="000A2863">
        <w:t xml:space="preserve"> (</w:t>
      </w:r>
      <w:r w:rsidR="00D37E9E" w:rsidRPr="000A2863">
        <w:t xml:space="preserve">True Positive Rate o </w:t>
      </w:r>
      <w:r w:rsidR="003331FA" w:rsidRPr="000A2863">
        <w:t>TPR</w:t>
      </w:r>
      <w:r w:rsidR="00E0719D">
        <w:fldChar w:fldCharType="begin"/>
      </w:r>
      <w:r w:rsidR="00E0719D" w:rsidRPr="000A2863">
        <w:instrText xml:space="preserve"> XE "TPR" \t "</w:instrText>
      </w:r>
      <w:r w:rsidR="00E0719D" w:rsidRPr="000A2863">
        <w:rPr>
          <w:rFonts w:cstheme="minorHAnsi"/>
          <w:i/>
        </w:rPr>
        <w:instrText>True Positive Rate</w:instrText>
      </w:r>
      <w:r w:rsidR="00E0719D" w:rsidRPr="000A2863">
        <w:instrText xml:space="preserve">" \f “Acrónimos” </w:instrText>
      </w:r>
      <w:r w:rsidR="00E0719D">
        <w:fldChar w:fldCharType="end"/>
      </w:r>
      <w:r w:rsidR="003331FA" w:rsidRPr="000A2863">
        <w:t>)</w:t>
      </w:r>
    </w:p>
    <w:p w14:paraId="34A8F7CC" w14:textId="3068C711"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771A69" w:rsidRPr="00A422C2">
        <w:rPr>
          <w:lang w:val="es-ES" w:eastAsia="es-ES"/>
        </w:rPr>
        <w:t>(</w:t>
      </w:r>
      <w:r w:rsidR="00771A69">
        <w:rPr>
          <w:noProof/>
          <w:lang w:val="es-ES"/>
        </w:rPr>
        <w:t>5</w:t>
      </w:r>
      <w:r w:rsidR="00771A69"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2C604E00" w:rsidR="002D6C5D" w:rsidRPr="00A422C2" w:rsidRDefault="002D6C5D" w:rsidP="00421092">
            <w:pPr>
              <w:keepNext/>
              <w:ind w:firstLine="0"/>
              <w:jc w:val="right"/>
              <w:rPr>
                <w:lang w:val="es-ES" w:eastAsia="es-ES"/>
              </w:rPr>
            </w:pPr>
            <w:bookmarkStart w:id="60"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771A69">
              <w:rPr>
                <w:noProof/>
                <w:lang w:val="es-ES"/>
              </w:rPr>
              <w:t>5</w:t>
            </w:r>
            <w:r w:rsidRPr="00A422C2">
              <w:rPr>
                <w:lang w:val="es-ES"/>
              </w:rPr>
              <w:fldChar w:fldCharType="end"/>
            </w:r>
            <w:r w:rsidRPr="00A422C2">
              <w:rPr>
                <w:lang w:val="es-ES" w:eastAsia="es-ES"/>
              </w:rPr>
              <w:t>)</w:t>
            </w:r>
            <w:bookmarkEnd w:id="60"/>
          </w:p>
        </w:tc>
      </w:tr>
    </w:tbl>
    <w:p w14:paraId="3F38FD02" w14:textId="2A5142F9" w:rsidR="002D6C5D" w:rsidRPr="000A2863" w:rsidRDefault="002D6C5D" w:rsidP="00D84EB1">
      <w:pPr>
        <w:pStyle w:val="Heading5"/>
      </w:pPr>
      <w:r w:rsidRPr="000A2863">
        <w:t>Specificity</w:t>
      </w:r>
      <w:r w:rsidR="003331FA" w:rsidRPr="000A2863">
        <w:t xml:space="preserve"> (</w:t>
      </w:r>
      <w:r w:rsidR="001F7E62" w:rsidRPr="000A2863">
        <w:t xml:space="preserve">True Negative Rate o </w:t>
      </w:r>
      <w:r w:rsidR="003331FA" w:rsidRPr="000A2863">
        <w:t>TNR</w:t>
      </w:r>
      <w:r w:rsidR="00E0719D">
        <w:fldChar w:fldCharType="begin"/>
      </w:r>
      <w:r w:rsidR="00E0719D" w:rsidRPr="000A2863">
        <w:instrText xml:space="preserve"> XE "TNR" \t "</w:instrText>
      </w:r>
      <w:r w:rsidR="00E0719D" w:rsidRPr="000A2863">
        <w:rPr>
          <w:rFonts w:cstheme="minorHAnsi"/>
          <w:i/>
        </w:rPr>
        <w:instrText>True Negative Rate</w:instrText>
      </w:r>
      <w:r w:rsidR="00E0719D" w:rsidRPr="000A2863">
        <w:instrText xml:space="preserve">" \f “Acrónimos” </w:instrText>
      </w:r>
      <w:r w:rsidR="00E0719D">
        <w:fldChar w:fldCharType="end"/>
      </w:r>
      <w:r w:rsidR="003331FA" w:rsidRPr="000A2863">
        <w:t>)</w:t>
      </w:r>
    </w:p>
    <w:p w14:paraId="300B5E9A" w14:textId="309F4DCA"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771A69" w:rsidRPr="00A422C2">
        <w:rPr>
          <w:lang w:val="es-ES" w:eastAsia="es-ES"/>
        </w:rPr>
        <w:t>(</w:t>
      </w:r>
      <w:r w:rsidR="00771A69">
        <w:rPr>
          <w:noProof/>
          <w:lang w:val="es-ES"/>
        </w:rPr>
        <w:t>6</w:t>
      </w:r>
      <w:r w:rsidR="00771A69"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57041251" w:rsidR="002D6C5D" w:rsidRPr="00A422C2" w:rsidRDefault="002D6C5D" w:rsidP="00421092">
            <w:pPr>
              <w:keepNext/>
              <w:ind w:firstLine="0"/>
              <w:jc w:val="right"/>
              <w:rPr>
                <w:lang w:val="es-ES" w:eastAsia="es-ES"/>
              </w:rPr>
            </w:pPr>
            <w:bookmarkStart w:id="61"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771A69">
              <w:rPr>
                <w:noProof/>
                <w:lang w:val="es-ES"/>
              </w:rPr>
              <w:t>6</w:t>
            </w:r>
            <w:r w:rsidRPr="00A422C2">
              <w:rPr>
                <w:lang w:val="es-ES"/>
              </w:rPr>
              <w:fldChar w:fldCharType="end"/>
            </w:r>
            <w:r w:rsidRPr="00A422C2">
              <w:rPr>
                <w:lang w:val="es-ES" w:eastAsia="es-ES"/>
              </w:rPr>
              <w:t>)</w:t>
            </w:r>
            <w:bookmarkEnd w:id="61"/>
          </w:p>
        </w:tc>
      </w:tr>
    </w:tbl>
    <w:p w14:paraId="26D68711" w14:textId="262BE524" w:rsidR="00E0682B" w:rsidRPr="005B673A" w:rsidRDefault="00E0682B" w:rsidP="00D84EB1">
      <w:pPr>
        <w:pStyle w:val="Heading5"/>
        <w:rPr>
          <w:lang w:val="es-ES"/>
        </w:rPr>
      </w:pPr>
      <w:r w:rsidRPr="005B673A">
        <w:rPr>
          <w:i/>
          <w:iCs/>
          <w:lang w:val="es-ES"/>
        </w:rPr>
        <w:lastRenderedPageBreak/>
        <w:t>Precision</w:t>
      </w:r>
      <w:r w:rsidRPr="005B673A">
        <w:rPr>
          <w:lang w:val="es-ES"/>
        </w:rPr>
        <w:t xml:space="preserve"> o valor predictivo positivo</w:t>
      </w:r>
      <w:r w:rsidR="00E175F9" w:rsidRPr="005B673A">
        <w:rPr>
          <w:lang w:val="es-ES"/>
        </w:rPr>
        <w:t xml:space="preserve"> (</w:t>
      </w:r>
      <w:r w:rsidR="00706EDF" w:rsidRPr="005B673A">
        <w:rPr>
          <w:i/>
          <w:iCs/>
          <w:lang w:val="es-ES"/>
        </w:rPr>
        <w:t xml:space="preserve">Positive </w:t>
      </w:r>
      <w:proofErr w:type="spellStart"/>
      <w:r w:rsidR="00706EDF" w:rsidRPr="005B673A">
        <w:rPr>
          <w:i/>
          <w:iCs/>
          <w:lang w:val="es-ES"/>
        </w:rPr>
        <w:t>Predictive</w:t>
      </w:r>
      <w:proofErr w:type="spellEnd"/>
      <w:r w:rsidR="00706EDF" w:rsidRPr="005B673A">
        <w:rPr>
          <w:i/>
          <w:iCs/>
          <w:lang w:val="es-ES"/>
        </w:rPr>
        <w:t xml:space="preserve"> </w:t>
      </w:r>
      <w:proofErr w:type="spellStart"/>
      <w:r w:rsidR="00706EDF" w:rsidRPr="005B673A">
        <w:rPr>
          <w:i/>
          <w:iCs/>
          <w:lang w:val="es-ES"/>
        </w:rPr>
        <w:t>Value</w:t>
      </w:r>
      <w:proofErr w:type="spellEnd"/>
      <w:r w:rsidR="00706EDF" w:rsidRPr="005B673A">
        <w:rPr>
          <w:lang w:val="es-ES"/>
        </w:rPr>
        <w:t xml:space="preserve"> o </w:t>
      </w:r>
      <w:r w:rsidR="00E175F9" w:rsidRPr="005B673A">
        <w:rPr>
          <w:lang w:val="es-ES"/>
        </w:rPr>
        <w:t>PPV</w:t>
      </w:r>
      <w:r w:rsidR="00E0719D">
        <w:fldChar w:fldCharType="begin"/>
      </w:r>
      <w:r w:rsidR="00E0719D" w:rsidRPr="005B673A">
        <w:rPr>
          <w:lang w:val="es-ES"/>
        </w:rPr>
        <w:instrText xml:space="preserve"> XE "PPV" \t "</w:instrText>
      </w:r>
      <w:r w:rsidR="00E0719D" w:rsidRPr="005B673A">
        <w:rPr>
          <w:rFonts w:cstheme="minorHAnsi"/>
          <w:i/>
          <w:lang w:val="es-ES"/>
        </w:rPr>
        <w:instrText>Positive Predictive Value</w:instrText>
      </w:r>
      <w:r w:rsidR="00E0719D" w:rsidRPr="005B673A">
        <w:rPr>
          <w:lang w:val="es-ES"/>
        </w:rPr>
        <w:instrText xml:space="preserve">" \f “Acrónimos” </w:instrText>
      </w:r>
      <w:r w:rsidR="00E0719D">
        <w:fldChar w:fldCharType="end"/>
      </w:r>
      <w:r w:rsidR="00E175F9" w:rsidRPr="005B673A">
        <w:rPr>
          <w:lang w:val="es-ES"/>
        </w:rPr>
        <w:t>)</w:t>
      </w:r>
    </w:p>
    <w:p w14:paraId="0F086B79" w14:textId="37067974"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771A69" w:rsidRPr="00A422C2">
        <w:rPr>
          <w:lang w:val="es-ES" w:eastAsia="es-ES"/>
        </w:rPr>
        <w:t>(</w:t>
      </w:r>
      <w:r w:rsidR="00771A69">
        <w:rPr>
          <w:noProof/>
          <w:lang w:val="es-ES"/>
        </w:rPr>
        <w:t>7</w:t>
      </w:r>
      <w:r w:rsidR="00771A69"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7281AEDE" w:rsidR="00E0682B" w:rsidRPr="00A422C2" w:rsidRDefault="00E0682B" w:rsidP="006A0AC5">
            <w:pPr>
              <w:keepNext/>
              <w:ind w:firstLine="0"/>
              <w:jc w:val="right"/>
              <w:rPr>
                <w:lang w:val="es-ES" w:eastAsia="es-ES"/>
              </w:rPr>
            </w:pPr>
            <w:bookmarkStart w:id="62"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771A69">
              <w:rPr>
                <w:noProof/>
                <w:lang w:val="es-ES"/>
              </w:rPr>
              <w:t>7</w:t>
            </w:r>
            <w:r w:rsidRPr="00A422C2">
              <w:rPr>
                <w:lang w:val="es-ES"/>
              </w:rPr>
              <w:fldChar w:fldCharType="end"/>
            </w:r>
            <w:r w:rsidRPr="00A422C2">
              <w:rPr>
                <w:lang w:val="es-ES" w:eastAsia="es-ES"/>
              </w:rPr>
              <w:t>)</w:t>
            </w:r>
            <w:bookmarkEnd w:id="62"/>
          </w:p>
        </w:tc>
      </w:tr>
    </w:tbl>
    <w:p w14:paraId="02108E22" w14:textId="1FFF76CB" w:rsidR="00B9047A" w:rsidRPr="005B673A" w:rsidRDefault="00B9047A" w:rsidP="00D84EB1">
      <w:pPr>
        <w:pStyle w:val="Heading5"/>
        <w:rPr>
          <w:lang w:val="es-ES"/>
        </w:rPr>
      </w:pPr>
      <w:r w:rsidRPr="005B673A">
        <w:rPr>
          <w:lang w:val="es-ES"/>
        </w:rPr>
        <w:t xml:space="preserve">Valor predictivo </w:t>
      </w:r>
      <w:r w:rsidR="00775073" w:rsidRPr="005B673A">
        <w:rPr>
          <w:lang w:val="es-ES"/>
        </w:rPr>
        <w:t>negativo (</w:t>
      </w:r>
      <w:proofErr w:type="spellStart"/>
      <w:r w:rsidR="008F46E6" w:rsidRPr="005B673A">
        <w:rPr>
          <w:i/>
          <w:iCs/>
          <w:lang w:val="es-ES"/>
        </w:rPr>
        <w:t>Negative</w:t>
      </w:r>
      <w:proofErr w:type="spellEnd"/>
      <w:r w:rsidR="008F46E6" w:rsidRPr="005B673A">
        <w:rPr>
          <w:i/>
          <w:iCs/>
          <w:lang w:val="es-ES"/>
        </w:rPr>
        <w:t xml:space="preserve"> </w:t>
      </w:r>
      <w:proofErr w:type="spellStart"/>
      <w:r w:rsidR="008F46E6" w:rsidRPr="005B673A">
        <w:rPr>
          <w:i/>
          <w:iCs/>
          <w:lang w:val="es-ES"/>
        </w:rPr>
        <w:t>Predictive</w:t>
      </w:r>
      <w:proofErr w:type="spellEnd"/>
      <w:r w:rsidR="008F46E6" w:rsidRPr="005B673A">
        <w:rPr>
          <w:i/>
          <w:iCs/>
          <w:lang w:val="es-ES"/>
        </w:rPr>
        <w:t xml:space="preserve"> </w:t>
      </w:r>
      <w:proofErr w:type="spellStart"/>
      <w:r w:rsidR="008F46E6" w:rsidRPr="005B673A">
        <w:rPr>
          <w:i/>
          <w:iCs/>
          <w:lang w:val="es-ES"/>
        </w:rPr>
        <w:t>Value</w:t>
      </w:r>
      <w:proofErr w:type="spellEnd"/>
      <w:r w:rsidR="008F46E6" w:rsidRPr="005B673A">
        <w:rPr>
          <w:lang w:val="es-ES"/>
        </w:rPr>
        <w:t xml:space="preserve"> o </w:t>
      </w:r>
      <w:r w:rsidR="00247955" w:rsidRPr="005B673A">
        <w:rPr>
          <w:lang w:val="es-ES"/>
        </w:rPr>
        <w:t>NPV</w:t>
      </w:r>
      <w:r w:rsidR="00E0719D">
        <w:fldChar w:fldCharType="begin"/>
      </w:r>
      <w:r w:rsidR="00E0719D" w:rsidRPr="005B673A">
        <w:rPr>
          <w:lang w:val="es-ES"/>
        </w:rPr>
        <w:instrText xml:space="preserve"> XE "NPV" \t "</w:instrText>
      </w:r>
      <w:r w:rsidR="00E0719D" w:rsidRPr="005B673A">
        <w:rPr>
          <w:rFonts w:cstheme="minorHAnsi"/>
          <w:i/>
          <w:lang w:val="es-ES"/>
        </w:rPr>
        <w:instrText>Negative Predictive Value</w:instrText>
      </w:r>
      <w:r w:rsidR="00E0719D" w:rsidRPr="005B673A">
        <w:rPr>
          <w:lang w:val="es-ES"/>
        </w:rPr>
        <w:instrText xml:space="preserve">" \f “Acrónimos” </w:instrText>
      </w:r>
      <w:r w:rsidR="00E0719D">
        <w:fldChar w:fldCharType="end"/>
      </w:r>
      <w:r w:rsidR="00775073" w:rsidRPr="005B673A">
        <w:rPr>
          <w:lang w:val="es-ES"/>
        </w:rPr>
        <w:t>)</w:t>
      </w:r>
    </w:p>
    <w:p w14:paraId="1C965216" w14:textId="77E68AFC" w:rsidR="00775073" w:rsidRPr="00A422C2" w:rsidRDefault="00775073" w:rsidP="00775073">
      <w:pPr>
        <w:rPr>
          <w:lang w:val="es-ES" w:eastAsia="es-ES"/>
        </w:rPr>
      </w:pPr>
      <w:r w:rsidRPr="00A422C2">
        <w:rPr>
          <w:lang w:val="es-ES" w:eastAsia="es-ES"/>
        </w:rPr>
        <w:t xml:space="preserve">Expresa </w:t>
      </w:r>
      <w:r w:rsidR="002F7674">
        <w:rPr>
          <w:lang w:val="es-ES" w:eastAsia="es-ES"/>
        </w:rPr>
        <w:t xml:space="preserve">cuales de entre </w:t>
      </w:r>
      <w:r w:rsidRPr="00A422C2">
        <w:rPr>
          <w:lang w:val="es-ES" w:eastAsia="es-ES"/>
        </w:rPr>
        <w:t xml:space="preserve">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771A69" w:rsidRPr="00A422C2">
        <w:rPr>
          <w:lang w:val="es-ES" w:eastAsia="es-ES"/>
        </w:rPr>
        <w:t>(</w:t>
      </w:r>
      <w:r w:rsidR="00771A69">
        <w:rPr>
          <w:noProof/>
          <w:lang w:val="es-ES"/>
        </w:rPr>
        <w:t>8</w:t>
      </w:r>
      <w:r w:rsidR="00771A69" w:rsidRPr="00A422C2">
        <w:rPr>
          <w:lang w:val="es-ES" w:eastAsia="es-ES"/>
        </w:rPr>
        <w:t>)</w:t>
      </w:r>
      <w:r w:rsidR="00F50167"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6781DA45" w:rsidR="00775073" w:rsidRPr="00A422C2" w:rsidRDefault="00775073" w:rsidP="006A0AC5">
            <w:pPr>
              <w:keepNext/>
              <w:ind w:firstLine="0"/>
              <w:jc w:val="right"/>
              <w:rPr>
                <w:lang w:val="es-ES" w:eastAsia="es-ES"/>
              </w:rPr>
            </w:pPr>
            <w:bookmarkStart w:id="63"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771A69">
              <w:rPr>
                <w:noProof/>
                <w:lang w:val="es-ES"/>
              </w:rPr>
              <w:t>8</w:t>
            </w:r>
            <w:r w:rsidRPr="00A422C2">
              <w:rPr>
                <w:lang w:val="es-ES"/>
              </w:rPr>
              <w:fldChar w:fldCharType="end"/>
            </w:r>
            <w:r w:rsidRPr="00A422C2">
              <w:rPr>
                <w:lang w:val="es-ES" w:eastAsia="es-ES"/>
              </w:rPr>
              <w:t>)</w:t>
            </w:r>
            <w:bookmarkEnd w:id="63"/>
          </w:p>
        </w:tc>
      </w:tr>
    </w:tbl>
    <w:p w14:paraId="514D3C66" w14:textId="36763F3D" w:rsidR="001004D4" w:rsidRPr="00A422C2" w:rsidRDefault="00BD30BC" w:rsidP="00D84EB1">
      <w:pPr>
        <w:pStyle w:val="Heading5"/>
      </w:pPr>
      <w:r w:rsidRPr="00A422C2">
        <w:t>Valor F1</w:t>
      </w:r>
    </w:p>
    <w:p w14:paraId="29638713" w14:textId="31531C25" w:rsidR="00BD30BC" w:rsidRPr="00A422C2" w:rsidRDefault="00D43BDE" w:rsidP="00BD30BC">
      <w:pPr>
        <w:rPr>
          <w:lang w:val="es-ES" w:eastAsia="es-ES"/>
        </w:rPr>
      </w:pPr>
      <w:r w:rsidRPr="00A422C2">
        <w:rPr>
          <w:lang w:val="es-ES" w:eastAsia="es-ES"/>
        </w:rPr>
        <w:t xml:space="preserve">Se trata de la media harmónica entre el valor d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771A69" w:rsidRPr="00A422C2">
        <w:rPr>
          <w:lang w:val="es-ES" w:eastAsia="es-ES"/>
        </w:rPr>
        <w:t>(</w:t>
      </w:r>
      <w:r w:rsidR="00771A69">
        <w:rPr>
          <w:noProof/>
          <w:lang w:val="es-ES"/>
        </w:rPr>
        <w:t>9</w:t>
      </w:r>
      <w:r w:rsidR="00771A69"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301BB26D" w:rsidR="00FD0E3E" w:rsidRPr="00A422C2" w:rsidRDefault="00FD0E3E" w:rsidP="00421092">
            <w:pPr>
              <w:keepNext/>
              <w:ind w:firstLine="0"/>
              <w:jc w:val="right"/>
              <w:rPr>
                <w:lang w:val="es-ES" w:eastAsia="es-ES"/>
              </w:rPr>
            </w:pPr>
            <w:bookmarkStart w:id="64"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771A69">
              <w:rPr>
                <w:noProof/>
                <w:lang w:val="es-ES"/>
              </w:rPr>
              <w:t>9</w:t>
            </w:r>
            <w:r w:rsidRPr="00A422C2">
              <w:rPr>
                <w:lang w:val="es-ES"/>
              </w:rPr>
              <w:fldChar w:fldCharType="end"/>
            </w:r>
            <w:r w:rsidRPr="00A422C2">
              <w:rPr>
                <w:lang w:val="es-ES" w:eastAsia="es-ES"/>
              </w:rPr>
              <w:t>)</w:t>
            </w:r>
            <w:bookmarkEnd w:id="64"/>
          </w:p>
        </w:tc>
      </w:tr>
    </w:tbl>
    <w:p w14:paraId="5F0099CA" w14:textId="0EB1B445" w:rsidR="00FD0E3E" w:rsidRPr="00A422C2" w:rsidRDefault="004819DA" w:rsidP="00BD30BC">
      <w:pPr>
        <w:rPr>
          <w:lang w:val="es-ES" w:eastAsia="es-ES"/>
        </w:rPr>
      </w:pPr>
      <w:r w:rsidRPr="00A422C2">
        <w:rPr>
          <w:lang w:val="es-ES" w:eastAsia="es-ES"/>
        </w:rPr>
        <w:t xml:space="preserve">Uno de los problemas que presenta esta métrica es qu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xml:space="preserve"> tienen el mismo peso, por lo que </w:t>
      </w:r>
      <w:r w:rsidR="001B47B5">
        <w:rPr>
          <w:lang w:val="es-ES" w:eastAsia="es-ES"/>
        </w:rPr>
        <w:t>dependiendo</w:t>
      </w:r>
      <w:r w:rsidRPr="00A422C2">
        <w:rPr>
          <w:lang w:val="es-ES" w:eastAsia="es-ES"/>
        </w:rPr>
        <w:t xml:space="preserve"> de la aplicación habrá que buscar otras métricas para mejorar esta interpretación.</w:t>
      </w:r>
    </w:p>
    <w:p w14:paraId="72EBA3CD" w14:textId="2322D68E" w:rsidR="00BD30BC" w:rsidRPr="005B673A" w:rsidRDefault="00BD30BC" w:rsidP="00D84EB1">
      <w:pPr>
        <w:pStyle w:val="Heading5"/>
        <w:rPr>
          <w:lang w:val="es-ES"/>
        </w:rPr>
      </w:pPr>
      <w:r w:rsidRPr="005B673A">
        <w:rPr>
          <w:lang w:val="es-ES"/>
        </w:rPr>
        <w:t>Curva PR</w:t>
      </w:r>
    </w:p>
    <w:p w14:paraId="413996C8" w14:textId="46746AF4" w:rsidR="001004D4" w:rsidRPr="00A422C2" w:rsidRDefault="00DE0023" w:rsidP="00352B18">
      <w:pPr>
        <w:rPr>
          <w:lang w:val="es-ES"/>
        </w:rPr>
      </w:pPr>
      <w:r w:rsidRPr="00A422C2">
        <w:rPr>
          <w:lang w:val="es-ES"/>
        </w:rPr>
        <w:t xml:space="preserve">Se trata de la curva entre la </w:t>
      </w:r>
      <w:r w:rsidRPr="00A422C2">
        <w:rPr>
          <w:i/>
          <w:iCs/>
          <w:lang w:val="es-ES"/>
        </w:rPr>
        <w:t>precision</w:t>
      </w:r>
      <w:r w:rsidRPr="00A422C2">
        <w:rPr>
          <w:lang w:val="es-ES"/>
        </w:rPr>
        <w:t xml:space="preserve"> y el </w:t>
      </w:r>
      <w:r w:rsidRPr="00A422C2">
        <w:rPr>
          <w:i/>
          <w:iCs/>
          <w:lang w:val="es-ES"/>
        </w:rPr>
        <w:t>recall</w:t>
      </w:r>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771A69" w:rsidRPr="00A422C2">
        <w:rPr>
          <w:lang w:val="es-ES"/>
        </w:rPr>
        <w:t xml:space="preserve">Figura </w:t>
      </w:r>
      <w:r w:rsidR="00771A69">
        <w:rPr>
          <w:noProof/>
          <w:lang w:val="es-ES"/>
        </w:rPr>
        <w:t>11</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proofErr w:type="spellStart"/>
      <w:r w:rsidR="00860A60" w:rsidRPr="00A422C2">
        <w:rPr>
          <w:i/>
          <w:iCs/>
          <w:lang w:val="es-ES"/>
        </w:rPr>
        <w:t>Area</w:t>
      </w:r>
      <w:proofErr w:type="spellEnd"/>
      <w:r w:rsidR="00860A60" w:rsidRPr="00A422C2">
        <w:rPr>
          <w:i/>
          <w:iCs/>
          <w:lang w:val="es-ES"/>
        </w:rPr>
        <w:t xml:space="preserve"> </w:t>
      </w:r>
      <w:proofErr w:type="spellStart"/>
      <w:r w:rsidR="00860A60" w:rsidRPr="00A422C2">
        <w:rPr>
          <w:i/>
          <w:iCs/>
          <w:lang w:val="es-ES"/>
        </w:rPr>
        <w:t>Under</w:t>
      </w:r>
      <w:proofErr w:type="spellEnd"/>
      <w:r w:rsidR="00860A60" w:rsidRPr="00A422C2">
        <w:rPr>
          <w:i/>
          <w:iCs/>
          <w:lang w:val="es-ES"/>
        </w:rPr>
        <w:t xml:space="preserve"> </w:t>
      </w:r>
      <w:proofErr w:type="spellStart"/>
      <w:r w:rsidR="00860A60" w:rsidRPr="00A422C2">
        <w:rPr>
          <w:i/>
          <w:iCs/>
          <w:lang w:val="es-ES"/>
        </w:rPr>
        <w:t>the</w:t>
      </w:r>
      <w:proofErr w:type="spellEnd"/>
      <w:r w:rsidR="00860A60" w:rsidRPr="00A422C2">
        <w:rPr>
          <w:i/>
          <w:iCs/>
          <w:lang w:val="es-ES"/>
        </w:rPr>
        <w:t xml:space="preserve"> Curve</w:t>
      </w:r>
      <w:r w:rsidR="00221DB3" w:rsidRPr="00A422C2">
        <w:rPr>
          <w:lang w:val="es-ES"/>
        </w:rPr>
        <w:t xml:space="preserve"> (</w:t>
      </w:r>
      <w:r w:rsidR="00860A60" w:rsidRPr="00A422C2">
        <w:rPr>
          <w:lang w:val="es-ES"/>
        </w:rPr>
        <w:t>AUC</w:t>
      </w:r>
      <w:r w:rsidR="00E0719D">
        <w:rPr>
          <w:lang w:val="es-ES"/>
        </w:rPr>
        <w:fldChar w:fldCharType="begin"/>
      </w:r>
      <w:r w:rsidR="00E0719D" w:rsidRPr="00E0719D">
        <w:rPr>
          <w:lang w:val="es-ES"/>
        </w:rPr>
        <w:instrText xml:space="preserve"> XE "</w:instrText>
      </w:r>
      <w:r w:rsidR="00E0719D" w:rsidRPr="007C2461">
        <w:rPr>
          <w:lang w:val="es-ES"/>
        </w:rPr>
        <w:instrText>AUC</w:instrText>
      </w:r>
      <w:r w:rsidR="00E0719D" w:rsidRPr="00E0719D">
        <w:rPr>
          <w:lang w:val="es-ES"/>
        </w:rPr>
        <w:instrText>" \t "</w:instrText>
      </w:r>
      <w:r w:rsidR="00E0719D" w:rsidRPr="00E0719D">
        <w:rPr>
          <w:rFonts w:cstheme="minorHAnsi"/>
          <w:i/>
          <w:lang w:val="es-ES"/>
        </w:rPr>
        <w:instrText>Area Under the Cur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drawing>
          <wp:inline distT="0" distB="0" distL="0" distR="0" wp14:anchorId="2FCA6C9B" wp14:editId="29DD0F8A">
            <wp:extent cx="2108713" cy="1896533"/>
            <wp:effectExtent l="0" t="0" r="0" b="889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32"/>
                    <a:srcRect l="10984" t="2370" r="2291" b="8487"/>
                    <a:stretch/>
                  </pic:blipFill>
                  <pic:spPr bwMode="auto">
                    <a:xfrm>
                      <a:off x="0" y="0"/>
                      <a:ext cx="2116969" cy="1903958"/>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5CF35458" w:rsidR="00054AB7" w:rsidRPr="00A422C2" w:rsidRDefault="00054AB7" w:rsidP="00240EC3">
      <w:pPr>
        <w:pStyle w:val="Caption"/>
        <w:ind w:firstLine="0"/>
        <w:jc w:val="center"/>
        <w:rPr>
          <w:lang w:val="es-ES"/>
        </w:rPr>
      </w:pPr>
      <w:bookmarkStart w:id="65" w:name="_Ref58913021"/>
      <w:bookmarkStart w:id="66" w:name="_Ref58912935"/>
      <w:bookmarkStart w:id="67" w:name="_Toc73693304"/>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771A69">
        <w:rPr>
          <w:noProof/>
          <w:lang w:val="es-ES"/>
        </w:rPr>
        <w:t>11</w:t>
      </w:r>
      <w:r w:rsidRPr="00A422C2">
        <w:rPr>
          <w:lang w:val="es-ES"/>
        </w:rPr>
        <w:fldChar w:fldCharType="end"/>
      </w:r>
      <w:bookmarkEnd w:id="65"/>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EE2F0C">
        <w:rPr>
          <w:lang w:val="es-ES"/>
        </w:rPr>
        <w:instrText xml:space="preserve"> ADDIN ZOTERO_ITEM CSL_CITATION {"citationID":"j6gvfaqa","properties":{"formattedCitation":"[52]","plainCitation":"[52]","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EE2F0C">
        <w:rPr>
          <w:rFonts w:ascii="Calibri" w:hAnsi="Calibri" w:cs="Calibri"/>
          <w:lang w:val="es-ES"/>
        </w:rPr>
        <w:t>[52]</w:t>
      </w:r>
      <w:r w:rsidR="0030212E" w:rsidRPr="00A422C2">
        <w:rPr>
          <w:lang w:val="es-ES"/>
        </w:rPr>
        <w:fldChar w:fldCharType="end"/>
      </w:r>
      <w:r w:rsidRPr="00A422C2">
        <w:rPr>
          <w:lang w:val="es-ES"/>
        </w:rPr>
        <w:t>.</w:t>
      </w:r>
      <w:bookmarkEnd w:id="66"/>
      <w:bookmarkEnd w:id="67"/>
    </w:p>
    <w:p w14:paraId="7A96E5C2" w14:textId="326409D8" w:rsidR="00BD30BC" w:rsidRPr="005B673A" w:rsidRDefault="00BD30BC" w:rsidP="00D84EB1">
      <w:pPr>
        <w:pStyle w:val="Heading5"/>
        <w:rPr>
          <w:lang w:val="es-ES"/>
        </w:rPr>
      </w:pPr>
      <w:bookmarkStart w:id="68" w:name="_Ref72913943"/>
      <w:r w:rsidRPr="005B673A">
        <w:rPr>
          <w:lang w:val="es-ES"/>
        </w:rPr>
        <w:lastRenderedPageBreak/>
        <w:t>Curva ROC</w:t>
      </w:r>
      <w:bookmarkEnd w:id="68"/>
    </w:p>
    <w:p w14:paraId="770B9E1C" w14:textId="716DA6B6"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 xml:space="preserve">La curva </w:t>
      </w:r>
      <w:r w:rsidR="00E0719D">
        <w:rPr>
          <w:lang w:val="es-ES"/>
        </w:rPr>
        <w:t xml:space="preserve">ROC </w:t>
      </w:r>
      <w:r w:rsidR="001E66D7" w:rsidRPr="00A422C2">
        <w:rPr>
          <w:lang w:val="es-ES"/>
        </w:rPr>
        <w:t xml:space="preserve">representa el TPR o </w:t>
      </w:r>
      <w:r w:rsidR="001E66D7" w:rsidRPr="00A422C2">
        <w:rPr>
          <w:i/>
          <w:iCs/>
          <w:lang w:val="es-ES"/>
        </w:rPr>
        <w:t>recall</w:t>
      </w:r>
      <w:r w:rsidRPr="00A422C2">
        <w:rPr>
          <w:lang w:val="es-ES"/>
        </w:rPr>
        <w:t xml:space="preserve"> </w:t>
      </w:r>
      <w:r w:rsidR="001E66D7" w:rsidRPr="00A422C2">
        <w:rPr>
          <w:lang w:val="es-ES"/>
        </w:rPr>
        <w:t xml:space="preserve">y el </w:t>
      </w:r>
      <w:r w:rsidR="00C829B4" w:rsidRPr="00A422C2">
        <w:rPr>
          <w:i/>
          <w:iCs/>
          <w:lang w:val="es-ES"/>
        </w:rPr>
        <w:t xml:space="preserve">False Positive </w:t>
      </w:r>
      <w:proofErr w:type="spellStart"/>
      <w:r w:rsidR="00C829B4" w:rsidRPr="00A422C2">
        <w:rPr>
          <w:i/>
          <w:iCs/>
          <w:lang w:val="es-ES"/>
        </w:rPr>
        <w:t>Rate</w:t>
      </w:r>
      <w:proofErr w:type="spellEnd"/>
      <w:r w:rsidR="00E0719D">
        <w:rPr>
          <w:lang w:val="es-ES"/>
        </w:rPr>
        <w:t xml:space="preserve"> (FPR</w:t>
      </w:r>
      <w:r w:rsidR="00E0719D">
        <w:rPr>
          <w:lang w:val="es-ES"/>
        </w:rPr>
        <w:fldChar w:fldCharType="begin"/>
      </w:r>
      <w:r w:rsidR="00E0719D" w:rsidRPr="00E0719D">
        <w:rPr>
          <w:lang w:val="es-ES"/>
        </w:rPr>
        <w:instrText xml:space="preserve"> XE "</w:instrText>
      </w:r>
      <w:r w:rsidR="00E0719D" w:rsidRPr="00096FDC">
        <w:rPr>
          <w:lang w:val="es-ES"/>
        </w:rPr>
        <w:instrText>FPR</w:instrText>
      </w:r>
      <w:r w:rsidR="00E0719D" w:rsidRPr="00E0719D">
        <w:rPr>
          <w:lang w:val="es-ES"/>
        </w:rPr>
        <w:instrText>" \t "</w:instrText>
      </w:r>
      <w:r w:rsidR="00E0719D" w:rsidRPr="00E0719D">
        <w:rPr>
          <w:rFonts w:cstheme="minorHAnsi"/>
          <w:i/>
          <w:lang w:val="es-ES"/>
        </w:rPr>
        <w:instrText>False Positive Rat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E0719D">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771A69" w:rsidRPr="00A422C2">
        <w:rPr>
          <w:lang w:val="es-ES" w:eastAsia="es-ES"/>
        </w:rPr>
        <w:t>(</w:t>
      </w:r>
      <w:r w:rsidR="00771A69">
        <w:rPr>
          <w:noProof/>
          <w:lang w:val="es-ES"/>
        </w:rPr>
        <w:t>10</w:t>
      </w:r>
      <w:r w:rsidR="00771A69"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06"/>
        <w:gridCol w:w="7026"/>
        <w:gridCol w:w="1172"/>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2D002A4F" w:rsidR="001E66D7" w:rsidRPr="00A422C2" w:rsidRDefault="001E66D7" w:rsidP="00421092">
            <w:pPr>
              <w:keepNext/>
              <w:jc w:val="right"/>
              <w:rPr>
                <w:lang w:val="es-ES" w:eastAsia="es-ES"/>
              </w:rPr>
            </w:pPr>
            <w:bookmarkStart w:id="69"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771A69">
              <w:rPr>
                <w:noProof/>
                <w:lang w:val="es-ES"/>
              </w:rPr>
              <w:t>10</w:t>
            </w:r>
            <w:r w:rsidRPr="00A422C2">
              <w:rPr>
                <w:lang w:val="es-ES"/>
              </w:rPr>
              <w:fldChar w:fldCharType="end"/>
            </w:r>
            <w:r w:rsidRPr="00A422C2">
              <w:rPr>
                <w:lang w:val="es-ES" w:eastAsia="es-ES"/>
              </w:rPr>
              <w:t>)</w:t>
            </w:r>
            <w:bookmarkEnd w:id="69"/>
          </w:p>
        </w:tc>
      </w:tr>
    </w:tbl>
    <w:p w14:paraId="34F854FE" w14:textId="5A4FF5E1" w:rsidR="00BA2ED4" w:rsidRPr="00A422C2" w:rsidRDefault="00240EC3" w:rsidP="00BA2ED4">
      <w:pPr>
        <w:rPr>
          <w:lang w:val="es-ES"/>
        </w:rPr>
      </w:pPr>
      <w:r w:rsidRPr="00A422C2">
        <w:rPr>
          <w:lang w:val="es-ES"/>
        </w:rPr>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771A69" w:rsidRPr="00A422C2">
        <w:rPr>
          <w:lang w:val="es-ES"/>
        </w:rPr>
        <w:t xml:space="preserve">Figura </w:t>
      </w:r>
      <w:r w:rsidR="00771A69">
        <w:rPr>
          <w:noProof/>
          <w:lang w:val="es-ES"/>
        </w:rPr>
        <w:t>12</w:t>
      </w:r>
      <w:r w:rsidRPr="00A422C2">
        <w:rPr>
          <w:lang w:val="es-ES"/>
        </w:rPr>
        <w:fldChar w:fldCharType="end"/>
      </w:r>
      <w:r w:rsidRPr="00A422C2">
        <w:rPr>
          <w:lang w:val="es-ES"/>
        </w:rPr>
        <w:t xml:space="preserve">). De esta forma </w:t>
      </w:r>
      <w:r w:rsidR="006101D5" w:rsidRPr="00A422C2">
        <w:rPr>
          <w:lang w:val="es-ES"/>
        </w:rPr>
        <w:t>se compara el 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771A69" w:rsidRPr="00A422C2">
        <w:rPr>
          <w:lang w:val="es-ES"/>
        </w:rPr>
        <w:t xml:space="preserve">Figura </w:t>
      </w:r>
      <w:r w:rsidR="00771A69">
        <w:rPr>
          <w:noProof/>
          <w:lang w:val="es-ES"/>
        </w:rPr>
        <w:t>12</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drawing>
          <wp:inline distT="0" distB="0" distL="0" distR="0" wp14:anchorId="1B4F3B64" wp14:editId="16227882">
            <wp:extent cx="1916829" cy="1879600"/>
            <wp:effectExtent l="0" t="0" r="127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33">
                      <a:extLst>
                        <a:ext uri="{BEBA8EAE-BF5A-486C-A8C5-ECC9F3942E4B}">
                          <a14:imgProps xmlns:a14="http://schemas.microsoft.com/office/drawing/2010/main">
                            <a14:imgLayer r:embed="rId34">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8852" t="4705" r="46019" b="15360"/>
                    <a:stretch/>
                  </pic:blipFill>
                  <pic:spPr bwMode="auto">
                    <a:xfrm>
                      <a:off x="0" y="0"/>
                      <a:ext cx="1922162" cy="188483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17DBF269" w:rsidR="00240EC3" w:rsidRPr="00A422C2" w:rsidRDefault="00240EC3" w:rsidP="00240EC3">
      <w:pPr>
        <w:pStyle w:val="Caption"/>
        <w:ind w:firstLine="0"/>
        <w:jc w:val="center"/>
        <w:rPr>
          <w:lang w:val="es-ES"/>
        </w:rPr>
      </w:pPr>
      <w:bookmarkStart w:id="70" w:name="_Ref58914406"/>
      <w:bookmarkStart w:id="71" w:name="_Toc73693305"/>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771A69">
        <w:rPr>
          <w:noProof/>
          <w:lang w:val="es-ES"/>
        </w:rPr>
        <w:t>12</w:t>
      </w:r>
      <w:r w:rsidRPr="00A422C2">
        <w:rPr>
          <w:lang w:val="es-ES"/>
        </w:rPr>
        <w:fldChar w:fldCharType="end"/>
      </w:r>
      <w:bookmarkEnd w:id="70"/>
      <w:r w:rsidRPr="00A422C2">
        <w:rPr>
          <w:lang w:val="es-ES"/>
        </w:rPr>
        <w:t xml:space="preserve">. Ejemplo de curva ROC </w:t>
      </w:r>
      <w:r w:rsidRPr="00A422C2">
        <w:rPr>
          <w:lang w:val="es-ES"/>
        </w:rPr>
        <w:fldChar w:fldCharType="begin"/>
      </w:r>
      <w:r w:rsidR="00EE2F0C">
        <w:rPr>
          <w:lang w:val="es-ES"/>
        </w:rPr>
        <w:instrText xml:space="preserve"> ADDIN ZOTERO_ITEM CSL_CITATION {"citationID":"Sjw4X7Dt","properties":{"formattedCitation":"[52]","plainCitation":"[52]","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EE2F0C">
        <w:rPr>
          <w:rFonts w:ascii="Calibri" w:hAnsi="Calibri" w:cs="Calibri"/>
          <w:lang w:val="es-ES"/>
        </w:rPr>
        <w:t>[52]</w:t>
      </w:r>
      <w:r w:rsidRPr="00A422C2">
        <w:rPr>
          <w:lang w:val="es-ES"/>
        </w:rPr>
        <w:fldChar w:fldCharType="end"/>
      </w:r>
      <w:r w:rsidRPr="00A422C2">
        <w:rPr>
          <w:lang w:val="es-ES"/>
        </w:rPr>
        <w:t>.</w:t>
      </w:r>
      <w:bookmarkEnd w:id="71"/>
    </w:p>
    <w:p w14:paraId="1D225DBD" w14:textId="2DAB54F1" w:rsidR="00C93F90" w:rsidRPr="005B673A" w:rsidRDefault="00C93F90" w:rsidP="00D84EB1">
      <w:pPr>
        <w:pStyle w:val="Heading5"/>
        <w:rPr>
          <w:lang w:val="es-ES"/>
        </w:rPr>
      </w:pPr>
      <w:r w:rsidRPr="005B673A">
        <w:rPr>
          <w:lang w:val="es-ES"/>
        </w:rPr>
        <w:t xml:space="preserve">Evaluación </w:t>
      </w:r>
      <w:r w:rsidR="006B5CE1" w:rsidRPr="005B673A">
        <w:rPr>
          <w:lang w:val="es-ES"/>
        </w:rPr>
        <w:t xml:space="preserve">de un modelo entrenado </w:t>
      </w:r>
      <w:r w:rsidRPr="005B673A">
        <w:rPr>
          <w:lang w:val="es-ES"/>
        </w:rPr>
        <w:t>con datos descompensados</w:t>
      </w:r>
    </w:p>
    <w:p w14:paraId="37A00596" w14:textId="5667C195" w:rsidR="003D5FE3" w:rsidRDefault="00C93F90" w:rsidP="00C93F90">
      <w:pPr>
        <w:rPr>
          <w:lang w:val="es-ES" w:eastAsia="es-ES"/>
        </w:rPr>
      </w:pPr>
      <w:r>
        <w:rPr>
          <w:lang w:val="es-ES" w:eastAsia="es-ES"/>
        </w:rPr>
        <w:t>Trabajar con un dataset descompensado es un problema habitual a la hora de implementar un algoritmo de ML. Esto se da cuando, a la hora de crear un modelo para un problema de clasificación, el número de observaciones de una clase es mucho mayor a la del resto de clases.</w:t>
      </w:r>
      <w:r w:rsidR="003D5FE3">
        <w:rPr>
          <w:lang w:val="es-ES" w:eastAsia="es-ES"/>
        </w:rPr>
        <w:t xml:space="preserve"> Un conjunto de datos de estas características puede llevar al modelo a devolver siempre la clase que más se repite. Esto se da en distintos campos de trabajo, entre ellos la medicina</w:t>
      </w:r>
      <w:r w:rsidR="000A35B0">
        <w:rPr>
          <w:lang w:val="es-ES" w:eastAsia="es-ES"/>
        </w:rPr>
        <w:t xml:space="preserve"> </w:t>
      </w:r>
      <w:r w:rsidR="000A35B0">
        <w:rPr>
          <w:lang w:val="es-ES" w:eastAsia="es-ES"/>
        </w:rPr>
        <w:fldChar w:fldCharType="begin"/>
      </w:r>
      <w:r w:rsidR="00EE2F0C">
        <w:rPr>
          <w:lang w:val="es-ES" w:eastAsia="es-ES"/>
        </w:rPr>
        <w:instrText xml:space="preserve"> ADDIN ZOTERO_ITEM CSL_CITATION {"citationID":"HI1mWLVJ","properties":{"formattedCitation":"[53]","plainCitation":"[53]","noteIndex":0},"citationItems":[{"id":269,"uris":["http://zotero.org/groups/2648216/items/F8VHTMJ5"],"uri":["http://zotero.org/groups/2648216/items/F8VHTMJ5"],"itemData":{"id":269,"type":"post-weblog","abstract":"Class Imbalance is a very common problem in machine learning. This articles lists 10 different ways to handle imbalanced classification using Python.","container-title":"Analytics Vidhya","title":"Imbalanced Classification | Handling Imbalanced Data using Python","URL":"https://www.analyticsvidhya.com/blog/2020/07/10-techniques-to-deal-with-class-imbalance-in-machine-learning/","accessed":{"date-parts":[["2021",1,27]]},"issued":{"date-parts":[["2020",7,23]]}}}],"schema":"https://github.com/citation-style-language/schema/raw/master/csl-citation.json"} </w:instrText>
      </w:r>
      <w:r w:rsidR="000A35B0">
        <w:rPr>
          <w:lang w:val="es-ES" w:eastAsia="es-ES"/>
        </w:rPr>
        <w:fldChar w:fldCharType="separate"/>
      </w:r>
      <w:r w:rsidR="00EE2F0C">
        <w:rPr>
          <w:noProof/>
          <w:lang w:val="es-ES" w:eastAsia="es-ES"/>
        </w:rPr>
        <w:t>[53]</w:t>
      </w:r>
      <w:r w:rsidR="000A35B0">
        <w:rPr>
          <w:lang w:val="es-ES" w:eastAsia="es-ES"/>
        </w:rPr>
        <w:fldChar w:fldCharType="end"/>
      </w:r>
      <w:r w:rsidR="003D5FE3">
        <w:rPr>
          <w:lang w:val="es-ES" w:eastAsia="es-ES"/>
        </w:rPr>
        <w:t>.</w:t>
      </w:r>
    </w:p>
    <w:p w14:paraId="177FA78B" w14:textId="0E33DC88" w:rsidR="00C93F90" w:rsidRPr="00C93F90" w:rsidRDefault="003D5FE3" w:rsidP="00C93F90">
      <w:pPr>
        <w:rPr>
          <w:lang w:val="es-ES" w:eastAsia="es-ES"/>
        </w:rPr>
      </w:pPr>
      <w:r>
        <w:rPr>
          <w:lang w:val="es-ES" w:eastAsia="es-ES"/>
        </w:rPr>
        <w:t xml:space="preserve">A la hora de evaluar los modelos, </w:t>
      </w:r>
      <w:r w:rsidR="000A35B0">
        <w:rPr>
          <w:lang w:val="es-ES" w:eastAsia="es-ES"/>
        </w:rPr>
        <w:t>hay algunas métricas que</w:t>
      </w:r>
      <w:r w:rsidR="006D4919">
        <w:rPr>
          <w:lang w:val="es-ES" w:eastAsia="es-ES"/>
        </w:rPr>
        <w:t xml:space="preserve"> no</w:t>
      </w:r>
      <w:r w:rsidR="000A35B0">
        <w:rPr>
          <w:lang w:val="es-ES" w:eastAsia="es-ES"/>
        </w:rPr>
        <w:t xml:space="preserve"> son adecuadas </w:t>
      </w:r>
      <w:r w:rsidR="006D4919">
        <w:rPr>
          <w:lang w:val="es-ES" w:eastAsia="es-ES"/>
        </w:rPr>
        <w:t xml:space="preserve">para detectar este tipo de comportamientos, como la métrica </w:t>
      </w:r>
      <w:r w:rsidR="006D4919" w:rsidRPr="006D4919">
        <w:rPr>
          <w:i/>
          <w:iCs/>
          <w:lang w:val="es-ES" w:eastAsia="es-ES"/>
        </w:rPr>
        <w:t>accuracy</w:t>
      </w:r>
      <w:r w:rsidR="006D4919">
        <w:rPr>
          <w:lang w:val="es-ES" w:eastAsia="es-ES"/>
        </w:rPr>
        <w:t xml:space="preserve">. </w:t>
      </w:r>
      <w:r w:rsidR="00781895">
        <w:rPr>
          <w:lang w:val="es-ES" w:eastAsia="es-ES"/>
        </w:rPr>
        <w:t>Sin embargo, métricas como la matriz de confusión, precision, recall</w:t>
      </w:r>
      <w:r w:rsidR="00D42B53">
        <w:rPr>
          <w:lang w:val="es-ES" w:eastAsia="es-ES"/>
        </w:rPr>
        <w:t xml:space="preserve"> y</w:t>
      </w:r>
      <w:r w:rsidR="00781895">
        <w:rPr>
          <w:lang w:val="es-ES" w:eastAsia="es-ES"/>
        </w:rPr>
        <w:t xml:space="preserve"> F1</w:t>
      </w:r>
      <w:r w:rsidR="00D42B53">
        <w:rPr>
          <w:lang w:val="es-ES" w:eastAsia="es-ES"/>
        </w:rPr>
        <w:t>,</w:t>
      </w:r>
      <w:r w:rsidR="00781895">
        <w:rPr>
          <w:lang w:val="es-ES" w:eastAsia="es-ES"/>
        </w:rPr>
        <w:t xml:space="preserve"> y </w:t>
      </w:r>
      <w:r w:rsidR="00D42B53">
        <w:rPr>
          <w:lang w:val="es-ES" w:eastAsia="es-ES"/>
        </w:rPr>
        <w:t xml:space="preserve">la curva </w:t>
      </w:r>
      <w:r w:rsidR="00781895">
        <w:rPr>
          <w:lang w:val="es-ES" w:eastAsia="es-ES"/>
        </w:rPr>
        <w:t>ROC</w:t>
      </w:r>
      <w:r w:rsidR="00010BC8">
        <w:rPr>
          <w:lang w:val="es-ES" w:eastAsia="es-ES"/>
        </w:rPr>
        <w:t>,</w:t>
      </w:r>
      <w:r w:rsidR="000A35B0">
        <w:rPr>
          <w:lang w:val="es-ES" w:eastAsia="es-ES"/>
        </w:rPr>
        <w:t xml:space="preserve"> permiten detectar este tipo de comportamientos</w:t>
      </w:r>
      <w:r w:rsidR="00010BC8">
        <w:rPr>
          <w:lang w:val="es-ES" w:eastAsia="es-ES"/>
        </w:rPr>
        <w:t xml:space="preserve"> </w:t>
      </w:r>
      <w:r w:rsidR="00010BC8">
        <w:rPr>
          <w:lang w:val="es-ES" w:eastAsia="es-ES"/>
        </w:rPr>
        <w:fldChar w:fldCharType="begin"/>
      </w:r>
      <w:r w:rsidR="00EE2F0C">
        <w:rPr>
          <w:lang w:val="es-ES" w:eastAsia="es-ES"/>
        </w:rPr>
        <w:instrText xml:space="preserve"> ADDIN ZOTERO_ITEM CSL_CITATION {"citationID":"8I88jReH","properties":{"formattedCitation":"[54]","plainCitation":"[54]","noteIndex":0},"citationItems":[{"id":271,"uris":["http://zotero.org/groups/2648216/items/WVTMHVDC"],"uri":["http://zotero.org/groups/2648216/items/WVTMHVDC"],"itemData":{"id":271,"type":"webpage","abstract":"What should and should not be done when facing an imbalanced classes problem?","container-title":"Medium","language":"en","title":"Handling imbalanced datasets in machine learning","URL":"https://towardsdatascience.com/handling-imbalanced-datasets-in-machine-learning-7a0e84220f28","author":[{"family":"Rocca","given":"Baptiste"}],"accessed":{"date-parts":[["2021",1,27]]},"issued":{"date-parts":[["2019",3,30]]}}}],"schema":"https://github.com/citation-style-language/schema/raw/master/csl-citation.json"} </w:instrText>
      </w:r>
      <w:r w:rsidR="00010BC8">
        <w:rPr>
          <w:lang w:val="es-ES" w:eastAsia="es-ES"/>
        </w:rPr>
        <w:fldChar w:fldCharType="separate"/>
      </w:r>
      <w:r w:rsidR="00EE2F0C">
        <w:rPr>
          <w:noProof/>
          <w:lang w:val="es-ES" w:eastAsia="es-ES"/>
        </w:rPr>
        <w:t>[54]</w:t>
      </w:r>
      <w:r w:rsidR="00010BC8">
        <w:rPr>
          <w:lang w:val="es-ES" w:eastAsia="es-ES"/>
        </w:rPr>
        <w:fldChar w:fldCharType="end"/>
      </w:r>
      <w:r w:rsidR="00D42583">
        <w:rPr>
          <w:lang w:val="es-ES" w:eastAsia="es-ES"/>
        </w:rPr>
        <w:t>.</w:t>
      </w:r>
    </w:p>
    <w:p w14:paraId="47D40F83" w14:textId="2E8771B8" w:rsidR="00AE2423" w:rsidRPr="00A422C2" w:rsidRDefault="00AE2423" w:rsidP="007C1BAE">
      <w:pPr>
        <w:pStyle w:val="Heading4"/>
      </w:pPr>
      <w:r w:rsidRPr="00A422C2">
        <w:t>Aplicaciones</w:t>
      </w:r>
    </w:p>
    <w:p w14:paraId="0B9CE680" w14:textId="51995D15"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w:t>
      </w:r>
      <w:r w:rsidR="00AE733A" w:rsidRPr="00A422C2">
        <w:rPr>
          <w:lang w:val="es-ES" w:eastAsia="es-ES"/>
        </w:rPr>
        <w:t>diagnóstico</w:t>
      </w:r>
      <w:r w:rsidRPr="00A422C2">
        <w:rPr>
          <w:lang w:val="es-ES" w:eastAsia="es-ES"/>
        </w:rPr>
        <w:t xml:space="preserve">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7249EA08" w:rsidR="001F078A" w:rsidRPr="00A422C2" w:rsidRDefault="00DF352A" w:rsidP="00201BCE">
      <w:pPr>
        <w:rPr>
          <w:lang w:val="es-ES" w:eastAsia="es-ES"/>
        </w:rPr>
      </w:pPr>
      <w:r w:rsidRPr="00A422C2">
        <w:rPr>
          <w:lang w:val="es-ES" w:eastAsia="es-ES"/>
        </w:rPr>
        <w:lastRenderedPageBreak/>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bVOxgZa3","properties":{"formattedCitation":"[55]","plainCitation":"[55]","noteIndex":0},"citationItems":[{"id":40,"uris":["http://zotero.org/groups/2648216/items/BJ77M4PE"],"uri":["http://zotero.org/groups/2648216/items/BJ77M4PE"],"itemData":{"id":4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5]</w:t>
      </w:r>
      <w:r w:rsidR="00291A02" w:rsidRPr="00A422C2">
        <w:rPr>
          <w:lang w:val="es-ES" w:eastAsia="es-ES"/>
        </w:rPr>
        <w:fldChar w:fldCharType="end"/>
      </w:r>
      <w:r w:rsidR="00321CC9" w:rsidRPr="00A422C2">
        <w:rPr>
          <w:lang w:val="es-ES" w:eastAsia="es-ES"/>
        </w:rPr>
        <w:t>.</w:t>
      </w:r>
    </w:p>
    <w:p w14:paraId="4608A5D6" w14:textId="621D76B8" w:rsidR="00F22B41" w:rsidRPr="005B673A" w:rsidRDefault="00F22B41" w:rsidP="00D84EB1">
      <w:pPr>
        <w:pStyle w:val="Heading5"/>
        <w:rPr>
          <w:lang w:val="es-ES"/>
        </w:rPr>
      </w:pPr>
      <w:proofErr w:type="spellStart"/>
      <w:r w:rsidRPr="005B673A">
        <w:rPr>
          <w:lang w:val="es-ES"/>
        </w:rPr>
        <w:t>Chatbot</w:t>
      </w:r>
      <w:proofErr w:type="spellEnd"/>
    </w:p>
    <w:p w14:paraId="718B2D0D" w14:textId="28D32626"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w:t>
      </w:r>
      <w:r w:rsidR="00E15FAD">
        <w:rPr>
          <w:lang w:val="es-ES" w:eastAsia="es-ES"/>
        </w:rPr>
        <w:t xml:space="preserve">a evaluación </w:t>
      </w:r>
      <w:r w:rsidR="00DF352A" w:rsidRPr="00A422C2">
        <w:rPr>
          <w:lang w:val="es-ES" w:eastAsia="es-ES"/>
        </w:rPr>
        <w:t>potencial, prevenir enfermedades o recomendar un curso de acción apropiado.</w:t>
      </w:r>
    </w:p>
    <w:p w14:paraId="182449C4" w14:textId="6A2BF9A8" w:rsidR="009A1EFA" w:rsidRPr="00A422C2" w:rsidRDefault="00C16B8C" w:rsidP="00F22B41">
      <w:pPr>
        <w:rPr>
          <w:lang w:val="es-ES" w:eastAsia="es-ES"/>
        </w:rPr>
      </w:pPr>
      <w:r w:rsidRPr="00A422C2">
        <w:rPr>
          <w:lang w:val="es-ES" w:eastAsia="es-ES"/>
        </w:rPr>
        <w:t xml:space="preserve">Por ejemplo, una </w:t>
      </w:r>
      <w:proofErr w:type="spellStart"/>
      <w:r w:rsidRPr="00A422C2">
        <w:rPr>
          <w:lang w:val="es-ES" w:eastAsia="es-ES"/>
        </w:rPr>
        <w:t>startup</w:t>
      </w:r>
      <w:proofErr w:type="spellEnd"/>
      <w:r w:rsidRPr="00A422C2">
        <w:rPr>
          <w:lang w:val="es-ES" w:eastAsia="es-ES"/>
        </w:rPr>
        <w:t xml:space="preserve"> con sede en U.K. ha desarrollado la aplicación </w:t>
      </w:r>
      <w:proofErr w:type="spellStart"/>
      <w:r w:rsidRPr="00A422C2">
        <w:rPr>
          <w:i/>
          <w:iCs/>
          <w:lang w:val="es-ES" w:eastAsia="es-ES"/>
        </w:rPr>
        <w:t>Babylon</w:t>
      </w:r>
      <w:proofErr w:type="spellEnd"/>
      <w:r w:rsidRPr="00A422C2">
        <w:rPr>
          <w:i/>
          <w:iCs/>
          <w:lang w:val="es-ES" w:eastAsia="es-ES"/>
        </w:rPr>
        <w:t xml:space="preserve"> </w:t>
      </w:r>
      <w:proofErr w:type="spellStart"/>
      <w:r w:rsidRPr="00A422C2">
        <w:rPr>
          <w:i/>
          <w:iCs/>
          <w:lang w:val="es-ES" w:eastAsia="es-ES"/>
        </w:rPr>
        <w:t>Health</w:t>
      </w:r>
      <w:proofErr w:type="spellEnd"/>
      <w:r w:rsidR="006D4B2E" w:rsidRPr="00A422C2">
        <w:rPr>
          <w:lang w:val="es-ES" w:eastAsia="es-ES"/>
        </w:rPr>
        <w:t xml:space="preserve"> </w:t>
      </w:r>
      <w:r w:rsidR="00291A02" w:rsidRPr="00A422C2">
        <w:rPr>
          <w:lang w:val="es-ES" w:eastAsia="es-ES"/>
        </w:rPr>
        <w:fldChar w:fldCharType="begin"/>
      </w:r>
      <w:r w:rsidR="00EE2F0C">
        <w:rPr>
          <w:lang w:val="es-ES" w:eastAsia="es-ES"/>
        </w:rPr>
        <w:instrText xml:space="preserve"> ADDIN ZOTERO_ITEM CSL_CITATION {"citationID":"adCWDmpG","properties":{"formattedCitation":"[56]","plainCitation":"[56]","noteIndex":0},"citationItems":[{"id":43,"uris":["http://zotero.org/groups/2648216/items/XZECKQC7"],"uri":["http://zotero.org/groups/2648216/items/XZECKQC7"],"itemData":{"id":43,"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EE2F0C">
        <w:rPr>
          <w:rFonts w:ascii="Calibri" w:hAnsi="Calibri" w:cs="Calibri"/>
          <w:lang w:val="es-ES"/>
        </w:rPr>
        <w:t>[56]</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recibe de un usuario con una </w:t>
      </w:r>
      <w:r w:rsidR="00BD1448">
        <w:rPr>
          <w:lang w:val="es-ES" w:eastAsia="es-ES"/>
        </w:rPr>
        <w:t>BD</w:t>
      </w:r>
      <w:r w:rsidR="0076752D" w:rsidRPr="00A422C2">
        <w:rPr>
          <w:lang w:val="es-ES" w:eastAsia="es-ES"/>
        </w:rPr>
        <w:t xml:space="preserve">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5B673A" w:rsidRDefault="00E77D21" w:rsidP="00D84EB1">
      <w:pPr>
        <w:pStyle w:val="Heading5"/>
        <w:rPr>
          <w:lang w:val="es-ES"/>
        </w:rPr>
      </w:pPr>
      <w:r w:rsidRPr="005B673A">
        <w:rPr>
          <w:lang w:val="es-ES"/>
        </w:rPr>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7B449ABB" w:rsidR="00BC1F49" w:rsidRPr="00A422C2" w:rsidRDefault="00BC1F49" w:rsidP="00AA653B">
      <w:pPr>
        <w:rPr>
          <w:lang w:val="es-ES" w:eastAsia="es-ES"/>
        </w:rPr>
      </w:pPr>
      <w:r w:rsidRPr="00A422C2">
        <w:rPr>
          <w:lang w:val="es-ES" w:eastAsia="es-ES"/>
        </w:rPr>
        <w:t>Con el objetivo mejorar la velocidad y la precisión de l</w:t>
      </w:r>
      <w:r w:rsidR="00E15FAD">
        <w:rPr>
          <w:lang w:val="es-ES" w:eastAsia="es-ES"/>
        </w:rPr>
        <w:t>as valoraciones</w:t>
      </w:r>
      <w:r w:rsidRPr="00A422C2">
        <w:rPr>
          <w:lang w:val="es-ES" w:eastAsia="es-ES"/>
        </w:rPr>
        <w:t xml:space="preserve">, un equipo de investigadores procedentes del Centro Médico Beth Israel </w:t>
      </w:r>
      <w:proofErr w:type="spellStart"/>
      <w:r w:rsidRPr="00A422C2">
        <w:rPr>
          <w:lang w:val="es-ES" w:eastAsia="es-ES"/>
        </w:rPr>
        <w:t>Deaconess</w:t>
      </w:r>
      <w:proofErr w:type="spellEnd"/>
      <w:r w:rsidRPr="00A422C2">
        <w:rPr>
          <w:lang w:val="es-ES" w:eastAsia="es-ES"/>
        </w:rPr>
        <w:t xml:space="preserve">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w:t>
      </w:r>
      <w:r w:rsidR="00E15FAD">
        <w:rPr>
          <w:lang w:val="es-ES" w:eastAsia="es-ES"/>
        </w:rPr>
        <w:t>dictamen</w:t>
      </w:r>
      <w:r w:rsidR="00D80E32" w:rsidRPr="00A422C2">
        <w:rPr>
          <w:lang w:val="es-ES" w:eastAsia="es-ES"/>
        </w:rPr>
        <w:t xml:space="preserve">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EE2F0C">
        <w:rPr>
          <w:lang w:val="es-ES" w:eastAsia="es-ES"/>
        </w:rPr>
        <w:instrText xml:space="preserve"> ADDIN ZOTERO_ITEM CSL_CITATION {"citationID":"DK5c8bxd","properties":{"formattedCitation":"[57]","plainCitation":"[57]","noteIndex":0},"citationItems":[{"id":45,"uris":["http://zotero.org/groups/2648216/items/YPCZD4FX"],"uri":["http://zotero.org/groups/2648216/items/YPCZD4FX"],"itemData":{"id":45,"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EE2F0C">
        <w:rPr>
          <w:rFonts w:ascii="Calibri" w:hAnsi="Calibri" w:cs="Calibri"/>
          <w:lang w:val="es-ES"/>
        </w:rPr>
        <w:t>[57]</w:t>
      </w:r>
      <w:r w:rsidR="000E7BBA" w:rsidRPr="00A422C2">
        <w:rPr>
          <w:lang w:val="es-ES" w:eastAsia="es-ES"/>
        </w:rPr>
        <w:fldChar w:fldCharType="end"/>
      </w:r>
      <w:r w:rsidR="00321CC9" w:rsidRPr="00A422C2">
        <w:rPr>
          <w:lang w:val="es-ES" w:eastAsia="es-ES"/>
        </w:rPr>
        <w:t>.</w:t>
      </w:r>
    </w:p>
    <w:p w14:paraId="23A47BBB" w14:textId="24475794" w:rsidR="00E77D21" w:rsidRPr="005B673A" w:rsidRDefault="00E77D21" w:rsidP="00D84EB1">
      <w:pPr>
        <w:pStyle w:val="Heading5"/>
        <w:rPr>
          <w:lang w:val="es-ES"/>
        </w:rPr>
      </w:pPr>
      <w:r w:rsidRPr="005B673A">
        <w:rPr>
          <w:lang w:val="es-ES"/>
        </w:rPr>
        <w:t>Enfermedades raras</w:t>
      </w:r>
    </w:p>
    <w:p w14:paraId="769DC254" w14:textId="4FE5E373" w:rsidR="00D442CD" w:rsidRPr="00A422C2" w:rsidRDefault="00D442CD" w:rsidP="00D442CD">
      <w:pPr>
        <w:rPr>
          <w:lang w:val="es-ES" w:eastAsia="es-ES"/>
        </w:rPr>
      </w:pPr>
      <w:r w:rsidRPr="00A422C2">
        <w:rPr>
          <w:lang w:val="es-ES" w:eastAsia="es-ES"/>
        </w:rPr>
        <w:t xml:space="preserve">Se emplea software de reconocimiento facial con técnicas de ML como ayuda </w:t>
      </w:r>
      <w:r w:rsidR="00E15FAD" w:rsidRPr="00A422C2">
        <w:rPr>
          <w:lang w:val="es-ES" w:eastAsia="es-ES"/>
        </w:rPr>
        <w:t>a la diagnosis</w:t>
      </w:r>
      <w:r w:rsidRPr="00A422C2">
        <w:rPr>
          <w:lang w:val="es-ES" w:eastAsia="es-ES"/>
        </w:rPr>
        <w:t xml:space="preserve"> de enfermedades raras. Las fotos de los pacientes se analizan mediante el análisis facial y mediante DL se detectan fenotipos que se correlacionan con enfermedades genéticas raras.</w:t>
      </w:r>
    </w:p>
    <w:p w14:paraId="731063B1" w14:textId="0192B343"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EE2F0C">
        <w:rPr>
          <w:lang w:val="es-ES"/>
        </w:rPr>
        <w:instrText xml:space="preserve"> ADDIN ZOTERO_ITEM CSL_CITATION {"citationID":"LX4tYfk9","properties":{"formattedCitation":"[58]","plainCitation":"[58]","noteIndex":0},"citationItems":[{"id":49,"uris":["http://zotero.org/groups/2648216/items/3YKFSYRF"],"uri":["http://zotero.org/groups/2648216/items/3YKFSYRF"],"itemData":{"id":49,"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EE2F0C">
        <w:rPr>
          <w:rFonts w:ascii="Calibri" w:hAnsi="Calibri" w:cs="Calibri"/>
          <w:lang w:val="es-ES"/>
        </w:rPr>
        <w:t>[58]</w:t>
      </w:r>
      <w:r w:rsidR="000E7BBA" w:rsidRPr="00A422C2">
        <w:rPr>
          <w:lang w:val="es-ES"/>
        </w:rPr>
        <w:fldChar w:fldCharType="end"/>
      </w:r>
      <w:r w:rsidRPr="00A422C2">
        <w:rPr>
          <w:lang w:val="es-ES"/>
        </w:rPr>
        <w:t xml:space="preserve"> es un software de reconocimiento facial </w:t>
      </w:r>
      <w:r w:rsidR="00010BC8">
        <w:rPr>
          <w:lang w:val="es-ES"/>
        </w:rPr>
        <w:t>que</w:t>
      </w:r>
      <w:r w:rsidRPr="00A422C2">
        <w:rPr>
          <w:lang w:val="es-ES"/>
        </w:rPr>
        <w:t xml:space="preserv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5B673A" w:rsidRDefault="00111EB2" w:rsidP="00D84EB1">
      <w:pPr>
        <w:pStyle w:val="Heading5"/>
        <w:rPr>
          <w:lang w:val="es-ES"/>
        </w:rPr>
      </w:pPr>
      <w:r w:rsidRPr="005B673A">
        <w:rPr>
          <w:lang w:val="es-ES"/>
        </w:rPr>
        <w:lastRenderedPageBreak/>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46E40463" w:rsidR="00234AD0" w:rsidRPr="00A422C2" w:rsidRDefault="00C80F91" w:rsidP="00CB255C">
      <w:pPr>
        <w:rPr>
          <w:lang w:val="es-ES" w:eastAsia="es-ES"/>
        </w:rPr>
      </w:pPr>
      <w:r w:rsidRPr="00A422C2">
        <w:rPr>
          <w:lang w:val="es-ES" w:eastAsia="es-ES"/>
        </w:rPr>
        <w:t xml:space="preserve">Investigadores de la Universidad de Stanford han desarrollado un algoritmo empleando DL, en concreto </w:t>
      </w:r>
      <w:r w:rsidR="000647C5">
        <w:rPr>
          <w:lang w:val="es-ES" w:eastAsia="es-ES"/>
        </w:rPr>
        <w:t>CNN</w:t>
      </w:r>
      <w:r w:rsidRPr="00A422C2">
        <w:rPr>
          <w:lang w:val="es-ES" w:eastAsia="es-ES"/>
        </w:rPr>
        <w:t xml:space="preserve"> para </w:t>
      </w:r>
      <w:r w:rsidR="00E15FAD">
        <w:rPr>
          <w:lang w:val="es-ES" w:eastAsia="es-ES"/>
        </w:rPr>
        <w:t xml:space="preserve">la diagnosis </w:t>
      </w:r>
      <w:r w:rsidRPr="00A422C2">
        <w:rPr>
          <w:lang w:val="es-ES" w:eastAsia="es-ES"/>
        </w:rPr>
        <w:t>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EE2F0C">
        <w:rPr>
          <w:lang w:val="es-ES" w:eastAsia="es-ES"/>
        </w:rPr>
        <w:instrText xml:space="preserve"> ADDIN ZOTERO_ITEM CSL_CITATION {"citationID":"PbL5ghnB","properties":{"formattedCitation":"[59]","plainCitation":"[59]","noteIndex":0},"citationItems":[{"id":55,"uris":["http://zotero.org/groups/2648216/items/XUNIZY4P"],"uri":["http://zotero.org/groups/2648216/items/XUNIZY4P"],"itemData":{"id":55,"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EE2F0C">
        <w:rPr>
          <w:rFonts w:ascii="Calibri" w:hAnsi="Calibri" w:cs="Calibri"/>
          <w:lang w:val="es-ES"/>
        </w:rPr>
        <w:t>[59]</w:t>
      </w:r>
      <w:r w:rsidR="000E7BBA" w:rsidRPr="00A422C2">
        <w:rPr>
          <w:lang w:val="es-ES" w:eastAsia="es-ES"/>
        </w:rPr>
        <w:fldChar w:fldCharType="end"/>
      </w:r>
      <w:r w:rsidR="00321CC9" w:rsidRPr="00A422C2">
        <w:rPr>
          <w:lang w:val="es-ES" w:eastAsia="es-ES"/>
        </w:rPr>
        <w:t>.</w:t>
      </w:r>
    </w:p>
    <w:p w14:paraId="575D9923" w14:textId="344353C9" w:rsidR="005107DD" w:rsidRPr="00A422C2" w:rsidRDefault="005A7CF9" w:rsidP="005107DD">
      <w:pPr>
        <w:pStyle w:val="Heading2"/>
        <w:rPr>
          <w:lang w:val="es-ES" w:eastAsia="es-ES"/>
        </w:rPr>
      </w:pPr>
      <w:bookmarkStart w:id="72" w:name="_Toc73693260"/>
      <w:r>
        <w:rPr>
          <w:lang w:val="es-ES" w:eastAsia="es-ES"/>
        </w:rPr>
        <w:t xml:space="preserve">Detección de </w:t>
      </w:r>
      <w:r w:rsidR="00A50402">
        <w:rPr>
          <w:lang w:val="es-ES" w:eastAsia="es-ES"/>
        </w:rPr>
        <w:t>Glioblastoma</w:t>
      </w:r>
      <w:r>
        <w:rPr>
          <w:lang w:val="es-ES" w:eastAsia="es-ES"/>
        </w:rPr>
        <w:t xml:space="preserve"> mediante M</w:t>
      </w:r>
      <w:r w:rsidR="00567599">
        <w:rPr>
          <w:lang w:val="es-ES" w:eastAsia="es-ES"/>
        </w:rPr>
        <w:t>achine Learning</w:t>
      </w:r>
      <w:bookmarkEnd w:id="72"/>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67BD88CB" w:rsidR="00C84CA6" w:rsidRPr="00A422C2" w:rsidRDefault="001D106D" w:rsidP="00C84CA6">
      <w:pPr>
        <w:rPr>
          <w:lang w:val="es-ES" w:eastAsia="es-ES"/>
        </w:rPr>
      </w:pPr>
      <w:r w:rsidRPr="00A422C2">
        <w:rPr>
          <w:lang w:val="es-ES" w:eastAsia="es-ES"/>
        </w:rPr>
        <w:t xml:space="preserve">Con la introducción de las nuevas tecnologías en la medicina, se han </w:t>
      </w:r>
      <w:r w:rsidR="006202CE">
        <w:rPr>
          <w:lang w:val="es-ES" w:eastAsia="es-ES"/>
        </w:rPr>
        <w:t>puesto</w:t>
      </w:r>
      <w:r w:rsidRPr="00A422C2">
        <w:rPr>
          <w:lang w:val="es-ES" w:eastAsia="es-ES"/>
        </w:rPr>
        <w:t xml:space="preserve"> grandes cantidades de datos sobre </w:t>
      </w:r>
      <w:r w:rsidR="006202CE">
        <w:rPr>
          <w:lang w:val="es-ES" w:eastAsia="es-ES"/>
        </w:rPr>
        <w:t xml:space="preserve">el </w:t>
      </w:r>
      <w:r w:rsidRPr="00A422C2">
        <w:rPr>
          <w:lang w:val="es-ES" w:eastAsia="es-ES"/>
        </w:rPr>
        <w:t>cáncer a disposición de la investigación científica. Sin embargo, la predicción precisa de los resultados de una enfermedad sigue siendo un reto para los médicos, lo que ha provocado que métodos de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8385082" w14:textId="181E4860" w:rsidR="00904A0B" w:rsidRDefault="00F62C83" w:rsidP="00904A0B">
      <w:pPr>
        <w:rPr>
          <w:lang w:val="es-ES" w:eastAsia="es-ES"/>
        </w:rPr>
      </w:pPr>
      <w:r w:rsidRPr="00A422C2">
        <w:rPr>
          <w:lang w:val="es-ES" w:eastAsia="es-ES"/>
        </w:rPr>
        <w:t xml:space="preserve">En los últimos años se han desarrollado nuevos enfoques de IA para </w:t>
      </w:r>
      <w:r w:rsidRPr="00AD232A">
        <w:rPr>
          <w:i/>
          <w:iCs/>
          <w:lang w:val="es-ES" w:eastAsia="es-ES"/>
        </w:rPr>
        <w:t>gliomas</w:t>
      </w:r>
      <w:r w:rsidRPr="00A422C2">
        <w:rPr>
          <w:lang w:val="es-ES" w:eastAsia="es-ES"/>
        </w:rPr>
        <w:t xml:space="preserve"> con los que poder predecir su grado y genómica a partir de imágenes, automatizar su </w:t>
      </w:r>
      <w:r w:rsidR="00E15FAD">
        <w:rPr>
          <w:lang w:val="es-ES" w:eastAsia="es-ES"/>
        </w:rPr>
        <w:t>diagnosis</w:t>
      </w:r>
      <w:r w:rsidRPr="00A422C2">
        <w:rPr>
          <w:lang w:val="es-ES" w:eastAsia="es-ES"/>
        </w:rPr>
        <w:t xml:space="preserve"> y proporcionar información sobre su pronóstico</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JJ3UpQyB","properties":{"formattedCitation":"[60]","plainCitation":"[60]","noteIndex":0},"citationItems":[{"id":61,"uris":["http://zotero.org/groups/2648216/items/Z8EBCW4Z"],"uri":["http://zotero.org/groups/2648216/items/Z8EBCW4Z"],"itemData":{"id":61,"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0]</w:t>
      </w:r>
      <w:r w:rsidR="0067525C" w:rsidRPr="00A422C2">
        <w:rPr>
          <w:lang w:val="es-ES" w:eastAsia="es-ES"/>
        </w:rPr>
        <w:fldChar w:fldCharType="end"/>
      </w:r>
      <w:r w:rsidRPr="00A422C2">
        <w:rPr>
          <w:lang w:val="es-ES" w:eastAsia="es-ES"/>
        </w:rPr>
        <w:t>. Técnicas nuevas de DL, así como redes neuronales y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OsKrjP1n","properties":{"formattedCitation":"[61]","plainCitation":"[61]","noteIndex":0},"citationItems":[{"id":32,"uris":["http://zotero.org/groups/2648216/items/JPQCIUB2"],"uri":["http://zotero.org/groups/2648216/items/JPQCIUB2"],"itemData":{"id":32,"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EE2F0C">
        <w:rPr>
          <w:rFonts w:ascii="Calibri" w:hAnsi="Calibri" w:cs="Calibri"/>
        </w:rPr>
        <w:t>[61]</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Heading3"/>
        <w:rPr>
          <w:lang w:val="es-ES" w:eastAsia="es-ES"/>
        </w:rPr>
      </w:pPr>
      <w:bookmarkStart w:id="73" w:name="_Toc73693261"/>
      <w:r w:rsidRPr="00A422C2">
        <w:rPr>
          <w:lang w:val="es-ES" w:eastAsia="es-ES"/>
        </w:rPr>
        <w:t>Técnicas tradicionales de M</w:t>
      </w:r>
      <w:r w:rsidR="005261FC" w:rsidRPr="00A422C2">
        <w:rPr>
          <w:lang w:val="es-ES" w:eastAsia="es-ES"/>
        </w:rPr>
        <w:t xml:space="preserve">achine </w:t>
      </w:r>
      <w:r w:rsidRPr="00A422C2">
        <w:rPr>
          <w:lang w:val="es-ES" w:eastAsia="es-ES"/>
        </w:rPr>
        <w:t>L</w:t>
      </w:r>
      <w:r w:rsidR="005261FC" w:rsidRPr="00A422C2">
        <w:rPr>
          <w:lang w:val="es-ES" w:eastAsia="es-ES"/>
        </w:rPr>
        <w:t>earning</w:t>
      </w:r>
      <w:bookmarkEnd w:id="73"/>
    </w:p>
    <w:p w14:paraId="5CEF976A" w14:textId="0A7368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r w:rsidR="009D0E38">
        <w:rPr>
          <w:lang w:val="es-ES" w:eastAsia="es-ES"/>
        </w:rPr>
        <w:t>GBM,</w:t>
      </w:r>
      <w:r>
        <w:rPr>
          <w:lang w:val="es-ES" w:eastAsia="es-ES"/>
        </w:rPr>
        <w:t xml:space="preserve"> así como para su segmentación.</w:t>
      </w:r>
    </w:p>
    <w:p w14:paraId="63DE65BD" w14:textId="039DEF3D" w:rsidR="006D0593" w:rsidRDefault="006D0593" w:rsidP="007C1BAE">
      <w:pPr>
        <w:pStyle w:val="Heading4"/>
        <w:numPr>
          <w:ilvl w:val="0"/>
          <w:numId w:val="18"/>
        </w:numPr>
      </w:pPr>
      <w:r>
        <w:lastRenderedPageBreak/>
        <w:t>Predicción</w:t>
      </w:r>
    </w:p>
    <w:p w14:paraId="6FA84B35" w14:textId="2C02A4CD" w:rsidR="00F62C83" w:rsidRPr="00A422C2" w:rsidRDefault="00F62C83" w:rsidP="00F62C83">
      <w:pPr>
        <w:rPr>
          <w:lang w:val="es-ES" w:eastAsia="es-ES"/>
        </w:rPr>
      </w:pPr>
      <w:r w:rsidRPr="00A422C2">
        <w:rPr>
          <w:lang w:val="es-ES" w:eastAsia="es-ES"/>
        </w:rPr>
        <w:t>La radiómica, la extracción de alto rendimiento de características de imágenes cuantitativas tiene el potencial de proporcionar información sobre la fisiopatología subyacente y de desarrollar biomarcadores que son difíciles de descubrir mediante la inspección visual. Normalmente, la radiómica incluye las siguientes fases: pre</w:t>
      </w:r>
      <w:r w:rsidR="00F0069C">
        <w:rPr>
          <w:lang w:val="es-ES" w:eastAsia="es-ES"/>
        </w:rPr>
        <w:t>-</w:t>
      </w:r>
      <w:r w:rsidRPr="00A422C2">
        <w:rPr>
          <w:lang w:val="es-ES" w:eastAsia="es-ES"/>
        </w:rPr>
        <w:t>procesamiento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8831C9">
        <w:rPr>
          <w:lang w:val="es-ES" w:eastAsia="es-ES"/>
        </w:rPr>
        <w:instrText xml:space="preserve"> ADDIN ZOTERO_ITEM CSL_CITATION {"citationID":"RT7neUwH","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xml:space="preserve">. Varios estudios han demostrado que la combinación de la radiómica con técnicas tradicionales de ML es capaz de diferenciar el </w:t>
      </w:r>
      <w:r w:rsidR="00C93EE9">
        <w:rPr>
          <w:lang w:val="es-ES" w:eastAsia="es-ES"/>
        </w:rPr>
        <w:t>GBM</w:t>
      </w:r>
      <w:r w:rsidRPr="00A422C2">
        <w:rPr>
          <w:lang w:val="es-ES" w:eastAsia="es-ES"/>
        </w:rPr>
        <w:t xml:space="preserve"> de otros tipos de cáncer como un linfoma o tumores cerebrales </w:t>
      </w:r>
      <w:proofErr w:type="spellStart"/>
      <w:r w:rsidRPr="00A422C2">
        <w:rPr>
          <w:lang w:val="es-ES" w:eastAsia="es-ES"/>
        </w:rPr>
        <w:t>metastásicos</w:t>
      </w:r>
      <w:proofErr w:type="spellEnd"/>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uhn2NRxY","properties":{"formattedCitation":"[62]","plainCitation":"[62]","noteIndex":0},"citationItems":[{"id":92,"uris":["http://zotero.org/groups/2648216/items/96DJRU7L"],"uri":["http://zotero.org/groups/2648216/items/96DJRU7L"],"itemData":{"id":92,"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2]</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EE2F0C">
        <w:rPr>
          <w:rFonts w:ascii="Calibri" w:hAnsi="Calibri" w:cs="Calibri"/>
          <w:lang w:val="es-ES"/>
        </w:rPr>
        <w:instrText xml:space="preserve"> ADDIN ZOTERO_ITEM CSL_CITATION {"citationID":"EHBszgBS","properties":{"formattedCitation":"[63]","plainCitation":"[63]","noteIndex":0},"citationItems":[{"id":93,"uris":["http://zotero.org/groups/2648216/items/SV68SSWF"],"uri":["http://zotero.org/groups/2648216/items/SV68SSWF"],"itemData":{"id":9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EE2F0C">
        <w:rPr>
          <w:rFonts w:ascii="Calibri" w:hAnsi="Calibri" w:cs="Calibri"/>
          <w:lang w:val="es-ES"/>
        </w:rPr>
        <w:t>[63]</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hgBpxkT4","properties":{"formattedCitation":"[64]","plainCitation":"[64]","noteIndex":0},"citationItems":[{"id":72,"uris":["http://zotero.org/groups/2648216/items/E7TPW524"],"uri":["http://zotero.org/groups/2648216/items/E7TPW524"],"itemData":{"id":72,"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4]</w:t>
      </w:r>
      <w:r w:rsidR="0067525C" w:rsidRPr="00A422C2">
        <w:rPr>
          <w:lang w:val="es-ES" w:eastAsia="es-ES"/>
        </w:rPr>
        <w:fldChar w:fldCharType="end"/>
      </w:r>
      <w:r w:rsidRPr="00A422C2">
        <w:rPr>
          <w:lang w:val="es-ES" w:eastAsia="es-ES"/>
        </w:rPr>
        <w:t>.</w:t>
      </w:r>
    </w:p>
    <w:p w14:paraId="265A2C1D" w14:textId="514F82DA"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771A69" w:rsidRPr="00A422C2">
        <w:rPr>
          <w:lang w:val="es-ES"/>
        </w:rPr>
        <w:t xml:space="preserve">Figura </w:t>
      </w:r>
      <w:r w:rsidR="00771A69">
        <w:rPr>
          <w:lang w:val="es-ES"/>
        </w:rPr>
        <w:t>13</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drawing>
          <wp:inline distT="0" distB="0" distL="0" distR="0" wp14:anchorId="36362568" wp14:editId="52C9FD91">
            <wp:extent cx="4792980" cy="2616762"/>
            <wp:effectExtent l="0" t="0" r="7620"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5"/>
                    <a:stretch>
                      <a:fillRect/>
                    </a:stretch>
                  </pic:blipFill>
                  <pic:spPr>
                    <a:xfrm>
                      <a:off x="0" y="0"/>
                      <a:ext cx="4820014" cy="2631521"/>
                    </a:xfrm>
                    <a:prstGeom prst="rect">
                      <a:avLst/>
                    </a:prstGeom>
                  </pic:spPr>
                </pic:pic>
              </a:graphicData>
            </a:graphic>
          </wp:inline>
        </w:drawing>
      </w:r>
    </w:p>
    <w:p w14:paraId="7CC4DBF2" w14:textId="68418312" w:rsidR="00F62C83" w:rsidRPr="00A422C2" w:rsidRDefault="00F62C83" w:rsidP="009A7EAF">
      <w:pPr>
        <w:pStyle w:val="Caption"/>
        <w:ind w:firstLine="0"/>
        <w:jc w:val="center"/>
        <w:rPr>
          <w:lang w:val="es-ES"/>
        </w:rPr>
      </w:pPr>
      <w:bookmarkStart w:id="74" w:name="_Ref58920658"/>
      <w:bookmarkStart w:id="75" w:name="_Toc73693306"/>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771A69">
        <w:rPr>
          <w:noProof/>
          <w:lang w:val="es-ES"/>
        </w:rPr>
        <w:t>13</w:t>
      </w:r>
      <w:r w:rsidRPr="00A422C2">
        <w:rPr>
          <w:lang w:val="es-ES"/>
        </w:rPr>
        <w:fldChar w:fldCharType="end"/>
      </w:r>
      <w:bookmarkEnd w:id="74"/>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EE2F0C">
        <w:rPr>
          <w:lang w:val="es-ES"/>
        </w:rPr>
        <w:instrText xml:space="preserve"> ADDIN ZOTERO_ITEM CSL_CITATION {"citationID":"cq3cKYl0","properties":{"formattedCitation":"[65]","plainCitation":"[65]","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EE2F0C">
        <w:rPr>
          <w:rFonts w:ascii="Calibri" w:hAnsi="Calibri" w:cs="Calibri"/>
          <w:lang w:val="es-ES"/>
        </w:rPr>
        <w:t>[65]</w:t>
      </w:r>
      <w:r w:rsidR="0067525C" w:rsidRPr="00A422C2">
        <w:rPr>
          <w:lang w:val="es-ES"/>
        </w:rPr>
        <w:fldChar w:fldCharType="end"/>
      </w:r>
      <w:r w:rsidR="009F5A51" w:rsidRPr="00A422C2">
        <w:rPr>
          <w:lang w:val="es-ES"/>
        </w:rPr>
        <w:t>.</w:t>
      </w:r>
      <w:bookmarkEnd w:id="75"/>
    </w:p>
    <w:p w14:paraId="2736D404" w14:textId="79A919BE"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w:t>
      </w:r>
      <w:r w:rsidRPr="00A422C2">
        <w:rPr>
          <w:lang w:val="es-ES" w:eastAsia="es-ES"/>
        </w:rPr>
        <w:lastRenderedPageBreak/>
        <w:t xml:space="preserve">se ha predicho con un </w:t>
      </w:r>
      <w:r w:rsidR="00E0719D" w:rsidRPr="00E0719D">
        <w:rPr>
          <w:lang w:val="es-ES" w:eastAsia="es-ES"/>
        </w:rPr>
        <w:t>ACC</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EE2F0C">
        <w:rPr>
          <w:lang w:val="es-ES" w:eastAsia="es-ES"/>
        </w:rPr>
        <w:instrText xml:space="preserve"> ADDIN ZOTERO_ITEM CSL_CITATION {"citationID":"VTFM33wu","properties":{"formattedCitation":"[65]","plainCitation":"[65]","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EE2F0C">
        <w:rPr>
          <w:rFonts w:ascii="Calibri" w:hAnsi="Calibri" w:cs="Calibri"/>
          <w:lang w:val="es-ES"/>
        </w:rPr>
        <w:t>[65]</w:t>
      </w:r>
      <w:r w:rsidR="0067525C" w:rsidRPr="00A422C2">
        <w:rPr>
          <w:lang w:val="es-ES" w:eastAsia="es-ES"/>
        </w:rPr>
        <w:fldChar w:fldCharType="end"/>
      </w:r>
      <w:r w:rsidRPr="00A422C2">
        <w:rPr>
          <w:lang w:val="es-ES" w:eastAsia="es-ES"/>
        </w:rPr>
        <w:t>.</w:t>
      </w:r>
    </w:p>
    <w:p w14:paraId="7D707617" w14:textId="263C494E"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C93EE9">
        <w:rPr>
          <w:lang w:val="es-ES" w:eastAsia="es-ES"/>
        </w:rPr>
        <w:t>GBM</w:t>
      </w:r>
      <w:r w:rsidRPr="00A422C2">
        <w:rPr>
          <w:lang w:val="es-ES" w:eastAsia="es-ES"/>
        </w:rPr>
        <w:t xml:space="preserve"> heterogéneos. Así, se ha predicho el grado del </w:t>
      </w:r>
      <w:r w:rsidR="00004FAE" w:rsidRPr="00AD232A">
        <w:rPr>
          <w:i/>
          <w:iCs/>
          <w:lang w:val="es-ES" w:eastAsia="es-ES"/>
        </w:rPr>
        <w:t>g</w:t>
      </w:r>
      <w:r w:rsidRPr="00AD232A">
        <w:rPr>
          <w:i/>
          <w:iCs/>
          <w:lang w:val="es-ES" w:eastAsia="es-ES"/>
        </w:rPr>
        <w:t>lioma</w:t>
      </w:r>
      <w:r w:rsidRPr="00A422C2">
        <w:rPr>
          <w:lang w:val="es-ES" w:eastAsia="es-ES"/>
        </w:rPr>
        <w:t xml:space="preserve"> presente en los pacientes. Para ello, se han extraído varias características haciendo uso de radiómica para, después, seleccionar las más significativas. Tras esto, se ha entrenado y probado un método de clasificación usando árboles de decisión </w:t>
      </w:r>
      <w:r w:rsidR="00616B49" w:rsidRPr="00616B49">
        <w:rPr>
          <w:lang w:val="es-ES" w:eastAsia="es-ES"/>
        </w:rPr>
        <w:t>RF</w:t>
      </w:r>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EE2F0C">
        <w:rPr>
          <w:lang w:val="es-ES" w:eastAsia="es-ES"/>
        </w:rPr>
        <w:instrText xml:space="preserve"> ADDIN ZOTERO_ITEM CSL_CITATION {"citationID":"C0HnKyTr","properties":{"formattedCitation":"[66]","plainCitation":"[66]","noteIndex":0},"citationItems":[{"id":69,"uris":["http://zotero.org/groups/2648216/items/RPSNRY82"],"uri":["http://zotero.org/groups/2648216/items/RPSNRY82"],"itemData":{"id":69,"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EE2F0C">
        <w:rPr>
          <w:rFonts w:ascii="Calibri" w:hAnsi="Calibri" w:cs="Calibri"/>
          <w:lang w:val="es-ES"/>
        </w:rPr>
        <w:t>[66]</w:t>
      </w:r>
      <w:r w:rsidR="00983106" w:rsidRPr="00A422C2">
        <w:rPr>
          <w:lang w:val="es-ES" w:eastAsia="es-ES"/>
        </w:rPr>
        <w:fldChar w:fldCharType="end"/>
      </w:r>
      <w:r w:rsidRPr="00A422C2">
        <w:rPr>
          <w:lang w:val="es-ES" w:eastAsia="es-ES"/>
        </w:rPr>
        <w:t>.</w:t>
      </w:r>
    </w:p>
    <w:p w14:paraId="061AE195" w14:textId="1AA6AFFC" w:rsidR="00DA56F4" w:rsidRPr="00DA56F4" w:rsidRDefault="00DA56F4" w:rsidP="00DA56F4">
      <w:pPr>
        <w:rPr>
          <w:lang w:val="es-ES" w:eastAsia="es-ES"/>
        </w:rPr>
      </w:pPr>
      <w:r>
        <w:rPr>
          <w:lang w:val="es-ES" w:eastAsia="es-ES"/>
        </w:rPr>
        <w:t xml:space="preserve">Estudios realizados mediante regresión logística han logrado diferenciar entre </w:t>
      </w:r>
      <w:r w:rsidRPr="00AD232A">
        <w:rPr>
          <w:i/>
          <w:iCs/>
          <w:lang w:val="es-ES" w:eastAsia="es-ES"/>
        </w:rPr>
        <w:t>gliomas</w:t>
      </w:r>
      <w:r>
        <w:rPr>
          <w:lang w:val="es-ES" w:eastAsia="es-ES"/>
        </w:rPr>
        <w:t xml:space="preserve"> de bajo grado y </w:t>
      </w:r>
      <w:proofErr w:type="spellStart"/>
      <w:r>
        <w:rPr>
          <w:lang w:val="es-ES" w:eastAsia="es-ES"/>
        </w:rPr>
        <w:t>GBMs</w:t>
      </w:r>
      <w:proofErr w:type="spellEnd"/>
      <w:r>
        <w:rPr>
          <w:lang w:val="es-ES" w:eastAsia="es-ES"/>
        </w:rPr>
        <w:t xml:space="preserve"> con un </w:t>
      </w:r>
      <w:r>
        <w:rPr>
          <w:i/>
          <w:iCs/>
          <w:lang w:val="es-ES" w:eastAsia="es-ES"/>
        </w:rPr>
        <w:t>accuracy</w:t>
      </w:r>
      <w:r>
        <w:rPr>
          <w:lang w:val="es-ES" w:eastAsia="es-ES"/>
        </w:rPr>
        <w:t xml:space="preserve"> del 93%, una sensibilidad del 97% y un AUC de 0.94 </w:t>
      </w:r>
      <w:r>
        <w:rPr>
          <w:lang w:val="es-ES" w:eastAsia="es-ES"/>
        </w:rPr>
        <w:fldChar w:fldCharType="begin"/>
      </w:r>
      <w:r w:rsidR="00EE2F0C">
        <w:rPr>
          <w:lang w:val="es-ES" w:eastAsia="es-ES"/>
        </w:rPr>
        <w:instrText xml:space="preserve"> ADDIN ZOTERO_ITEM CSL_CITATION {"citationID":"ytSkazFy","properties":{"formattedCitation":"[67]","plainCitation":"[67]","noteIndex":0},"citationItems":[{"id":169,"uris":["http://zotero.org/groups/2648216/items/UKU3PJ87"],"uri":["http://zotero.org/groups/2648216/items/UKU3PJ87"],"itemData":{"id":169,"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EE2F0C">
        <w:rPr>
          <w:rFonts w:ascii="Calibri" w:hAnsi="Calibri" w:cs="Calibri"/>
          <w:lang w:val="es-ES"/>
        </w:rPr>
        <w:t>[67]</w:t>
      </w:r>
      <w:r>
        <w:rPr>
          <w:lang w:val="es-ES" w:eastAsia="es-ES"/>
        </w:rPr>
        <w:fldChar w:fldCharType="end"/>
      </w:r>
      <w:r>
        <w:rPr>
          <w:lang w:val="es-ES" w:eastAsia="es-ES"/>
        </w:rPr>
        <w:t>.</w:t>
      </w:r>
    </w:p>
    <w:p w14:paraId="17A77D22" w14:textId="77777777" w:rsidR="00E55C3E" w:rsidRDefault="00E55C3E" w:rsidP="007C1BAE">
      <w:pPr>
        <w:pStyle w:val="Heading4"/>
      </w:pPr>
      <w:r>
        <w:t>Segmentación</w:t>
      </w:r>
    </w:p>
    <w:p w14:paraId="197E26E9" w14:textId="601DD5A9"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w:t>
      </w:r>
      <w:proofErr w:type="spellStart"/>
      <w:r>
        <w:rPr>
          <w:lang w:val="es-ES" w:eastAsia="es-ES"/>
        </w:rPr>
        <w:t>v</w:t>
      </w:r>
      <w:r w:rsidR="008F4266">
        <w:rPr>
          <w:lang w:val="es-ES" w:eastAsia="es-ES"/>
        </w:rPr>
        <w:t>ó</w:t>
      </w:r>
      <w:r>
        <w:rPr>
          <w:lang w:val="es-ES" w:eastAsia="es-ES"/>
        </w:rPr>
        <w:t>xel</w:t>
      </w:r>
      <w:r w:rsidR="008F4266">
        <w:rPr>
          <w:lang w:val="es-ES" w:eastAsia="es-ES"/>
        </w:rPr>
        <w:t>e</w:t>
      </w:r>
      <w:r>
        <w:rPr>
          <w:lang w:val="es-ES" w:eastAsia="es-ES"/>
        </w:rPr>
        <w:t>s</w:t>
      </w:r>
      <w:proofErr w:type="spellEnd"/>
      <w:r>
        <w:rPr>
          <w:lang w:val="es-ES" w:eastAsia="es-ES"/>
        </w:rPr>
        <w:t xml:space="preserve">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w:t>
      </w:r>
      <w:r w:rsidR="00350515">
        <w:rPr>
          <w:i/>
          <w:iCs/>
          <w:lang w:val="es-ES" w:eastAsia="es-ES"/>
        </w:rPr>
        <w:t xml:space="preserve">RF </w:t>
      </w:r>
      <w:r w:rsidR="007D49A8">
        <w:rPr>
          <w:lang w:val="es-ES" w:eastAsia="es-ES"/>
        </w:rPr>
        <w:fldChar w:fldCharType="begin"/>
      </w:r>
      <w:r w:rsidR="00EE2F0C">
        <w:rPr>
          <w:lang w:val="es-ES" w:eastAsia="es-ES"/>
        </w:rPr>
        <w:instrText xml:space="preserve"> ADDIN ZOTERO_ITEM CSL_CITATION {"citationID":"193rM3gL","properties":{"formattedCitation":"[68]","plainCitation":"[68]","noteIndex":0},"citationItems":[{"id":174,"uris":["http://zotero.org/groups/2648216/items/QFPV4I2T"],"uri":["http://zotero.org/groups/2648216/items/QFPV4I2T"],"itemData":{"id":174,"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EE2F0C">
        <w:rPr>
          <w:rFonts w:ascii="Calibri" w:hAnsi="Calibri" w:cs="Calibri"/>
          <w:lang w:val="es-ES"/>
        </w:rPr>
        <w:t>[68]</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w:t>
      </w:r>
      <w:proofErr w:type="spellStart"/>
      <w:r>
        <w:rPr>
          <w:lang w:val="es-ES" w:eastAsia="es-ES"/>
        </w:rPr>
        <w:t>Markov</w:t>
      </w:r>
      <w:proofErr w:type="spellEnd"/>
      <w:r>
        <w:rPr>
          <w:lang w:val="es-ES" w:eastAsia="es-ES"/>
        </w:rPr>
        <w:t xml:space="preserve"> (MRF)</w:t>
      </w:r>
      <w:r w:rsidR="007D49A8">
        <w:rPr>
          <w:lang w:val="es-ES" w:eastAsia="es-ES"/>
        </w:rPr>
        <w:t xml:space="preserve"> </w:t>
      </w:r>
      <w:r w:rsidR="007D49A8">
        <w:rPr>
          <w:lang w:val="es-ES" w:eastAsia="es-ES"/>
        </w:rPr>
        <w:fldChar w:fldCharType="begin"/>
      </w:r>
      <w:r w:rsidR="00EE2F0C">
        <w:rPr>
          <w:lang w:val="es-ES" w:eastAsia="es-ES"/>
        </w:rPr>
        <w:instrText xml:space="preserve"> ADDIN ZOTERO_ITEM CSL_CITATION {"citationID":"2a5mwli1","properties":{"formattedCitation":"[69]","plainCitation":"[69]","noteIndex":0},"citationItems":[{"id":175,"uris":["http://zotero.org/groups/2648216/items/8IN7KNXG"],"uri":["http://zotero.org/groups/2648216/items/8IN7KNXG"],"itemData":{"id":175,"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EE2F0C">
        <w:rPr>
          <w:rFonts w:ascii="Calibri" w:hAnsi="Calibri" w:cs="Calibri"/>
          <w:lang w:val="es-ES"/>
        </w:rPr>
        <w:t>[69]</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proofErr w:type="spellStart"/>
      <w:r w:rsidR="00A44D39">
        <w:rPr>
          <w:i/>
          <w:iCs/>
          <w:lang w:val="es-ES" w:eastAsia="es-ES"/>
        </w:rPr>
        <w:t>Support</w:t>
      </w:r>
      <w:proofErr w:type="spellEnd"/>
      <w:r w:rsidR="00A44D39">
        <w:rPr>
          <w:i/>
          <w:iCs/>
          <w:lang w:val="es-ES" w:eastAsia="es-ES"/>
        </w:rPr>
        <w:t xml:space="preserve"> Vector </w:t>
      </w:r>
      <w:proofErr w:type="spellStart"/>
      <w:r w:rsidR="00A44D39">
        <w:rPr>
          <w:i/>
          <w:iCs/>
          <w:lang w:val="es-ES" w:eastAsia="es-ES"/>
        </w:rPr>
        <w:t>Random</w:t>
      </w:r>
      <w:proofErr w:type="spellEnd"/>
      <w:r w:rsidR="00A44D39">
        <w:rPr>
          <w:i/>
          <w:iCs/>
          <w:lang w:val="es-ES" w:eastAsia="es-ES"/>
        </w:rPr>
        <w:t xml:space="preserve"> Field</w:t>
      </w:r>
      <w:r w:rsidR="00A44D39">
        <w:rPr>
          <w:lang w:val="es-ES" w:eastAsia="es-ES"/>
        </w:rPr>
        <w:t xml:space="preserve"> (SVRF</w:t>
      </w:r>
      <w:r w:rsidR="00E0719D">
        <w:rPr>
          <w:lang w:val="es-ES" w:eastAsia="es-ES"/>
        </w:rPr>
        <w:fldChar w:fldCharType="begin"/>
      </w:r>
      <w:r w:rsidR="00E0719D" w:rsidRPr="00E0719D">
        <w:rPr>
          <w:lang w:val="es-ES"/>
        </w:rPr>
        <w:instrText xml:space="preserve"> XE "</w:instrText>
      </w:r>
      <w:r w:rsidR="00E0719D" w:rsidRPr="008E7507">
        <w:rPr>
          <w:lang w:val="es-ES" w:eastAsia="es-ES"/>
        </w:rPr>
        <w:instrText>SVRF</w:instrText>
      </w:r>
      <w:r w:rsidR="00E0719D" w:rsidRPr="00E0719D">
        <w:rPr>
          <w:lang w:val="es-ES"/>
        </w:rPr>
        <w:instrText>" \t "</w:instrText>
      </w:r>
      <w:r w:rsidR="00E0719D" w:rsidRPr="00E0719D">
        <w:rPr>
          <w:rFonts w:cstheme="minorHAnsi"/>
          <w:i/>
          <w:lang w:val="es-ES"/>
        </w:rPr>
        <w:instrText>Support Vector Random Field</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A44D39">
        <w:rPr>
          <w:lang w:val="es-ES" w:eastAsia="es-ES"/>
        </w:rPr>
        <w:t xml:space="preserve">) han sido estudiados y se ha determinado que muestra un mejor resultado que las técnicas anteriormente citadas </w:t>
      </w:r>
      <w:r w:rsidR="00A44D39">
        <w:rPr>
          <w:lang w:val="es-ES" w:eastAsia="es-ES"/>
        </w:rPr>
        <w:fldChar w:fldCharType="begin"/>
      </w:r>
      <w:r w:rsidR="00EE2F0C">
        <w:rPr>
          <w:lang w:val="es-ES" w:eastAsia="es-ES"/>
        </w:rPr>
        <w:instrText xml:space="preserve"> ADDIN ZOTERO_ITEM CSL_CITATION {"citationID":"X77vNLRj","properties":{"formattedCitation":"[70]","plainCitation":"[70]","noteIndex":0},"citationItems":[{"id":143,"uris":["http://zotero.org/groups/2648216/items/L6ZTRGK3"],"uri":["http://zotero.org/groups/2648216/items/L6ZTRGK3"],"itemData":{"id":143,"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EE2F0C">
        <w:rPr>
          <w:rFonts w:ascii="Calibri" w:hAnsi="Calibri" w:cs="Calibri"/>
          <w:lang w:val="es-ES"/>
        </w:rPr>
        <w:t>[70]</w:t>
      </w:r>
      <w:r w:rsidR="00A44D39">
        <w:rPr>
          <w:lang w:val="es-ES" w:eastAsia="es-ES"/>
        </w:rPr>
        <w:fldChar w:fldCharType="end"/>
      </w:r>
      <w:r w:rsidR="00A44D39">
        <w:rPr>
          <w:lang w:val="es-ES" w:eastAsia="es-ES"/>
        </w:rPr>
        <w:t>.</w:t>
      </w:r>
    </w:p>
    <w:p w14:paraId="14FAC9C0" w14:textId="51460881" w:rsidR="00137C50" w:rsidRPr="00A44D39" w:rsidRDefault="0073053F" w:rsidP="00F62C83">
      <w:pPr>
        <w:rPr>
          <w:lang w:val="es-ES" w:eastAsia="es-ES"/>
        </w:rPr>
      </w:pPr>
      <w:r>
        <w:rPr>
          <w:lang w:val="es-ES" w:eastAsia="es-ES"/>
        </w:rPr>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w:t>
      </w:r>
      <w:r w:rsidR="00AD232A" w:rsidRPr="00AD232A">
        <w:rPr>
          <w:i/>
          <w:iCs/>
          <w:lang w:val="es-ES" w:eastAsia="es-ES"/>
        </w:rPr>
        <w:t>g</w:t>
      </w:r>
      <w:r w:rsidR="00004FAE" w:rsidRPr="00AD232A">
        <w:rPr>
          <w:i/>
          <w:iCs/>
          <w:lang w:val="es-ES" w:eastAsia="es-ES"/>
        </w:rPr>
        <w:t>lioma</w:t>
      </w:r>
      <w:r w:rsidR="00E821F2" w:rsidRPr="00AD232A">
        <w:rPr>
          <w:i/>
          <w:iCs/>
          <w:lang w:val="es-ES" w:eastAsia="es-ES"/>
        </w:rPr>
        <w:t>s</w:t>
      </w:r>
      <w:r w:rsidR="00E821F2">
        <w:rPr>
          <w:lang w:val="es-ES" w:eastAsia="es-ES"/>
        </w:rPr>
        <w:t xml:space="preserve">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w:t>
      </w:r>
      <w:proofErr w:type="spellStart"/>
      <w:r w:rsidR="008E4910">
        <w:rPr>
          <w:lang w:val="es-ES" w:eastAsia="es-ES"/>
        </w:rPr>
        <w:t>RMs</w:t>
      </w:r>
      <w:proofErr w:type="spellEnd"/>
      <w:r w:rsidR="00C11366">
        <w:rPr>
          <w:lang w:val="es-ES" w:eastAsia="es-ES"/>
        </w:rPr>
        <w:t xml:space="preserve"> </w:t>
      </w:r>
      <w:r w:rsidR="00C11366">
        <w:rPr>
          <w:lang w:val="es-ES" w:eastAsia="es-ES"/>
        </w:rPr>
        <w:fldChar w:fldCharType="begin"/>
      </w:r>
      <w:r w:rsidR="00EE2F0C">
        <w:rPr>
          <w:lang w:val="es-ES" w:eastAsia="es-ES"/>
        </w:rPr>
        <w:instrText xml:space="preserve"> ADDIN ZOTERO_ITEM CSL_CITATION {"citationID":"GqFCMQ3d","properties":{"formattedCitation":"[71]","plainCitation":"[71]","noteIndex":0},"citationItems":[{"id":151,"uris":["http://zotero.org/groups/2648216/items/N5ZB3E4S"],"uri":["http://zotero.org/groups/2648216/items/N5ZB3E4S"],"itemData":{"id":151,"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EE2F0C">
        <w:rPr>
          <w:rFonts w:ascii="Calibri" w:hAnsi="Calibri" w:cs="Calibri"/>
        </w:rPr>
        <w:t>[71]</w:t>
      </w:r>
      <w:r w:rsidR="00C11366">
        <w:rPr>
          <w:lang w:val="es-ES" w:eastAsia="es-ES"/>
        </w:rPr>
        <w:fldChar w:fldCharType="end"/>
      </w:r>
      <w:r w:rsidR="008E4910">
        <w:rPr>
          <w:lang w:val="es-ES" w:eastAsia="es-ES"/>
        </w:rPr>
        <w:t>.</w:t>
      </w:r>
    </w:p>
    <w:p w14:paraId="6EC2F7A8" w14:textId="38E16FE4" w:rsidR="00F62C83" w:rsidRDefault="00F62C83" w:rsidP="00F62C83">
      <w:pPr>
        <w:pStyle w:val="Heading3"/>
        <w:rPr>
          <w:lang w:val="es-ES" w:eastAsia="es-ES"/>
        </w:rPr>
      </w:pPr>
      <w:bookmarkStart w:id="76" w:name="_Toc73693262"/>
      <w:r w:rsidRPr="00A422C2">
        <w:rPr>
          <w:lang w:val="es-ES" w:eastAsia="es-ES"/>
        </w:rPr>
        <w:t>Nuevas técnicas de D</w:t>
      </w:r>
      <w:r w:rsidR="00994D48" w:rsidRPr="00A422C2">
        <w:rPr>
          <w:lang w:val="es-ES" w:eastAsia="es-ES"/>
        </w:rPr>
        <w:t xml:space="preserve">eep </w:t>
      </w:r>
      <w:r w:rsidRPr="00A422C2">
        <w:rPr>
          <w:lang w:val="es-ES" w:eastAsia="es-ES"/>
        </w:rPr>
        <w:t>L</w:t>
      </w:r>
      <w:r w:rsidR="00994D48" w:rsidRPr="00A422C2">
        <w:rPr>
          <w:lang w:val="es-ES" w:eastAsia="es-ES"/>
        </w:rPr>
        <w:t>earning</w:t>
      </w:r>
      <w:bookmarkEnd w:id="76"/>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7C1BAE">
      <w:pPr>
        <w:pStyle w:val="Heading4"/>
        <w:numPr>
          <w:ilvl w:val="0"/>
          <w:numId w:val="16"/>
        </w:numPr>
      </w:pPr>
      <w:r>
        <w:t>Predicción</w:t>
      </w:r>
    </w:p>
    <w:p w14:paraId="48A3E490" w14:textId="584CAA52" w:rsidR="00F62C83" w:rsidRPr="00A422C2" w:rsidRDefault="00F62C83" w:rsidP="00F62C83">
      <w:pPr>
        <w:rPr>
          <w:lang w:val="es-ES" w:eastAsia="es-ES"/>
        </w:rPr>
      </w:pPr>
      <w:r w:rsidRPr="00A422C2">
        <w:rPr>
          <w:lang w:val="es-ES" w:eastAsia="es-ES"/>
        </w:rPr>
        <w:t xml:space="preserve">La extracción de características relevantes es una tarea crítica en la radiómica. Muchos estudios utilizan características extraídas a mano o explícitamente diseñadas. Estas incluyen la forma, intensidad y textura de los tumores entre otras. Aun así, estos rasgos de imagen son poco profundos y de bajo orden y es posible que no caractericen </w:t>
      </w:r>
      <w:r w:rsidRPr="00A422C2">
        <w:rPr>
          <w:lang w:val="es-ES" w:eastAsia="es-ES"/>
        </w:rPr>
        <w:lastRenderedPageBreak/>
        <w:t xml:space="preserve">plenamente la heterogeneidad de la imagen, por lo que pueden limitar el potencial del modelo radiómico. El aprendizaje por transferencia puede incorporarse al modelo radiómico actual para la extracción de características profundas de varias capas de una CNN. El flujo del análisis radiómico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771A69" w:rsidRPr="00A422C2">
        <w:rPr>
          <w:lang w:val="es-ES"/>
        </w:rPr>
        <w:t xml:space="preserve">Figura </w:t>
      </w:r>
      <w:r w:rsidR="00771A69">
        <w:rPr>
          <w:noProof/>
          <w:lang w:val="es-ES"/>
        </w:rPr>
        <w:t>14</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drawing>
          <wp:inline distT="0" distB="0" distL="0" distR="0" wp14:anchorId="4F460246" wp14:editId="64F439AC">
            <wp:extent cx="5399893" cy="3122022"/>
            <wp:effectExtent l="0" t="0" r="0" b="2540"/>
            <wp:docPr id="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pic:cNvPicPr/>
                  </pic:nvPicPr>
                  <pic:blipFill>
                    <a:blip r:embed="rId36">
                      <a:extLst>
                        <a:ext uri="{28A0092B-C50C-407E-A947-70E740481C1C}">
                          <a14:useLocalDpi xmlns:a14="http://schemas.microsoft.com/office/drawing/2010/main" val="0"/>
                        </a:ext>
                      </a:extLst>
                    </a:blip>
                    <a:stretch>
                      <a:fillRect/>
                    </a:stretch>
                  </pic:blipFill>
                  <pic:spPr>
                    <a:xfrm>
                      <a:off x="0" y="0"/>
                      <a:ext cx="5404903" cy="3124918"/>
                    </a:xfrm>
                    <a:prstGeom prst="rect">
                      <a:avLst/>
                    </a:prstGeom>
                  </pic:spPr>
                </pic:pic>
              </a:graphicData>
            </a:graphic>
          </wp:inline>
        </w:drawing>
      </w:r>
    </w:p>
    <w:p w14:paraId="3649AB15" w14:textId="491948CE" w:rsidR="00F62C83" w:rsidRPr="00A422C2" w:rsidRDefault="00F62C83" w:rsidP="009A7EAF">
      <w:pPr>
        <w:pStyle w:val="Caption"/>
        <w:ind w:firstLine="0"/>
        <w:jc w:val="center"/>
        <w:rPr>
          <w:lang w:val="es-ES"/>
        </w:rPr>
      </w:pPr>
      <w:bookmarkStart w:id="77" w:name="_Ref58923388"/>
      <w:bookmarkStart w:id="78" w:name="_Toc73693307"/>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771A69">
        <w:rPr>
          <w:noProof/>
          <w:lang w:val="es-ES"/>
        </w:rPr>
        <w:t>14</w:t>
      </w:r>
      <w:r w:rsidRPr="00A422C2">
        <w:rPr>
          <w:lang w:val="es-ES"/>
        </w:rPr>
        <w:fldChar w:fldCharType="end"/>
      </w:r>
      <w:bookmarkEnd w:id="77"/>
      <w:r w:rsidR="00B9656B" w:rsidRPr="00A422C2">
        <w:rPr>
          <w:lang w:val="es-ES"/>
        </w:rPr>
        <w:t>.</w:t>
      </w:r>
      <w:r w:rsidRPr="00A422C2">
        <w:rPr>
          <w:lang w:val="es-ES"/>
        </w:rPr>
        <w:t xml:space="preserve"> Flujo de trabajo del análisis radiómico </w:t>
      </w:r>
      <w:r w:rsidR="00846FD9" w:rsidRPr="00A422C2">
        <w:rPr>
          <w:lang w:val="es-ES"/>
        </w:rPr>
        <w:fldChar w:fldCharType="begin"/>
      </w:r>
      <w:r w:rsidR="00EE2F0C">
        <w:rPr>
          <w:lang w:val="es-ES"/>
        </w:rPr>
        <w:instrText xml:space="preserve"> ADDIN ZOTERO_ITEM CSL_CITATION {"citationID":"xg0lvJlM","properties":{"formattedCitation":"[72]","plainCitation":"[72]","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EE2F0C">
        <w:rPr>
          <w:rFonts w:ascii="Calibri" w:hAnsi="Calibri" w:cs="Calibri"/>
          <w:lang w:val="es-ES"/>
        </w:rPr>
        <w:t>[72]</w:t>
      </w:r>
      <w:r w:rsidR="00846FD9" w:rsidRPr="00A422C2">
        <w:rPr>
          <w:lang w:val="es-ES"/>
        </w:rPr>
        <w:fldChar w:fldCharType="end"/>
      </w:r>
      <w:r w:rsidR="00B9656B" w:rsidRPr="00A422C2">
        <w:rPr>
          <w:lang w:val="es-ES"/>
        </w:rPr>
        <w:t>.</w:t>
      </w:r>
      <w:bookmarkEnd w:id="78"/>
    </w:p>
    <w:p w14:paraId="43351E9E" w14:textId="57B44A90" w:rsidR="00F62C83" w:rsidRDefault="00F62C83" w:rsidP="00F62C83">
      <w:pPr>
        <w:rPr>
          <w:lang w:val="es-ES" w:eastAsia="es-ES"/>
        </w:rPr>
      </w:pPr>
      <w:r w:rsidRPr="00A422C2">
        <w:rPr>
          <w:lang w:val="es-ES" w:eastAsia="es-ES"/>
        </w:rPr>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EE2F0C">
        <w:rPr>
          <w:lang w:val="es-ES" w:eastAsia="es-ES"/>
        </w:rPr>
        <w:instrText xml:space="preserve"> ADDIN ZOTERO_ITEM CSL_CITATION {"citationID":"VroGd0L8","properties":{"formattedCitation":"[72]","plainCitation":"[72]","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EE2F0C">
        <w:rPr>
          <w:rFonts w:ascii="Calibri" w:hAnsi="Calibri" w:cs="Calibri"/>
          <w:lang w:val="es-ES"/>
        </w:rPr>
        <w:t>[72]</w:t>
      </w:r>
      <w:r w:rsidR="00002941" w:rsidRPr="00A422C2">
        <w:rPr>
          <w:lang w:val="es-ES" w:eastAsia="es-ES"/>
        </w:rPr>
        <w:fldChar w:fldCharType="end"/>
      </w:r>
      <w:r w:rsidRPr="00A422C2">
        <w:rPr>
          <w:lang w:val="es-ES" w:eastAsia="es-ES"/>
        </w:rPr>
        <w:t>.</w:t>
      </w:r>
    </w:p>
    <w:p w14:paraId="32ECF1E6" w14:textId="77777777" w:rsidR="00E55C3E" w:rsidRDefault="00E55C3E" w:rsidP="007C1BAE">
      <w:pPr>
        <w:pStyle w:val="Heading4"/>
      </w:pPr>
      <w:r>
        <w:t>Segmentación</w:t>
      </w:r>
    </w:p>
    <w:p w14:paraId="00FDF977" w14:textId="6BAC0AC2" w:rsidR="0035362A" w:rsidRDefault="00E55C3E" w:rsidP="00E55C3E">
      <w:pPr>
        <w:rPr>
          <w:lang w:val="es-ES" w:eastAsia="es-ES"/>
        </w:rPr>
      </w:pPr>
      <w:r w:rsidRPr="00A422C2">
        <w:rPr>
          <w:lang w:val="es-ES" w:eastAsia="es-ES"/>
        </w:rPr>
        <w:t xml:space="preserve">Las CNN son el método asistido por ordenador puntero para la segmentación del </w:t>
      </w:r>
      <w:r w:rsidR="00C93EE9">
        <w:rPr>
          <w:lang w:val="es-ES" w:eastAsia="es-ES"/>
        </w:rPr>
        <w:t>GBM</w:t>
      </w:r>
      <w:r w:rsidRPr="00A422C2">
        <w:rPr>
          <w:lang w:val="es-ES" w:eastAsia="es-ES"/>
        </w:rPr>
        <w:t xml:space="preserve">. Superan a los métodos alternativos que utilizan clasificadores de decisión independientes para extraer características de textura e intensidad. Se utiliza un conjunto de datos pre-anotados para entrenar la arquitectura de las CNN y realizar una serie de </w:t>
      </w:r>
      <w:proofErr w:type="spellStart"/>
      <w:r w:rsidRPr="00A422C2">
        <w:rPr>
          <w:lang w:val="es-ES" w:eastAsia="es-ES"/>
        </w:rPr>
        <w:t>convoluciones</w:t>
      </w:r>
      <w:proofErr w:type="spellEnd"/>
      <w:r w:rsidRPr="00A422C2">
        <w:rPr>
          <w:lang w:val="es-ES" w:eastAsia="es-ES"/>
        </w:rPr>
        <w:t xml:space="preserve">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EE2F0C">
        <w:rPr>
          <w:lang w:val="es-ES" w:eastAsia="es-ES"/>
        </w:rPr>
        <w:instrText xml:space="preserve"> ADDIN ZOTERO_ITEM CSL_CITATION {"citationID":"VZ1382fP","properties":{"formattedCitation":"[73]","plainCitation":"[73]","noteIndex":0},"citationItems":[{"id":111,"uris":["http://zotero.org/groups/2648216/items/RMPLGHM2"],"uri":["http://zotero.org/groups/2648216/items/RMPLGHM2"],"itemData":{"id":111,"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EE2F0C">
        <w:rPr>
          <w:rFonts w:ascii="Calibri" w:hAnsi="Calibri" w:cs="Calibri"/>
          <w:lang w:val="es-ES"/>
        </w:rPr>
        <w:t>[73]</w:t>
      </w:r>
      <w:r w:rsidR="00207153">
        <w:rPr>
          <w:lang w:val="es-ES" w:eastAsia="es-ES"/>
        </w:rPr>
        <w:fldChar w:fldCharType="end"/>
      </w:r>
      <w:r w:rsidR="00FD2D50">
        <w:rPr>
          <w:lang w:val="es-ES" w:eastAsia="es-ES"/>
        </w:rPr>
        <w:t>.</w:t>
      </w:r>
    </w:p>
    <w:p w14:paraId="4708D7CD" w14:textId="03EA54F9" w:rsidR="00E55C3E" w:rsidRDefault="00E55C3E" w:rsidP="00E55C3E">
      <w:pPr>
        <w:rPr>
          <w:lang w:val="es-ES" w:eastAsia="es-ES"/>
        </w:rPr>
      </w:pPr>
      <w:r w:rsidRPr="00A422C2">
        <w:rPr>
          <w:lang w:val="es-ES" w:eastAsia="es-ES"/>
        </w:rPr>
        <w:t xml:space="preserve">Por ejemplo, </w:t>
      </w:r>
      <w:proofErr w:type="spellStart"/>
      <w:r w:rsidRPr="00A422C2">
        <w:rPr>
          <w:lang w:val="es-ES" w:eastAsia="es-ES"/>
        </w:rPr>
        <w:t>DeepMedic</w:t>
      </w:r>
      <w:proofErr w:type="spellEnd"/>
      <w:r w:rsidRPr="00A422C2">
        <w:rPr>
          <w:lang w:val="es-ES" w:eastAsia="es-ES"/>
        </w:rPr>
        <w:t xml:space="preserve"> es una CNN tridimensional con una alta calificación en el desafío de segmentación de tumores cerebrales (BRATS). </w:t>
      </w:r>
      <w:proofErr w:type="spellStart"/>
      <w:r w:rsidRPr="00A422C2">
        <w:rPr>
          <w:lang w:val="es-ES" w:eastAsia="es-ES"/>
        </w:rPr>
        <w:t>DeepMedic</w:t>
      </w:r>
      <w:proofErr w:type="spellEnd"/>
      <w:r w:rsidRPr="00A422C2">
        <w:rPr>
          <w:lang w:val="es-ES" w:eastAsia="es-ES"/>
        </w:rPr>
        <w:t xml:space="preserve"> asigna clases a cada </w:t>
      </w:r>
      <w:proofErr w:type="spellStart"/>
      <w:r w:rsidRPr="00A422C2">
        <w:rPr>
          <w:lang w:val="es-ES" w:eastAsia="es-ES"/>
        </w:rPr>
        <w:t>vóxel</w:t>
      </w:r>
      <w:proofErr w:type="spellEnd"/>
      <w:r w:rsidRPr="00A422C2">
        <w:rPr>
          <w:lang w:val="es-ES" w:eastAsia="es-ES"/>
        </w:rPr>
        <w:t xml:space="preserve">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w:t>
      </w:r>
      <w:r w:rsidRPr="00A422C2">
        <w:rPr>
          <w:lang w:val="es-ES" w:eastAsia="es-ES"/>
        </w:rPr>
        <w:lastRenderedPageBreak/>
        <w:t xml:space="preserve">radiológico para acortar el tiempo de segmentación hasta 20 minutos por paciente comparado con una segmentación completamente manual </w:t>
      </w:r>
      <w:r w:rsidRPr="00A422C2">
        <w:rPr>
          <w:lang w:val="es-ES" w:eastAsia="es-ES"/>
        </w:rPr>
        <w:fldChar w:fldCharType="begin"/>
      </w:r>
      <w:r w:rsidR="008831C9">
        <w:rPr>
          <w:lang w:val="es-ES" w:eastAsia="es-ES"/>
        </w:rPr>
        <w:instrText xml:space="preserve"> ADDIN ZOTERO_ITEM CSL_CITATION {"citationID":"OZd4ZnqT","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F4608B" w:rsidRPr="00F4608B">
        <w:rPr>
          <w:rFonts w:ascii="Calibri" w:hAnsi="Calibri" w:cs="Calibri"/>
          <w:lang w:val="es-ES"/>
        </w:rPr>
        <w:t>[16]</w:t>
      </w:r>
      <w:r w:rsidRPr="00A422C2">
        <w:rPr>
          <w:lang w:val="es-ES" w:eastAsia="es-ES"/>
        </w:rPr>
        <w:fldChar w:fldCharType="end"/>
      </w:r>
      <w:r w:rsidRPr="00A422C2">
        <w:rPr>
          <w:lang w:val="es-ES" w:eastAsia="es-ES"/>
        </w:rPr>
        <w:t>.</w:t>
      </w:r>
    </w:p>
    <w:p w14:paraId="0D4DD330" w14:textId="3CB5E1E8"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de 3 instancias en cascada de una CNN bidimensional </w:t>
      </w:r>
      <w:r>
        <w:rPr>
          <w:lang w:val="es-ES" w:eastAsia="es-ES"/>
        </w:rPr>
        <w:fldChar w:fldCharType="begin"/>
      </w:r>
      <w:r w:rsidR="00EE2F0C">
        <w:rPr>
          <w:lang w:val="es-ES" w:eastAsia="es-ES"/>
        </w:rPr>
        <w:instrText xml:space="preserve"> ADDIN ZOTERO_ITEM CSL_CITATION {"citationID":"0UO7R7Mr","properties":{"formattedCitation":"[74]","plainCitation":"[74]","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EE2F0C">
        <w:rPr>
          <w:rFonts w:ascii="Calibri" w:hAnsi="Calibri" w:cs="Calibri"/>
          <w:lang w:val="es-ES"/>
        </w:rPr>
        <w:t>[74]</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771A69" w:rsidRPr="0035362A">
        <w:rPr>
          <w:lang w:val="es-ES"/>
        </w:rPr>
        <w:t xml:space="preserve">Figura </w:t>
      </w:r>
      <w:r w:rsidR="00771A69">
        <w:rPr>
          <w:noProof/>
          <w:lang w:val="es-ES"/>
        </w:rPr>
        <w:t>15</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67EC5C34" w:rsidR="0035362A" w:rsidRDefault="0035362A" w:rsidP="009A7EAF">
      <w:pPr>
        <w:pStyle w:val="Caption"/>
        <w:ind w:firstLine="0"/>
        <w:jc w:val="center"/>
        <w:rPr>
          <w:lang w:val="es-ES"/>
        </w:rPr>
      </w:pPr>
      <w:bookmarkStart w:id="79" w:name="_Ref59174667"/>
      <w:bookmarkStart w:id="80" w:name="_Toc73693308"/>
      <w:r w:rsidRPr="0035362A">
        <w:rPr>
          <w:lang w:val="es-ES"/>
        </w:rPr>
        <w:t xml:space="preserve">Figura </w:t>
      </w:r>
      <w:r>
        <w:fldChar w:fldCharType="begin"/>
      </w:r>
      <w:r w:rsidRPr="0035362A">
        <w:rPr>
          <w:lang w:val="es-ES"/>
        </w:rPr>
        <w:instrText xml:space="preserve"> SEQ Figura \* ARABIC </w:instrText>
      </w:r>
      <w:r>
        <w:fldChar w:fldCharType="separate"/>
      </w:r>
      <w:r w:rsidR="00771A69">
        <w:rPr>
          <w:noProof/>
          <w:lang w:val="es-ES"/>
        </w:rPr>
        <w:t>15</w:t>
      </w:r>
      <w:r>
        <w:fldChar w:fldCharType="end"/>
      </w:r>
      <w:bookmarkEnd w:id="79"/>
      <w:r w:rsidR="00D62374">
        <w:rPr>
          <w:lang w:val="es-ES"/>
        </w:rPr>
        <w:t>.</w:t>
      </w:r>
      <w:r w:rsidRPr="0035362A">
        <w:rPr>
          <w:lang w:val="es-ES"/>
        </w:rPr>
        <w:t xml:space="preserve"> CNN usada para la segmentación de tumores cerebrales</w:t>
      </w:r>
      <w:r>
        <w:rPr>
          <w:lang w:val="es-ES"/>
        </w:rPr>
        <w:t xml:space="preserve"> </w:t>
      </w:r>
      <w:r>
        <w:rPr>
          <w:lang w:val="es-ES"/>
        </w:rPr>
        <w:fldChar w:fldCharType="begin"/>
      </w:r>
      <w:r w:rsidR="00EE2F0C">
        <w:rPr>
          <w:lang w:val="es-ES"/>
        </w:rPr>
        <w:instrText xml:space="preserve"> ADDIN ZOTERO_ITEM CSL_CITATION {"citationID":"Skff8dnn","properties":{"formattedCitation":"[74]","plainCitation":"[74]","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EE2F0C">
        <w:rPr>
          <w:rFonts w:ascii="Calibri" w:hAnsi="Calibri" w:cs="Calibri"/>
          <w:lang w:val="es-ES"/>
        </w:rPr>
        <w:t>[74]</w:t>
      </w:r>
      <w:bookmarkEnd w:id="80"/>
      <w:r>
        <w:rPr>
          <w:lang w:val="es-ES"/>
        </w:rPr>
        <w:fldChar w:fldCharType="end"/>
      </w:r>
    </w:p>
    <w:p w14:paraId="0F42C25C" w14:textId="1F6292D1" w:rsidR="0035362A" w:rsidRPr="0035362A" w:rsidRDefault="0035362A" w:rsidP="0035362A">
      <w:pPr>
        <w:rPr>
          <w:lang w:val="es-ES"/>
        </w:rPr>
      </w:pPr>
      <w:r>
        <w:rPr>
          <w:lang w:val="es-ES"/>
        </w:rPr>
        <w:t>Además, también se ha seguido un enfoque basado en la radiómica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xml:space="preserve">. El método desarrollado ha demostrado ser útil para predecir distintas mutaciones en los </w:t>
      </w:r>
      <w:proofErr w:type="spellStart"/>
      <w:r w:rsidR="00084856">
        <w:rPr>
          <w:lang w:val="es-ES"/>
        </w:rPr>
        <w:t>GBMs</w:t>
      </w:r>
      <w:proofErr w:type="spellEnd"/>
      <w:r w:rsidR="00084856">
        <w:rPr>
          <w:lang w:val="es-ES"/>
        </w:rPr>
        <w:t>.</w:t>
      </w:r>
    </w:p>
    <w:p w14:paraId="6426CDDF" w14:textId="0CB614BD" w:rsidR="005B44F6" w:rsidRDefault="00E55C3E" w:rsidP="009A7EAF">
      <w:pPr>
        <w:rPr>
          <w:lang w:val="es-ES" w:eastAsia="es-ES"/>
        </w:rPr>
      </w:pPr>
      <w:r>
        <w:rPr>
          <w:lang w:val="es-ES" w:eastAsia="es-ES"/>
        </w:rPr>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8831C9">
        <w:rPr>
          <w:lang w:val="es-ES" w:eastAsia="es-ES"/>
        </w:rPr>
        <w:instrText xml:space="preserve"> ADDIN ZOTERO_ITEM CSL_CITATION {"citationID":"NBiQq7Hv","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F4608B" w:rsidRPr="00F4608B">
        <w:rPr>
          <w:rFonts w:ascii="Calibri" w:hAnsi="Calibri" w:cs="Calibri"/>
          <w:lang w:val="es-ES"/>
        </w:rPr>
        <w:t>[27]</w:t>
      </w:r>
      <w:r>
        <w:rPr>
          <w:lang w:val="es-ES" w:eastAsia="es-ES"/>
        </w:rPr>
        <w:fldChar w:fldCharType="end"/>
      </w:r>
      <w:r>
        <w:rPr>
          <w:lang w:val="es-ES" w:eastAsia="es-ES"/>
        </w:rPr>
        <w:t>.</w:t>
      </w:r>
    </w:p>
    <w:p w14:paraId="69853459" w14:textId="636CE8AB" w:rsidR="00F62C83" w:rsidRPr="00A422C2" w:rsidRDefault="00F62C83" w:rsidP="009A7EAF">
      <w:pPr>
        <w:rPr>
          <w:lang w:val="es-ES" w:eastAsia="es-ES"/>
        </w:rPr>
      </w:pPr>
      <w:r w:rsidRPr="00A422C2">
        <w:rPr>
          <w:lang w:val="es-ES" w:eastAsia="es-ES"/>
        </w:rPr>
        <w:br w:type="page"/>
      </w:r>
    </w:p>
    <w:p w14:paraId="4FC6AC3F" w14:textId="60AE0C11" w:rsidR="005220DF" w:rsidRPr="00A422C2" w:rsidRDefault="006350B6" w:rsidP="005220DF">
      <w:pPr>
        <w:pStyle w:val="Heading1"/>
        <w:rPr>
          <w:lang w:val="es-ES"/>
        </w:rPr>
      </w:pPr>
      <w:bookmarkStart w:id="81" w:name="_Ref61251091"/>
      <w:bookmarkStart w:id="82" w:name="_Ref61251092"/>
      <w:bookmarkStart w:id="83" w:name="_Toc73693263"/>
      <w:r w:rsidRPr="00A422C2">
        <w:rPr>
          <w:lang w:val="es-ES"/>
        </w:rPr>
        <w:lastRenderedPageBreak/>
        <w:t>DISEÑO DE LA SOLUCIÓN</w:t>
      </w:r>
      <w:bookmarkEnd w:id="81"/>
      <w:bookmarkEnd w:id="82"/>
      <w:bookmarkEnd w:id="83"/>
    </w:p>
    <w:p w14:paraId="46BD0272" w14:textId="724205FB"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722162EA" w14:textId="77777777" w:rsidR="003E174F" w:rsidRPr="00A422C2" w:rsidRDefault="003E174F" w:rsidP="003E174F">
      <w:pPr>
        <w:pStyle w:val="Heading2"/>
        <w:rPr>
          <w:lang w:val="es-ES"/>
        </w:rPr>
      </w:pPr>
      <w:bookmarkStart w:id="84" w:name="_Toc73693264"/>
      <w:r w:rsidRPr="00A422C2">
        <w:rPr>
          <w:lang w:val="es-ES"/>
        </w:rPr>
        <w:t>Requisitos técnicos</w:t>
      </w:r>
      <w:bookmarkEnd w:id="84"/>
    </w:p>
    <w:p w14:paraId="05DCA1B3" w14:textId="77777777" w:rsidR="003E174F" w:rsidRPr="00A422C2" w:rsidRDefault="003E174F" w:rsidP="003E174F">
      <w:pPr>
        <w:rPr>
          <w:lang w:val="es-ES"/>
        </w:rPr>
      </w:pPr>
      <w:r w:rsidRPr="00A422C2">
        <w:rPr>
          <w:lang w:val="es-ES"/>
        </w:rPr>
        <w:t>Para definir los servicios que va a realizar el sistema se han definido una serie de requisitos funcionales con los que debe cumplir.</w:t>
      </w:r>
    </w:p>
    <w:p w14:paraId="7C33F8B6" w14:textId="77777777" w:rsidR="003E174F" w:rsidRPr="00A422C2" w:rsidRDefault="003E174F" w:rsidP="003E174F">
      <w:pPr>
        <w:pStyle w:val="ListParagraph"/>
        <w:numPr>
          <w:ilvl w:val="1"/>
          <w:numId w:val="5"/>
        </w:numPr>
        <w:rPr>
          <w:lang w:val="es-ES"/>
        </w:rPr>
      </w:pPr>
      <w:r w:rsidRPr="00A422C2">
        <w:rPr>
          <w:lang w:val="es-ES"/>
        </w:rPr>
        <w:t xml:space="preserve">El sistema permitirá la visualización de las imágenes médicas y los biomarcadores de los pacientes almacenados en la </w:t>
      </w:r>
      <w:r>
        <w:rPr>
          <w:lang w:val="es-ES"/>
        </w:rPr>
        <w:t>BD</w:t>
      </w:r>
      <w:r w:rsidRPr="00A422C2">
        <w:rPr>
          <w:lang w:val="es-ES"/>
        </w:rPr>
        <w:t>.</w:t>
      </w:r>
    </w:p>
    <w:p w14:paraId="70D95028" w14:textId="77777777" w:rsidR="003E174F" w:rsidRPr="00A422C2" w:rsidRDefault="003E174F" w:rsidP="003E174F">
      <w:pPr>
        <w:pStyle w:val="ListParagraph"/>
        <w:numPr>
          <w:ilvl w:val="1"/>
          <w:numId w:val="5"/>
        </w:numPr>
        <w:rPr>
          <w:lang w:val="es-ES"/>
        </w:rPr>
      </w:pPr>
      <w:r w:rsidRPr="00A422C2">
        <w:rPr>
          <w:lang w:val="es-ES"/>
        </w:rPr>
        <w:t xml:space="preserve">El sistema permitirá la introducción de nuevos pacientes (imágenes y datos poblacionales) y se guardarán los nuevos datos en la </w:t>
      </w:r>
      <w:r>
        <w:rPr>
          <w:lang w:val="es-ES"/>
        </w:rPr>
        <w:t>BD</w:t>
      </w:r>
      <w:r w:rsidRPr="00A422C2">
        <w:rPr>
          <w:lang w:val="es-ES"/>
        </w:rPr>
        <w:t>.</w:t>
      </w:r>
    </w:p>
    <w:p w14:paraId="5BE4FA0D" w14:textId="77777777" w:rsidR="003E174F" w:rsidRPr="00A422C2" w:rsidRDefault="003E174F" w:rsidP="003E174F">
      <w:pPr>
        <w:pStyle w:val="ListParagraph"/>
        <w:numPr>
          <w:ilvl w:val="1"/>
          <w:numId w:val="5"/>
        </w:numPr>
        <w:rPr>
          <w:lang w:val="es-ES"/>
        </w:rPr>
      </w:pPr>
      <w:r w:rsidRPr="00A422C2">
        <w:rPr>
          <w:lang w:val="es-ES"/>
        </w:rPr>
        <w:t xml:space="preserve">El sistema realizará una detección del </w:t>
      </w:r>
      <w:r>
        <w:rPr>
          <w:lang w:val="es-ES"/>
        </w:rPr>
        <w:t>GBM</w:t>
      </w:r>
      <w:r w:rsidRPr="00A422C2">
        <w:rPr>
          <w:lang w:val="es-ES"/>
        </w:rPr>
        <w:t xml:space="preserve"> a partir de las imágenes introducidas.</w:t>
      </w:r>
    </w:p>
    <w:p w14:paraId="7A59B7BC" w14:textId="77777777" w:rsidR="003E174F" w:rsidRPr="00A422C2" w:rsidRDefault="003E174F" w:rsidP="003E174F">
      <w:pPr>
        <w:pStyle w:val="ListParagraph"/>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5EEAA088" w14:textId="77777777" w:rsidR="003E174F" w:rsidRPr="00A422C2" w:rsidRDefault="003E174F" w:rsidP="003E174F">
      <w:pPr>
        <w:pStyle w:val="ListParagraph"/>
        <w:numPr>
          <w:ilvl w:val="1"/>
          <w:numId w:val="5"/>
        </w:numPr>
        <w:rPr>
          <w:lang w:val="es-ES"/>
        </w:rPr>
      </w:pPr>
      <w:r w:rsidRPr="00A422C2">
        <w:rPr>
          <w:lang w:val="es-ES"/>
        </w:rPr>
        <w:t>Los resultados anteriores permitirán la confirmación del diagnóstico del paciente por parte del profesional médico correspondiente.</w:t>
      </w:r>
    </w:p>
    <w:p w14:paraId="6A1D5759" w14:textId="77777777" w:rsidR="003E174F" w:rsidRPr="00A422C2" w:rsidRDefault="003E174F" w:rsidP="003E174F">
      <w:pPr>
        <w:pStyle w:val="ListParagraph"/>
        <w:numPr>
          <w:ilvl w:val="1"/>
          <w:numId w:val="5"/>
        </w:numPr>
        <w:rPr>
          <w:lang w:val="es-ES"/>
        </w:rPr>
      </w:pPr>
      <w:r w:rsidRPr="00A422C2">
        <w:rPr>
          <w:lang w:val="es-ES"/>
        </w:rPr>
        <w:t>Tras la confirmación de un profesional, el modelo será reentrenado usando los datos del paciente introducido.</w:t>
      </w:r>
    </w:p>
    <w:p w14:paraId="02ACD84A" w14:textId="281292E5" w:rsidR="003E174F" w:rsidRPr="00A422C2" w:rsidRDefault="003E174F" w:rsidP="003E174F">
      <w:pPr>
        <w:pStyle w:val="ListParagraph"/>
        <w:numPr>
          <w:ilvl w:val="1"/>
          <w:numId w:val="5"/>
        </w:numPr>
        <w:rPr>
          <w:lang w:val="es-ES"/>
        </w:rPr>
      </w:pPr>
      <w:r w:rsidRPr="00A422C2">
        <w:rPr>
          <w:lang w:val="es-ES"/>
        </w:rPr>
        <w:t xml:space="preserve">El sistema realizará una predicción del desarrollo del </w:t>
      </w:r>
      <w:r>
        <w:rPr>
          <w:lang w:val="es-ES"/>
        </w:rPr>
        <w:t>GBM</w:t>
      </w:r>
      <w:r w:rsidRPr="00A422C2">
        <w:rPr>
          <w:lang w:val="es-ES"/>
        </w:rPr>
        <w:t xml:space="preserve"> a partir de imágenes y biomarcadores cuando se confirme el </w:t>
      </w:r>
      <w:r w:rsidR="00E15FAD">
        <w:rPr>
          <w:lang w:val="es-ES"/>
        </w:rPr>
        <w:t>dictamen</w:t>
      </w:r>
      <w:r w:rsidRPr="00A422C2">
        <w:rPr>
          <w:lang w:val="es-ES"/>
        </w:rPr>
        <w:t>. Así, indicará si se prevé que el paciente sobreviva a los siguientes 12 meses o no.</w:t>
      </w:r>
    </w:p>
    <w:p w14:paraId="3BF23206" w14:textId="77777777" w:rsidR="003E174F" w:rsidRPr="00A422C2" w:rsidRDefault="003E174F" w:rsidP="003E174F">
      <w:pPr>
        <w:pStyle w:val="ListParagraph"/>
        <w:numPr>
          <w:ilvl w:val="1"/>
          <w:numId w:val="5"/>
        </w:numPr>
        <w:rPr>
          <w:lang w:val="es-ES"/>
        </w:rPr>
      </w:pPr>
      <w:r w:rsidRPr="00A422C2">
        <w:rPr>
          <w:lang w:val="es-ES"/>
        </w:rPr>
        <w:t>El sistema permitirá generar un informe en un documento de texto a partir de los datos del paciente.</w:t>
      </w:r>
    </w:p>
    <w:p w14:paraId="5575F14A" w14:textId="77777777" w:rsidR="003E174F" w:rsidRDefault="003E174F" w:rsidP="003E174F">
      <w:pPr>
        <w:pStyle w:val="ListParagraph"/>
        <w:numPr>
          <w:ilvl w:val="1"/>
          <w:numId w:val="5"/>
        </w:numPr>
        <w:rPr>
          <w:lang w:val="es-ES"/>
        </w:rPr>
      </w:pPr>
      <w:r w:rsidRPr="00A422C2">
        <w:rPr>
          <w:lang w:val="es-ES"/>
        </w:rPr>
        <w:t xml:space="preserve">El sistema mostrará datos estadísticos que puedan ser obtenidos a partir de los datos de la </w:t>
      </w:r>
      <w:r>
        <w:rPr>
          <w:lang w:val="es-ES"/>
        </w:rPr>
        <w:t>BD</w:t>
      </w:r>
      <w:r w:rsidRPr="00A422C2">
        <w:rPr>
          <w:lang w:val="es-ES"/>
        </w:rPr>
        <w:t>.</w:t>
      </w:r>
    </w:p>
    <w:p w14:paraId="28B67DF3" w14:textId="0FD72B4B" w:rsidR="003E174F" w:rsidRDefault="003E174F" w:rsidP="003E174F">
      <w:pPr>
        <w:pStyle w:val="ListParagraph"/>
        <w:numPr>
          <w:ilvl w:val="1"/>
          <w:numId w:val="5"/>
        </w:numPr>
        <w:rPr>
          <w:lang w:val="es-ES"/>
        </w:rPr>
      </w:pPr>
      <w:r>
        <w:rPr>
          <w:lang w:val="es-ES"/>
        </w:rPr>
        <w:t>El sistema por desarrollar debe basarse en datos obtenidos de al menos 50 pacientes para asegurar la fiabilidad del sistema de predicción.</w:t>
      </w:r>
    </w:p>
    <w:p w14:paraId="4CA49A10" w14:textId="32819103" w:rsidR="006C7708" w:rsidRDefault="006C7708" w:rsidP="003E174F">
      <w:pPr>
        <w:pStyle w:val="ListParagraph"/>
        <w:numPr>
          <w:ilvl w:val="1"/>
          <w:numId w:val="5"/>
        </w:numPr>
        <w:rPr>
          <w:lang w:val="es-ES"/>
        </w:rPr>
      </w:pPr>
      <w:r>
        <w:rPr>
          <w:lang w:val="es-ES"/>
        </w:rPr>
        <w:t xml:space="preserve">La </w:t>
      </w:r>
      <w:r w:rsidR="00640927">
        <w:rPr>
          <w:lang w:val="es-ES"/>
        </w:rPr>
        <w:t>BD</w:t>
      </w:r>
      <w:r>
        <w:rPr>
          <w:lang w:val="es-ES"/>
        </w:rPr>
        <w:t xml:space="preserve"> deberá contener datos del seguimiento del paciente de un mínimo de 12 meses para posibilitar la predicción de la supervivencia.</w:t>
      </w:r>
    </w:p>
    <w:p w14:paraId="7C0A937D" w14:textId="7B98E49E" w:rsidR="003E174F" w:rsidRPr="004E2C6E" w:rsidRDefault="003E174F" w:rsidP="003E174F">
      <w:pPr>
        <w:pStyle w:val="ListParagraph"/>
        <w:numPr>
          <w:ilvl w:val="1"/>
          <w:numId w:val="5"/>
        </w:numPr>
        <w:rPr>
          <w:lang w:val="es-ES" w:eastAsia="es-ES"/>
        </w:rPr>
      </w:pPr>
      <w:r w:rsidRPr="00A422C2">
        <w:rPr>
          <w:lang w:val="es-ES" w:eastAsia="es-ES"/>
        </w:rPr>
        <w:t xml:space="preserve">El sistema deberá ser capaz de localizar el tumor con una precisión de </w:t>
      </w:r>
      <w:r w:rsidRPr="00A422C2">
        <w:rPr>
          <w:lang w:val="es-ES" w:eastAsia="es-ES"/>
        </w:rPr>
        <w:sym w:font="Symbol" w:char="F0B1"/>
      </w:r>
      <w:r w:rsidR="00F126EC">
        <w:rPr>
          <w:lang w:val="es-ES" w:eastAsia="es-ES"/>
        </w:rPr>
        <w:t>3-4</w:t>
      </w:r>
      <w:r w:rsidRPr="00A422C2">
        <w:rPr>
          <w:lang w:val="es-ES" w:eastAsia="es-ES"/>
        </w:rPr>
        <w:t>mm.</w:t>
      </w:r>
    </w:p>
    <w:p w14:paraId="3CC915CD" w14:textId="77777777" w:rsidR="003E174F" w:rsidRPr="00A422C2" w:rsidRDefault="003E174F" w:rsidP="003E174F">
      <w:pPr>
        <w:pStyle w:val="ListParagraph"/>
        <w:numPr>
          <w:ilvl w:val="1"/>
          <w:numId w:val="5"/>
        </w:numPr>
        <w:rPr>
          <w:lang w:val="es-ES" w:eastAsia="es-ES"/>
        </w:rPr>
      </w:pPr>
      <w:r w:rsidRPr="00A422C2">
        <w:rPr>
          <w:lang w:val="es-ES" w:eastAsia="es-ES"/>
        </w:rPr>
        <w:t xml:space="preserve">El sistema deberá evaluarse empleando distintos parámetros y pruebas estadísticas. El sistema tiene que ser capaz de realizar las predicciones con una sensibilidad del 0.7, especificidad del 0.7, </w:t>
      </w:r>
      <w:r w:rsidRPr="00E0719D">
        <w:rPr>
          <w:lang w:val="es-ES" w:eastAsia="es-ES"/>
        </w:rPr>
        <w:t>ACC</w:t>
      </w:r>
      <w:r w:rsidRPr="00A422C2">
        <w:rPr>
          <w:lang w:val="es-ES" w:eastAsia="es-ES"/>
        </w:rPr>
        <w:t xml:space="preserve"> del 70%, VPP y VPN del 70% y AUC del ROC del 0.8.</w:t>
      </w:r>
    </w:p>
    <w:p w14:paraId="095628D3" w14:textId="77777777" w:rsidR="003E174F" w:rsidRDefault="003E174F" w:rsidP="003E174F">
      <w:pPr>
        <w:pStyle w:val="ListParagraph"/>
        <w:numPr>
          <w:ilvl w:val="1"/>
          <w:numId w:val="5"/>
        </w:numPr>
        <w:rPr>
          <w:lang w:val="es-ES" w:eastAsia="es-ES"/>
        </w:rPr>
      </w:pPr>
      <w:r w:rsidRPr="00A422C2">
        <w:rPr>
          <w:lang w:val="es-ES" w:eastAsia="es-ES"/>
        </w:rPr>
        <w:t>Identificar las variables más relevantes que contribuyen a la predicción.</w:t>
      </w:r>
    </w:p>
    <w:p w14:paraId="4968E7D7" w14:textId="6C227A32" w:rsidR="003E174F" w:rsidRPr="008175A2" w:rsidRDefault="003E174F" w:rsidP="003E174F">
      <w:pPr>
        <w:rPr>
          <w:lang w:val="es-ES" w:eastAsia="es-ES"/>
        </w:rPr>
      </w:pPr>
      <w:r w:rsidRPr="008175A2">
        <w:rPr>
          <w:rStyle w:val="fontstyle01"/>
          <w:lang w:val="es-ES"/>
        </w:rPr>
        <w:t>Como objetivo adicional, si se logran todos los puntos anteriores dentro de los</w:t>
      </w:r>
      <w:r>
        <w:rPr>
          <w:rStyle w:val="fontstyle01"/>
          <w:lang w:val="es-ES"/>
        </w:rPr>
        <w:t xml:space="preserve"> </w:t>
      </w:r>
      <w:r w:rsidRPr="008175A2">
        <w:rPr>
          <w:rStyle w:val="fontstyle01"/>
          <w:lang w:val="es-ES"/>
        </w:rPr>
        <w:t>límites marcados, los resultados obtenidos en la predicción y el diagnóstico, así como,</w:t>
      </w:r>
      <w:r>
        <w:rPr>
          <w:rStyle w:val="fontstyle01"/>
          <w:lang w:val="es-ES"/>
        </w:rPr>
        <w:t xml:space="preserve"> </w:t>
      </w:r>
      <w:r w:rsidRPr="008175A2">
        <w:rPr>
          <w:rStyle w:val="fontstyle01"/>
          <w:lang w:val="es-ES"/>
        </w:rPr>
        <w:t xml:space="preserve">en caso de tener un </w:t>
      </w:r>
      <w:r w:rsidR="00E15FAD">
        <w:rPr>
          <w:rStyle w:val="fontstyle01"/>
          <w:lang w:val="es-ES"/>
        </w:rPr>
        <w:t xml:space="preserve">dictamen </w:t>
      </w:r>
      <w:r w:rsidRPr="008175A2">
        <w:rPr>
          <w:rStyle w:val="fontstyle01"/>
          <w:lang w:val="es-ES"/>
        </w:rPr>
        <w:t>desfavorable, la imagen médica con el Glioblastoma</w:t>
      </w:r>
      <w:r>
        <w:rPr>
          <w:rStyle w:val="fontstyle01"/>
          <w:lang w:val="es-ES"/>
        </w:rPr>
        <w:t xml:space="preserve"> </w:t>
      </w:r>
      <w:r w:rsidRPr="008175A2">
        <w:rPr>
          <w:rStyle w:val="fontstyle01"/>
          <w:lang w:val="es-ES"/>
        </w:rPr>
        <w:lastRenderedPageBreak/>
        <w:t>detectado, deben mostrarse al usuario en una interfaz gráfica. Esta interfaz también</w:t>
      </w:r>
      <w:r>
        <w:rPr>
          <w:rStyle w:val="fontstyle01"/>
          <w:lang w:val="es-ES"/>
        </w:rPr>
        <w:t xml:space="preserve"> </w:t>
      </w:r>
      <w:r w:rsidRPr="008175A2">
        <w:rPr>
          <w:rStyle w:val="fontstyle01"/>
          <w:lang w:val="es-ES"/>
        </w:rPr>
        <w:t xml:space="preserve">debe posibilitar la introducción de nuevos pacientes para </w:t>
      </w:r>
      <w:r w:rsidR="00E15FAD">
        <w:rPr>
          <w:rStyle w:val="fontstyle01"/>
          <w:lang w:val="es-ES"/>
        </w:rPr>
        <w:t>ser evaluados</w:t>
      </w:r>
      <w:r w:rsidRPr="008175A2">
        <w:rPr>
          <w:rStyle w:val="fontstyle01"/>
          <w:lang w:val="es-ES"/>
        </w:rPr>
        <w:t>. Además, dicha</w:t>
      </w:r>
      <w:r>
        <w:rPr>
          <w:rStyle w:val="fontstyle01"/>
          <w:lang w:val="es-ES"/>
        </w:rPr>
        <w:t xml:space="preserve"> </w:t>
      </w:r>
      <w:r w:rsidRPr="008175A2">
        <w:rPr>
          <w:rStyle w:val="fontstyle01"/>
          <w:lang w:val="es-ES"/>
        </w:rPr>
        <w:t>interfaz debe ser intuitiva y fácil de usar para todo tipo de usuarios</w:t>
      </w:r>
      <w:r>
        <w:rPr>
          <w:rStyle w:val="fontstyle01"/>
          <w:lang w:val="es-ES"/>
        </w:rPr>
        <w:t>.</w:t>
      </w:r>
    </w:p>
    <w:p w14:paraId="5892FDFE" w14:textId="77777777" w:rsidR="003E174F" w:rsidRPr="00A422C2" w:rsidRDefault="003E174F" w:rsidP="003E174F">
      <w:pPr>
        <w:rPr>
          <w:lang w:val="es-ES"/>
        </w:rPr>
      </w:pPr>
      <w:r w:rsidRPr="00A422C2">
        <w:rPr>
          <w:lang w:val="es-ES"/>
        </w:rPr>
        <w:t>Se han definido una serie de requisitos del software para la organización y desarrollo de distintos apartados del proyecto.</w:t>
      </w:r>
    </w:p>
    <w:p w14:paraId="1A26DFC7" w14:textId="77777777" w:rsidR="003E174F" w:rsidRPr="00A422C2" w:rsidRDefault="003E174F" w:rsidP="003E174F">
      <w:pPr>
        <w:pStyle w:val="ListParagraph"/>
        <w:numPr>
          <w:ilvl w:val="1"/>
          <w:numId w:val="6"/>
        </w:numPr>
        <w:rPr>
          <w:lang w:val="es-ES"/>
        </w:rPr>
      </w:pPr>
      <w:r w:rsidRPr="00A422C2">
        <w:rPr>
          <w:lang w:val="es-ES"/>
        </w:rPr>
        <w:t>El sistema será desarrollado en el lenguaje de programación Python, siguiendo el estándar PEP8 para el estilo del código.</w:t>
      </w:r>
    </w:p>
    <w:p w14:paraId="60639B59" w14:textId="77777777" w:rsidR="003E174F" w:rsidRPr="00A422C2" w:rsidRDefault="003E174F" w:rsidP="003E174F">
      <w:pPr>
        <w:pStyle w:val="ListParagraph"/>
        <w:numPr>
          <w:ilvl w:val="1"/>
          <w:numId w:val="6"/>
        </w:numPr>
        <w:rPr>
          <w:lang w:val="es-ES"/>
        </w:rPr>
      </w:pPr>
      <w:r w:rsidRPr="00A422C2">
        <w:rPr>
          <w:lang w:val="es-ES"/>
        </w:rPr>
        <w:t xml:space="preserve">El código será analizado mediante </w:t>
      </w:r>
      <w:proofErr w:type="spellStart"/>
      <w:r w:rsidRPr="00A422C2">
        <w:rPr>
          <w:lang w:val="es-ES"/>
        </w:rPr>
        <w:t>SonarQube</w:t>
      </w:r>
      <w:proofErr w:type="spellEnd"/>
      <w:r w:rsidRPr="00A422C2">
        <w:rPr>
          <w:lang w:val="es-ES"/>
        </w:rPr>
        <w:t xml:space="preserve"> para el cálculo de distintas métricas que determinen la calidad del código y que se cumplen los estándares definidos en PEP8.</w:t>
      </w:r>
    </w:p>
    <w:p w14:paraId="684B9F2A" w14:textId="77777777" w:rsidR="003E174F" w:rsidRPr="00A422C2" w:rsidRDefault="003E174F" w:rsidP="003E174F">
      <w:pPr>
        <w:pStyle w:val="ListParagraph"/>
        <w:numPr>
          <w:ilvl w:val="1"/>
          <w:numId w:val="6"/>
        </w:numPr>
        <w:rPr>
          <w:lang w:val="es-ES"/>
        </w:rPr>
      </w:pPr>
      <w:proofErr w:type="spellStart"/>
      <w:r w:rsidRPr="00A422C2">
        <w:rPr>
          <w:lang w:val="es-ES"/>
        </w:rPr>
        <w:t>Git</w:t>
      </w:r>
      <w:proofErr w:type="spellEnd"/>
      <w:r w:rsidRPr="00A422C2">
        <w:rPr>
          <w:lang w:val="es-ES"/>
        </w:rPr>
        <w:t xml:space="preserve"> se empleará como herramienta de control de versiones, almacenando el repositorio de forma remota mediante GitHub.</w:t>
      </w:r>
    </w:p>
    <w:p w14:paraId="3825F56F" w14:textId="77777777" w:rsidR="003E174F" w:rsidRPr="00A422C2" w:rsidRDefault="003E174F" w:rsidP="003E174F">
      <w:pPr>
        <w:pStyle w:val="ListParagraph"/>
        <w:numPr>
          <w:ilvl w:val="1"/>
          <w:numId w:val="6"/>
        </w:numPr>
        <w:rPr>
          <w:lang w:val="es-ES"/>
        </w:rPr>
      </w:pPr>
      <w:r w:rsidRPr="00A422C2">
        <w:rPr>
          <w:lang w:val="es-ES"/>
        </w:rPr>
        <w:t xml:space="preserve">La </w:t>
      </w:r>
      <w:r>
        <w:rPr>
          <w:lang w:val="es-ES"/>
        </w:rPr>
        <w:t>BD</w:t>
      </w:r>
      <w:r w:rsidRPr="00A422C2">
        <w:rPr>
          <w:lang w:val="es-ES"/>
        </w:rPr>
        <w:t xml:space="preserve"> se definirá en SQL.</w:t>
      </w:r>
    </w:p>
    <w:p w14:paraId="5C139B17" w14:textId="77777777" w:rsidR="00927478" w:rsidRPr="00A422C2" w:rsidRDefault="00927478" w:rsidP="00927478">
      <w:pPr>
        <w:pStyle w:val="Heading2"/>
        <w:rPr>
          <w:lang w:val="es-ES"/>
        </w:rPr>
      </w:pPr>
      <w:bookmarkStart w:id="85" w:name="_Toc59095292"/>
      <w:bookmarkStart w:id="86" w:name="_Toc73693265"/>
      <w:r>
        <w:rPr>
          <w:lang w:val="es-ES"/>
        </w:rPr>
        <w:t>Arquitectura</w:t>
      </w:r>
      <w:bookmarkEnd w:id="85"/>
      <w:bookmarkEnd w:id="86"/>
    </w:p>
    <w:p w14:paraId="2256AAC7" w14:textId="07913521" w:rsidR="00220E8E" w:rsidRDefault="00220E8E" w:rsidP="00220E8E">
      <w:pPr>
        <w:rPr>
          <w:lang w:val="es-ES"/>
        </w:rPr>
      </w:pPr>
      <w:r>
        <w:rPr>
          <w:lang w:val="es-ES"/>
        </w:rPr>
        <w:t xml:space="preserve">En la </w:t>
      </w:r>
      <w:r w:rsidR="000E01EC">
        <w:rPr>
          <w:lang w:val="es-ES"/>
        </w:rPr>
        <w:fldChar w:fldCharType="begin"/>
      </w:r>
      <w:r w:rsidR="000E01EC">
        <w:rPr>
          <w:lang w:val="es-ES"/>
        </w:rPr>
        <w:instrText xml:space="preserve"> REF _Ref62166916 \h </w:instrText>
      </w:r>
      <w:r w:rsidR="000E01EC">
        <w:rPr>
          <w:lang w:val="es-ES"/>
        </w:rPr>
      </w:r>
      <w:r w:rsidR="000E01EC">
        <w:rPr>
          <w:lang w:val="es-ES"/>
        </w:rPr>
        <w:fldChar w:fldCharType="separate"/>
      </w:r>
      <w:r w:rsidR="00771A69" w:rsidRPr="000E01EC">
        <w:rPr>
          <w:lang w:val="es-ES"/>
        </w:rPr>
        <w:t xml:space="preserve">Figura </w:t>
      </w:r>
      <w:r w:rsidR="00771A69">
        <w:rPr>
          <w:noProof/>
          <w:lang w:val="es-ES"/>
        </w:rPr>
        <w:t>16</w:t>
      </w:r>
      <w:r w:rsidR="000E01EC">
        <w:rPr>
          <w:lang w:val="es-ES"/>
        </w:rPr>
        <w:fldChar w:fldCharType="end"/>
      </w:r>
      <w:r w:rsidR="000E01EC">
        <w:rPr>
          <w:lang w:val="es-ES"/>
        </w:rPr>
        <w:t xml:space="preserve"> </w:t>
      </w:r>
      <w:r>
        <w:rPr>
          <w:lang w:val="es-ES"/>
        </w:rPr>
        <w:t>se muestra de forma esquemática la arquitectura del diseño de la solución planteado para llevar a cabo el proyecto.</w:t>
      </w:r>
    </w:p>
    <w:p w14:paraId="7C63E057" w14:textId="77777777" w:rsidR="001E66B4" w:rsidRDefault="00474322" w:rsidP="00EC4783">
      <w:pPr>
        <w:keepNext/>
        <w:ind w:firstLine="0"/>
        <w:jc w:val="center"/>
      </w:pPr>
      <w:r>
        <w:rPr>
          <w:noProof/>
          <w:lang w:val="es-ES"/>
        </w:rPr>
        <w:drawing>
          <wp:inline distT="0" distB="0" distL="0" distR="0" wp14:anchorId="7D4DD1F0" wp14:editId="6ACC0111">
            <wp:extent cx="5400040" cy="804832"/>
            <wp:effectExtent l="12700" t="0" r="1016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59922DC4" w14:textId="39B51AD6" w:rsidR="00220E8E" w:rsidRDefault="001E66B4" w:rsidP="00EB2750">
      <w:pPr>
        <w:pStyle w:val="Caption"/>
        <w:ind w:firstLine="0"/>
        <w:jc w:val="center"/>
        <w:rPr>
          <w:lang w:val="es-ES"/>
        </w:rPr>
      </w:pPr>
      <w:bookmarkStart w:id="87" w:name="_Ref62166916"/>
      <w:bookmarkStart w:id="88" w:name="_Toc73693309"/>
      <w:r w:rsidRPr="000E01EC">
        <w:rPr>
          <w:lang w:val="es-ES"/>
        </w:rPr>
        <w:t xml:space="preserve">Figura </w:t>
      </w:r>
      <w:r>
        <w:fldChar w:fldCharType="begin"/>
      </w:r>
      <w:r w:rsidRPr="000E01EC">
        <w:rPr>
          <w:lang w:val="es-ES"/>
        </w:rPr>
        <w:instrText xml:space="preserve"> SEQ Figura \* ARABIC </w:instrText>
      </w:r>
      <w:r>
        <w:fldChar w:fldCharType="separate"/>
      </w:r>
      <w:r w:rsidR="00771A69">
        <w:rPr>
          <w:noProof/>
          <w:lang w:val="es-ES"/>
        </w:rPr>
        <w:t>16</w:t>
      </w:r>
      <w:r>
        <w:fldChar w:fldCharType="end"/>
      </w:r>
      <w:bookmarkEnd w:id="87"/>
      <w:r w:rsidRPr="000E01EC">
        <w:rPr>
          <w:lang w:val="es-ES"/>
        </w:rPr>
        <w:t xml:space="preserve">. </w:t>
      </w:r>
      <w:r w:rsidR="004C34E4" w:rsidRPr="000E01EC">
        <w:rPr>
          <w:lang w:val="es-ES"/>
        </w:rPr>
        <w:t>Esquema de la a</w:t>
      </w:r>
      <w:r w:rsidRPr="000E01EC">
        <w:rPr>
          <w:lang w:val="es-ES"/>
        </w:rPr>
        <w:t>rquitectura del diseño de la solución.</w:t>
      </w:r>
      <w:bookmarkEnd w:id="88"/>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39046ACD" w:rsidR="00220E8E" w:rsidRDefault="00220E8E" w:rsidP="00220E8E">
      <w:pPr>
        <w:pStyle w:val="ListParagraph"/>
        <w:numPr>
          <w:ilvl w:val="0"/>
          <w:numId w:val="7"/>
        </w:numPr>
        <w:rPr>
          <w:lang w:val="es-ES" w:eastAsia="es-ES"/>
        </w:rPr>
      </w:pPr>
      <w:r>
        <w:rPr>
          <w:lang w:val="es-ES" w:eastAsia="es-ES"/>
        </w:rPr>
        <w:t>Pre</w:t>
      </w:r>
      <w:r w:rsidR="00646D34">
        <w:rPr>
          <w:lang w:val="es-ES" w:eastAsia="es-ES"/>
        </w:rPr>
        <w:t>-</w:t>
      </w:r>
      <w:r>
        <w:rPr>
          <w:lang w:val="es-ES" w:eastAsia="es-ES"/>
        </w:rPr>
        <w:t xml:space="preserve">procesamiento de las imágenes. Las imágenes RM se han procesado para posibilitar la obtención de datos de los siguientes pasos. Las acciones realizadas engloban la mejora del contraste para la mejora de la relación señal/ruido o </w:t>
      </w:r>
      <w:proofErr w:type="spellStart"/>
      <w:r w:rsidRPr="00D54E9B">
        <w:rPr>
          <w:i/>
          <w:iCs/>
          <w:lang w:val="es-ES" w:eastAsia="es-ES"/>
        </w:rPr>
        <w:t>Signal</w:t>
      </w:r>
      <w:proofErr w:type="spellEnd"/>
      <w:r w:rsidRPr="00D54E9B">
        <w:rPr>
          <w:i/>
          <w:iCs/>
          <w:lang w:val="es-ES" w:eastAsia="es-ES"/>
        </w:rPr>
        <w:t xml:space="preserve"> to </w:t>
      </w:r>
      <w:proofErr w:type="spellStart"/>
      <w:r w:rsidRPr="00D54E9B">
        <w:rPr>
          <w:i/>
          <w:iCs/>
          <w:lang w:val="es-ES" w:eastAsia="es-ES"/>
        </w:rPr>
        <w:t>Noise</w:t>
      </w:r>
      <w:proofErr w:type="spellEnd"/>
      <w:r w:rsidRPr="00D54E9B">
        <w:rPr>
          <w:i/>
          <w:iCs/>
          <w:lang w:val="es-ES" w:eastAsia="es-ES"/>
        </w:rPr>
        <w:t xml:space="preserve"> Ratio</w:t>
      </w:r>
      <w:r>
        <w:rPr>
          <w:lang w:val="es-ES" w:eastAsia="es-ES"/>
        </w:rPr>
        <w:t xml:space="preserve"> (SNR</w:t>
      </w:r>
      <w:r w:rsidR="00E0719D">
        <w:rPr>
          <w:lang w:val="es-ES" w:eastAsia="es-ES"/>
        </w:rPr>
        <w:fldChar w:fldCharType="begin"/>
      </w:r>
      <w:r w:rsidR="00E0719D" w:rsidRPr="00E0719D">
        <w:rPr>
          <w:lang w:val="es-ES"/>
        </w:rPr>
        <w:instrText xml:space="preserve"> XE "</w:instrText>
      </w:r>
      <w:r w:rsidR="00E0719D" w:rsidRPr="00C01CFD">
        <w:rPr>
          <w:lang w:val="es-ES" w:eastAsia="es-ES"/>
        </w:rPr>
        <w:instrText>SNR</w:instrText>
      </w:r>
      <w:r w:rsidR="00E0719D" w:rsidRPr="00E0719D">
        <w:rPr>
          <w:lang w:val="es-ES"/>
        </w:rPr>
        <w:instrText>" \t "</w:instrText>
      </w:r>
      <w:r w:rsidR="00E0719D" w:rsidRPr="00E0719D">
        <w:rPr>
          <w:rFonts w:cstheme="minorHAnsi"/>
          <w:i/>
          <w:lang w:val="es-ES"/>
        </w:rPr>
        <w:instrText>Signal to Noise Ratio</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Además, se ha eliminado de las imágenes todos los elementos que no son el cerebro, por ejemplo, el cráneo.</w:t>
      </w:r>
    </w:p>
    <w:p w14:paraId="2D8E8F72" w14:textId="1BEE7D6A" w:rsidR="00220E8E" w:rsidRDefault="00220E8E" w:rsidP="00220E8E">
      <w:pPr>
        <w:pStyle w:val="ListParagraph"/>
        <w:numPr>
          <w:ilvl w:val="0"/>
          <w:numId w:val="7"/>
        </w:numPr>
        <w:rPr>
          <w:lang w:val="es-ES" w:eastAsia="es-ES"/>
        </w:rPr>
      </w:pPr>
      <w:r>
        <w:rPr>
          <w:lang w:val="es-ES" w:eastAsia="es-ES"/>
        </w:rPr>
        <w:t xml:space="preserve">Segmentación. El objetivo de este paso es identificar y delimitar en la </w:t>
      </w:r>
      <w:r w:rsidR="007C4BFC">
        <w:rPr>
          <w:lang w:val="es-ES" w:eastAsia="es-ES"/>
        </w:rPr>
        <w:t>imagen el GBM y el edema presente a su alrededor.</w:t>
      </w:r>
    </w:p>
    <w:p w14:paraId="5121E28D" w14:textId="5F2D3794" w:rsidR="00220E8E" w:rsidRDefault="00220E8E" w:rsidP="00220E8E">
      <w:pPr>
        <w:pStyle w:val="ListParagraph"/>
        <w:numPr>
          <w:ilvl w:val="0"/>
          <w:numId w:val="7"/>
        </w:numPr>
        <w:rPr>
          <w:lang w:val="es-ES" w:eastAsia="es-ES"/>
        </w:rPr>
      </w:pPr>
      <w:r>
        <w:rPr>
          <w:lang w:val="es-ES" w:eastAsia="es-ES"/>
        </w:rPr>
        <w:t>Extracción de características.</w:t>
      </w:r>
      <w:r w:rsidR="007C4BFC">
        <w:rPr>
          <w:lang w:val="es-ES" w:eastAsia="es-ES"/>
        </w:rPr>
        <w:t xml:space="preserve"> A partir de los volúmenes segmentados se extraen distintas características de estos.</w:t>
      </w:r>
    </w:p>
    <w:p w14:paraId="0C254959" w14:textId="39DAA2C5" w:rsidR="007C4BFC" w:rsidRDefault="007C4BFC" w:rsidP="00220E8E">
      <w:pPr>
        <w:pStyle w:val="ListParagraph"/>
        <w:numPr>
          <w:ilvl w:val="0"/>
          <w:numId w:val="7"/>
        </w:numPr>
        <w:rPr>
          <w:lang w:val="es-ES" w:eastAsia="es-ES"/>
        </w:rPr>
      </w:pPr>
      <w:r>
        <w:rPr>
          <w:lang w:val="es-ES" w:eastAsia="es-ES"/>
        </w:rPr>
        <w:t>Análisis de factores de riesgo.</w:t>
      </w:r>
      <w:r w:rsidR="00276A67">
        <w:rPr>
          <w:lang w:val="es-ES" w:eastAsia="es-ES"/>
        </w:rPr>
        <w:t xml:space="preserve"> Con los datos poblacionales y las características obtenidas de los volúmenes del tumor y edema el objetivo es analizar cuales son los factores más determinantes para </w:t>
      </w:r>
      <w:r w:rsidR="00547A97">
        <w:rPr>
          <w:lang w:val="es-ES" w:eastAsia="es-ES"/>
        </w:rPr>
        <w:t>la supervivencia del paciente.</w:t>
      </w:r>
    </w:p>
    <w:p w14:paraId="5A11D678" w14:textId="15DCBAFA" w:rsidR="00220E8E" w:rsidRDefault="00220E8E" w:rsidP="00220E8E">
      <w:pPr>
        <w:pStyle w:val="ListParagraph"/>
        <w:numPr>
          <w:ilvl w:val="0"/>
          <w:numId w:val="7"/>
        </w:numPr>
        <w:rPr>
          <w:lang w:val="es-ES" w:eastAsia="es-ES"/>
        </w:rPr>
      </w:pPr>
      <w:r>
        <w:rPr>
          <w:lang w:val="es-ES" w:eastAsia="es-ES"/>
        </w:rPr>
        <w:t xml:space="preserve">Creación </w:t>
      </w:r>
      <w:r w:rsidR="007C4BFC">
        <w:rPr>
          <w:lang w:val="es-ES" w:eastAsia="es-ES"/>
        </w:rPr>
        <w:t xml:space="preserve">y validación </w:t>
      </w:r>
      <w:r>
        <w:rPr>
          <w:lang w:val="es-ES" w:eastAsia="es-ES"/>
        </w:rPr>
        <w:t>del modelo.</w:t>
      </w:r>
      <w:r w:rsidR="002D3849">
        <w:rPr>
          <w:lang w:val="es-ES" w:eastAsia="es-ES"/>
        </w:rPr>
        <w:t xml:space="preserve"> Se genera un modelo de ML que permita la predicción de la supervivencia del paciente.</w:t>
      </w:r>
    </w:p>
    <w:p w14:paraId="1C061B8D" w14:textId="77777777" w:rsidR="00927478" w:rsidRPr="00A422C2" w:rsidRDefault="00927478" w:rsidP="00927478">
      <w:pPr>
        <w:pStyle w:val="Heading2"/>
        <w:rPr>
          <w:lang w:val="es-ES"/>
        </w:rPr>
      </w:pPr>
      <w:bookmarkStart w:id="89" w:name="_Toc59095293"/>
      <w:bookmarkStart w:id="90" w:name="_Toc73693266"/>
      <w:r>
        <w:rPr>
          <w:lang w:val="es-ES"/>
        </w:rPr>
        <w:lastRenderedPageBreak/>
        <w:t>Dataset</w:t>
      </w:r>
      <w:bookmarkEnd w:id="89"/>
      <w:bookmarkEnd w:id="90"/>
    </w:p>
    <w:p w14:paraId="315BA306" w14:textId="1221B219" w:rsidR="00927478" w:rsidRDefault="00927478" w:rsidP="00927478">
      <w:pPr>
        <w:rPr>
          <w:lang w:val="es-ES"/>
        </w:rPr>
      </w:pPr>
      <w:r>
        <w:rPr>
          <w:lang w:val="es-ES"/>
        </w:rPr>
        <w:t xml:space="preserve">El conjunto de datos seleccionado pertenece al programa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w:t>
      </w:r>
      <w:proofErr w:type="spellEnd"/>
      <w:r w:rsidRPr="005F094F">
        <w:rPr>
          <w:i/>
          <w:iCs/>
          <w:lang w:val="es-ES"/>
        </w:rPr>
        <w:t xml:space="preserve"> Tumor </w:t>
      </w:r>
      <w:proofErr w:type="spellStart"/>
      <w:r w:rsidRPr="005F094F">
        <w:rPr>
          <w:i/>
          <w:iCs/>
          <w:lang w:val="es-ES"/>
        </w:rPr>
        <w:t>Analysis</w:t>
      </w:r>
      <w:proofErr w:type="spellEnd"/>
      <w:r w:rsidRPr="005F094F">
        <w:rPr>
          <w:i/>
          <w:iCs/>
          <w:lang w:val="es-ES"/>
        </w:rPr>
        <w:t xml:space="preserve"> </w:t>
      </w:r>
      <w:proofErr w:type="spellStart"/>
      <w:r w:rsidRPr="005F094F">
        <w:rPr>
          <w:i/>
          <w:iCs/>
          <w:lang w:val="es-ES"/>
        </w:rPr>
        <w:t>Consortium</w:t>
      </w:r>
      <w:proofErr w:type="spellEnd"/>
      <w:r>
        <w:rPr>
          <w:lang w:val="es-ES"/>
        </w:rPr>
        <w:t xml:space="preserve"> (CPTAC) llevado a cabo por la </w:t>
      </w:r>
      <w:r w:rsidRPr="005F094F">
        <w:rPr>
          <w:i/>
          <w:iCs/>
          <w:lang w:val="es-ES"/>
        </w:rPr>
        <w:t xml:space="preserve">Office of </w:t>
      </w:r>
      <w:proofErr w:type="spellStart"/>
      <w:r w:rsidRPr="005F094F">
        <w:rPr>
          <w:i/>
          <w:iCs/>
          <w:lang w:val="es-ES"/>
        </w:rPr>
        <w:t>Cancer</w:t>
      </w:r>
      <w:proofErr w:type="spellEnd"/>
      <w:r w:rsidRPr="005F094F">
        <w:rPr>
          <w:i/>
          <w:iCs/>
          <w:lang w:val="es-ES"/>
        </w:rPr>
        <w:t xml:space="preserve">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s</w:t>
      </w:r>
      <w:proofErr w:type="spellEnd"/>
      <w:r w:rsidRPr="005F094F">
        <w:rPr>
          <w:i/>
          <w:iCs/>
          <w:lang w:val="es-ES"/>
        </w:rPr>
        <w:t xml:space="preserve"> </w:t>
      </w:r>
      <w:proofErr w:type="spellStart"/>
      <w:r w:rsidRPr="005F094F">
        <w:rPr>
          <w:i/>
          <w:iCs/>
          <w:lang w:val="es-ES"/>
        </w:rPr>
        <w:t>Research</w:t>
      </w:r>
      <w:proofErr w:type="spellEnd"/>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EE2F0C">
        <w:rPr>
          <w:lang w:val="es-ES"/>
        </w:rPr>
        <w:instrText xml:space="preserve"> ADDIN ZOTERO_ITEM CSL_CITATION {"citationID":"vs6BF7xi","properties":{"formattedCitation":"[75]","plainCitation":"[75]","noteIndex":0},"citationItems":[{"id":136,"uris":["http://zotero.org/groups/2648216/items/SY4M424L"],"uri":["http://zotero.org/groups/2648216/items/SY4M424L"],"itemData":{"id":136,"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EE2F0C">
        <w:rPr>
          <w:rFonts w:ascii="Calibri" w:hAnsi="Calibri" w:cs="Calibri"/>
          <w:lang w:val="es-ES"/>
        </w:rPr>
        <w:t>[75]</w:t>
      </w:r>
      <w:r>
        <w:rPr>
          <w:lang w:val="es-ES"/>
        </w:rPr>
        <w:fldChar w:fldCharType="end"/>
      </w:r>
      <w:r>
        <w:rPr>
          <w:lang w:val="es-ES"/>
        </w:rPr>
        <w:t>.</w:t>
      </w:r>
    </w:p>
    <w:p w14:paraId="2389FCDD" w14:textId="74179CE7" w:rsidR="00927478" w:rsidRDefault="00927478" w:rsidP="00927478">
      <w:pPr>
        <w:rPr>
          <w:lang w:val="es-ES"/>
        </w:rPr>
      </w:pPr>
      <w:r>
        <w:rPr>
          <w:lang w:val="es-ES"/>
        </w:rPr>
        <w:t xml:space="preserve">Este dataset recibe el nombre CPTAC-GBM </w:t>
      </w:r>
      <w:r>
        <w:rPr>
          <w:lang w:val="es-ES"/>
        </w:rPr>
        <w:fldChar w:fldCharType="begin"/>
      </w:r>
      <w:r w:rsidR="00EE2F0C">
        <w:rPr>
          <w:lang w:val="es-ES"/>
        </w:rPr>
        <w:instrText xml:space="preserve"> ADDIN ZOTERO_ITEM CSL_CITATION {"citationID":"lf7Ac9UO","properties":{"formattedCitation":"[76]","plainCitation":"[76]","noteIndex":0},"citationItems":[{"id":139,"uris":["http://zotero.org/groups/2648216/items/QCA5MK5Q"],"uri":["http://zotero.org/groups/2648216/items/QCA5MK5Q"],"itemData":{"id":139,"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EE2F0C">
        <w:rPr>
          <w:rFonts w:ascii="Calibri" w:hAnsi="Calibri" w:cs="Calibri"/>
          <w:lang w:val="es-ES"/>
        </w:rPr>
        <w:t>[76]</w:t>
      </w:r>
      <w:r>
        <w:rPr>
          <w:lang w:val="es-ES"/>
        </w:rPr>
        <w:fldChar w:fldCharType="end"/>
      </w:r>
      <w:r>
        <w:rPr>
          <w:lang w:val="es-ES"/>
        </w:rPr>
        <w:t xml:space="preserve"> y se ha obtenido desde la página </w:t>
      </w:r>
      <w:proofErr w:type="spellStart"/>
      <w:r w:rsidRPr="00EA4634">
        <w:rPr>
          <w:i/>
          <w:iCs/>
          <w:lang w:val="es-ES"/>
        </w:rPr>
        <w:t>The</w:t>
      </w:r>
      <w:proofErr w:type="spellEnd"/>
      <w:r>
        <w:rPr>
          <w:lang w:val="es-ES"/>
        </w:rPr>
        <w:t xml:space="preserve"> </w:t>
      </w:r>
      <w:proofErr w:type="spellStart"/>
      <w:r w:rsidRPr="00B0447A">
        <w:rPr>
          <w:i/>
          <w:iCs/>
          <w:lang w:val="es-ES"/>
        </w:rPr>
        <w:t>Cancer</w:t>
      </w:r>
      <w:proofErr w:type="spellEnd"/>
      <w:r w:rsidRPr="00B0447A">
        <w:rPr>
          <w:i/>
          <w:iCs/>
          <w:lang w:val="es-ES"/>
        </w:rPr>
        <w:t xml:space="preserve"> </w:t>
      </w:r>
      <w:proofErr w:type="spellStart"/>
      <w:r w:rsidRPr="00B0447A">
        <w:rPr>
          <w:i/>
          <w:iCs/>
          <w:lang w:val="es-ES"/>
        </w:rPr>
        <w:t>Imaging</w:t>
      </w:r>
      <w:proofErr w:type="spellEnd"/>
      <w:r w:rsidRPr="00B0447A">
        <w:rPr>
          <w:i/>
          <w:iCs/>
          <w:lang w:val="es-ES"/>
        </w:rPr>
        <w:t xml:space="preserve">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EE2F0C">
        <w:rPr>
          <w:lang w:val="es-ES"/>
        </w:rPr>
        <w:instrText xml:space="preserve"> ADDIN ZOTERO_ITEM CSL_CITATION {"citationID":"KfotWSBD","properties":{"formattedCitation":"[77]","plainCitation":"[77]","noteIndex":0},"citationItems":[{"id":138,"uris":["http://zotero.org/groups/2648216/items/YUZ2KP3D"],"uri":["http://zotero.org/groups/2648216/items/YUZ2KP3D"],"itemData":{"id":13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EE2F0C">
        <w:rPr>
          <w:rFonts w:ascii="Calibri" w:hAnsi="Calibri" w:cs="Calibri"/>
          <w:lang w:val="es-ES"/>
        </w:rPr>
        <w:t>[77]</w:t>
      </w:r>
      <w:r>
        <w:rPr>
          <w:lang w:val="es-ES"/>
        </w:rPr>
        <w:fldChar w:fldCharType="end"/>
      </w:r>
      <w:r>
        <w:rPr>
          <w:lang w:val="es-ES"/>
        </w:rPr>
        <w:t>.</w:t>
      </w:r>
    </w:p>
    <w:p w14:paraId="7360128C" w14:textId="5CB6B995" w:rsidR="00220E8E" w:rsidRDefault="00220E8E" w:rsidP="00220E8E">
      <w:pPr>
        <w:rPr>
          <w:lang w:val="es-ES"/>
        </w:rPr>
      </w:pPr>
      <w:r>
        <w:rPr>
          <w:lang w:val="es-ES"/>
        </w:rPr>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w:t>
      </w:r>
      <w:r w:rsidR="00023872">
        <w:rPr>
          <w:lang w:val="es-ES"/>
        </w:rPr>
        <w:fldChar w:fldCharType="begin"/>
      </w:r>
      <w:r w:rsidR="00023872" w:rsidRPr="00023872">
        <w:rPr>
          <w:lang w:val="es-ES"/>
        </w:rPr>
        <w:instrText xml:space="preserve"> XE "</w:instrText>
      </w:r>
      <w:r w:rsidR="00023872" w:rsidRPr="00AB24B1">
        <w:rPr>
          <w:lang w:val="es-ES"/>
        </w:rPr>
        <w:instrText>CR</w:instrText>
      </w:r>
      <w:r w:rsidR="00023872" w:rsidRPr="00023872">
        <w:rPr>
          <w:lang w:val="es-ES"/>
        </w:rPr>
        <w:instrText>" \t "</w:instrText>
      </w:r>
      <w:r w:rsidR="00023872" w:rsidRPr="00023872">
        <w:rPr>
          <w:rFonts w:cstheme="minorHAnsi"/>
          <w:i/>
          <w:lang w:val="es-ES"/>
        </w:rPr>
        <w:instrText>Radiografía Computarizada</w:instrText>
      </w:r>
      <w:r w:rsidR="00023872" w:rsidRPr="00023872">
        <w:rPr>
          <w:lang w:val="es-ES"/>
        </w:rPr>
        <w:instrText>"</w:instrText>
      </w:r>
      <w:r w:rsidR="00023872">
        <w:rPr>
          <w:lang w:val="es-ES"/>
        </w:rPr>
        <w:instrText xml:space="preserve"> \f “Acrónimos”</w:instrText>
      </w:r>
      <w:r w:rsidR="00023872" w:rsidRPr="00C93EE9">
        <w:rPr>
          <w:lang w:val="es-ES"/>
        </w:rPr>
        <w:instrText xml:space="preserve"> </w:instrText>
      </w:r>
      <w:r w:rsidR="00023872">
        <w:rPr>
          <w:lang w:val="es-ES"/>
        </w:rPr>
        <w:fldChar w:fldCharType="end"/>
      </w:r>
      <w:r>
        <w:rPr>
          <w:lang w:val="es-ES"/>
        </w:rPr>
        <w:t xml:space="preserve">). De estas imágenes, se han seleccionado las obtenidas por RM. Por otro lado, se cuenta con imágenes patológicas </w:t>
      </w:r>
      <w:r w:rsidR="007029B0">
        <w:rPr>
          <w:lang w:val="es-ES"/>
        </w:rPr>
        <w:t xml:space="preserve">(tejidos extraídos mediante biopsias) </w:t>
      </w:r>
      <w:r>
        <w:rPr>
          <w:lang w:val="es-ES"/>
        </w:rPr>
        <w:t>de 189 pacientes. Además, se incluyen datos clínicos de todos los pacientes en un archivo de formato JSON. A continuación, se presenta un ejemplo de los datos poblacionales disponibles de cada paciente.</w:t>
      </w:r>
    </w:p>
    <w:p w14:paraId="66653959" w14:textId="77777777" w:rsidR="001C1085" w:rsidRDefault="001C1085" w:rsidP="001C1085">
      <w:pPr>
        <w:keepNext/>
        <w:ind w:firstLine="0"/>
        <w:jc w:val="center"/>
      </w:pPr>
      <w:r>
        <w:rPr>
          <w:noProof/>
          <w:lang w:val="es-ES"/>
        </w:rPr>
        <w:drawing>
          <wp:inline distT="0" distB="0" distL="0" distR="0" wp14:anchorId="34D807AF" wp14:editId="51054990">
            <wp:extent cx="5400040" cy="3108960"/>
            <wp:effectExtent l="0" t="0" r="0" b="2540"/>
            <wp:docPr id="36" name="Picture 3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 letter&#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402962" cy="3110642"/>
                    </a:xfrm>
                    <a:prstGeom prst="rect">
                      <a:avLst/>
                    </a:prstGeom>
                  </pic:spPr>
                </pic:pic>
              </a:graphicData>
            </a:graphic>
          </wp:inline>
        </w:drawing>
      </w:r>
    </w:p>
    <w:p w14:paraId="5053566A" w14:textId="2E562A28" w:rsidR="001C1085" w:rsidRPr="00043A6E" w:rsidRDefault="001C1085" w:rsidP="001C1085">
      <w:pPr>
        <w:pStyle w:val="Caption"/>
        <w:jc w:val="center"/>
        <w:rPr>
          <w:lang w:val="es-ES"/>
        </w:rPr>
      </w:pPr>
      <w:bookmarkStart w:id="91" w:name="_Toc73693310"/>
      <w:r w:rsidRPr="00043A6E">
        <w:rPr>
          <w:lang w:val="es-ES"/>
        </w:rPr>
        <w:t xml:space="preserve">Figura </w:t>
      </w:r>
      <w:r w:rsidRPr="00043A6E">
        <w:rPr>
          <w:lang w:val="es-ES"/>
        </w:rPr>
        <w:fldChar w:fldCharType="begin"/>
      </w:r>
      <w:r w:rsidRPr="00043A6E">
        <w:rPr>
          <w:lang w:val="es-ES"/>
        </w:rPr>
        <w:instrText xml:space="preserve"> SEQ Figura \* ARABIC </w:instrText>
      </w:r>
      <w:r w:rsidRPr="00043A6E">
        <w:rPr>
          <w:lang w:val="es-ES"/>
        </w:rPr>
        <w:fldChar w:fldCharType="separate"/>
      </w:r>
      <w:r w:rsidR="00771A69">
        <w:rPr>
          <w:noProof/>
          <w:lang w:val="es-ES"/>
        </w:rPr>
        <w:t>17</w:t>
      </w:r>
      <w:r w:rsidRPr="00043A6E">
        <w:rPr>
          <w:lang w:val="es-ES"/>
        </w:rPr>
        <w:fldChar w:fldCharType="end"/>
      </w:r>
      <w:r w:rsidRPr="00043A6E">
        <w:rPr>
          <w:lang w:val="es-ES"/>
        </w:rPr>
        <w:t>. Ejemplo de paciente extraído del JSON</w:t>
      </w:r>
      <w:bookmarkEnd w:id="91"/>
    </w:p>
    <w:p w14:paraId="31B807C3" w14:textId="35206B41" w:rsidR="00EB2750" w:rsidRDefault="00220E8E" w:rsidP="00030100">
      <w:pPr>
        <w:rPr>
          <w:lang w:val="es-ES"/>
        </w:rPr>
      </w:pPr>
      <w:r>
        <w:rPr>
          <w:lang w:val="es-ES"/>
        </w:rPr>
        <w:t>Para el desarrollo del proyecto se va a hacer uso de las imágenes de radiología además de los datos clínicos disponibles.</w:t>
      </w:r>
    </w:p>
    <w:p w14:paraId="37BF685E" w14:textId="77777777" w:rsidR="00E12B7A" w:rsidRDefault="00E12B7A" w:rsidP="00030100">
      <w:pPr>
        <w:rPr>
          <w:lang w:val="es-ES"/>
        </w:rPr>
      </w:pPr>
    </w:p>
    <w:p w14:paraId="6D3BD04C" w14:textId="65A47D38" w:rsidR="00F97C2E" w:rsidRDefault="000745A5" w:rsidP="00F97C2E">
      <w:pPr>
        <w:pStyle w:val="Heading3"/>
        <w:rPr>
          <w:lang w:val="es-ES" w:eastAsia="es-ES"/>
        </w:rPr>
      </w:pPr>
      <w:bookmarkStart w:id="92" w:name="_Toc73693267"/>
      <w:r>
        <w:rPr>
          <w:lang w:val="es-ES" w:eastAsia="es-ES"/>
        </w:rPr>
        <w:lastRenderedPageBreak/>
        <w:t>Pre</w:t>
      </w:r>
      <w:r w:rsidR="008F687E">
        <w:rPr>
          <w:lang w:val="es-ES" w:eastAsia="es-ES"/>
        </w:rPr>
        <w:t>-</w:t>
      </w:r>
      <w:r>
        <w:rPr>
          <w:lang w:val="es-ES" w:eastAsia="es-ES"/>
        </w:rPr>
        <w:t>procesamiento del</w:t>
      </w:r>
      <w:r w:rsidR="00F97C2E">
        <w:rPr>
          <w:lang w:val="es-ES" w:eastAsia="es-ES"/>
        </w:rPr>
        <w:t xml:space="preserve"> dataset</w:t>
      </w:r>
      <w:bookmarkEnd w:id="92"/>
    </w:p>
    <w:p w14:paraId="2AB2DF35" w14:textId="67A9B0E6" w:rsidR="00F97C2E" w:rsidRDefault="00445462" w:rsidP="003922E8">
      <w:pPr>
        <w:rPr>
          <w:lang w:val="es-ES"/>
        </w:rPr>
      </w:pPr>
      <w:r>
        <w:rPr>
          <w:lang w:val="es-ES"/>
        </w:rPr>
        <w:t>S</w:t>
      </w:r>
      <w:r w:rsidR="00F97C2E">
        <w:rPr>
          <w:lang w:val="es-ES"/>
        </w:rPr>
        <w:t>e ha realizado un filtrado de estas con el fin de eliminar la información innecesaria y poder ver realmente los datos que se disponen. Esto se debe a que a cada paciente se le han realizado</w:t>
      </w:r>
      <w:r w:rsidR="00DE58EE">
        <w:rPr>
          <w:lang w:val="es-ES"/>
        </w:rPr>
        <w:t xml:space="preserve">, en distintas fechas, </w:t>
      </w:r>
      <w:r w:rsidR="00F97C2E">
        <w:rPr>
          <w:lang w:val="es-ES"/>
        </w:rPr>
        <w:t xml:space="preserve">varios </w:t>
      </w:r>
      <w:r w:rsidR="00DE58EE">
        <w:rPr>
          <w:lang w:val="es-ES"/>
        </w:rPr>
        <w:t xml:space="preserve">escáneres con distintos </w:t>
      </w:r>
      <w:r w:rsidR="00F97C2E">
        <w:rPr>
          <w:lang w:val="es-ES"/>
        </w:rPr>
        <w:t>tipos de RM con las que poder identificar distintas características, pero no se ha seguido un único proceso en todos los casos.</w:t>
      </w:r>
      <w:r w:rsidR="009B6FFB">
        <w:rPr>
          <w:lang w:val="es-ES"/>
        </w:rPr>
        <w:t xml:space="preserve"> Para el proyecto, dado que las imágenes se van a emplear para el diagnóstico, se han seleccionado las </w:t>
      </w:r>
      <w:proofErr w:type="spellStart"/>
      <w:r w:rsidR="009B6FFB">
        <w:rPr>
          <w:lang w:val="es-ES"/>
        </w:rPr>
        <w:t>RMs</w:t>
      </w:r>
      <w:proofErr w:type="spellEnd"/>
      <w:r w:rsidR="009B6FFB">
        <w:rPr>
          <w:lang w:val="es-ES"/>
        </w:rPr>
        <w:t xml:space="preserve"> que pertenecen al primer escáner </w:t>
      </w:r>
      <w:r w:rsidR="003922E8">
        <w:rPr>
          <w:lang w:val="es-ES"/>
        </w:rPr>
        <w:t>realizado en el tiempo</w:t>
      </w:r>
      <w:r w:rsidR="009B6FFB">
        <w:rPr>
          <w:lang w:val="es-ES"/>
        </w:rPr>
        <w:t>.</w:t>
      </w:r>
    </w:p>
    <w:p w14:paraId="15368DF4" w14:textId="0D234EC5" w:rsidR="00F97C2E" w:rsidRDefault="00F97C2E" w:rsidP="00F97C2E">
      <w:pPr>
        <w:rPr>
          <w:lang w:val="es-ES"/>
        </w:rPr>
      </w:pPr>
      <w:r>
        <w:rPr>
          <w:lang w:val="es-ES"/>
        </w:rPr>
        <w:t>Teniendo esto en cuenta, se ha decidido identificar y mantener solamente las imágenes de RM axiales</w:t>
      </w:r>
      <w:r w:rsidR="004C0124">
        <w:rPr>
          <w:lang w:val="es-ES"/>
        </w:rPr>
        <w:t>, coronales y sagitales de</w:t>
      </w:r>
      <w:r>
        <w:rPr>
          <w:lang w:val="es-ES"/>
        </w:rPr>
        <w:t xml:space="preserve"> T2, T1, </w:t>
      </w:r>
      <w:r w:rsidR="008A20C7">
        <w:rPr>
          <w:lang w:val="es-ES"/>
        </w:rPr>
        <w:t>FLAIR</w:t>
      </w:r>
      <w:r>
        <w:rPr>
          <w:lang w:val="es-ES"/>
        </w:rPr>
        <w:t xml:space="preserve"> y T1 con contraste. Se han analizado las imágenes de los 66 pacientes y se ha formado una tabla indicando la presencia o la ausencia de cada uno de estos tipos de imágenes en cada caso. Hace falta destacar que ciertos pacientes no contenían ninguna de estas imágenes o eran defectuosas haciendo imposible su tratamiento. Así, se han obtenido los datos de la </w:t>
      </w:r>
      <w:r>
        <w:rPr>
          <w:lang w:val="es-ES"/>
        </w:rPr>
        <w:fldChar w:fldCharType="begin"/>
      </w:r>
      <w:r>
        <w:rPr>
          <w:lang w:val="es-ES"/>
        </w:rPr>
        <w:instrText xml:space="preserve"> REF _Ref61695289 \h </w:instrText>
      </w:r>
      <w:r>
        <w:rPr>
          <w:lang w:val="es-ES"/>
        </w:rPr>
      </w:r>
      <w:r>
        <w:rPr>
          <w:lang w:val="es-ES"/>
        </w:rPr>
        <w:fldChar w:fldCharType="separate"/>
      </w:r>
      <w:r w:rsidR="00771A69" w:rsidRPr="00B96C6A">
        <w:rPr>
          <w:lang w:val="es-ES"/>
        </w:rPr>
        <w:t xml:space="preserve">Tabla </w:t>
      </w:r>
      <w:r w:rsidR="00771A69">
        <w:rPr>
          <w:noProof/>
          <w:lang w:val="es-ES"/>
        </w:rPr>
        <w:t>2</w:t>
      </w:r>
      <w:r>
        <w:rPr>
          <w:lang w:val="es-ES"/>
        </w:rPr>
        <w:fldChar w:fldCharType="end"/>
      </w:r>
      <w:r>
        <w:rPr>
          <w:lang w:val="es-ES"/>
        </w:rPr>
        <w:t>.</w:t>
      </w:r>
    </w:p>
    <w:p w14:paraId="7CE2CB40" w14:textId="22F8486A" w:rsidR="00F97C2E" w:rsidRPr="00B96C6A" w:rsidRDefault="00F97C2E" w:rsidP="00EF3D0F">
      <w:pPr>
        <w:pStyle w:val="Caption"/>
        <w:keepNext/>
        <w:ind w:firstLine="0"/>
        <w:jc w:val="center"/>
        <w:rPr>
          <w:lang w:val="es-ES"/>
        </w:rPr>
      </w:pPr>
      <w:bookmarkStart w:id="93" w:name="_Ref61695289"/>
      <w:bookmarkStart w:id="94" w:name="_Toc73693334"/>
      <w:r w:rsidRPr="00B96C6A">
        <w:rPr>
          <w:lang w:val="es-ES"/>
        </w:rPr>
        <w:t xml:space="preserve">Tabla </w:t>
      </w:r>
      <w:r>
        <w:fldChar w:fldCharType="begin"/>
      </w:r>
      <w:r w:rsidRPr="00B96C6A">
        <w:rPr>
          <w:lang w:val="es-ES"/>
        </w:rPr>
        <w:instrText xml:space="preserve"> SEQ Tabla \* ARABIC </w:instrText>
      </w:r>
      <w:r>
        <w:fldChar w:fldCharType="separate"/>
      </w:r>
      <w:r w:rsidR="00771A69">
        <w:rPr>
          <w:noProof/>
          <w:lang w:val="es-ES"/>
        </w:rPr>
        <w:t>2</w:t>
      </w:r>
      <w:r>
        <w:fldChar w:fldCharType="end"/>
      </w:r>
      <w:bookmarkEnd w:id="93"/>
      <w:r w:rsidR="00AA6465">
        <w:rPr>
          <w:lang w:val="es-ES"/>
        </w:rPr>
        <w:t>.</w:t>
      </w:r>
      <w:r w:rsidRPr="00B96C6A">
        <w:rPr>
          <w:lang w:val="es-ES"/>
        </w:rPr>
        <w:t xml:space="preserve"> Información sobre el dataset</w:t>
      </w:r>
      <w:bookmarkEnd w:id="94"/>
    </w:p>
    <w:tbl>
      <w:tblPr>
        <w:tblStyle w:val="TableGrid"/>
        <w:tblW w:w="8609" w:type="dxa"/>
        <w:tblInd w:w="-5" w:type="dxa"/>
        <w:tblLook w:val="04A0" w:firstRow="1" w:lastRow="0" w:firstColumn="1" w:lastColumn="0" w:noHBand="0" w:noVBand="1"/>
      </w:tblPr>
      <w:tblGrid>
        <w:gridCol w:w="1365"/>
        <w:gridCol w:w="1365"/>
        <w:gridCol w:w="1365"/>
        <w:gridCol w:w="1365"/>
        <w:gridCol w:w="1713"/>
        <w:gridCol w:w="1436"/>
      </w:tblGrid>
      <w:tr w:rsidR="00F97C2E" w14:paraId="317C7D68" w14:textId="77777777" w:rsidTr="003B1E0D">
        <w:trPr>
          <w:trHeight w:val="353"/>
        </w:trPr>
        <w:tc>
          <w:tcPr>
            <w:tcW w:w="1365" w:type="dxa"/>
            <w:vAlign w:val="center"/>
          </w:tcPr>
          <w:p w14:paraId="239C56E7" w14:textId="77777777" w:rsidR="00F97C2E" w:rsidRPr="008F4266" w:rsidRDefault="00F97C2E" w:rsidP="003B1E0D">
            <w:pPr>
              <w:ind w:firstLine="0"/>
              <w:jc w:val="center"/>
              <w:rPr>
                <w:b/>
                <w:bCs/>
                <w:lang w:val="es-ES"/>
              </w:rPr>
            </w:pPr>
            <w:r w:rsidRPr="008F4266">
              <w:rPr>
                <w:b/>
                <w:bCs/>
                <w:lang w:val="es-ES"/>
              </w:rPr>
              <w:t>TOTAL</w:t>
            </w:r>
          </w:p>
        </w:tc>
        <w:tc>
          <w:tcPr>
            <w:tcW w:w="1365" w:type="dxa"/>
            <w:vAlign w:val="center"/>
          </w:tcPr>
          <w:p w14:paraId="3FBEB11D" w14:textId="77777777" w:rsidR="00F97C2E" w:rsidRPr="008F4266" w:rsidRDefault="00F97C2E" w:rsidP="003B1E0D">
            <w:pPr>
              <w:ind w:firstLine="0"/>
              <w:jc w:val="center"/>
              <w:rPr>
                <w:b/>
                <w:bCs/>
                <w:lang w:val="es-ES"/>
              </w:rPr>
            </w:pPr>
            <w:r w:rsidRPr="008F4266">
              <w:rPr>
                <w:b/>
                <w:bCs/>
                <w:lang w:val="es-ES"/>
              </w:rPr>
              <w:t>VÁLIDOS</w:t>
            </w:r>
          </w:p>
        </w:tc>
        <w:tc>
          <w:tcPr>
            <w:tcW w:w="1365" w:type="dxa"/>
            <w:vAlign w:val="center"/>
          </w:tcPr>
          <w:p w14:paraId="119D6D2B" w14:textId="3710B529" w:rsidR="00F97C2E" w:rsidRPr="008F4266" w:rsidRDefault="00F97C2E" w:rsidP="003B1E0D">
            <w:pPr>
              <w:ind w:firstLine="0"/>
              <w:jc w:val="center"/>
              <w:rPr>
                <w:b/>
                <w:bCs/>
                <w:lang w:val="es-ES"/>
              </w:rPr>
            </w:pPr>
            <w:r w:rsidRPr="008F4266">
              <w:rPr>
                <w:b/>
                <w:bCs/>
                <w:lang w:val="es-ES"/>
              </w:rPr>
              <w:t>T2 (%)</w:t>
            </w:r>
          </w:p>
        </w:tc>
        <w:tc>
          <w:tcPr>
            <w:tcW w:w="1365" w:type="dxa"/>
            <w:vAlign w:val="center"/>
          </w:tcPr>
          <w:p w14:paraId="5F71D6F9" w14:textId="08E42E0A" w:rsidR="00F97C2E" w:rsidRPr="008F4266" w:rsidRDefault="00F97C2E" w:rsidP="003B1E0D">
            <w:pPr>
              <w:ind w:firstLine="0"/>
              <w:jc w:val="center"/>
              <w:rPr>
                <w:b/>
                <w:bCs/>
                <w:lang w:val="es-ES"/>
              </w:rPr>
            </w:pPr>
            <w:r w:rsidRPr="008F4266">
              <w:rPr>
                <w:b/>
                <w:bCs/>
                <w:lang w:val="es-ES"/>
              </w:rPr>
              <w:t>T1 (%)</w:t>
            </w:r>
          </w:p>
        </w:tc>
        <w:tc>
          <w:tcPr>
            <w:tcW w:w="1713" w:type="dxa"/>
            <w:vAlign w:val="center"/>
          </w:tcPr>
          <w:p w14:paraId="2D50EBD2" w14:textId="5F42EF9D" w:rsidR="00F97C2E" w:rsidRPr="008F4266" w:rsidRDefault="00F97C2E" w:rsidP="003B1E0D">
            <w:pPr>
              <w:ind w:firstLine="0"/>
              <w:jc w:val="center"/>
              <w:rPr>
                <w:b/>
                <w:bCs/>
                <w:lang w:val="es-ES"/>
              </w:rPr>
            </w:pPr>
            <w:r w:rsidRPr="008F4266">
              <w:rPr>
                <w:b/>
                <w:bCs/>
                <w:lang w:val="es-ES"/>
              </w:rPr>
              <w:t>FLAIR (%)</w:t>
            </w:r>
          </w:p>
        </w:tc>
        <w:tc>
          <w:tcPr>
            <w:tcW w:w="1436" w:type="dxa"/>
            <w:vAlign w:val="center"/>
          </w:tcPr>
          <w:p w14:paraId="14739735" w14:textId="123C518C" w:rsidR="00F97C2E" w:rsidRPr="008F4266" w:rsidRDefault="00F97C2E" w:rsidP="003B1E0D">
            <w:pPr>
              <w:ind w:firstLine="0"/>
              <w:jc w:val="center"/>
              <w:rPr>
                <w:b/>
                <w:bCs/>
                <w:lang w:val="es-ES"/>
              </w:rPr>
            </w:pPr>
            <w:r w:rsidRPr="008F4266">
              <w:rPr>
                <w:b/>
                <w:bCs/>
                <w:lang w:val="es-ES"/>
              </w:rPr>
              <w:t>T1C (%)</w:t>
            </w:r>
          </w:p>
        </w:tc>
      </w:tr>
      <w:tr w:rsidR="00F97C2E" w14:paraId="0E2B6C22" w14:textId="77777777" w:rsidTr="008F4266">
        <w:trPr>
          <w:trHeight w:val="368"/>
        </w:trPr>
        <w:tc>
          <w:tcPr>
            <w:tcW w:w="1365" w:type="dxa"/>
          </w:tcPr>
          <w:p w14:paraId="0FE3DE9E" w14:textId="77777777" w:rsidR="00F97C2E" w:rsidRPr="008F4266" w:rsidRDefault="00F97C2E" w:rsidP="00004FAE">
            <w:pPr>
              <w:ind w:firstLine="0"/>
              <w:rPr>
                <w:lang w:val="es-ES"/>
              </w:rPr>
            </w:pPr>
            <w:r w:rsidRPr="008F4266">
              <w:rPr>
                <w:lang w:val="es-ES"/>
              </w:rPr>
              <w:t>66</w:t>
            </w:r>
          </w:p>
        </w:tc>
        <w:tc>
          <w:tcPr>
            <w:tcW w:w="1365" w:type="dxa"/>
          </w:tcPr>
          <w:p w14:paraId="33E01317" w14:textId="0B8A416E" w:rsidR="00F97C2E" w:rsidRDefault="00F97C2E" w:rsidP="00004FAE">
            <w:pPr>
              <w:ind w:firstLine="0"/>
              <w:rPr>
                <w:lang w:val="es-ES"/>
              </w:rPr>
            </w:pPr>
            <w:r>
              <w:rPr>
                <w:lang w:val="es-ES"/>
              </w:rPr>
              <w:t>5</w:t>
            </w:r>
            <w:r w:rsidR="00834625">
              <w:rPr>
                <w:lang w:val="es-ES"/>
              </w:rPr>
              <w:t>6</w:t>
            </w:r>
          </w:p>
        </w:tc>
        <w:tc>
          <w:tcPr>
            <w:tcW w:w="1365" w:type="dxa"/>
          </w:tcPr>
          <w:p w14:paraId="36491BF8" w14:textId="271EFD91" w:rsidR="00F97C2E" w:rsidRDefault="00834625" w:rsidP="00004FAE">
            <w:pPr>
              <w:ind w:firstLine="0"/>
              <w:rPr>
                <w:lang w:val="es-ES"/>
              </w:rPr>
            </w:pPr>
            <w:r>
              <w:rPr>
                <w:lang w:val="es-ES"/>
              </w:rPr>
              <w:t>75</w:t>
            </w:r>
          </w:p>
        </w:tc>
        <w:tc>
          <w:tcPr>
            <w:tcW w:w="1365" w:type="dxa"/>
          </w:tcPr>
          <w:p w14:paraId="2DC2BEEE" w14:textId="00CE1A66" w:rsidR="00F97C2E" w:rsidRDefault="00834625" w:rsidP="00004FAE">
            <w:pPr>
              <w:ind w:firstLine="0"/>
              <w:rPr>
                <w:lang w:val="es-ES"/>
              </w:rPr>
            </w:pPr>
            <w:r>
              <w:rPr>
                <w:lang w:val="es-ES"/>
              </w:rPr>
              <w:t>75</w:t>
            </w:r>
          </w:p>
        </w:tc>
        <w:tc>
          <w:tcPr>
            <w:tcW w:w="1713" w:type="dxa"/>
          </w:tcPr>
          <w:p w14:paraId="23236F07" w14:textId="4DFB210B" w:rsidR="00F97C2E" w:rsidRDefault="00F97C2E" w:rsidP="00004FAE">
            <w:pPr>
              <w:ind w:firstLine="0"/>
              <w:rPr>
                <w:lang w:val="es-ES"/>
              </w:rPr>
            </w:pPr>
            <w:r>
              <w:rPr>
                <w:lang w:val="es-ES"/>
              </w:rPr>
              <w:t>6</w:t>
            </w:r>
            <w:r w:rsidR="00834625">
              <w:rPr>
                <w:lang w:val="es-ES"/>
              </w:rPr>
              <w:t>2.5</w:t>
            </w:r>
          </w:p>
        </w:tc>
        <w:tc>
          <w:tcPr>
            <w:tcW w:w="1436" w:type="dxa"/>
          </w:tcPr>
          <w:p w14:paraId="21672CB9" w14:textId="169F8276" w:rsidR="00F97C2E" w:rsidRDefault="00834625" w:rsidP="00004FAE">
            <w:pPr>
              <w:ind w:firstLine="0"/>
              <w:rPr>
                <w:lang w:val="es-ES"/>
              </w:rPr>
            </w:pPr>
            <w:r>
              <w:rPr>
                <w:lang w:val="es-ES"/>
              </w:rPr>
              <w:t>100</w:t>
            </w:r>
          </w:p>
        </w:tc>
      </w:tr>
    </w:tbl>
    <w:p w14:paraId="32E00D4C" w14:textId="77777777" w:rsidR="00F97C2E" w:rsidRDefault="00F97C2E" w:rsidP="00F97C2E">
      <w:pPr>
        <w:rPr>
          <w:lang w:val="es-ES"/>
        </w:rPr>
      </w:pPr>
    </w:p>
    <w:p w14:paraId="586AF83F" w14:textId="4D04C499" w:rsidR="00F97C2E" w:rsidRDefault="00F97C2E" w:rsidP="00F97C2E">
      <w:pPr>
        <w:rPr>
          <w:lang w:val="es-ES"/>
        </w:rPr>
      </w:pPr>
      <w:r>
        <w:rPr>
          <w:lang w:val="es-ES"/>
        </w:rPr>
        <w:t>Se puede apreciar que de los 66 pacientes iniciales solo 5</w:t>
      </w:r>
      <w:r w:rsidR="00F35453">
        <w:rPr>
          <w:lang w:val="es-ES"/>
        </w:rPr>
        <w:t>6</w:t>
      </w:r>
      <w:r>
        <w:rPr>
          <w:lang w:val="es-ES"/>
        </w:rPr>
        <w:t xml:space="preserve"> contienen información relevante. Las imágenes T</w:t>
      </w:r>
      <w:r w:rsidR="00F35453">
        <w:rPr>
          <w:lang w:val="es-ES"/>
        </w:rPr>
        <w:t>1 con contraste</w:t>
      </w:r>
      <w:r>
        <w:rPr>
          <w:lang w:val="es-ES"/>
        </w:rPr>
        <w:t xml:space="preserve"> son las más comunes por lo que los resultados alcanzados partiendo de estas imágenes serán más contundentes que los obtenidos por ejemplo mediante las imágenes </w:t>
      </w:r>
      <w:r w:rsidR="00F35453">
        <w:rPr>
          <w:lang w:val="es-ES"/>
        </w:rPr>
        <w:t xml:space="preserve">FLAIR, </w:t>
      </w:r>
      <w:r>
        <w:rPr>
          <w:lang w:val="es-ES"/>
        </w:rPr>
        <w:t>ya que son las que menos pacientes presentan.</w:t>
      </w:r>
    </w:p>
    <w:p w14:paraId="5B86D26E" w14:textId="67EF7BBF" w:rsidR="003943C8" w:rsidRPr="00A422C2" w:rsidRDefault="00542CBC" w:rsidP="003943C8">
      <w:pPr>
        <w:pStyle w:val="Heading2"/>
        <w:rPr>
          <w:lang w:val="es-ES"/>
        </w:rPr>
      </w:pPr>
      <w:bookmarkStart w:id="95" w:name="_Toc73693268"/>
      <w:r w:rsidRPr="00A422C2">
        <w:rPr>
          <w:lang w:val="es-ES"/>
        </w:rPr>
        <w:t>Herramientas</w:t>
      </w:r>
      <w:bookmarkEnd w:id="95"/>
    </w:p>
    <w:p w14:paraId="10557DD4" w14:textId="582C9412" w:rsidR="005E78C0" w:rsidRDefault="005E78C0" w:rsidP="005E78C0">
      <w:pPr>
        <w:rPr>
          <w:lang w:val="es-ES"/>
        </w:rPr>
      </w:pPr>
      <w:r>
        <w:rPr>
          <w:lang w:val="es-ES"/>
        </w:rPr>
        <w:t>Durante el desarrollo del proyecto, se ha hecho uso de distintas herramientas para dar respuesta a las partes que lo componen.</w:t>
      </w:r>
    </w:p>
    <w:p w14:paraId="41395C24" w14:textId="272A6C01" w:rsidR="005E78C0" w:rsidRDefault="005E78C0" w:rsidP="005E78C0">
      <w:pPr>
        <w:rPr>
          <w:lang w:val="es-ES"/>
        </w:rPr>
      </w:pPr>
      <w:r>
        <w:rPr>
          <w:lang w:val="es-ES"/>
        </w:rPr>
        <w:t xml:space="preserve">Por una parte, se ha decidido desarrollar el código </w:t>
      </w:r>
      <w:r w:rsidR="00E17AFA">
        <w:rPr>
          <w:lang w:val="es-ES"/>
        </w:rPr>
        <w:t xml:space="preserve">del procesado de las RM </w:t>
      </w:r>
      <w:r>
        <w:rPr>
          <w:lang w:val="es-ES"/>
        </w:rPr>
        <w:t xml:space="preserve">en Python. Python es un lenguaje de programación interpretado, interactivo y orientado a objetos. Combina una notable potencia con una sintaxis clara </w:t>
      </w:r>
      <w:r>
        <w:rPr>
          <w:lang w:val="es-ES"/>
        </w:rPr>
        <w:fldChar w:fldCharType="begin"/>
      </w:r>
      <w:r w:rsidR="00EE2F0C">
        <w:rPr>
          <w:lang w:val="es-ES"/>
        </w:rPr>
        <w:instrText xml:space="preserve"> ADDIN ZOTERO_ITEM CSL_CITATION {"citationID":"kobl04iH","properties":{"formattedCitation":"[78]","plainCitation":"[78]","noteIndex":0},"citationItems":[{"id":244,"uris":["http://zotero.org/groups/2648216/items/TW5XR857"],"uri":["http://zotero.org/groups/2648216/items/TW5XR857"],"itemData":{"id":244,"type":"webpage","title":"General Python FAQ — Python 3.9.1 documentation","URL":"https://docs.python.org/3/faq/general.html#what-is-python","accessed":{"date-parts":[["2021",1,22]]}}}],"schema":"https://github.com/citation-style-language/schema/raw/master/csl-citation.json"} </w:instrText>
      </w:r>
      <w:r>
        <w:rPr>
          <w:lang w:val="es-ES"/>
        </w:rPr>
        <w:fldChar w:fldCharType="separate"/>
      </w:r>
      <w:r w:rsidR="00EE2F0C">
        <w:rPr>
          <w:rFonts w:ascii="Calibri" w:hAnsi="Calibri" w:cs="Calibri"/>
          <w:lang w:val="es-ES"/>
        </w:rPr>
        <w:t>[78]</w:t>
      </w:r>
      <w:r>
        <w:rPr>
          <w:lang w:val="es-ES"/>
        </w:rPr>
        <w:fldChar w:fldCharType="end"/>
      </w:r>
      <w:r>
        <w:rPr>
          <w:lang w:val="es-ES"/>
        </w:rPr>
        <w:t>. Para este proyecto, se ha hecho uso de una versión 3.8 de Python.</w:t>
      </w:r>
    </w:p>
    <w:p w14:paraId="261D4D9C" w14:textId="34742324" w:rsidR="00361B8C" w:rsidRPr="008C7D3F" w:rsidRDefault="00361B8C" w:rsidP="00361B8C">
      <w:pPr>
        <w:rPr>
          <w:lang w:val="es-ES"/>
        </w:rPr>
      </w:pPr>
      <w:r>
        <w:rPr>
          <w:lang w:val="es-ES"/>
        </w:rPr>
        <w:t xml:space="preserve">Por otra parte, se ha optado por Visual Studio </w:t>
      </w:r>
      <w:proofErr w:type="spellStart"/>
      <w:r>
        <w:rPr>
          <w:lang w:val="es-ES"/>
        </w:rPr>
        <w:t>Code</w:t>
      </w:r>
      <w:proofErr w:type="spellEnd"/>
      <w:r>
        <w:rPr>
          <w:lang w:val="es-ES"/>
        </w:rPr>
        <w:t xml:space="preserve"> para la programación. Visual Studio </w:t>
      </w:r>
      <w:proofErr w:type="spellStart"/>
      <w:r>
        <w:rPr>
          <w:lang w:val="es-ES"/>
        </w:rPr>
        <w:t>Code</w:t>
      </w:r>
      <w:proofErr w:type="spellEnd"/>
      <w:r>
        <w:rPr>
          <w:lang w:val="es-ES"/>
        </w:rPr>
        <w:t xml:space="preserve"> es un editor de código simplificado que admite operaciones de desarrollo como la depuración, la ejecución de tareas y el control de versiones. Su objetivo es proporcionar las herramientas que un desarrollador necesita para un ciclo rápido de construcción y depuración de código </w:t>
      </w:r>
      <w:r>
        <w:rPr>
          <w:lang w:val="es-ES"/>
        </w:rPr>
        <w:fldChar w:fldCharType="begin"/>
      </w:r>
      <w:r w:rsidR="00EE2F0C">
        <w:rPr>
          <w:lang w:val="es-ES"/>
        </w:rPr>
        <w:instrText xml:space="preserve"> ADDIN ZOTERO_ITEM CSL_CITATION {"citationID":"xefPJsJR","properties":{"formattedCitation":"[79]","plainCitation":"[79]","noteIndex":0},"citationItems":[{"id":243,"uris":["http://zotero.org/groups/2648216/items/EUZCGJKF"],"uri":["http://zotero.org/groups/2648216/items/EUZCGJKF"],"itemData":{"id":243,"type":"webpage","abstract":"Visual Studio Code Frequently Asked Questions","language":"en","title":"Visual Studio Code Frequently Asked Questions","URL":"https://code.visualstudio.com/docs/supporting/faq","accessed":{"date-parts":[["2021",1,22]]}}}],"schema":"https://github.com/citation-style-language/schema/raw/master/csl-citation.json"} </w:instrText>
      </w:r>
      <w:r>
        <w:rPr>
          <w:lang w:val="es-ES"/>
        </w:rPr>
        <w:fldChar w:fldCharType="separate"/>
      </w:r>
      <w:r w:rsidR="00EE2F0C">
        <w:rPr>
          <w:rFonts w:ascii="Calibri" w:hAnsi="Calibri" w:cs="Calibri"/>
          <w:lang w:val="es-ES"/>
        </w:rPr>
        <w:t>[79]</w:t>
      </w:r>
      <w:r>
        <w:rPr>
          <w:lang w:val="es-ES"/>
        </w:rPr>
        <w:fldChar w:fldCharType="end"/>
      </w:r>
      <w:r>
        <w:rPr>
          <w:lang w:val="es-ES"/>
        </w:rPr>
        <w:t xml:space="preserve">. Mediante una extensión es posible obtener soporte de Python incluyendo nuevas características como el </w:t>
      </w:r>
      <w:proofErr w:type="spellStart"/>
      <w:r w:rsidRPr="00361B8C">
        <w:rPr>
          <w:i/>
          <w:iCs/>
          <w:lang w:val="es-ES"/>
        </w:rPr>
        <w:t>linting</w:t>
      </w:r>
      <w:proofErr w:type="spellEnd"/>
      <w:r w:rsidRPr="00361B8C">
        <w:rPr>
          <w:lang w:val="es-ES"/>
        </w:rPr>
        <w:t xml:space="preserve"> </w:t>
      </w:r>
      <w:r>
        <w:rPr>
          <w:lang w:val="es-ES"/>
        </w:rPr>
        <w:t xml:space="preserve">que destaca los problemas sintácticos y estilísticos del código </w:t>
      </w:r>
      <w:r w:rsidRPr="00361B8C">
        <w:rPr>
          <w:lang w:val="es-ES"/>
        </w:rPr>
        <w:fldChar w:fldCharType="begin"/>
      </w:r>
      <w:r w:rsidR="00EE2F0C">
        <w:rPr>
          <w:lang w:val="es-ES"/>
        </w:rPr>
        <w:instrText xml:space="preserve"> ADDIN ZOTERO_ITEM CSL_CITATION {"citationID":"9n9lwDQj","properties":{"formattedCitation":"[80]","plainCitation":"[80]","noteIndex":0},"citationItems":[{"id":242,"uris":["http://zotero.org/groups/2648216/items/YNLWUCHK"],"uri":["http://zotero.org/groups/2648216/items/YNLWUCHK"],"itemData":{"id":242,"type":"webpage","abstract":"Extension for Visual Studio Code - Linting, Debugging (multi-threaded, remote), Intellisense, Jupyter Notebooks, code formatting, refactoring, unit tests, snippets, and more.","language":"en-us","title":"Python - Visual Studio Marketplace","URL":"https://marketplace.visualstudio.com/items?itemName=ms-python.python","accessed":{"date-parts":[["2021",1,22]]}}}],"schema":"https://github.com/citation-style-language/schema/raw/master/csl-citation.json"} </w:instrText>
      </w:r>
      <w:r w:rsidRPr="00361B8C">
        <w:rPr>
          <w:lang w:val="es-ES"/>
        </w:rPr>
        <w:fldChar w:fldCharType="separate"/>
      </w:r>
      <w:r w:rsidR="00EE2F0C">
        <w:rPr>
          <w:rFonts w:ascii="Calibri" w:hAnsi="Calibri" w:cs="Calibri"/>
          <w:lang w:val="es-ES"/>
        </w:rPr>
        <w:t>[80]</w:t>
      </w:r>
      <w:r w:rsidRPr="00361B8C">
        <w:rPr>
          <w:lang w:val="es-ES"/>
        </w:rPr>
        <w:fldChar w:fldCharType="end"/>
      </w:r>
      <w:r>
        <w:rPr>
          <w:lang w:val="es-ES"/>
        </w:rPr>
        <w:t xml:space="preserve">. Cabe destacar que se ha </w:t>
      </w:r>
      <w:r w:rsidR="008C7D3F">
        <w:rPr>
          <w:lang w:val="es-ES"/>
        </w:rPr>
        <w:t xml:space="preserve">seguido la guía de estilo PEP8 como base para el </w:t>
      </w:r>
      <w:proofErr w:type="spellStart"/>
      <w:r w:rsidR="008C7D3F">
        <w:rPr>
          <w:i/>
          <w:iCs/>
          <w:lang w:val="es-ES"/>
        </w:rPr>
        <w:t>linting</w:t>
      </w:r>
      <w:proofErr w:type="spellEnd"/>
      <w:r w:rsidR="008C7D3F">
        <w:rPr>
          <w:lang w:val="es-ES"/>
        </w:rPr>
        <w:t xml:space="preserve"> </w:t>
      </w:r>
      <w:r w:rsidR="008C7D3F">
        <w:rPr>
          <w:lang w:val="es-ES"/>
        </w:rPr>
        <w:fldChar w:fldCharType="begin"/>
      </w:r>
      <w:r w:rsidR="00EE2F0C">
        <w:rPr>
          <w:lang w:val="es-ES"/>
        </w:rPr>
        <w:instrText xml:space="preserve"> ADDIN ZOTERO_ITEM CSL_CITATION {"citationID":"Uxm2OFwA","properties":{"formattedCitation":"[81]","plainCitation":"[81]","noteIndex":0},"citationItems":[{"id":241,"uris":["http://zotero.org/groups/2648216/items/VTGUQJVS"],"uri":["http://zotero.org/groups/2648216/items/VTGUQJVS"],"itemData":{"id":241,"type":"webpage","abstract":"The official home of the Python Programming Language","container-title":"Python.org","language":"en","title":"PEP 8 -- Style Guide for Python Code","URL":"https://www.python.org/dev/peps/pep-0008/","accessed":{"date-parts":[["2021",1,22]]}}}],"schema":"https://github.com/citation-style-language/schema/raw/master/csl-citation.json"} </w:instrText>
      </w:r>
      <w:r w:rsidR="008C7D3F">
        <w:rPr>
          <w:lang w:val="es-ES"/>
        </w:rPr>
        <w:fldChar w:fldCharType="separate"/>
      </w:r>
      <w:r w:rsidR="00EE2F0C">
        <w:rPr>
          <w:rFonts w:ascii="Calibri" w:hAnsi="Calibri" w:cs="Calibri"/>
          <w:lang w:val="es-ES"/>
        </w:rPr>
        <w:t>[81]</w:t>
      </w:r>
      <w:r w:rsidR="008C7D3F">
        <w:rPr>
          <w:lang w:val="es-ES"/>
        </w:rPr>
        <w:fldChar w:fldCharType="end"/>
      </w:r>
      <w:r w:rsidR="008C7D3F">
        <w:rPr>
          <w:lang w:val="es-ES"/>
        </w:rPr>
        <w:t>.</w:t>
      </w:r>
    </w:p>
    <w:p w14:paraId="0FB64580" w14:textId="07AD92BB" w:rsidR="008C7D3F" w:rsidRDefault="008C7D3F" w:rsidP="008C7D3F">
      <w:pPr>
        <w:rPr>
          <w:lang w:val="es-ES"/>
        </w:rPr>
      </w:pPr>
      <w:r>
        <w:rPr>
          <w:lang w:val="es-ES"/>
        </w:rPr>
        <w:lastRenderedPageBreak/>
        <w:t>Además, se han usado las siguientes librerías principales:</w:t>
      </w:r>
    </w:p>
    <w:p w14:paraId="28E2B819" w14:textId="2B413B4B" w:rsidR="008C7D3F" w:rsidRDefault="008C7D3F" w:rsidP="00992BBA">
      <w:pPr>
        <w:pStyle w:val="ListParagraph"/>
        <w:numPr>
          <w:ilvl w:val="0"/>
          <w:numId w:val="29"/>
        </w:numPr>
        <w:ind w:left="709"/>
        <w:rPr>
          <w:lang w:val="es-ES"/>
        </w:rPr>
      </w:pPr>
      <w:proofErr w:type="spellStart"/>
      <w:r>
        <w:rPr>
          <w:lang w:val="es-ES"/>
        </w:rPr>
        <w:t>numpy</w:t>
      </w:r>
      <w:proofErr w:type="spellEnd"/>
      <w:r>
        <w:rPr>
          <w:lang w:val="es-ES"/>
        </w:rPr>
        <w:t xml:space="preserve"> 1.18.5 para la computación numérica y manejo de </w:t>
      </w:r>
      <w:proofErr w:type="spellStart"/>
      <w:r>
        <w:rPr>
          <w:lang w:val="es-ES"/>
        </w:rPr>
        <w:t>arrays</w:t>
      </w:r>
      <w:proofErr w:type="spellEnd"/>
      <w:r>
        <w:rPr>
          <w:lang w:val="es-ES"/>
        </w:rPr>
        <w:t>.</w:t>
      </w:r>
    </w:p>
    <w:p w14:paraId="778B2434" w14:textId="507F89F7" w:rsidR="008C7D3F" w:rsidRDefault="008C7D3F" w:rsidP="00992BBA">
      <w:pPr>
        <w:pStyle w:val="ListParagraph"/>
        <w:numPr>
          <w:ilvl w:val="0"/>
          <w:numId w:val="29"/>
        </w:numPr>
        <w:ind w:left="709"/>
        <w:rPr>
          <w:lang w:val="es-ES"/>
        </w:rPr>
      </w:pPr>
      <w:proofErr w:type="spellStart"/>
      <w:r>
        <w:rPr>
          <w:lang w:val="es-ES"/>
        </w:rPr>
        <w:t>pydicom</w:t>
      </w:r>
      <w:proofErr w:type="spellEnd"/>
      <w:r>
        <w:rPr>
          <w:lang w:val="es-ES"/>
        </w:rPr>
        <w:t xml:space="preserve"> 2.1.2 para la lectura y escritura de archivos médicos DICOM.</w:t>
      </w:r>
    </w:p>
    <w:p w14:paraId="17AF8D59" w14:textId="47DCA6B1" w:rsidR="008C7D3F" w:rsidRDefault="008C7D3F" w:rsidP="00992BBA">
      <w:pPr>
        <w:pStyle w:val="ListParagraph"/>
        <w:numPr>
          <w:ilvl w:val="0"/>
          <w:numId w:val="29"/>
        </w:numPr>
        <w:ind w:left="709"/>
        <w:rPr>
          <w:lang w:val="es-ES"/>
        </w:rPr>
      </w:pPr>
      <w:proofErr w:type="spellStart"/>
      <w:r>
        <w:rPr>
          <w:lang w:val="es-ES"/>
        </w:rPr>
        <w:t>scikit-image</w:t>
      </w:r>
      <w:proofErr w:type="spellEnd"/>
      <w:r>
        <w:rPr>
          <w:lang w:val="es-ES"/>
        </w:rPr>
        <w:t xml:space="preserve"> 0.18.1 para el procesamiento de imágenes.</w:t>
      </w:r>
    </w:p>
    <w:p w14:paraId="5BCC87B8" w14:textId="4A6BA111" w:rsidR="008C7D3F" w:rsidRDefault="008C7D3F" w:rsidP="00992BBA">
      <w:pPr>
        <w:pStyle w:val="ListParagraph"/>
        <w:numPr>
          <w:ilvl w:val="0"/>
          <w:numId w:val="29"/>
        </w:numPr>
        <w:ind w:left="709"/>
        <w:rPr>
          <w:lang w:val="es-ES"/>
        </w:rPr>
      </w:pPr>
      <w:proofErr w:type="spellStart"/>
      <w:r>
        <w:rPr>
          <w:lang w:val="es-ES"/>
        </w:rPr>
        <w:t>medpy</w:t>
      </w:r>
      <w:proofErr w:type="spellEnd"/>
      <w:r>
        <w:rPr>
          <w:lang w:val="es-ES"/>
        </w:rPr>
        <w:t xml:space="preserve"> 0.4.0 para el procesamiento y filtrado de imágenes.</w:t>
      </w:r>
    </w:p>
    <w:p w14:paraId="1E0EDBC0" w14:textId="55432671" w:rsidR="008C7D3F" w:rsidRDefault="008C7D3F" w:rsidP="00992BBA">
      <w:pPr>
        <w:pStyle w:val="ListParagraph"/>
        <w:numPr>
          <w:ilvl w:val="0"/>
          <w:numId w:val="29"/>
        </w:numPr>
        <w:ind w:left="709"/>
        <w:rPr>
          <w:lang w:val="es-ES"/>
        </w:rPr>
      </w:pPr>
      <w:proofErr w:type="spellStart"/>
      <w:r>
        <w:rPr>
          <w:lang w:val="es-ES"/>
        </w:rPr>
        <w:t>scipy</w:t>
      </w:r>
      <w:proofErr w:type="spellEnd"/>
      <w:r>
        <w:rPr>
          <w:lang w:val="es-ES"/>
        </w:rPr>
        <w:t xml:space="preserve"> 1.6.0 para operaciones morfológicas y filtrado de imágenes.</w:t>
      </w:r>
    </w:p>
    <w:p w14:paraId="0C26ACC6" w14:textId="56CCC481" w:rsidR="008C7D3F" w:rsidRDefault="008C7D3F" w:rsidP="00992BBA">
      <w:pPr>
        <w:pStyle w:val="ListParagraph"/>
        <w:numPr>
          <w:ilvl w:val="0"/>
          <w:numId w:val="29"/>
        </w:numPr>
        <w:ind w:left="709"/>
        <w:rPr>
          <w:lang w:val="es-ES"/>
        </w:rPr>
      </w:pPr>
      <w:proofErr w:type="spellStart"/>
      <w:r>
        <w:rPr>
          <w:lang w:val="es-ES"/>
        </w:rPr>
        <w:t>matplotlib</w:t>
      </w:r>
      <w:proofErr w:type="spellEnd"/>
      <w:r>
        <w:rPr>
          <w:lang w:val="es-ES"/>
        </w:rPr>
        <w:t xml:space="preserve"> 3.2.2 para la visualización de </w:t>
      </w:r>
      <w:r w:rsidR="002219E7">
        <w:rPr>
          <w:lang w:val="es-ES"/>
        </w:rPr>
        <w:t>figuras</w:t>
      </w:r>
      <w:r w:rsidR="00EB2750">
        <w:rPr>
          <w:lang w:val="es-ES"/>
        </w:rPr>
        <w:t>.</w:t>
      </w:r>
    </w:p>
    <w:p w14:paraId="1735E3A2" w14:textId="77777777" w:rsidR="00DE4C22" w:rsidRDefault="002219E7" w:rsidP="00992BBA">
      <w:pPr>
        <w:pStyle w:val="ListParagraph"/>
        <w:numPr>
          <w:ilvl w:val="0"/>
          <w:numId w:val="29"/>
        </w:numPr>
        <w:ind w:left="709"/>
        <w:rPr>
          <w:lang w:val="es-ES"/>
        </w:rPr>
      </w:pPr>
      <w:proofErr w:type="spellStart"/>
      <w:r w:rsidRPr="005955EF">
        <w:rPr>
          <w:lang w:val="es-ES"/>
        </w:rPr>
        <w:t>scikit-learn</w:t>
      </w:r>
      <w:proofErr w:type="spellEnd"/>
      <w:r w:rsidRPr="005955EF">
        <w:rPr>
          <w:lang w:val="es-ES"/>
        </w:rPr>
        <w:t xml:space="preserve"> 0.24.1 para módulos de </w:t>
      </w:r>
      <w:r w:rsidR="00BD1448">
        <w:rPr>
          <w:lang w:val="es-ES"/>
        </w:rPr>
        <w:t>ML</w:t>
      </w:r>
      <w:r w:rsidR="005955EF" w:rsidRPr="005955EF">
        <w:rPr>
          <w:lang w:val="es-ES"/>
        </w:rPr>
        <w:t xml:space="preserve"> y minado de</w:t>
      </w:r>
      <w:r w:rsidR="005955EF">
        <w:rPr>
          <w:lang w:val="es-ES"/>
        </w:rPr>
        <w:t xml:space="preserve"> datos</w:t>
      </w:r>
      <w:r w:rsidR="00EB2750">
        <w:rPr>
          <w:lang w:val="es-ES"/>
        </w:rPr>
        <w:t>.</w:t>
      </w:r>
    </w:p>
    <w:p w14:paraId="3156BC5B" w14:textId="77777777" w:rsidR="008C22DE" w:rsidRDefault="00DE4C22" w:rsidP="00DE4C22">
      <w:pPr>
        <w:rPr>
          <w:lang w:val="es-ES"/>
        </w:rPr>
      </w:pPr>
      <w:r>
        <w:rPr>
          <w:lang w:val="es-ES"/>
        </w:rPr>
        <w:t>Para el desarrollo del análisis de datos se ha empleado el lenguaje de programación R</w:t>
      </w:r>
      <w:r w:rsidR="00F15765">
        <w:rPr>
          <w:lang w:val="es-ES"/>
        </w:rPr>
        <w:t xml:space="preserve">, </w:t>
      </w:r>
      <w:r w:rsidR="00F15765" w:rsidRPr="00F15765">
        <w:rPr>
          <w:lang w:val="es-ES"/>
        </w:rPr>
        <w:t xml:space="preserve">lenguaje y entorno para la computación estadística y </w:t>
      </w:r>
      <w:r w:rsidR="00F15765">
        <w:rPr>
          <w:lang w:val="es-ES"/>
        </w:rPr>
        <w:t xml:space="preserve">creación de </w:t>
      </w:r>
      <w:r w:rsidR="00F15765" w:rsidRPr="00F15765">
        <w:rPr>
          <w:lang w:val="es-ES"/>
        </w:rPr>
        <w:t>gráficos</w:t>
      </w:r>
      <w:r w:rsidR="00F15765">
        <w:rPr>
          <w:lang w:val="es-ES"/>
        </w:rPr>
        <w:t xml:space="preserve"> </w:t>
      </w:r>
      <w:r w:rsidR="00F15765">
        <w:rPr>
          <w:lang w:val="es-ES"/>
        </w:rPr>
        <w:fldChar w:fldCharType="begin"/>
      </w:r>
      <w:r w:rsidR="00F15765">
        <w:rPr>
          <w:lang w:val="es-ES"/>
        </w:rPr>
        <w:instrText xml:space="preserve"> ADDIN ZOTERO_ITEM CSL_CITATION {"citationID":"OXLzPqa2","properties":{"formattedCitation":"[82]","plainCitation":"[82]","noteIndex":0},"citationItems":[{"id":494,"uris":["http://zotero.org/groups/2648216/items/LY67ZXNG"],"uri":["http://zotero.org/groups/2648216/items/LY67ZXNG"],"itemData":{"id":494,"type":"webpage","title":"R: What is R?","URL":"https://www.r-project.org/about.html","accessed":{"date-parts":[["2021",5,26]]}}}],"schema":"https://github.com/citation-style-language/schema/raw/master/csl-citation.json"} </w:instrText>
      </w:r>
      <w:r w:rsidR="00F15765">
        <w:rPr>
          <w:lang w:val="es-ES"/>
        </w:rPr>
        <w:fldChar w:fldCharType="separate"/>
      </w:r>
      <w:r w:rsidR="00F15765">
        <w:rPr>
          <w:noProof/>
          <w:lang w:val="es-ES"/>
        </w:rPr>
        <w:t>[82]</w:t>
      </w:r>
      <w:r w:rsidR="00F15765">
        <w:rPr>
          <w:lang w:val="es-ES"/>
        </w:rPr>
        <w:fldChar w:fldCharType="end"/>
      </w:r>
      <w:r w:rsidR="00F15765">
        <w:rPr>
          <w:lang w:val="es-ES"/>
        </w:rPr>
        <w:t xml:space="preserve"> .</w:t>
      </w:r>
      <w:r>
        <w:rPr>
          <w:lang w:val="es-ES"/>
        </w:rPr>
        <w:t xml:space="preserve"> </w:t>
      </w:r>
      <w:r w:rsidR="00FE2D87">
        <w:rPr>
          <w:lang w:val="es-ES"/>
        </w:rPr>
        <w:t xml:space="preserve">El editor de código </w:t>
      </w:r>
      <w:proofErr w:type="spellStart"/>
      <w:r>
        <w:rPr>
          <w:lang w:val="es-ES"/>
        </w:rPr>
        <w:t>RStudio</w:t>
      </w:r>
      <w:proofErr w:type="spellEnd"/>
      <w:r>
        <w:rPr>
          <w:lang w:val="es-ES"/>
        </w:rPr>
        <w:t xml:space="preserve"> </w:t>
      </w:r>
      <w:r w:rsidR="00F15765">
        <w:rPr>
          <w:lang w:val="es-ES"/>
        </w:rPr>
        <w:t>se ha empleado</w:t>
      </w:r>
      <w:r w:rsidR="00FE2D87">
        <w:rPr>
          <w:lang w:val="es-ES"/>
        </w:rPr>
        <w:t xml:space="preserve"> para la programación.</w:t>
      </w:r>
      <w:r w:rsidR="008C22DE">
        <w:rPr>
          <w:lang w:val="es-ES"/>
        </w:rPr>
        <w:t xml:space="preserve"> Se han empleado las siguientes librerías principales.</w:t>
      </w:r>
    </w:p>
    <w:p w14:paraId="3D2ACB7E" w14:textId="24BA936C" w:rsidR="00D21897" w:rsidRDefault="00D21897" w:rsidP="00D21897">
      <w:pPr>
        <w:pStyle w:val="ListParagraph"/>
        <w:numPr>
          <w:ilvl w:val="0"/>
          <w:numId w:val="29"/>
        </w:numPr>
        <w:ind w:left="709"/>
        <w:rPr>
          <w:lang w:val="es-ES"/>
        </w:rPr>
      </w:pPr>
      <w:proofErr w:type="spellStart"/>
      <w:r>
        <w:rPr>
          <w:lang w:val="es-ES"/>
        </w:rPr>
        <w:t>jsonlite</w:t>
      </w:r>
      <w:proofErr w:type="spellEnd"/>
      <w:r>
        <w:rPr>
          <w:lang w:val="es-ES"/>
        </w:rPr>
        <w:t xml:space="preserve"> 1.7.2</w:t>
      </w:r>
      <w:r w:rsidR="007A6792">
        <w:rPr>
          <w:lang w:val="es-ES"/>
        </w:rPr>
        <w:t xml:space="preserve"> para generar y leer archivos JSON.</w:t>
      </w:r>
    </w:p>
    <w:p w14:paraId="4FEE5EAB" w14:textId="1E681BF1" w:rsidR="007A6792" w:rsidRDefault="007A6792" w:rsidP="00D21897">
      <w:pPr>
        <w:pStyle w:val="ListParagraph"/>
        <w:numPr>
          <w:ilvl w:val="0"/>
          <w:numId w:val="29"/>
        </w:numPr>
        <w:ind w:left="709"/>
        <w:rPr>
          <w:lang w:val="es-ES"/>
        </w:rPr>
      </w:pPr>
      <w:proofErr w:type="spellStart"/>
      <w:r>
        <w:rPr>
          <w:lang w:val="es-ES"/>
        </w:rPr>
        <w:t>corrplot</w:t>
      </w:r>
      <w:proofErr w:type="spellEnd"/>
      <w:r>
        <w:rPr>
          <w:lang w:val="es-ES"/>
        </w:rPr>
        <w:t xml:space="preserve"> 0.84 para visualizar matrices de correlación.</w:t>
      </w:r>
    </w:p>
    <w:p w14:paraId="1BA62B71" w14:textId="2A6B9893" w:rsidR="007A6792" w:rsidRDefault="007A6792" w:rsidP="00D21897">
      <w:pPr>
        <w:pStyle w:val="ListParagraph"/>
        <w:numPr>
          <w:ilvl w:val="0"/>
          <w:numId w:val="29"/>
        </w:numPr>
        <w:ind w:left="709"/>
        <w:rPr>
          <w:lang w:val="es-ES"/>
        </w:rPr>
      </w:pPr>
      <w:r>
        <w:rPr>
          <w:lang w:val="es-ES"/>
        </w:rPr>
        <w:t xml:space="preserve">Amelia 1.7.6 </w:t>
      </w:r>
      <w:r w:rsidR="00E91F1C">
        <w:rPr>
          <w:lang w:val="es-ES"/>
        </w:rPr>
        <w:t>para el análisis de valores desconocidos.</w:t>
      </w:r>
    </w:p>
    <w:p w14:paraId="16BA0B76" w14:textId="04DF68B4" w:rsidR="007A6792" w:rsidRDefault="007A6792" w:rsidP="00D21897">
      <w:pPr>
        <w:pStyle w:val="ListParagraph"/>
        <w:numPr>
          <w:ilvl w:val="0"/>
          <w:numId w:val="29"/>
        </w:numPr>
        <w:ind w:left="709"/>
        <w:rPr>
          <w:lang w:val="es-ES"/>
        </w:rPr>
      </w:pPr>
      <w:proofErr w:type="spellStart"/>
      <w:r>
        <w:rPr>
          <w:lang w:val="es-ES"/>
        </w:rPr>
        <w:t>caret</w:t>
      </w:r>
      <w:proofErr w:type="spellEnd"/>
      <w:r>
        <w:rPr>
          <w:lang w:val="es-ES"/>
        </w:rPr>
        <w:t xml:space="preserve"> 6.0-86</w:t>
      </w:r>
      <w:r w:rsidR="00E91F1C">
        <w:rPr>
          <w:lang w:val="es-ES"/>
        </w:rPr>
        <w:t xml:space="preserve"> para el entrenamiento de clasificación y regresión de ML.</w:t>
      </w:r>
    </w:p>
    <w:p w14:paraId="0190923F" w14:textId="14171781" w:rsidR="007A6792" w:rsidRDefault="007A6792" w:rsidP="00D21897">
      <w:pPr>
        <w:pStyle w:val="ListParagraph"/>
        <w:numPr>
          <w:ilvl w:val="0"/>
          <w:numId w:val="29"/>
        </w:numPr>
        <w:ind w:left="709"/>
        <w:rPr>
          <w:lang w:val="es-ES"/>
        </w:rPr>
      </w:pPr>
      <w:r>
        <w:rPr>
          <w:lang w:val="es-ES"/>
        </w:rPr>
        <w:t>e1071 1.7-4</w:t>
      </w:r>
      <w:r w:rsidR="00E91F1C">
        <w:rPr>
          <w:lang w:val="es-ES"/>
        </w:rPr>
        <w:t xml:space="preserve"> para funciones de estadística.</w:t>
      </w:r>
    </w:p>
    <w:p w14:paraId="77D9021B" w14:textId="56493642" w:rsidR="007A6792" w:rsidRDefault="007A6792" w:rsidP="00D21897">
      <w:pPr>
        <w:pStyle w:val="ListParagraph"/>
        <w:numPr>
          <w:ilvl w:val="0"/>
          <w:numId w:val="29"/>
        </w:numPr>
        <w:ind w:left="709"/>
        <w:rPr>
          <w:lang w:val="es-ES"/>
        </w:rPr>
      </w:pPr>
      <w:proofErr w:type="spellStart"/>
      <w:r>
        <w:rPr>
          <w:lang w:val="es-ES"/>
        </w:rPr>
        <w:t>survival</w:t>
      </w:r>
      <w:proofErr w:type="spellEnd"/>
      <w:r>
        <w:rPr>
          <w:lang w:val="es-ES"/>
        </w:rPr>
        <w:t xml:space="preserve"> 3.2-11</w:t>
      </w:r>
      <w:r w:rsidR="00E91F1C">
        <w:rPr>
          <w:lang w:val="es-ES"/>
        </w:rPr>
        <w:t xml:space="preserve"> para el análisis de supervivencia.</w:t>
      </w:r>
    </w:p>
    <w:p w14:paraId="3128CCCF" w14:textId="0024C338" w:rsidR="007A6792" w:rsidRDefault="007A6792" w:rsidP="00D21897">
      <w:pPr>
        <w:pStyle w:val="ListParagraph"/>
        <w:numPr>
          <w:ilvl w:val="0"/>
          <w:numId w:val="29"/>
        </w:numPr>
        <w:ind w:left="709"/>
        <w:rPr>
          <w:lang w:val="es-ES"/>
        </w:rPr>
      </w:pPr>
      <w:proofErr w:type="spellStart"/>
      <w:r>
        <w:rPr>
          <w:lang w:val="es-ES"/>
        </w:rPr>
        <w:t>ranger</w:t>
      </w:r>
      <w:proofErr w:type="spellEnd"/>
      <w:r>
        <w:rPr>
          <w:lang w:val="es-ES"/>
        </w:rPr>
        <w:t xml:space="preserve"> 0.12.1</w:t>
      </w:r>
      <w:r w:rsidR="00E91F1C">
        <w:rPr>
          <w:lang w:val="es-ES"/>
        </w:rPr>
        <w:t xml:space="preserve"> para el uso del algoritmo RF en el análisis de supervivencia.</w:t>
      </w:r>
    </w:p>
    <w:p w14:paraId="1D991081" w14:textId="33D0A1BC" w:rsidR="007A6792" w:rsidRDefault="007A6792" w:rsidP="00D21897">
      <w:pPr>
        <w:pStyle w:val="ListParagraph"/>
        <w:numPr>
          <w:ilvl w:val="0"/>
          <w:numId w:val="29"/>
        </w:numPr>
        <w:ind w:left="709"/>
        <w:rPr>
          <w:lang w:val="es-ES"/>
        </w:rPr>
      </w:pPr>
      <w:proofErr w:type="spellStart"/>
      <w:r>
        <w:rPr>
          <w:lang w:val="es-ES"/>
        </w:rPr>
        <w:t>mice</w:t>
      </w:r>
      <w:proofErr w:type="spellEnd"/>
      <w:r>
        <w:rPr>
          <w:lang w:val="es-ES"/>
        </w:rPr>
        <w:t xml:space="preserve"> 3.13.0</w:t>
      </w:r>
      <w:r w:rsidR="00E91F1C">
        <w:rPr>
          <w:lang w:val="es-ES"/>
        </w:rPr>
        <w:t xml:space="preserve"> para la imputación de variables.</w:t>
      </w:r>
    </w:p>
    <w:p w14:paraId="2383B3F3" w14:textId="77777777" w:rsidR="004D42AE" w:rsidRDefault="007A6792" w:rsidP="00D21897">
      <w:pPr>
        <w:pStyle w:val="ListParagraph"/>
        <w:numPr>
          <w:ilvl w:val="0"/>
          <w:numId w:val="29"/>
        </w:numPr>
        <w:ind w:left="709"/>
        <w:rPr>
          <w:lang w:val="es-ES"/>
        </w:rPr>
      </w:pPr>
      <w:r>
        <w:rPr>
          <w:lang w:val="es-ES"/>
        </w:rPr>
        <w:t>ggplot2 3.3.3</w:t>
      </w:r>
      <w:r w:rsidR="00E91F1C">
        <w:rPr>
          <w:lang w:val="es-ES"/>
        </w:rPr>
        <w:t xml:space="preserve"> para la visualización de gráficas.</w:t>
      </w:r>
    </w:p>
    <w:p w14:paraId="7B223F08" w14:textId="3CB915BC" w:rsidR="00741AC9" w:rsidRPr="00D21897" w:rsidRDefault="00741AC9" w:rsidP="004D42AE">
      <w:pPr>
        <w:rPr>
          <w:lang w:val="es-ES"/>
        </w:rPr>
      </w:pPr>
      <w:r w:rsidRPr="00D21897">
        <w:rPr>
          <w:lang w:val="es-ES"/>
        </w:rPr>
        <w:br w:type="page"/>
      </w:r>
    </w:p>
    <w:p w14:paraId="1B57386F" w14:textId="27050871" w:rsidR="006627F9" w:rsidRPr="00A422C2" w:rsidRDefault="006627F9" w:rsidP="006627F9">
      <w:pPr>
        <w:pStyle w:val="Heading1"/>
        <w:rPr>
          <w:lang w:val="es-ES"/>
        </w:rPr>
      </w:pPr>
      <w:bookmarkStart w:id="96" w:name="_Toc73693269"/>
      <w:r w:rsidRPr="00A422C2">
        <w:rPr>
          <w:lang w:val="es-ES"/>
        </w:rPr>
        <w:lastRenderedPageBreak/>
        <w:t>DESARROLLO</w:t>
      </w:r>
      <w:bookmarkEnd w:id="96"/>
    </w:p>
    <w:p w14:paraId="1C220E7C" w14:textId="3AB86FCB" w:rsidR="005869CB" w:rsidRPr="00A422C2" w:rsidRDefault="005869CB" w:rsidP="005869CB">
      <w:pPr>
        <w:rPr>
          <w:lang w:val="es-ES"/>
        </w:rPr>
      </w:pPr>
      <w:r>
        <w:rPr>
          <w:lang w:val="es-ES"/>
        </w:rPr>
        <w:t xml:space="preserve">En el siguiente apartado se describen los pasos ejecutados para la resolución del problema, siguiendo las acciones definidas en el apartado </w:t>
      </w:r>
      <w:r w:rsidR="00F22019">
        <w:rPr>
          <w:lang w:val="es-ES"/>
        </w:rPr>
        <w:fldChar w:fldCharType="begin"/>
      </w:r>
      <w:r w:rsidR="00F22019">
        <w:rPr>
          <w:lang w:val="es-ES"/>
        </w:rPr>
        <w:instrText xml:space="preserve"> REF _Ref61251091 \r \h </w:instrText>
      </w:r>
      <w:r w:rsidR="00F22019">
        <w:rPr>
          <w:lang w:val="es-ES"/>
        </w:rPr>
      </w:r>
      <w:r w:rsidR="00F22019">
        <w:rPr>
          <w:lang w:val="es-ES"/>
        </w:rPr>
        <w:fldChar w:fldCharType="separate"/>
      </w:r>
      <w:r w:rsidR="00771A69">
        <w:rPr>
          <w:lang w:val="es-ES"/>
        </w:rPr>
        <w:t>3</w:t>
      </w:r>
      <w:r w:rsidR="00F22019">
        <w:rPr>
          <w:lang w:val="es-ES"/>
        </w:rPr>
        <w:fldChar w:fldCharType="end"/>
      </w:r>
      <w:r w:rsidR="00F22019">
        <w:rPr>
          <w:lang w:val="es-ES"/>
        </w:rPr>
        <w:t xml:space="preserve"> </w:t>
      </w:r>
      <w:r w:rsidR="00F22019">
        <w:rPr>
          <w:lang w:val="es-ES"/>
        </w:rPr>
        <w:fldChar w:fldCharType="begin"/>
      </w:r>
      <w:r w:rsidR="00F22019">
        <w:rPr>
          <w:lang w:val="es-ES"/>
        </w:rPr>
        <w:instrText xml:space="preserve"> REF _Ref61251092 \h </w:instrText>
      </w:r>
      <w:r w:rsidR="00F22019">
        <w:rPr>
          <w:lang w:val="es-ES"/>
        </w:rPr>
      </w:r>
      <w:r w:rsidR="00F22019">
        <w:rPr>
          <w:lang w:val="es-ES"/>
        </w:rPr>
        <w:fldChar w:fldCharType="separate"/>
      </w:r>
      <w:r w:rsidR="00771A69" w:rsidRPr="00A422C2">
        <w:rPr>
          <w:lang w:val="es-ES"/>
        </w:rPr>
        <w:t>DISEÑO DE LA SOLUCIÓN</w:t>
      </w:r>
      <w:r w:rsidR="00F22019">
        <w:rPr>
          <w:lang w:val="es-ES"/>
        </w:rPr>
        <w:fldChar w:fldCharType="end"/>
      </w:r>
      <w:r w:rsidR="00F22019">
        <w:rPr>
          <w:lang w:val="es-ES"/>
        </w:rPr>
        <w:t>.</w:t>
      </w:r>
    </w:p>
    <w:p w14:paraId="61926CAF" w14:textId="5287CC8A" w:rsidR="005869CB" w:rsidRDefault="004D3908" w:rsidP="005869CB">
      <w:pPr>
        <w:pStyle w:val="Heading2"/>
        <w:rPr>
          <w:lang w:val="es-ES"/>
        </w:rPr>
      </w:pPr>
      <w:bookmarkStart w:id="97" w:name="_Toc73693270"/>
      <w:r>
        <w:rPr>
          <w:lang w:val="es-ES"/>
        </w:rPr>
        <w:t>Pre-procesamiento</w:t>
      </w:r>
      <w:r w:rsidR="00836A02">
        <w:rPr>
          <w:lang w:val="es-ES"/>
        </w:rPr>
        <w:t xml:space="preserve"> de imágenes</w:t>
      </w:r>
      <w:bookmarkEnd w:id="97"/>
    </w:p>
    <w:p w14:paraId="491B399C" w14:textId="08B55AD0" w:rsidR="00836A02" w:rsidRDefault="001163FB" w:rsidP="00836A02">
      <w:pPr>
        <w:rPr>
          <w:lang w:val="es-ES"/>
        </w:rPr>
      </w:pPr>
      <w:r>
        <w:rPr>
          <w:lang w:val="es-ES"/>
        </w:rPr>
        <w:t xml:space="preserve">Antes de realizar la segmentación del </w:t>
      </w:r>
      <w:r w:rsidRPr="00AD232A">
        <w:rPr>
          <w:i/>
          <w:iCs/>
          <w:lang w:val="es-ES"/>
        </w:rPr>
        <w:t>glioma</w:t>
      </w:r>
      <w:r>
        <w:rPr>
          <w:lang w:val="es-ES"/>
        </w:rPr>
        <w:t xml:space="preserve"> dentro de la RM, se han llevado a cabo dos pasos para mejorar la calidad de la segmentación y la extracción del </w:t>
      </w:r>
      <w:r w:rsidRPr="00AD232A">
        <w:rPr>
          <w:i/>
          <w:iCs/>
          <w:lang w:val="es-ES"/>
        </w:rPr>
        <w:t>glioma</w:t>
      </w:r>
      <w:r>
        <w:rPr>
          <w:lang w:val="es-ES"/>
        </w:rPr>
        <w:t>. Para obtener esto, se ha mejorado la imagen y se ha eliminado todo tejido que no forma parte del cerebro de la imagen.</w:t>
      </w:r>
    </w:p>
    <w:p w14:paraId="021EF3F0" w14:textId="4CCE2BF5" w:rsidR="00836A02" w:rsidRDefault="00BE7144" w:rsidP="00836A02">
      <w:pPr>
        <w:pStyle w:val="Heading3"/>
        <w:rPr>
          <w:lang w:val="es-ES"/>
        </w:rPr>
      </w:pPr>
      <w:bookmarkStart w:id="98" w:name="_Toc73693271"/>
      <w:r>
        <w:rPr>
          <w:lang w:val="es-ES"/>
        </w:rPr>
        <w:t>Estandarización de las escalas de intensidades</w:t>
      </w:r>
      <w:bookmarkEnd w:id="98"/>
    </w:p>
    <w:p w14:paraId="658DAF33" w14:textId="6C6D3309" w:rsidR="00BE7144" w:rsidRDefault="00985963" w:rsidP="00836A02">
      <w:pPr>
        <w:rPr>
          <w:lang w:val="es-ES"/>
        </w:rPr>
      </w:pPr>
      <w:r>
        <w:rPr>
          <w:lang w:val="es-ES"/>
        </w:rPr>
        <w:t>La falta de estándares en escalas de intensidades de las RM provoca muchas dificultades a la hora de mostrar y analizar las imágenes.</w:t>
      </w:r>
      <w:r w:rsidR="007141C6">
        <w:rPr>
          <w:lang w:val="es-ES"/>
        </w:rPr>
        <w:t xml:space="preserve"> Con el objetivo de mejorar esto se ha empleado un método de dos pasos de forma </w:t>
      </w:r>
      <w:r w:rsidR="00F6067B">
        <w:rPr>
          <w:lang w:val="es-ES"/>
        </w:rPr>
        <w:t>que,</w:t>
      </w:r>
      <w:r w:rsidR="007141C6">
        <w:rPr>
          <w:lang w:val="es-ES"/>
        </w:rPr>
        <w:t xml:space="preserve"> para las RM de un mismo protocolo y región del cuerpo, intensidades similares se correspondan a tejidos similares</w:t>
      </w:r>
      <w:r w:rsidR="00F6067B">
        <w:rPr>
          <w:lang w:val="es-ES"/>
        </w:rPr>
        <w:t xml:space="preserve"> </w:t>
      </w:r>
      <w:r w:rsidR="00F6067B">
        <w:rPr>
          <w:lang w:val="es-ES"/>
        </w:rPr>
        <w:fldChar w:fldCharType="begin"/>
      </w:r>
      <w:r w:rsidR="00F15765">
        <w:rPr>
          <w:lang w:val="es-ES"/>
        </w:rPr>
        <w:instrText xml:space="preserve"> ADDIN ZOTERO_ITEM CSL_CITATION {"citationID":"uvTqSpGE","properties":{"formattedCitation":"[83]","plainCitation":"[83]","noteIndex":0},"citationItems":[{"id":477,"uris":["http://zotero.org/groups/2648216/items/TV4S8TFF"],"uri":["http://zotero.org/groups/2648216/items/TV4S8TFF"],"itemData":{"id":477,"type":"article-journal","abstract":"The lack of a standard image intensity scale in MRI causes many difficulties in image display and analysis. A two-step postprocessing method is proposed for standardizing the intensity scale in such a way that for the same MR protocol and body region, similar intensities will have similar tissue meaning. In the first step, the parameters of the standardizing transformation are \"learned\" from a set of images. In the second step, for each MR study these parameters are used to map their histogram into the standardized histogram. The method was tested quantitatively on 90 whole-brain studies of multiple sclerosis patients for several protocols and qualitatively for several other protocols and body regions. Measurements using mean squared difference showed that the standardized image intensities have statistically significantly (P &lt; 0.01) more consistent range and meaning than the originals. Fixed gray level windows can be established for the standardized images and used for display without the need of per case adjustment. Preliminary results also indicate that the method facilitates improving the degree of automation of image segmentation. Magn Reson Med 42:1072-1081, 1999.","container-title":"Magnetic Resonance in Medicine","DOI":"10.1002/(sici)1522-2594(199912)42:6&lt;1072::aid-mrm11&gt;3.0.co;2-m","ISSN":"0740-3194","issue":"6","journalAbbreviation":"Magn Reson Med","language":"eng","note":"PMID: 10571928","page":"1072-1081","source":"PubMed","title":"On standardizing the MR image intensity scale","volume":"42","author":[{"family":"Nyúl","given":"L. G."},{"family":"Udupa","given":"J. K."}],"issued":{"date-parts":[["1999",12]]}}}],"schema":"https://github.com/citation-style-language/schema/raw/master/csl-citation.json"} </w:instrText>
      </w:r>
      <w:r w:rsidR="00F6067B">
        <w:rPr>
          <w:lang w:val="es-ES"/>
        </w:rPr>
        <w:fldChar w:fldCharType="separate"/>
      </w:r>
      <w:r w:rsidR="00F15765">
        <w:rPr>
          <w:noProof/>
          <w:lang w:val="es-ES"/>
        </w:rPr>
        <w:t>[83]</w:t>
      </w:r>
      <w:r w:rsidR="00F6067B">
        <w:rPr>
          <w:lang w:val="es-ES"/>
        </w:rPr>
        <w:fldChar w:fldCharType="end"/>
      </w:r>
      <w:r w:rsidR="007141C6">
        <w:rPr>
          <w:lang w:val="es-ES"/>
        </w:rPr>
        <w:t>.</w:t>
      </w:r>
    </w:p>
    <w:p w14:paraId="346B789A" w14:textId="4A983004" w:rsidR="00992BBA" w:rsidRDefault="00F6067B" w:rsidP="00836A02">
      <w:pPr>
        <w:rPr>
          <w:lang w:val="es-ES"/>
        </w:rPr>
      </w:pPr>
      <w:r>
        <w:rPr>
          <w:lang w:val="es-ES"/>
        </w:rPr>
        <w:t>En el primer paso</w:t>
      </w:r>
      <w:r w:rsidR="00770B37">
        <w:rPr>
          <w:lang w:val="es-ES"/>
        </w:rPr>
        <w:t xml:space="preserve">, partiendo de los volúmenes de un mismo protocolo de RM, se estiman los parámetros o </w:t>
      </w:r>
      <w:proofErr w:type="spellStart"/>
      <w:r w:rsidR="00770B37" w:rsidRPr="00770B37">
        <w:rPr>
          <w:i/>
          <w:iCs/>
          <w:lang w:val="es-ES"/>
        </w:rPr>
        <w:t>landmarks</w:t>
      </w:r>
      <w:proofErr w:type="spellEnd"/>
      <w:r w:rsidR="00770B37">
        <w:rPr>
          <w:lang w:val="es-ES"/>
        </w:rPr>
        <w:t xml:space="preserve"> de un histograma estándar.</w:t>
      </w:r>
      <w:r w:rsidR="007133B0">
        <w:rPr>
          <w:lang w:val="es-ES"/>
        </w:rPr>
        <w:t xml:space="preserve"> Esto solo se ejecuta una única vez. En el segundo paso, se transforma cada volumen para que los parámetros de su histograma se correspondan con aquellos del histograma estándar.</w:t>
      </w:r>
      <w:r w:rsidR="00992BBA">
        <w:rPr>
          <w:lang w:val="es-ES"/>
        </w:rPr>
        <w:t xml:space="preserve"> Los parámetros se muestran en la </w:t>
      </w:r>
      <w:r w:rsidR="00992BBA">
        <w:rPr>
          <w:lang w:val="es-ES"/>
        </w:rPr>
        <w:fldChar w:fldCharType="begin"/>
      </w:r>
      <w:r w:rsidR="00992BBA">
        <w:rPr>
          <w:lang w:val="es-ES"/>
        </w:rPr>
        <w:instrText xml:space="preserve"> REF _Ref72400407 \h </w:instrText>
      </w:r>
      <w:r w:rsidR="00992BBA">
        <w:rPr>
          <w:lang w:val="es-ES"/>
        </w:rPr>
      </w:r>
      <w:r w:rsidR="00992BBA">
        <w:rPr>
          <w:lang w:val="es-ES"/>
        </w:rPr>
        <w:fldChar w:fldCharType="separate"/>
      </w:r>
      <w:r w:rsidR="00771A69" w:rsidRPr="00582938">
        <w:rPr>
          <w:lang w:val="es-ES"/>
        </w:rPr>
        <w:t xml:space="preserve">Figura </w:t>
      </w:r>
      <w:r w:rsidR="00771A69">
        <w:rPr>
          <w:noProof/>
          <w:lang w:val="es-ES"/>
        </w:rPr>
        <w:t>18</w:t>
      </w:r>
      <w:r w:rsidR="00992BBA">
        <w:rPr>
          <w:lang w:val="es-ES"/>
        </w:rPr>
        <w:fldChar w:fldCharType="end"/>
      </w:r>
      <w:r w:rsidR="00992BBA">
        <w:rPr>
          <w:lang w:val="es-ES"/>
        </w:rPr>
        <w:t>, explicando los significados de cada variable a continuación.</w:t>
      </w:r>
    </w:p>
    <w:p w14:paraId="4C61FBDF" w14:textId="30A8C0E1" w:rsidR="00992BBA" w:rsidRDefault="000F6392" w:rsidP="000F6392">
      <w:pPr>
        <w:pStyle w:val="ListParagraph"/>
        <w:numPr>
          <w:ilvl w:val="0"/>
          <w:numId w:val="29"/>
        </w:numPr>
        <w:ind w:left="709"/>
        <w:rPr>
          <w:lang w:val="es-ES"/>
        </w:rPr>
      </w:pPr>
      <w:r>
        <w:rPr>
          <w:lang w:val="es-ES"/>
        </w:rPr>
        <w:t>m</w:t>
      </w:r>
      <w:r w:rsidRPr="000F6392">
        <w:rPr>
          <w:vertAlign w:val="subscript"/>
          <w:lang w:val="es-ES"/>
        </w:rPr>
        <w:t>1</w:t>
      </w:r>
      <w:r>
        <w:rPr>
          <w:lang w:val="es-ES"/>
        </w:rPr>
        <w:t xml:space="preserve"> y m</w:t>
      </w:r>
      <w:r w:rsidRPr="000F6392">
        <w:rPr>
          <w:vertAlign w:val="subscript"/>
          <w:lang w:val="es-ES"/>
        </w:rPr>
        <w:t>2</w:t>
      </w:r>
      <w:r>
        <w:rPr>
          <w:lang w:val="es-ES"/>
        </w:rPr>
        <w:t xml:space="preserve"> se corresponden a las intensidades máximas y mínimas presentes en el histograma</w:t>
      </w:r>
    </w:p>
    <w:p w14:paraId="54FC3A46" w14:textId="10CBCC46" w:rsidR="000F6392" w:rsidRPr="008121FD" w:rsidRDefault="000F6392" w:rsidP="000F6392">
      <w:pPr>
        <w:pStyle w:val="ListParagraph"/>
        <w:numPr>
          <w:ilvl w:val="0"/>
          <w:numId w:val="29"/>
        </w:numPr>
        <w:ind w:left="709"/>
        <w:rPr>
          <w:lang w:val="es-ES"/>
        </w:rPr>
      </w:pPr>
      <w:r>
        <w:rPr>
          <w:rFonts w:ascii="Calibri" w:hAnsi="Calibri" w:cs="Calibri"/>
          <w:lang w:val="es-ES"/>
        </w:rPr>
        <w:t>µ es el segundo modo del histograma.</w:t>
      </w:r>
    </w:p>
    <w:p w14:paraId="4E6CF310" w14:textId="06FAABF0" w:rsidR="008121FD" w:rsidRDefault="008121FD" w:rsidP="008121FD">
      <w:pPr>
        <w:pStyle w:val="ListParagraph"/>
        <w:numPr>
          <w:ilvl w:val="0"/>
          <w:numId w:val="29"/>
        </w:numPr>
        <w:ind w:left="709"/>
        <w:rPr>
          <w:lang w:val="es-ES"/>
        </w:rPr>
      </w:pPr>
      <w:r>
        <w:rPr>
          <w:lang w:val="es-ES"/>
        </w:rPr>
        <w:t>p</w:t>
      </w:r>
      <w:r w:rsidRPr="000F6392">
        <w:rPr>
          <w:vertAlign w:val="subscript"/>
          <w:lang w:val="es-ES"/>
        </w:rPr>
        <w:t>1</w:t>
      </w:r>
      <w:r>
        <w:rPr>
          <w:lang w:val="es-ES"/>
        </w:rPr>
        <w:t xml:space="preserve"> y p</w:t>
      </w:r>
      <w:r w:rsidRPr="000F6392">
        <w:rPr>
          <w:vertAlign w:val="subscript"/>
          <w:lang w:val="es-ES"/>
        </w:rPr>
        <w:t>2</w:t>
      </w:r>
      <w:r>
        <w:rPr>
          <w:lang w:val="es-ES"/>
        </w:rPr>
        <w:t xml:space="preserve"> se corresponden a los percentiles máximos y mínimos de intensidad. </w:t>
      </w:r>
      <w:r>
        <w:rPr>
          <w:lang w:val="es-ES"/>
        </w:rPr>
        <w:fldChar w:fldCharType="begin"/>
      </w:r>
      <w:r w:rsidR="00F15765">
        <w:rPr>
          <w:lang w:val="es-ES"/>
        </w:rPr>
        <w:instrText xml:space="preserve"> ADDIN ZOTERO_ITEM CSL_CITATION {"citationID":"l1yeTkYA","properties":{"formattedCitation":"[84]","plainCitation":"[84]","noteIndex":0},"citationItems":[{"id":479,"uris":["http://zotero.org/groups/2648216/items/CJADPRHW"],"uri":["http://zotero.org/groups/2648216/items/CJADPRHW"],"itemData":{"id":479,"type":"article-journal","abstract":"One of the major drawbacks of magnetic resonance imaging (MRI) has been the lack of a standard and quantifiable interpretation of image intensities. Unlike in other modalities, such as X-ray computerized tomography, MR images taken for the same patient on the same scanner at different times may appear different from each other due to a variety of scanner-dependent variations and, therefore, the absolute intensity values do not have a fixed meaning. We have devised a two-step method wherein all images (independent of patients and the specific brand of the MR scanner used) can be transformed in such a way that for the same protocol and body region, in the transformed images similar intensities will have similar tissue meaning. Standardized images can be displayed with fixed windows without the need of per-case adjustment. More importantly, extraction of quantitative information about healthy organs or about abnormalities can be considerably simplified. This paper introduces and compares new variants of this standardizing method that can help to overcome some of the problems with the original method.","container-title":"IEEE transactions on medical imaging","DOI":"10.1109/42.836373","ISSN":"0278-0062","issue":"2","journalAbbreviation":"IEEE Trans Med Imaging","language":"eng","note":"PMID: 10784285","page":"143-150","source":"PubMed","title":"New variants of a method of MRI scale standardization","volume":"19","author":[{"family":"Nyúl","given":"L. G."},{"family":"Udupa","given":"J. K."},{"family":"Zhang","given":"X."}],"issued":{"date-parts":[["2000",2]]}}}],"schema":"https://github.com/citation-style-language/schema/raw/master/csl-citation.json"} </w:instrText>
      </w:r>
      <w:r>
        <w:rPr>
          <w:lang w:val="es-ES"/>
        </w:rPr>
        <w:fldChar w:fldCharType="separate"/>
      </w:r>
      <w:r w:rsidR="00F15765">
        <w:rPr>
          <w:noProof/>
          <w:lang w:val="es-ES"/>
        </w:rPr>
        <w:t>[84]</w:t>
      </w:r>
      <w:r>
        <w:rPr>
          <w:lang w:val="es-ES"/>
        </w:rPr>
        <w:fldChar w:fldCharType="end"/>
      </w:r>
      <w:r>
        <w:rPr>
          <w:lang w:val="es-ES"/>
        </w:rPr>
        <w:t xml:space="preserve"> determina que los valores óptimos para estos parámetros son de 0 para p</w:t>
      </w:r>
      <w:r w:rsidRPr="000F6392">
        <w:rPr>
          <w:vertAlign w:val="subscript"/>
          <w:lang w:val="es-ES"/>
        </w:rPr>
        <w:t>1</w:t>
      </w:r>
      <w:r>
        <w:rPr>
          <w:lang w:val="es-ES"/>
        </w:rPr>
        <w:t xml:space="preserve"> y 99.8 para p</w:t>
      </w:r>
      <w:r>
        <w:rPr>
          <w:vertAlign w:val="subscript"/>
          <w:lang w:val="es-ES"/>
        </w:rPr>
        <w:t>2</w:t>
      </w:r>
      <w:r w:rsidRPr="008121FD">
        <w:rPr>
          <w:lang w:val="es-ES"/>
        </w:rPr>
        <w:t>.</w:t>
      </w:r>
    </w:p>
    <w:p w14:paraId="5CA9E83E" w14:textId="77777777" w:rsidR="000B0494" w:rsidRDefault="000B0494" w:rsidP="000B0494">
      <w:pPr>
        <w:keepNext/>
        <w:ind w:firstLine="0"/>
        <w:jc w:val="center"/>
      </w:pPr>
      <w:r>
        <w:rPr>
          <w:noProof/>
          <w:lang w:val="es-ES"/>
        </w:rPr>
        <w:drawing>
          <wp:inline distT="0" distB="0" distL="0" distR="0" wp14:anchorId="09D5E7CA" wp14:editId="6B0EE9C3">
            <wp:extent cx="2680533" cy="189653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4">
                      <a:extLst>
                        <a:ext uri="{28A0092B-C50C-407E-A947-70E740481C1C}">
                          <a14:useLocalDpi xmlns:a14="http://schemas.microsoft.com/office/drawing/2010/main" val="0"/>
                        </a:ext>
                      </a:extLst>
                    </a:blip>
                    <a:stretch>
                      <a:fillRect/>
                    </a:stretch>
                  </pic:blipFill>
                  <pic:spPr>
                    <a:xfrm>
                      <a:off x="0" y="0"/>
                      <a:ext cx="2692565" cy="1905046"/>
                    </a:xfrm>
                    <a:prstGeom prst="rect">
                      <a:avLst/>
                    </a:prstGeom>
                  </pic:spPr>
                </pic:pic>
              </a:graphicData>
            </a:graphic>
          </wp:inline>
        </w:drawing>
      </w:r>
    </w:p>
    <w:p w14:paraId="7D3F8B74" w14:textId="7204D4C2" w:rsidR="000B0494" w:rsidRDefault="000B0494" w:rsidP="000B0494">
      <w:pPr>
        <w:pStyle w:val="Caption"/>
        <w:ind w:firstLine="0"/>
        <w:jc w:val="center"/>
        <w:rPr>
          <w:lang w:val="es-ES"/>
        </w:rPr>
      </w:pPr>
      <w:bookmarkStart w:id="99" w:name="_Ref72400407"/>
      <w:bookmarkStart w:id="100" w:name="_Toc73693311"/>
      <w:r w:rsidRPr="00582938">
        <w:rPr>
          <w:lang w:val="es-ES"/>
        </w:rPr>
        <w:t xml:space="preserve">Figura </w:t>
      </w:r>
      <w:r>
        <w:fldChar w:fldCharType="begin"/>
      </w:r>
      <w:r w:rsidRPr="00582938">
        <w:rPr>
          <w:lang w:val="es-ES"/>
        </w:rPr>
        <w:instrText xml:space="preserve"> SEQ Figura \* ARABIC </w:instrText>
      </w:r>
      <w:r>
        <w:fldChar w:fldCharType="separate"/>
      </w:r>
      <w:r w:rsidR="00771A69">
        <w:rPr>
          <w:noProof/>
          <w:lang w:val="es-ES"/>
        </w:rPr>
        <w:t>18</w:t>
      </w:r>
      <w:r>
        <w:fldChar w:fldCharType="end"/>
      </w:r>
      <w:bookmarkEnd w:id="99"/>
      <w:r w:rsidRPr="00582938">
        <w:rPr>
          <w:lang w:val="es-ES"/>
        </w:rPr>
        <w:t xml:space="preserve">. </w:t>
      </w:r>
      <w:r>
        <w:rPr>
          <w:lang w:val="es-ES"/>
        </w:rPr>
        <w:t xml:space="preserve">Parámetros correspondientes al histograma de una RM </w:t>
      </w:r>
      <w:r>
        <w:rPr>
          <w:lang w:val="es-ES"/>
        </w:rPr>
        <w:fldChar w:fldCharType="begin"/>
      </w:r>
      <w:r w:rsidR="00F15765">
        <w:rPr>
          <w:lang w:val="es-ES"/>
        </w:rPr>
        <w:instrText xml:space="preserve"> ADDIN ZOTERO_ITEM CSL_CITATION {"citationID":"tYFoAYBs","properties":{"formattedCitation":"[83]","plainCitation":"[83]","noteIndex":0},"citationItems":[{"id":477,"uris":["http://zotero.org/groups/2648216/items/TV4S8TFF"],"uri":["http://zotero.org/groups/2648216/items/TV4S8TFF"],"itemData":{"id":477,"type":"article-journal","abstract":"The lack of a standard image intensity scale in MRI causes many difficulties in image display and analysis. A two-step postprocessing method is proposed for standardizing the intensity scale in such a way that for the same MR protocol and body region, similar intensities will have similar tissue meaning. In the first step, the parameters of the standardizing transformation are \"learned\" from a set of images. In the second step, for each MR study these parameters are used to map their histogram into the standardized histogram. The method was tested quantitatively on 90 whole-brain studies of multiple sclerosis patients for several protocols and qualitatively for several other protocols and body regions. Measurements using mean squared difference showed that the standardized image intensities have statistically significantly (P &lt; 0.01) more consistent range and meaning than the originals. Fixed gray level windows can be established for the standardized images and used for display without the need of per case adjustment. Preliminary results also indicate that the method facilitates improving the degree of automation of image segmentation. Magn Reson Med 42:1072-1081, 1999.","container-title":"Magnetic Resonance in Medicine","DOI":"10.1002/(sici)1522-2594(199912)42:6&lt;1072::aid-mrm11&gt;3.0.co;2-m","ISSN":"0740-3194","issue":"6","journalAbbreviation":"Magn Reson Med","language":"eng","note":"PMID: 10571928","page":"1072-1081","source":"PubMed","title":"On standardizing the MR image intensity scale","volume":"42","author":[{"family":"Nyúl","given":"L. G."},{"family":"Udupa","given":"J. K."}],"issued":{"date-parts":[["1999",12]]}}}],"schema":"https://github.com/citation-style-language/schema/raw/master/csl-citation.json"} </w:instrText>
      </w:r>
      <w:r>
        <w:rPr>
          <w:lang w:val="es-ES"/>
        </w:rPr>
        <w:fldChar w:fldCharType="separate"/>
      </w:r>
      <w:r w:rsidR="00F15765">
        <w:rPr>
          <w:noProof/>
          <w:lang w:val="es-ES"/>
        </w:rPr>
        <w:t>[83]</w:t>
      </w:r>
      <w:r>
        <w:rPr>
          <w:lang w:val="es-ES"/>
        </w:rPr>
        <w:fldChar w:fldCharType="end"/>
      </w:r>
      <w:r w:rsidRPr="00582938">
        <w:rPr>
          <w:lang w:val="es-ES"/>
        </w:rPr>
        <w:t>.</w:t>
      </w:r>
      <w:bookmarkEnd w:id="100"/>
    </w:p>
    <w:p w14:paraId="1B2CBCA4" w14:textId="6768ABF0" w:rsidR="004D3908" w:rsidRDefault="00BE47B2" w:rsidP="00836A02">
      <w:pPr>
        <w:rPr>
          <w:lang w:val="es-ES"/>
        </w:rPr>
      </w:pPr>
      <w:r>
        <w:rPr>
          <w:lang w:val="es-ES"/>
        </w:rPr>
        <w:lastRenderedPageBreak/>
        <w:t xml:space="preserve">La </w:t>
      </w:r>
      <w:r>
        <w:rPr>
          <w:lang w:val="es-ES"/>
        </w:rPr>
        <w:fldChar w:fldCharType="begin"/>
      </w:r>
      <w:r>
        <w:rPr>
          <w:lang w:val="es-ES"/>
        </w:rPr>
        <w:instrText xml:space="preserve"> REF _Ref72406365 \h </w:instrText>
      </w:r>
      <w:r>
        <w:rPr>
          <w:lang w:val="es-ES"/>
        </w:rPr>
      </w:r>
      <w:r>
        <w:rPr>
          <w:lang w:val="es-ES"/>
        </w:rPr>
        <w:fldChar w:fldCharType="separate"/>
      </w:r>
      <w:r w:rsidR="00771A69" w:rsidRPr="00582938">
        <w:rPr>
          <w:lang w:val="es-ES"/>
        </w:rPr>
        <w:t xml:space="preserve">Figura </w:t>
      </w:r>
      <w:r w:rsidR="00771A69">
        <w:rPr>
          <w:noProof/>
          <w:lang w:val="es-ES"/>
        </w:rPr>
        <w:t>19</w:t>
      </w:r>
      <w:r>
        <w:rPr>
          <w:lang w:val="es-ES"/>
        </w:rPr>
        <w:fldChar w:fldCharType="end"/>
      </w:r>
      <w:r>
        <w:rPr>
          <w:lang w:val="es-ES"/>
        </w:rPr>
        <w:t xml:space="preserve"> muestra la comparación entre las RM originales y las obtenidas tras el proceso de estandarización llevado a cabo.</w:t>
      </w:r>
    </w:p>
    <w:p w14:paraId="7932CFD9" w14:textId="77777777" w:rsidR="005D602F" w:rsidRDefault="005D602F" w:rsidP="005D602F">
      <w:pPr>
        <w:keepNext/>
        <w:ind w:firstLine="0"/>
        <w:jc w:val="center"/>
      </w:pPr>
      <w:r>
        <w:rPr>
          <w:noProof/>
          <w:lang w:val="es-ES"/>
        </w:rPr>
        <w:drawing>
          <wp:inline distT="0" distB="0" distL="0" distR="0" wp14:anchorId="58B9A6D7" wp14:editId="35E1114D">
            <wp:extent cx="2698045" cy="5499144"/>
            <wp:effectExtent l="0" t="0" r="0" b="0"/>
            <wp:docPr id="41" name="Picture 4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histo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713171" cy="5529974"/>
                    </a:xfrm>
                    <a:prstGeom prst="rect">
                      <a:avLst/>
                    </a:prstGeom>
                  </pic:spPr>
                </pic:pic>
              </a:graphicData>
            </a:graphic>
          </wp:inline>
        </w:drawing>
      </w:r>
    </w:p>
    <w:p w14:paraId="2D5CB5DD" w14:textId="792E99FF" w:rsidR="005D602F" w:rsidRDefault="005D602F" w:rsidP="005D602F">
      <w:pPr>
        <w:pStyle w:val="Caption"/>
        <w:ind w:firstLine="0"/>
        <w:jc w:val="center"/>
        <w:rPr>
          <w:lang w:val="es-ES"/>
        </w:rPr>
      </w:pPr>
      <w:bookmarkStart w:id="101" w:name="_Ref72406365"/>
      <w:bookmarkStart w:id="102" w:name="_Toc73693312"/>
      <w:r w:rsidRPr="00582938">
        <w:rPr>
          <w:lang w:val="es-ES"/>
        </w:rPr>
        <w:t xml:space="preserve">Figura </w:t>
      </w:r>
      <w:r>
        <w:fldChar w:fldCharType="begin"/>
      </w:r>
      <w:r w:rsidRPr="00582938">
        <w:rPr>
          <w:lang w:val="es-ES"/>
        </w:rPr>
        <w:instrText xml:space="preserve"> SEQ Figura \* ARABIC </w:instrText>
      </w:r>
      <w:r>
        <w:fldChar w:fldCharType="separate"/>
      </w:r>
      <w:r w:rsidR="00771A69">
        <w:rPr>
          <w:noProof/>
          <w:lang w:val="es-ES"/>
        </w:rPr>
        <w:t>19</w:t>
      </w:r>
      <w:r>
        <w:fldChar w:fldCharType="end"/>
      </w:r>
      <w:bookmarkEnd w:id="101"/>
      <w:r w:rsidRPr="00582938">
        <w:rPr>
          <w:lang w:val="es-ES"/>
        </w:rPr>
        <w:t xml:space="preserve">. </w:t>
      </w:r>
      <w:r>
        <w:rPr>
          <w:lang w:val="es-ES"/>
        </w:rPr>
        <w:t>Comparación entre las RM originales y estandarizadas</w:t>
      </w:r>
      <w:r w:rsidRPr="00582938">
        <w:rPr>
          <w:lang w:val="es-ES"/>
        </w:rPr>
        <w:t>.</w:t>
      </w:r>
      <w:bookmarkEnd w:id="102"/>
    </w:p>
    <w:p w14:paraId="602ED12E" w14:textId="65402962" w:rsidR="00836A02" w:rsidRPr="00836A02" w:rsidRDefault="00836A02" w:rsidP="00836A02">
      <w:pPr>
        <w:pStyle w:val="Heading3"/>
        <w:rPr>
          <w:lang w:val="es-ES"/>
        </w:rPr>
      </w:pPr>
      <w:bookmarkStart w:id="103" w:name="_Ref73514214"/>
      <w:bookmarkStart w:id="104" w:name="_Ref73514216"/>
      <w:bookmarkStart w:id="105" w:name="_Toc73693272"/>
      <w:r>
        <w:rPr>
          <w:lang w:val="es-ES"/>
        </w:rPr>
        <w:t>Eliminación del cráneo</w:t>
      </w:r>
      <w:bookmarkEnd w:id="103"/>
      <w:bookmarkEnd w:id="104"/>
      <w:bookmarkEnd w:id="105"/>
    </w:p>
    <w:p w14:paraId="47DDED91" w14:textId="3A788A3B" w:rsidR="00B939D5" w:rsidRDefault="00B939D5" w:rsidP="00B939D5">
      <w:pPr>
        <w:rPr>
          <w:lang w:val="es-ES"/>
        </w:rPr>
      </w:pPr>
      <w:r>
        <w:rPr>
          <w:lang w:val="es-ES"/>
        </w:rPr>
        <w:t>Para la eliminación del cráneo se ha implementado un algoritmo basado en intensidades y bordes, que identifica el volumen correspondiente al cerebro dentro de la imagen y la extrae.</w:t>
      </w:r>
      <w:r w:rsidR="00F60A4F">
        <w:rPr>
          <w:lang w:val="es-ES"/>
        </w:rPr>
        <w:t xml:space="preserve"> Para ello</w:t>
      </w:r>
      <w:r w:rsidR="00FA2E66">
        <w:rPr>
          <w:lang w:val="es-ES"/>
        </w:rPr>
        <w:t>,</w:t>
      </w:r>
      <w:r w:rsidR="00F60A4F">
        <w:rPr>
          <w:lang w:val="es-ES"/>
        </w:rPr>
        <w:t xml:space="preserve"> extrae una máscara que representa el volumen del cerebro.</w:t>
      </w:r>
    </w:p>
    <w:p w14:paraId="27EFB383" w14:textId="265D8742" w:rsidR="00B939D5" w:rsidRDefault="00B939D5" w:rsidP="00B939D5">
      <w:pPr>
        <w:rPr>
          <w:lang w:val="es-ES"/>
        </w:rPr>
      </w:pPr>
      <w:r>
        <w:rPr>
          <w:lang w:val="es-ES"/>
        </w:rPr>
        <w:t>El algoritmo implementado recibe el nombre de McStrip</w:t>
      </w:r>
      <w:r w:rsidR="009A29C2">
        <w:rPr>
          <w:lang w:val="es-ES"/>
        </w:rPr>
        <w:t xml:space="preserve"> (Minneapolis </w:t>
      </w:r>
      <w:proofErr w:type="spellStart"/>
      <w:r w:rsidR="009A29C2">
        <w:rPr>
          <w:lang w:val="es-ES"/>
        </w:rPr>
        <w:t>Consensus</w:t>
      </w:r>
      <w:proofErr w:type="spellEnd"/>
      <w:r w:rsidR="009A29C2">
        <w:rPr>
          <w:lang w:val="es-ES"/>
        </w:rPr>
        <w:t xml:space="preserve"> </w:t>
      </w:r>
      <w:proofErr w:type="spellStart"/>
      <w:r w:rsidR="009A29C2">
        <w:rPr>
          <w:lang w:val="es-ES"/>
        </w:rPr>
        <w:t>Strip</w:t>
      </w:r>
      <w:proofErr w:type="spellEnd"/>
      <w:r w:rsidR="009A29C2">
        <w:rPr>
          <w:lang w:val="es-ES"/>
        </w:rPr>
        <w:t>)</w:t>
      </w:r>
      <w:r>
        <w:rPr>
          <w:lang w:val="es-ES"/>
        </w:rPr>
        <w:t xml:space="preserve"> </w:t>
      </w:r>
      <w:r>
        <w:rPr>
          <w:lang w:val="es-ES"/>
        </w:rPr>
        <w:fldChar w:fldCharType="begin"/>
      </w:r>
      <w:r w:rsidR="00F15765">
        <w:rPr>
          <w:lang w:val="es-ES"/>
        </w:rPr>
        <w:instrText xml:space="preserve"> ADDIN ZOTERO_ITEM CSL_CITATION {"citationID":"8NQ8WR7D","properties":{"formattedCitation":"[85]","plainCitation":"[85]","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F15765">
        <w:rPr>
          <w:rFonts w:ascii="Calibri" w:hAnsi="Calibri" w:cs="Calibri"/>
          <w:lang w:val="es-ES"/>
        </w:rPr>
        <w:t>[85]</w:t>
      </w:r>
      <w:r>
        <w:rPr>
          <w:lang w:val="es-ES"/>
        </w:rPr>
        <w:fldChar w:fldCharType="end"/>
      </w:r>
      <w:r>
        <w:rPr>
          <w:lang w:val="es-ES"/>
        </w:rPr>
        <w:t xml:space="preserve">, donde los autores definen una estrategia jerárquica para crear la máscara que defina el tejido que pertenece al cerebro. Se identifican 3 niveles distintos, y en cada nivel se define una máscara con un algoritmo distinto. Se da por hecho que cada una de estas máscaras va a generar un error a la hora de realizar la extracción, por lo que proponen llegar a un “acuerdo” entre las máscaras. Esto se obtiene mediante una regla </w:t>
      </w:r>
      <w:r>
        <w:rPr>
          <w:lang w:val="es-ES"/>
        </w:rPr>
        <w:lastRenderedPageBreak/>
        <w:t>basada en votos, donde para que un píxel sea aceptado como válido, debe tener al menos dos votos.</w:t>
      </w:r>
    </w:p>
    <w:p w14:paraId="31C66848" w14:textId="18EB130D" w:rsidR="00B939D5" w:rsidRDefault="00B939D5" w:rsidP="00B939D5">
      <w:pPr>
        <w:rPr>
          <w:lang w:val="es-ES"/>
        </w:rPr>
      </w:pPr>
      <w:r>
        <w:rPr>
          <w:lang w:val="es-ES"/>
        </w:rPr>
        <w:t xml:space="preserve">La capacidad de obtener una extracción correcta dependerá de las influencias entre las máscaras, las cuales se definen en la </w:t>
      </w:r>
      <w:r>
        <w:rPr>
          <w:lang w:val="es-ES"/>
        </w:rPr>
        <w:fldChar w:fldCharType="begin"/>
      </w:r>
      <w:r>
        <w:rPr>
          <w:lang w:val="es-ES"/>
        </w:rPr>
        <w:instrText xml:space="preserve"> REF _Ref62118620 \h </w:instrText>
      </w:r>
      <w:r>
        <w:rPr>
          <w:lang w:val="es-ES"/>
        </w:rPr>
      </w:r>
      <w:r>
        <w:rPr>
          <w:lang w:val="es-ES"/>
        </w:rPr>
        <w:fldChar w:fldCharType="separate"/>
      </w:r>
      <w:r w:rsidR="00771A69" w:rsidRPr="00582938">
        <w:rPr>
          <w:lang w:val="es-ES"/>
        </w:rPr>
        <w:t xml:space="preserve">Figura </w:t>
      </w:r>
      <w:r w:rsidR="00771A69">
        <w:rPr>
          <w:noProof/>
          <w:lang w:val="es-ES"/>
        </w:rPr>
        <w:t>20</w:t>
      </w:r>
      <w:r>
        <w:rPr>
          <w:lang w:val="es-ES"/>
        </w:rPr>
        <w:fldChar w:fldCharType="end"/>
      </w:r>
      <w:r>
        <w:rPr>
          <w:lang w:val="es-ES"/>
        </w:rPr>
        <w:t xml:space="preserve">. El objetivo de este algoritmo es que la máscara obtenida al final sea más exacta que las intermedias, por lo que los </w:t>
      </w:r>
      <w:r w:rsidR="00C52749">
        <w:rPr>
          <w:lang w:val="es-ES"/>
        </w:rPr>
        <w:t>diferentes</w:t>
      </w:r>
      <w:r>
        <w:rPr>
          <w:lang w:val="es-ES"/>
        </w:rPr>
        <w:t xml:space="preserve"> algoritmos aplicados tienden a realizar distintos errores.</w:t>
      </w:r>
    </w:p>
    <w:p w14:paraId="239B54C5" w14:textId="77777777" w:rsidR="00B939D5" w:rsidRDefault="00B939D5" w:rsidP="00B939D5">
      <w:pPr>
        <w:keepNext/>
        <w:ind w:firstLine="0"/>
        <w:jc w:val="center"/>
      </w:pPr>
      <w:r>
        <w:rPr>
          <w:noProof/>
          <w:lang w:val="es-ES"/>
        </w:rPr>
        <w:drawing>
          <wp:inline distT="0" distB="0" distL="0" distR="0" wp14:anchorId="71CAAF84" wp14:editId="07BC5F35">
            <wp:extent cx="3650129" cy="4604140"/>
            <wp:effectExtent l="0" t="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3653752" cy="4608709"/>
                    </a:xfrm>
                    <a:prstGeom prst="rect">
                      <a:avLst/>
                    </a:prstGeom>
                  </pic:spPr>
                </pic:pic>
              </a:graphicData>
            </a:graphic>
          </wp:inline>
        </w:drawing>
      </w:r>
    </w:p>
    <w:p w14:paraId="190FCF67" w14:textId="4A0ADFB3" w:rsidR="00B939D5" w:rsidRDefault="00B939D5" w:rsidP="00B939D5">
      <w:pPr>
        <w:pStyle w:val="Caption"/>
        <w:ind w:firstLine="0"/>
        <w:jc w:val="center"/>
        <w:rPr>
          <w:lang w:val="es-ES"/>
        </w:rPr>
      </w:pPr>
      <w:bookmarkStart w:id="106" w:name="_Ref62118620"/>
      <w:bookmarkStart w:id="107" w:name="_Toc62118690"/>
      <w:bookmarkStart w:id="108" w:name="_Toc73693313"/>
      <w:r w:rsidRPr="00582938">
        <w:rPr>
          <w:lang w:val="es-ES"/>
        </w:rPr>
        <w:t xml:space="preserve">Figura </w:t>
      </w:r>
      <w:r>
        <w:fldChar w:fldCharType="begin"/>
      </w:r>
      <w:r w:rsidRPr="00582938">
        <w:rPr>
          <w:lang w:val="es-ES"/>
        </w:rPr>
        <w:instrText xml:space="preserve"> SEQ Figura \* ARABIC </w:instrText>
      </w:r>
      <w:r>
        <w:fldChar w:fldCharType="separate"/>
      </w:r>
      <w:r w:rsidR="00771A69">
        <w:rPr>
          <w:noProof/>
          <w:lang w:val="es-ES"/>
        </w:rPr>
        <w:t>20</w:t>
      </w:r>
      <w:r>
        <w:fldChar w:fldCharType="end"/>
      </w:r>
      <w:bookmarkEnd w:id="106"/>
      <w:r w:rsidRPr="00582938">
        <w:rPr>
          <w:lang w:val="es-ES"/>
        </w:rPr>
        <w:t>. Algoritmo McStrip. Imagen traducida de</w:t>
      </w:r>
      <w:r>
        <w:rPr>
          <w:lang w:val="es-ES"/>
        </w:rPr>
        <w:t xml:space="preserve"> </w:t>
      </w:r>
      <w:r>
        <w:rPr>
          <w:lang w:val="es-ES"/>
        </w:rPr>
        <w:fldChar w:fldCharType="begin"/>
      </w:r>
      <w:r w:rsidR="00F15765">
        <w:rPr>
          <w:lang w:val="es-ES"/>
        </w:rPr>
        <w:instrText xml:space="preserve"> ADDIN ZOTERO_ITEM CSL_CITATION {"citationID":"iuHVBbAz","properties":{"formattedCitation":"[85]","plainCitation":"[85]","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F15765">
        <w:rPr>
          <w:rFonts w:ascii="Calibri" w:hAnsi="Calibri" w:cs="Calibri"/>
          <w:lang w:val="es-ES"/>
        </w:rPr>
        <w:t>[85]</w:t>
      </w:r>
      <w:r>
        <w:rPr>
          <w:lang w:val="es-ES"/>
        </w:rPr>
        <w:fldChar w:fldCharType="end"/>
      </w:r>
      <w:r w:rsidRPr="00582938">
        <w:rPr>
          <w:lang w:val="es-ES"/>
        </w:rPr>
        <w:t>.</w:t>
      </w:r>
      <w:bookmarkEnd w:id="107"/>
      <w:bookmarkEnd w:id="108"/>
    </w:p>
    <w:p w14:paraId="0E9460FD" w14:textId="77777777" w:rsidR="00B939D5" w:rsidRDefault="00B939D5" w:rsidP="007C1BAE">
      <w:pPr>
        <w:pStyle w:val="Heading4"/>
        <w:numPr>
          <w:ilvl w:val="0"/>
          <w:numId w:val="25"/>
        </w:numPr>
      </w:pPr>
      <w:r>
        <w:t>Máscara de Nivel 1</w:t>
      </w:r>
    </w:p>
    <w:p w14:paraId="26C70B1F" w14:textId="77777777" w:rsidR="006C6BDE" w:rsidRDefault="00B939D5" w:rsidP="00B939D5">
      <w:pPr>
        <w:rPr>
          <w:lang w:val="es-ES" w:eastAsia="es-ES"/>
        </w:rPr>
      </w:pPr>
      <w:r>
        <w:rPr>
          <w:lang w:val="es-ES" w:eastAsia="es-ES"/>
        </w:rPr>
        <w:t xml:space="preserve">A la máscara de Nivel 1 le denominan </w:t>
      </w:r>
      <w:proofErr w:type="spellStart"/>
      <w:r w:rsidRPr="00224379">
        <w:rPr>
          <w:i/>
          <w:iCs/>
          <w:lang w:val="es-ES" w:eastAsia="es-ES"/>
        </w:rPr>
        <w:t>coarse</w:t>
      </w:r>
      <w:proofErr w:type="spellEnd"/>
      <w:r w:rsidRPr="00224379">
        <w:rPr>
          <w:i/>
          <w:iCs/>
          <w:lang w:val="es-ES" w:eastAsia="es-ES"/>
        </w:rPr>
        <w:t xml:space="preserve"> </w:t>
      </w:r>
      <w:proofErr w:type="spellStart"/>
      <w:r w:rsidRPr="00224379">
        <w:rPr>
          <w:i/>
          <w:iCs/>
          <w:lang w:val="es-ES" w:eastAsia="es-ES"/>
        </w:rPr>
        <w:t>mask</w:t>
      </w:r>
      <w:proofErr w:type="spellEnd"/>
      <w:r>
        <w:rPr>
          <w:lang w:val="es-ES" w:eastAsia="es-ES"/>
        </w:rPr>
        <w:t xml:space="preserve"> o máscara gruesa, ya que </w:t>
      </w:r>
      <w:r w:rsidR="00A23714">
        <w:rPr>
          <w:lang w:val="es-ES" w:eastAsia="es-ES"/>
        </w:rPr>
        <w:t>su único objetivo es el de restringir el campo de visión, es decir, delimitar dentro del volumen de la imagen médica lo que se corresponde con la cabeza del sujeto.</w:t>
      </w:r>
    </w:p>
    <w:p w14:paraId="6D5970B8" w14:textId="7FD07CAC" w:rsidR="00B939D5" w:rsidRDefault="00FD5162" w:rsidP="00B939D5">
      <w:pPr>
        <w:rPr>
          <w:lang w:val="es-ES" w:eastAsia="es-ES"/>
        </w:rPr>
      </w:pPr>
      <w:r>
        <w:rPr>
          <w:lang w:val="es-ES" w:eastAsia="es-ES"/>
        </w:rPr>
        <w:t>Con este objetivo</w:t>
      </w:r>
      <w:r w:rsidR="00B211B7">
        <w:rPr>
          <w:lang w:val="es-ES" w:eastAsia="es-ES"/>
        </w:rPr>
        <w:t xml:space="preserve"> se emplea el método de </w:t>
      </w:r>
      <w:proofErr w:type="spellStart"/>
      <w:r w:rsidR="00B211B7">
        <w:rPr>
          <w:lang w:val="es-ES" w:eastAsia="es-ES"/>
        </w:rPr>
        <w:t>Otsu</w:t>
      </w:r>
      <w:proofErr w:type="spellEnd"/>
      <w:r w:rsidR="00B211B7">
        <w:rPr>
          <w:lang w:val="es-ES" w:eastAsia="es-ES"/>
        </w:rPr>
        <w:t xml:space="preserve">, técnica de </w:t>
      </w:r>
      <w:proofErr w:type="spellStart"/>
      <w:r w:rsidR="00B211B7" w:rsidRPr="0059696C">
        <w:rPr>
          <w:i/>
          <w:iCs/>
          <w:lang w:val="es-ES" w:eastAsia="es-ES"/>
        </w:rPr>
        <w:t>thresholding</w:t>
      </w:r>
      <w:proofErr w:type="spellEnd"/>
      <w:r w:rsidR="00B211B7">
        <w:rPr>
          <w:lang w:val="es-ES" w:eastAsia="es-ES"/>
        </w:rPr>
        <w:t xml:space="preserve"> </w:t>
      </w:r>
      <w:r w:rsidR="001B4FBB">
        <w:rPr>
          <w:lang w:val="es-ES" w:eastAsia="es-ES"/>
        </w:rPr>
        <w:t xml:space="preserve">que permite diferenciar </w:t>
      </w:r>
      <w:r w:rsidR="00BE358C">
        <w:rPr>
          <w:lang w:val="es-ES" w:eastAsia="es-ES"/>
        </w:rPr>
        <w:t xml:space="preserve">el fondo de la imagen mediante el cálculo del umbral que marque la diferencia entre </w:t>
      </w:r>
      <w:r w:rsidR="001641F1">
        <w:rPr>
          <w:lang w:val="es-ES" w:eastAsia="es-ES"/>
        </w:rPr>
        <w:t>el fondo y los objetos sobre este</w:t>
      </w:r>
      <w:r w:rsidR="00BE358C">
        <w:rPr>
          <w:lang w:val="es-ES" w:eastAsia="es-ES"/>
        </w:rPr>
        <w:t>.</w:t>
      </w:r>
      <w:r w:rsidR="006C6BDE">
        <w:rPr>
          <w:lang w:val="es-ES" w:eastAsia="es-ES"/>
        </w:rPr>
        <w:t xml:space="preserve"> </w:t>
      </w:r>
      <w:r w:rsidR="007F7C20">
        <w:rPr>
          <w:lang w:val="es-ES" w:eastAsia="es-ES"/>
        </w:rPr>
        <w:t>Este método prueba con distintos valores del umbral, y en aquel valor que consiga minimizar la varianza dentro del segmento</w:t>
      </w:r>
      <w:r w:rsidR="006C6BDE">
        <w:rPr>
          <w:lang w:val="es-ES" w:eastAsia="es-ES"/>
        </w:rPr>
        <w:t xml:space="preserve"> </w:t>
      </w:r>
      <w:r w:rsidR="00764E72">
        <w:rPr>
          <w:lang w:val="es-ES" w:eastAsia="es-ES"/>
        </w:rPr>
        <w:t>es seleccionado</w:t>
      </w:r>
      <w:r w:rsidR="00904A22">
        <w:rPr>
          <w:lang w:val="es-ES" w:eastAsia="es-ES"/>
        </w:rPr>
        <w:t xml:space="preserve"> </w:t>
      </w:r>
      <w:r w:rsidR="00904A22">
        <w:rPr>
          <w:lang w:val="es-ES" w:eastAsia="es-ES"/>
        </w:rPr>
        <w:fldChar w:fldCharType="begin"/>
      </w:r>
      <w:r w:rsidR="00F15765">
        <w:rPr>
          <w:lang w:val="es-ES" w:eastAsia="es-ES"/>
        </w:rPr>
        <w:instrText xml:space="preserve"> ADDIN ZOTERO_ITEM CSL_CITATION {"citationID":"QtGCYj2K","properties":{"formattedCitation":"[86]","plainCitation":"[86]","noteIndex":0},"citationItems":[{"id":232,"uris":["http://zotero.org/groups/2648216/items/PMMHK3AZ"],"uri":["http://zotero.org/groups/2648216/items/PMMHK3AZ"],"itemData":{"id":232,"type":"webpage","title":"Otsu Thresholding - The Lab Book Pages","URL":"http://www.labbookpages.co.uk/software/imgProc/otsuThreshold.html","accessed":{"date-parts":[["2021",1,21]]}}}],"schema":"https://github.com/citation-style-language/schema/raw/master/csl-citation.json"} </w:instrText>
      </w:r>
      <w:r w:rsidR="00904A22">
        <w:rPr>
          <w:lang w:val="es-ES" w:eastAsia="es-ES"/>
        </w:rPr>
        <w:fldChar w:fldCharType="separate"/>
      </w:r>
      <w:r w:rsidR="00F15765">
        <w:rPr>
          <w:rFonts w:ascii="Calibri" w:hAnsi="Calibri" w:cs="Calibri"/>
          <w:lang w:val="es-ES"/>
        </w:rPr>
        <w:t>[86]</w:t>
      </w:r>
      <w:r w:rsidR="00904A22">
        <w:rPr>
          <w:lang w:val="es-ES" w:eastAsia="es-ES"/>
        </w:rPr>
        <w:fldChar w:fldCharType="end"/>
      </w:r>
      <w:r w:rsidR="007F7C20">
        <w:rPr>
          <w:lang w:val="es-ES" w:eastAsia="es-ES"/>
        </w:rPr>
        <w:t>.</w:t>
      </w:r>
    </w:p>
    <w:p w14:paraId="7C003967" w14:textId="289D555E" w:rsidR="00BE0B57" w:rsidRDefault="00BE0B57" w:rsidP="00B939D5">
      <w:pPr>
        <w:rPr>
          <w:lang w:val="es-ES" w:eastAsia="es-ES"/>
        </w:rPr>
      </w:pPr>
      <w:r>
        <w:rPr>
          <w:lang w:val="es-ES" w:eastAsia="es-ES"/>
        </w:rPr>
        <w:lastRenderedPageBreak/>
        <w:t xml:space="preserve">En la </w:t>
      </w:r>
      <w:r w:rsidR="00BD7CAF">
        <w:rPr>
          <w:lang w:val="es-ES" w:eastAsia="es-ES"/>
        </w:rPr>
        <w:fldChar w:fldCharType="begin"/>
      </w:r>
      <w:r w:rsidR="00BD7CAF">
        <w:rPr>
          <w:lang w:val="es-ES" w:eastAsia="es-ES"/>
        </w:rPr>
        <w:instrText xml:space="preserve"> REF _Ref62153716 \h </w:instrText>
      </w:r>
      <w:r w:rsidR="00BD7CAF">
        <w:rPr>
          <w:lang w:val="es-ES" w:eastAsia="es-ES"/>
        </w:rPr>
      </w:r>
      <w:r w:rsidR="00BD7CAF">
        <w:rPr>
          <w:lang w:val="es-ES" w:eastAsia="es-ES"/>
        </w:rPr>
        <w:fldChar w:fldCharType="separate"/>
      </w:r>
      <w:r w:rsidR="00771A69" w:rsidRPr="00BD7CAF">
        <w:rPr>
          <w:lang w:val="es-ES"/>
        </w:rPr>
        <w:t xml:space="preserve">Figura </w:t>
      </w:r>
      <w:r w:rsidR="00771A69">
        <w:rPr>
          <w:noProof/>
          <w:lang w:val="es-ES"/>
        </w:rPr>
        <w:t>21</w:t>
      </w:r>
      <w:r w:rsidR="00BD7CAF">
        <w:rPr>
          <w:lang w:val="es-ES" w:eastAsia="es-ES"/>
        </w:rPr>
        <w:fldChar w:fldCharType="end"/>
      </w:r>
      <w:r>
        <w:rPr>
          <w:lang w:val="es-ES" w:eastAsia="es-ES"/>
        </w:rPr>
        <w:t xml:space="preserve"> se muestra (de izquierda a derecha) la imagen original, la máscara de Nivel 1 obtenida a partir de esa imagen y la máscara aplicada a la imagen original.</w:t>
      </w:r>
    </w:p>
    <w:p w14:paraId="09F521C7" w14:textId="77777777" w:rsidR="00BC6D05" w:rsidRDefault="00BC6D05" w:rsidP="00BC6D05">
      <w:pPr>
        <w:keepNext/>
        <w:ind w:firstLine="0"/>
      </w:pPr>
      <w:r>
        <w:rPr>
          <w:noProof/>
          <w:lang w:val="es-ES" w:eastAsia="es-ES"/>
        </w:rPr>
        <w:drawing>
          <wp:inline distT="0" distB="0" distL="0" distR="0" wp14:anchorId="7E58C15B" wp14:editId="746020AD">
            <wp:extent cx="5576928" cy="10947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47" cstate="print">
                      <a:extLst>
                        <a:ext uri="{28A0092B-C50C-407E-A947-70E740481C1C}">
                          <a14:useLocalDpi xmlns:a14="http://schemas.microsoft.com/office/drawing/2010/main" val="0"/>
                        </a:ext>
                      </a:extLst>
                    </a:blip>
                    <a:srcRect l="11939" t="10092" r="8668" b="11903"/>
                    <a:stretch/>
                  </pic:blipFill>
                  <pic:spPr bwMode="auto">
                    <a:xfrm>
                      <a:off x="0" y="0"/>
                      <a:ext cx="5580000" cy="1095307"/>
                    </a:xfrm>
                    <a:prstGeom prst="rect">
                      <a:avLst/>
                    </a:prstGeom>
                    <a:ln>
                      <a:noFill/>
                    </a:ln>
                    <a:extLst>
                      <a:ext uri="{53640926-AAD7-44D8-BBD7-CCE9431645EC}">
                        <a14:shadowObscured xmlns:a14="http://schemas.microsoft.com/office/drawing/2010/main"/>
                      </a:ext>
                    </a:extLst>
                  </pic:spPr>
                </pic:pic>
              </a:graphicData>
            </a:graphic>
          </wp:inline>
        </w:drawing>
      </w:r>
    </w:p>
    <w:p w14:paraId="277A7BC1" w14:textId="49777952" w:rsidR="0051707E" w:rsidRDefault="00BC6D05" w:rsidP="00BC6D05">
      <w:pPr>
        <w:pStyle w:val="Caption"/>
        <w:jc w:val="center"/>
        <w:rPr>
          <w:lang w:val="es-ES" w:eastAsia="es-ES"/>
        </w:rPr>
      </w:pPr>
      <w:bookmarkStart w:id="109" w:name="_Ref62153716"/>
      <w:bookmarkStart w:id="110" w:name="_Toc73693314"/>
      <w:r w:rsidRPr="00BD7CAF">
        <w:rPr>
          <w:lang w:val="es-ES"/>
        </w:rPr>
        <w:t xml:space="preserve">Figura </w:t>
      </w:r>
      <w:r>
        <w:fldChar w:fldCharType="begin"/>
      </w:r>
      <w:r w:rsidRPr="00BD7CAF">
        <w:rPr>
          <w:lang w:val="es-ES"/>
        </w:rPr>
        <w:instrText xml:space="preserve"> SEQ Figura \* ARABIC </w:instrText>
      </w:r>
      <w:r>
        <w:fldChar w:fldCharType="separate"/>
      </w:r>
      <w:r w:rsidR="00771A69">
        <w:rPr>
          <w:noProof/>
          <w:lang w:val="es-ES"/>
        </w:rPr>
        <w:t>21</w:t>
      </w:r>
      <w:r>
        <w:fldChar w:fldCharType="end"/>
      </w:r>
      <w:bookmarkEnd w:id="109"/>
      <w:r w:rsidRPr="00BD7CAF">
        <w:rPr>
          <w:lang w:val="es-ES"/>
        </w:rPr>
        <w:t>. Máscara del Nivel 1 obtenida en el algoritmo McStrip.</w:t>
      </w:r>
      <w:bookmarkEnd w:id="110"/>
    </w:p>
    <w:p w14:paraId="1B46467F" w14:textId="77777777" w:rsidR="00B939D5" w:rsidRDefault="00B939D5" w:rsidP="007C1BAE">
      <w:pPr>
        <w:pStyle w:val="Heading4"/>
        <w:numPr>
          <w:ilvl w:val="0"/>
          <w:numId w:val="23"/>
        </w:numPr>
      </w:pPr>
      <w:r>
        <w:t>Máscara de Nivel 2</w:t>
      </w:r>
    </w:p>
    <w:p w14:paraId="720B2F28" w14:textId="1AC211B3" w:rsidR="00B939D5" w:rsidRDefault="001F0112" w:rsidP="00B939D5">
      <w:pPr>
        <w:rPr>
          <w:lang w:val="es-ES" w:eastAsia="es-ES"/>
        </w:rPr>
      </w:pPr>
      <w:r>
        <w:rPr>
          <w:lang w:val="es-ES" w:eastAsia="es-ES"/>
        </w:rPr>
        <w:t xml:space="preserve">La máscara de Nivel 2 </w:t>
      </w:r>
      <w:r w:rsidR="00036DCD">
        <w:rPr>
          <w:lang w:val="es-ES" w:eastAsia="es-ES"/>
        </w:rPr>
        <w:t xml:space="preserve">se obtiene al aplicar el método de </w:t>
      </w:r>
      <w:proofErr w:type="spellStart"/>
      <w:r w:rsidR="00036DCD">
        <w:rPr>
          <w:lang w:val="es-ES" w:eastAsia="es-ES"/>
        </w:rPr>
        <w:t>Otsu</w:t>
      </w:r>
      <w:proofErr w:type="spellEnd"/>
      <w:r w:rsidR="00036DCD">
        <w:rPr>
          <w:lang w:val="es-ES" w:eastAsia="es-ES"/>
        </w:rPr>
        <w:t xml:space="preserve"> para la obtención de distintos valores de umbral</w:t>
      </w:r>
      <w:r w:rsidR="00906D20">
        <w:rPr>
          <w:lang w:val="es-ES" w:eastAsia="es-ES"/>
        </w:rPr>
        <w:t xml:space="preserve"> a partir del volumen original</w:t>
      </w:r>
      <w:r w:rsidR="002B741A">
        <w:rPr>
          <w:lang w:val="es-ES" w:eastAsia="es-ES"/>
        </w:rPr>
        <w:t>. Mediante esto,</w:t>
      </w:r>
      <w:r w:rsidR="00036DCD">
        <w:rPr>
          <w:lang w:val="es-ES" w:eastAsia="es-ES"/>
        </w:rPr>
        <w:t xml:space="preserve"> en vez de diferenciar el fondo del objeto, se definen 5 clases distintas (fondo, líquido cerebroespinal, materia gris, materia blanca y cráneo) y se obtienen los valores de umbral que </w:t>
      </w:r>
      <w:r w:rsidR="00220FD2">
        <w:rPr>
          <w:lang w:val="es-ES" w:eastAsia="es-ES"/>
        </w:rPr>
        <w:t>separan el histograma en estas clases</w:t>
      </w:r>
      <w:r w:rsidR="00036DCD">
        <w:rPr>
          <w:lang w:val="es-ES" w:eastAsia="es-ES"/>
        </w:rPr>
        <w:t>.</w:t>
      </w:r>
    </w:p>
    <w:p w14:paraId="48796959" w14:textId="5FA24CD5" w:rsidR="00906D20" w:rsidRDefault="00906D20" w:rsidP="00B939D5">
      <w:pPr>
        <w:rPr>
          <w:lang w:val="es-ES" w:eastAsia="es-ES"/>
        </w:rPr>
      </w:pPr>
      <w:r>
        <w:rPr>
          <w:lang w:val="es-ES" w:eastAsia="es-ES"/>
        </w:rPr>
        <w:t>Una vez se obtienen los valores de umbral</w:t>
      </w:r>
      <w:r w:rsidR="00EF16AA">
        <w:rPr>
          <w:lang w:val="es-ES" w:eastAsia="es-ES"/>
        </w:rPr>
        <w:t>, se aplica la máscara de nivel 1 al volumen y se eliminan los valores que corresponden al cráneo y al fondo.</w:t>
      </w:r>
      <w:r w:rsidR="009F7BF0">
        <w:rPr>
          <w:lang w:val="es-ES" w:eastAsia="es-ES"/>
        </w:rPr>
        <w:t xml:space="preserve"> Se aplican operaciones morfológicas y se selecciona la región con el volumen más grande</w:t>
      </w:r>
      <w:r w:rsidR="004D5567">
        <w:rPr>
          <w:lang w:val="es-ES" w:eastAsia="es-ES"/>
        </w:rPr>
        <w:t>, que se corresponderá con el cerebro.</w:t>
      </w:r>
    </w:p>
    <w:p w14:paraId="5CD7543B" w14:textId="27CD1E82" w:rsidR="000C42F1" w:rsidRDefault="000C42F1" w:rsidP="000C42F1">
      <w:pPr>
        <w:rPr>
          <w:lang w:val="es-ES" w:eastAsia="es-ES"/>
        </w:rPr>
      </w:pPr>
      <w:r>
        <w:rPr>
          <w:lang w:val="es-ES"/>
        </w:rPr>
        <w:t xml:space="preserve">En la </w:t>
      </w:r>
      <w:r>
        <w:rPr>
          <w:lang w:val="es-ES"/>
        </w:rPr>
        <w:fldChar w:fldCharType="begin"/>
      </w:r>
      <w:r>
        <w:rPr>
          <w:lang w:val="es-ES"/>
        </w:rPr>
        <w:instrText xml:space="preserve"> REF _Ref62154147 \h </w:instrText>
      </w:r>
      <w:r>
        <w:rPr>
          <w:lang w:val="es-ES"/>
        </w:rPr>
      </w:r>
      <w:r>
        <w:rPr>
          <w:lang w:val="es-ES"/>
        </w:rPr>
        <w:fldChar w:fldCharType="separate"/>
      </w:r>
      <w:r w:rsidR="00771A69" w:rsidRPr="002C163B">
        <w:rPr>
          <w:lang w:val="es-ES"/>
        </w:rPr>
        <w:t xml:space="preserve">Figura </w:t>
      </w:r>
      <w:r w:rsidR="00771A69">
        <w:rPr>
          <w:noProof/>
          <w:lang w:val="es-ES"/>
        </w:rPr>
        <w:t>22</w:t>
      </w:r>
      <w:r>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33E1888A" w14:textId="77777777" w:rsidR="002C163B" w:rsidRDefault="002C163B" w:rsidP="00801468">
      <w:pPr>
        <w:keepNext/>
        <w:ind w:firstLine="0"/>
        <w:jc w:val="center"/>
      </w:pPr>
      <w:r>
        <w:rPr>
          <w:noProof/>
          <w:lang w:val="es-ES" w:eastAsia="es-ES"/>
        </w:rPr>
        <w:drawing>
          <wp:inline distT="0" distB="0" distL="0" distR="0" wp14:anchorId="717F5ADB" wp14:editId="52D38199">
            <wp:extent cx="5580000" cy="102984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48" cstate="print">
                      <a:extLst>
                        <a:ext uri="{28A0092B-C50C-407E-A947-70E740481C1C}">
                          <a14:useLocalDpi xmlns:a14="http://schemas.microsoft.com/office/drawing/2010/main" val="0"/>
                        </a:ext>
                      </a:extLst>
                    </a:blip>
                    <a:srcRect l="11521" t="12703" r="9026" b="12684"/>
                    <a:stretch/>
                  </pic:blipFill>
                  <pic:spPr bwMode="auto">
                    <a:xfrm>
                      <a:off x="0" y="0"/>
                      <a:ext cx="5580000" cy="1029847"/>
                    </a:xfrm>
                    <a:prstGeom prst="rect">
                      <a:avLst/>
                    </a:prstGeom>
                    <a:ln>
                      <a:noFill/>
                    </a:ln>
                    <a:extLst>
                      <a:ext uri="{53640926-AAD7-44D8-BBD7-CCE9431645EC}">
                        <a14:shadowObscured xmlns:a14="http://schemas.microsoft.com/office/drawing/2010/main"/>
                      </a:ext>
                    </a:extLst>
                  </pic:spPr>
                </pic:pic>
              </a:graphicData>
            </a:graphic>
          </wp:inline>
        </w:drawing>
      </w:r>
    </w:p>
    <w:p w14:paraId="4F1FF2C3" w14:textId="5C0DC4A2" w:rsidR="002C163B" w:rsidRDefault="002C163B" w:rsidP="002C163B">
      <w:pPr>
        <w:pStyle w:val="Caption"/>
        <w:jc w:val="center"/>
        <w:rPr>
          <w:lang w:val="es-ES" w:eastAsia="es-ES"/>
        </w:rPr>
      </w:pPr>
      <w:bookmarkStart w:id="111" w:name="_Ref62154147"/>
      <w:bookmarkStart w:id="112" w:name="_Toc73693315"/>
      <w:r w:rsidRPr="002C163B">
        <w:rPr>
          <w:lang w:val="es-ES"/>
        </w:rPr>
        <w:t xml:space="preserve">Figura </w:t>
      </w:r>
      <w:r>
        <w:fldChar w:fldCharType="begin"/>
      </w:r>
      <w:r w:rsidRPr="002C163B">
        <w:rPr>
          <w:lang w:val="es-ES"/>
        </w:rPr>
        <w:instrText xml:space="preserve"> SEQ Figura \* ARABIC </w:instrText>
      </w:r>
      <w:r>
        <w:fldChar w:fldCharType="separate"/>
      </w:r>
      <w:r w:rsidR="00771A69">
        <w:rPr>
          <w:noProof/>
          <w:lang w:val="es-ES"/>
        </w:rPr>
        <w:t>22</w:t>
      </w:r>
      <w:r>
        <w:fldChar w:fldCharType="end"/>
      </w:r>
      <w:bookmarkEnd w:id="111"/>
      <w:r w:rsidRPr="002C163B">
        <w:rPr>
          <w:lang w:val="es-ES"/>
        </w:rPr>
        <w:t>. Máscara del Nivel 2 obtenida en el algoritmo McStrip.</w:t>
      </w:r>
      <w:bookmarkEnd w:id="112"/>
    </w:p>
    <w:p w14:paraId="321CF423" w14:textId="77777777" w:rsidR="00B939D5" w:rsidRDefault="00B939D5" w:rsidP="007C1BAE">
      <w:pPr>
        <w:pStyle w:val="Heading4"/>
        <w:numPr>
          <w:ilvl w:val="0"/>
          <w:numId w:val="23"/>
        </w:numPr>
      </w:pPr>
      <w:r>
        <w:t>Máscara de Nivel 3</w:t>
      </w:r>
    </w:p>
    <w:p w14:paraId="5B75208F" w14:textId="0D99D85A" w:rsidR="00CC2B12" w:rsidRDefault="00B939D5" w:rsidP="00B939D5">
      <w:pPr>
        <w:rPr>
          <w:lang w:val="es-ES"/>
        </w:rPr>
      </w:pPr>
      <w:r>
        <w:rPr>
          <w:lang w:val="es-ES"/>
        </w:rPr>
        <w:t xml:space="preserve">El algoritmo implementado para la máscara de </w:t>
      </w:r>
      <w:r w:rsidR="001F0112">
        <w:rPr>
          <w:lang w:val="es-ES"/>
        </w:rPr>
        <w:t>N</w:t>
      </w:r>
      <w:r>
        <w:rPr>
          <w:lang w:val="es-ES"/>
        </w:rPr>
        <w:t xml:space="preserve">ivel 3 se corresponde con el algoritmo que se denomina </w:t>
      </w:r>
      <w:proofErr w:type="spellStart"/>
      <w:r>
        <w:rPr>
          <w:lang w:val="es-ES"/>
        </w:rPr>
        <w:t>Brain</w:t>
      </w:r>
      <w:proofErr w:type="spellEnd"/>
      <w:r>
        <w:rPr>
          <w:lang w:val="es-ES"/>
        </w:rPr>
        <w:t xml:space="preserve"> </w:t>
      </w:r>
      <w:proofErr w:type="spellStart"/>
      <w:r>
        <w:rPr>
          <w:lang w:val="es-ES"/>
        </w:rPr>
        <w:t>Sourface</w:t>
      </w:r>
      <w:proofErr w:type="spellEnd"/>
      <w:r>
        <w:rPr>
          <w:lang w:val="es-ES"/>
        </w:rPr>
        <w:t xml:space="preserve"> Extractor o BSE. </w:t>
      </w:r>
      <w:r w:rsidR="00140EFA">
        <w:rPr>
          <w:lang w:val="es-ES"/>
        </w:rPr>
        <w:t xml:space="preserve">La máscara del </w:t>
      </w:r>
      <w:r w:rsidR="00FD559C">
        <w:rPr>
          <w:lang w:val="es-ES"/>
        </w:rPr>
        <w:t>N</w:t>
      </w:r>
      <w:r w:rsidR="00140EFA">
        <w:rPr>
          <w:lang w:val="es-ES"/>
        </w:rPr>
        <w:t xml:space="preserve">ivel 1 se emplea como delimitante en este algoritmo, ya que se le aplica a la RM </w:t>
      </w:r>
      <w:r w:rsidR="001927D0">
        <w:rPr>
          <w:lang w:val="es-ES"/>
        </w:rPr>
        <w:t>que se introduce</w:t>
      </w:r>
      <w:r w:rsidR="00140EFA">
        <w:rPr>
          <w:lang w:val="es-ES"/>
        </w:rPr>
        <w:t>.</w:t>
      </w:r>
    </w:p>
    <w:p w14:paraId="1BCEBE0E" w14:textId="394DD2A4" w:rsidR="00B939D5" w:rsidRDefault="00B939D5" w:rsidP="00B939D5">
      <w:pPr>
        <w:rPr>
          <w:lang w:val="es-ES"/>
        </w:rPr>
      </w:pPr>
      <w:r>
        <w:rPr>
          <w:lang w:val="es-ES"/>
        </w:rPr>
        <w:t xml:space="preserve">El diagrama paso a paso del proceso de la extracción del cerebro para este algoritmo define de la </w:t>
      </w:r>
      <w:r>
        <w:rPr>
          <w:lang w:val="es-ES"/>
        </w:rPr>
        <w:fldChar w:fldCharType="begin"/>
      </w:r>
      <w:r>
        <w:rPr>
          <w:lang w:val="es-ES"/>
        </w:rPr>
        <w:instrText xml:space="preserve"> REF _Ref62118742 \h </w:instrText>
      </w:r>
      <w:r>
        <w:rPr>
          <w:lang w:val="es-ES"/>
        </w:rPr>
      </w:r>
      <w:r>
        <w:rPr>
          <w:lang w:val="es-ES"/>
        </w:rPr>
        <w:fldChar w:fldCharType="separate"/>
      </w:r>
      <w:r w:rsidR="00771A69" w:rsidRPr="006F05AB">
        <w:rPr>
          <w:lang w:val="es-ES"/>
        </w:rPr>
        <w:t xml:space="preserve">Figura </w:t>
      </w:r>
      <w:r w:rsidR="00771A69">
        <w:rPr>
          <w:noProof/>
          <w:lang w:val="es-ES"/>
        </w:rPr>
        <w:t>23</w:t>
      </w:r>
      <w:r>
        <w:rPr>
          <w:lang w:val="es-ES"/>
        </w:rPr>
        <w:fldChar w:fldCharType="end"/>
      </w:r>
      <w:r>
        <w:rPr>
          <w:lang w:val="es-ES"/>
        </w:rPr>
        <w:t>.</w:t>
      </w:r>
    </w:p>
    <w:p w14:paraId="655DE2AB" w14:textId="77777777" w:rsidR="00B939D5" w:rsidRDefault="00B939D5" w:rsidP="00B939D5">
      <w:pPr>
        <w:keepNext/>
        <w:ind w:firstLine="0"/>
      </w:pPr>
      <w:r>
        <w:rPr>
          <w:noProof/>
          <w:lang w:val="es-ES"/>
        </w:rPr>
        <w:drawing>
          <wp:inline distT="0" distB="0" distL="0" distR="0" wp14:anchorId="609D23D5" wp14:editId="1A0DF2ED">
            <wp:extent cx="5500370" cy="677333"/>
            <wp:effectExtent l="12700" t="0" r="1143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9" r:lo="rId50" r:qs="rId51" r:cs="rId52"/>
              </a:graphicData>
            </a:graphic>
          </wp:inline>
        </w:drawing>
      </w:r>
    </w:p>
    <w:p w14:paraId="5DCDB42E" w14:textId="09172E70" w:rsidR="00B939D5" w:rsidRDefault="00B939D5" w:rsidP="00B939D5">
      <w:pPr>
        <w:pStyle w:val="Caption"/>
        <w:ind w:firstLine="0"/>
        <w:jc w:val="center"/>
        <w:rPr>
          <w:lang w:val="es-ES"/>
        </w:rPr>
      </w:pPr>
      <w:bookmarkStart w:id="113" w:name="_Ref62118742"/>
      <w:bookmarkStart w:id="114" w:name="_Toc62118691"/>
      <w:bookmarkStart w:id="115" w:name="_Toc73693316"/>
      <w:r w:rsidRPr="006F05AB">
        <w:rPr>
          <w:lang w:val="es-ES"/>
        </w:rPr>
        <w:t xml:space="preserve">Figura </w:t>
      </w:r>
      <w:r>
        <w:fldChar w:fldCharType="begin"/>
      </w:r>
      <w:r w:rsidRPr="006F05AB">
        <w:rPr>
          <w:lang w:val="es-ES"/>
        </w:rPr>
        <w:instrText xml:space="preserve"> SEQ Figura \* ARABIC </w:instrText>
      </w:r>
      <w:r>
        <w:fldChar w:fldCharType="separate"/>
      </w:r>
      <w:r w:rsidR="00771A69">
        <w:rPr>
          <w:noProof/>
          <w:lang w:val="es-ES"/>
        </w:rPr>
        <w:t>23</w:t>
      </w:r>
      <w:r>
        <w:fldChar w:fldCharType="end"/>
      </w:r>
      <w:bookmarkEnd w:id="113"/>
      <w:r w:rsidRPr="006F05AB">
        <w:rPr>
          <w:lang w:val="es-ES"/>
        </w:rPr>
        <w:t xml:space="preserve">. </w:t>
      </w:r>
      <w:r w:rsidR="00F81576">
        <w:rPr>
          <w:lang w:val="es-ES"/>
        </w:rPr>
        <w:t>Diagrama del a</w:t>
      </w:r>
      <w:r>
        <w:rPr>
          <w:lang w:val="es-ES"/>
        </w:rPr>
        <w:t>lgoritmo BSE</w:t>
      </w:r>
      <w:r w:rsidRPr="006F05AB">
        <w:rPr>
          <w:lang w:val="es-ES"/>
        </w:rPr>
        <w:t>.</w:t>
      </w:r>
      <w:bookmarkEnd w:id="114"/>
      <w:bookmarkEnd w:id="115"/>
    </w:p>
    <w:p w14:paraId="37861E6E" w14:textId="01CEC340" w:rsidR="00B939D5" w:rsidRDefault="00B939D5" w:rsidP="00B939D5">
      <w:pPr>
        <w:rPr>
          <w:lang w:val="es-ES"/>
        </w:rPr>
      </w:pPr>
      <w:r>
        <w:rPr>
          <w:lang w:val="es-ES"/>
        </w:rPr>
        <w:lastRenderedPageBreak/>
        <w:t xml:space="preserve">A continuación, se describe cada uno de los pasos ejecutados </w:t>
      </w:r>
      <w:r>
        <w:rPr>
          <w:lang w:val="es-ES"/>
        </w:rPr>
        <w:fldChar w:fldCharType="begin"/>
      </w:r>
      <w:r w:rsidR="00F15765">
        <w:rPr>
          <w:lang w:val="es-ES"/>
        </w:rPr>
        <w:instrText xml:space="preserve"> ADDIN ZOTERO_ITEM CSL_CITATION {"citationID":"uHJq4KPK","properties":{"formattedCitation":"[87]","plainCitation":"[87]","noteIndex":0},"citationItems":[{"id":227,"uris":["http://zotero.org/groups/2648216/items/JPMWLSVT"],"uri":["http://zotero.org/groups/2648216/items/JPMWLSVT"],"itemData":{"id":227,"type":"webpage","title":"Extract Brain: Extract Brain Surface (BSE) - MIPAV","URL":"https://mipav.cit.nih.gov/pubwiki/index.php/Extract_Brain:_Extract_Brain_Surface_(BSE)","accessed":{"date-parts":[["2021",1,21]]}}}],"schema":"https://github.com/citation-style-language/schema/raw/master/csl-citation.json"} </w:instrText>
      </w:r>
      <w:r>
        <w:rPr>
          <w:lang w:val="es-ES"/>
        </w:rPr>
        <w:fldChar w:fldCharType="separate"/>
      </w:r>
      <w:r w:rsidR="00F15765">
        <w:rPr>
          <w:rFonts w:ascii="Calibri" w:hAnsi="Calibri" w:cs="Calibri"/>
          <w:lang w:val="es-ES"/>
        </w:rPr>
        <w:t>[87]</w:t>
      </w:r>
      <w:r>
        <w:rPr>
          <w:lang w:val="es-ES"/>
        </w:rPr>
        <w:fldChar w:fldCharType="end"/>
      </w:r>
      <w:r>
        <w:rPr>
          <w:lang w:val="es-ES"/>
        </w:rPr>
        <w:t>.</w:t>
      </w:r>
    </w:p>
    <w:p w14:paraId="2F4A3402" w14:textId="7C22600C" w:rsidR="00B939D5" w:rsidRDefault="00415EE7" w:rsidP="00B939D5">
      <w:pPr>
        <w:pStyle w:val="ListParagraph"/>
        <w:numPr>
          <w:ilvl w:val="1"/>
          <w:numId w:val="5"/>
        </w:numPr>
        <w:rPr>
          <w:lang w:val="es-ES"/>
        </w:rPr>
      </w:pPr>
      <w:r>
        <w:rPr>
          <w:lang w:val="es-ES"/>
        </w:rPr>
        <w:t>Para mejorar la detección de bordes y eliminar irregularidades, se aplica un filtro espacial</w:t>
      </w:r>
      <w:r w:rsidR="00C054ED">
        <w:rPr>
          <w:lang w:val="es-ES"/>
        </w:rPr>
        <w:t xml:space="preserve">. Este filtro se denomina filtro </w:t>
      </w:r>
      <w:proofErr w:type="spellStart"/>
      <w:r w:rsidR="00C054ED">
        <w:rPr>
          <w:lang w:val="es-ES"/>
        </w:rPr>
        <w:t>anisotrópico</w:t>
      </w:r>
      <w:proofErr w:type="spellEnd"/>
      <w:r w:rsidR="00C054ED">
        <w:rPr>
          <w:lang w:val="es-ES"/>
        </w:rPr>
        <w:t xml:space="preserve"> de difusión, que suaviza las pequeñas diferencias de contraste e intensifica las grandes, lo que permite que los bordes de alto contraste se mantengan en la imagen mientras que las de bajo contraste se difuminan.</w:t>
      </w:r>
    </w:p>
    <w:p w14:paraId="4CBA0698" w14:textId="0A29E4F4" w:rsidR="00B939D5" w:rsidRDefault="00C054ED" w:rsidP="00B939D5">
      <w:pPr>
        <w:pStyle w:val="ListParagraph"/>
        <w:numPr>
          <w:ilvl w:val="1"/>
          <w:numId w:val="5"/>
        </w:numPr>
        <w:rPr>
          <w:lang w:val="es-ES"/>
        </w:rPr>
      </w:pPr>
      <w:r>
        <w:rPr>
          <w:lang w:val="es-ES"/>
        </w:rPr>
        <w:t xml:space="preserve">Con el objetivo de detectar los bordes, se aplica </w:t>
      </w:r>
      <w:r w:rsidR="00A154CA">
        <w:rPr>
          <w:lang w:val="es-ES"/>
        </w:rPr>
        <w:t xml:space="preserve">el filtro </w:t>
      </w:r>
      <w:proofErr w:type="spellStart"/>
      <w:r w:rsidR="00A154CA">
        <w:rPr>
          <w:lang w:val="es-ES"/>
        </w:rPr>
        <w:t>LoG</w:t>
      </w:r>
      <w:proofErr w:type="spellEnd"/>
      <w:r w:rsidR="00A154CA">
        <w:rPr>
          <w:lang w:val="es-ES"/>
        </w:rPr>
        <w:t xml:space="preserve"> o </w:t>
      </w:r>
      <w:proofErr w:type="spellStart"/>
      <w:r w:rsidR="00A154CA" w:rsidRPr="00A154CA">
        <w:rPr>
          <w:i/>
          <w:iCs/>
          <w:lang w:val="es-ES"/>
        </w:rPr>
        <w:t>Laplacian</w:t>
      </w:r>
      <w:proofErr w:type="spellEnd"/>
      <w:r w:rsidR="00A154CA" w:rsidRPr="00A154CA">
        <w:rPr>
          <w:i/>
          <w:iCs/>
          <w:lang w:val="es-ES"/>
        </w:rPr>
        <w:t xml:space="preserve"> of </w:t>
      </w:r>
      <w:proofErr w:type="spellStart"/>
      <w:r w:rsidR="00A154CA" w:rsidRPr="00A154CA">
        <w:rPr>
          <w:i/>
          <w:iCs/>
          <w:lang w:val="es-ES"/>
        </w:rPr>
        <w:t>Gaussian</w:t>
      </w:r>
      <w:proofErr w:type="spellEnd"/>
      <w:r w:rsidR="00A154CA">
        <w:rPr>
          <w:lang w:val="es-ES"/>
        </w:rPr>
        <w:t xml:space="preserve">. Consiste en filtrar la imagen con un filtro gaussiano para posteriormente aplicarle un filtro </w:t>
      </w:r>
      <w:proofErr w:type="spellStart"/>
      <w:r w:rsidR="00A154CA">
        <w:rPr>
          <w:lang w:val="es-ES"/>
        </w:rPr>
        <w:t>Laplaciano</w:t>
      </w:r>
      <w:proofErr w:type="spellEnd"/>
      <w:r w:rsidR="00A154CA">
        <w:rPr>
          <w:lang w:val="es-ES"/>
        </w:rPr>
        <w:t>.</w:t>
      </w:r>
      <w:r w:rsidR="00D87D35">
        <w:rPr>
          <w:lang w:val="es-ES"/>
        </w:rPr>
        <w:t xml:space="preserve"> De esta forma, la imagen pasa a ser binaria conservando los valores mayores a 0 objeto y eliminando los menores.</w:t>
      </w:r>
    </w:p>
    <w:p w14:paraId="179BD534" w14:textId="6BAFC8B2" w:rsidR="00B939D5" w:rsidRDefault="00967818" w:rsidP="00B939D5">
      <w:pPr>
        <w:pStyle w:val="ListParagraph"/>
        <w:numPr>
          <w:ilvl w:val="1"/>
          <w:numId w:val="5"/>
        </w:numPr>
        <w:rPr>
          <w:lang w:val="es-ES"/>
        </w:rPr>
      </w:pPr>
      <w:r>
        <w:rPr>
          <w:lang w:val="es-ES"/>
        </w:rPr>
        <w:t>El volumen se erosiona para eliminar los pequeños objetos que pueden quedar adheridos al cerebro.</w:t>
      </w:r>
    </w:p>
    <w:p w14:paraId="504EF984" w14:textId="29FA3103" w:rsidR="00B939D5" w:rsidRDefault="00F86215" w:rsidP="00B939D5">
      <w:pPr>
        <w:pStyle w:val="ListParagraph"/>
        <w:numPr>
          <w:ilvl w:val="1"/>
          <w:numId w:val="5"/>
        </w:numPr>
        <w:rPr>
          <w:lang w:val="es-ES"/>
        </w:rPr>
      </w:pPr>
      <w:r>
        <w:rPr>
          <w:lang w:val="es-ES"/>
        </w:rPr>
        <w:t xml:space="preserve">El cerebro se </w:t>
      </w:r>
      <w:r w:rsidR="00D91317">
        <w:rPr>
          <w:lang w:val="es-ES"/>
        </w:rPr>
        <w:t>aísla</w:t>
      </w:r>
      <w:r>
        <w:rPr>
          <w:lang w:val="es-ES"/>
        </w:rPr>
        <w:t xml:space="preserve"> identificando el volumen más grande</w:t>
      </w:r>
      <w:r w:rsidR="001632D2">
        <w:rPr>
          <w:lang w:val="es-ES"/>
        </w:rPr>
        <w:t xml:space="preserve"> y eliminando el resto de las regiones. El volumen se dilata para compensar la erosión anterior.</w:t>
      </w:r>
    </w:p>
    <w:p w14:paraId="00C71DB1" w14:textId="32F6B49A" w:rsidR="00B939D5" w:rsidRDefault="00D11EB1" w:rsidP="00B939D5">
      <w:pPr>
        <w:pStyle w:val="ListParagraph"/>
        <w:numPr>
          <w:ilvl w:val="1"/>
          <w:numId w:val="5"/>
        </w:numPr>
        <w:rPr>
          <w:lang w:val="es-ES"/>
        </w:rPr>
      </w:pPr>
      <w:r>
        <w:rPr>
          <w:lang w:val="es-ES"/>
        </w:rPr>
        <w:t>Se realizan operaciones morfológicas para eliminar posibles agujeros que queden en la máscara.</w:t>
      </w:r>
    </w:p>
    <w:p w14:paraId="3E053B86" w14:textId="05197E46" w:rsidR="007B2343" w:rsidRDefault="007B2343" w:rsidP="007B2343">
      <w:pPr>
        <w:rPr>
          <w:lang w:val="es-ES" w:eastAsia="es-ES"/>
        </w:rPr>
      </w:pPr>
      <w:r>
        <w:rPr>
          <w:lang w:val="es-ES"/>
        </w:rPr>
        <w:t xml:space="preserve">En la </w:t>
      </w:r>
      <w:r w:rsidR="000C42F1">
        <w:rPr>
          <w:lang w:val="es-ES"/>
        </w:rPr>
        <w:fldChar w:fldCharType="begin"/>
      </w:r>
      <w:r w:rsidR="000C42F1">
        <w:rPr>
          <w:lang w:val="es-ES"/>
        </w:rPr>
        <w:instrText xml:space="preserve"> REF _Ref62154114 \h </w:instrText>
      </w:r>
      <w:r w:rsidR="000C42F1">
        <w:rPr>
          <w:lang w:val="es-ES"/>
        </w:rPr>
      </w:r>
      <w:r w:rsidR="000C42F1">
        <w:rPr>
          <w:lang w:val="es-ES"/>
        </w:rPr>
        <w:fldChar w:fldCharType="separate"/>
      </w:r>
      <w:r w:rsidR="00771A69" w:rsidRPr="005B0617">
        <w:rPr>
          <w:lang w:val="es-ES"/>
        </w:rPr>
        <w:t xml:space="preserve">Figura </w:t>
      </w:r>
      <w:r w:rsidR="00771A69">
        <w:rPr>
          <w:noProof/>
          <w:lang w:val="es-ES"/>
        </w:rPr>
        <w:t>24</w:t>
      </w:r>
      <w:r w:rsidR="000C42F1">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7D811B2F" w14:textId="77777777" w:rsidR="005B0617" w:rsidRDefault="005B0617" w:rsidP="005B0617">
      <w:pPr>
        <w:keepNext/>
        <w:ind w:firstLine="0"/>
        <w:jc w:val="center"/>
      </w:pPr>
      <w:r>
        <w:rPr>
          <w:noProof/>
          <w:lang w:val="es-ES"/>
        </w:rPr>
        <w:drawing>
          <wp:inline distT="0" distB="0" distL="0" distR="0" wp14:anchorId="24978CEF" wp14:editId="3D8B3AF1">
            <wp:extent cx="5580000" cy="973156"/>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54" cstate="print">
                      <a:extLst>
                        <a:ext uri="{28A0092B-C50C-407E-A947-70E740481C1C}">
                          <a14:useLocalDpi xmlns:a14="http://schemas.microsoft.com/office/drawing/2010/main" val="0"/>
                        </a:ext>
                      </a:extLst>
                    </a:blip>
                    <a:srcRect l="10455" t="11088" r="8782" b="15620"/>
                    <a:stretch/>
                  </pic:blipFill>
                  <pic:spPr bwMode="auto">
                    <a:xfrm>
                      <a:off x="0" y="0"/>
                      <a:ext cx="5580000" cy="973156"/>
                    </a:xfrm>
                    <a:prstGeom prst="rect">
                      <a:avLst/>
                    </a:prstGeom>
                    <a:ln>
                      <a:noFill/>
                    </a:ln>
                    <a:extLst>
                      <a:ext uri="{53640926-AAD7-44D8-BBD7-CCE9431645EC}">
                        <a14:shadowObscured xmlns:a14="http://schemas.microsoft.com/office/drawing/2010/main"/>
                      </a:ext>
                    </a:extLst>
                  </pic:spPr>
                </pic:pic>
              </a:graphicData>
            </a:graphic>
          </wp:inline>
        </w:drawing>
      </w:r>
    </w:p>
    <w:p w14:paraId="2356FBC2" w14:textId="3083392C" w:rsidR="007B2343" w:rsidRPr="00AB6F44" w:rsidRDefault="005B0617" w:rsidP="005B0617">
      <w:pPr>
        <w:pStyle w:val="Caption"/>
        <w:jc w:val="center"/>
        <w:rPr>
          <w:lang w:val="es-ES"/>
        </w:rPr>
      </w:pPr>
      <w:bookmarkStart w:id="116" w:name="_Ref62154114"/>
      <w:bookmarkStart w:id="117" w:name="_Toc73693317"/>
      <w:r w:rsidRPr="005B0617">
        <w:rPr>
          <w:lang w:val="es-ES"/>
        </w:rPr>
        <w:t xml:space="preserve">Figura </w:t>
      </w:r>
      <w:r>
        <w:fldChar w:fldCharType="begin"/>
      </w:r>
      <w:r w:rsidRPr="005B0617">
        <w:rPr>
          <w:lang w:val="es-ES"/>
        </w:rPr>
        <w:instrText xml:space="preserve"> SEQ Figura \* ARABIC </w:instrText>
      </w:r>
      <w:r>
        <w:fldChar w:fldCharType="separate"/>
      </w:r>
      <w:r w:rsidR="00771A69">
        <w:rPr>
          <w:noProof/>
          <w:lang w:val="es-ES"/>
        </w:rPr>
        <w:t>24</w:t>
      </w:r>
      <w:r>
        <w:fldChar w:fldCharType="end"/>
      </w:r>
      <w:bookmarkEnd w:id="116"/>
      <w:r w:rsidRPr="005B0617">
        <w:rPr>
          <w:lang w:val="es-ES"/>
        </w:rPr>
        <w:t>. Máscara del Nivel 3 obtenida en el algoritmo McStrip.</w:t>
      </w:r>
      <w:bookmarkEnd w:id="117"/>
    </w:p>
    <w:p w14:paraId="3E31232C" w14:textId="1E6E9727" w:rsidR="00BF23F6" w:rsidRDefault="00BF23F6" w:rsidP="007C1BAE">
      <w:pPr>
        <w:pStyle w:val="Heading4"/>
        <w:numPr>
          <w:ilvl w:val="0"/>
          <w:numId w:val="23"/>
        </w:numPr>
      </w:pPr>
      <w:r>
        <w:t xml:space="preserve">Máscara de </w:t>
      </w:r>
      <w:r w:rsidR="001328D6">
        <w:t>Consenso</w:t>
      </w:r>
    </w:p>
    <w:p w14:paraId="0C9ED621" w14:textId="0D6023FD" w:rsidR="00BF23F6" w:rsidRPr="00BF23F6" w:rsidRDefault="00CC2EF0" w:rsidP="00BF23F6">
      <w:pPr>
        <w:rPr>
          <w:lang w:val="es-ES" w:eastAsia="es-ES"/>
        </w:rPr>
      </w:pPr>
      <w:r>
        <w:rPr>
          <w:lang w:val="es-ES" w:eastAsia="es-ES"/>
        </w:rPr>
        <w:t xml:space="preserve">La máscara de consenso se obtiene mediante una regla basada en votos. Partiendo de las máscaras de los tres niveles obtenidos anteriormente, para que un </w:t>
      </w:r>
      <w:r w:rsidR="00AF67A9">
        <w:rPr>
          <w:lang w:val="es-ES" w:eastAsia="es-ES"/>
        </w:rPr>
        <w:t>píxel</w:t>
      </w:r>
      <w:r>
        <w:rPr>
          <w:lang w:val="es-ES" w:eastAsia="es-ES"/>
        </w:rPr>
        <w:t xml:space="preserve"> sea aceptado, deberá estar incluido en </w:t>
      </w:r>
      <w:r w:rsidR="00AF67A9">
        <w:rPr>
          <w:lang w:val="es-ES" w:eastAsia="es-ES"/>
        </w:rPr>
        <w:t xml:space="preserve">al menos </w:t>
      </w:r>
      <w:r>
        <w:rPr>
          <w:lang w:val="es-ES" w:eastAsia="es-ES"/>
        </w:rPr>
        <w:t>dos de l</w:t>
      </w:r>
      <w:r w:rsidR="00AF67A9">
        <w:rPr>
          <w:lang w:val="es-ES" w:eastAsia="es-ES"/>
        </w:rPr>
        <w:t xml:space="preserve">as máscaras obtenidas. Después, se realizan operaciones morfológicas para llenar agujeros que </w:t>
      </w:r>
      <w:r w:rsidR="00166BD8">
        <w:rPr>
          <w:lang w:val="es-ES" w:eastAsia="es-ES"/>
        </w:rPr>
        <w:t>puede haber presente en la máscara final.</w:t>
      </w:r>
    </w:p>
    <w:p w14:paraId="63CB96BB" w14:textId="5022B550" w:rsidR="00223825" w:rsidRDefault="00223825" w:rsidP="00223825">
      <w:pPr>
        <w:rPr>
          <w:lang w:val="es-ES" w:eastAsia="es-ES"/>
        </w:rPr>
      </w:pPr>
      <w:r>
        <w:rPr>
          <w:lang w:val="es-ES"/>
        </w:rPr>
        <w:t xml:space="preserve">En la </w:t>
      </w:r>
      <w:r w:rsidR="00723816">
        <w:rPr>
          <w:lang w:val="es-ES"/>
        </w:rPr>
        <w:fldChar w:fldCharType="begin"/>
      </w:r>
      <w:r w:rsidR="00723816">
        <w:rPr>
          <w:lang w:val="es-ES"/>
        </w:rPr>
        <w:instrText xml:space="preserve"> REF _Ref62154274 \h </w:instrText>
      </w:r>
      <w:r w:rsidR="00723816">
        <w:rPr>
          <w:lang w:val="es-ES"/>
        </w:rPr>
      </w:r>
      <w:r w:rsidR="00723816">
        <w:rPr>
          <w:lang w:val="es-ES"/>
        </w:rPr>
        <w:fldChar w:fldCharType="separate"/>
      </w:r>
      <w:r w:rsidR="00771A69" w:rsidRPr="005B0617">
        <w:rPr>
          <w:lang w:val="es-ES"/>
        </w:rPr>
        <w:t xml:space="preserve">Figura </w:t>
      </w:r>
      <w:r w:rsidR="00771A69">
        <w:rPr>
          <w:noProof/>
          <w:lang w:val="es-ES"/>
        </w:rPr>
        <w:t>25</w:t>
      </w:r>
      <w:r w:rsidR="00723816">
        <w:rPr>
          <w:lang w:val="es-ES"/>
        </w:rPr>
        <w:fldChar w:fldCharType="end"/>
      </w:r>
      <w:r w:rsidR="00723816">
        <w:rPr>
          <w:lang w:val="es-ES"/>
        </w:rPr>
        <w:t xml:space="preserve"> </w:t>
      </w:r>
      <w:r>
        <w:rPr>
          <w:lang w:val="es-ES"/>
        </w:rPr>
        <w:t xml:space="preserve">se observa </w:t>
      </w:r>
      <w:r>
        <w:rPr>
          <w:lang w:val="es-ES" w:eastAsia="es-ES"/>
        </w:rPr>
        <w:t>(de izquierda a derecha) la imagen original, la máscara de Nivel 3 obtenida a partir de esa imagen y la máscara aplicada a la imagen original.</w:t>
      </w:r>
    </w:p>
    <w:p w14:paraId="14627D9F" w14:textId="77777777" w:rsidR="00223825" w:rsidRDefault="00223825" w:rsidP="00223825">
      <w:pPr>
        <w:keepNext/>
        <w:ind w:firstLine="0"/>
        <w:jc w:val="center"/>
      </w:pPr>
      <w:r>
        <w:rPr>
          <w:noProof/>
          <w:lang w:val="es-ES"/>
        </w:rPr>
        <w:drawing>
          <wp:inline distT="0" distB="0" distL="0" distR="0" wp14:anchorId="5DEB26DD" wp14:editId="6CD12136">
            <wp:extent cx="5580000" cy="95800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55" cstate="print">
                      <a:extLst>
                        <a:ext uri="{28A0092B-C50C-407E-A947-70E740481C1C}">
                          <a14:useLocalDpi xmlns:a14="http://schemas.microsoft.com/office/drawing/2010/main" val="0"/>
                        </a:ext>
                      </a:extLst>
                    </a:blip>
                    <a:srcRect l="11096" t="10852" r="8834" b="13184"/>
                    <a:stretch/>
                  </pic:blipFill>
                  <pic:spPr bwMode="auto">
                    <a:xfrm>
                      <a:off x="0" y="0"/>
                      <a:ext cx="5580000" cy="958006"/>
                    </a:xfrm>
                    <a:prstGeom prst="rect">
                      <a:avLst/>
                    </a:prstGeom>
                    <a:ln>
                      <a:noFill/>
                    </a:ln>
                    <a:extLst>
                      <a:ext uri="{53640926-AAD7-44D8-BBD7-CCE9431645EC}">
                        <a14:shadowObscured xmlns:a14="http://schemas.microsoft.com/office/drawing/2010/main"/>
                      </a:ext>
                    </a:extLst>
                  </pic:spPr>
                </pic:pic>
              </a:graphicData>
            </a:graphic>
          </wp:inline>
        </w:drawing>
      </w:r>
    </w:p>
    <w:p w14:paraId="2179EFA4" w14:textId="32BDDB26" w:rsidR="00223825" w:rsidRPr="00AB6F44" w:rsidRDefault="00223825" w:rsidP="00223825">
      <w:pPr>
        <w:pStyle w:val="Caption"/>
        <w:jc w:val="center"/>
        <w:rPr>
          <w:lang w:val="es-ES"/>
        </w:rPr>
      </w:pPr>
      <w:bookmarkStart w:id="118" w:name="_Ref62154274"/>
      <w:bookmarkStart w:id="119" w:name="_Toc73693318"/>
      <w:r w:rsidRPr="005B0617">
        <w:rPr>
          <w:lang w:val="es-ES"/>
        </w:rPr>
        <w:t xml:space="preserve">Figura </w:t>
      </w:r>
      <w:r>
        <w:fldChar w:fldCharType="begin"/>
      </w:r>
      <w:r w:rsidRPr="005B0617">
        <w:rPr>
          <w:lang w:val="es-ES"/>
        </w:rPr>
        <w:instrText xml:space="preserve"> SEQ Figura \* ARABIC </w:instrText>
      </w:r>
      <w:r>
        <w:fldChar w:fldCharType="separate"/>
      </w:r>
      <w:r w:rsidR="00771A69">
        <w:rPr>
          <w:noProof/>
          <w:lang w:val="es-ES"/>
        </w:rPr>
        <w:t>25</w:t>
      </w:r>
      <w:r>
        <w:fldChar w:fldCharType="end"/>
      </w:r>
      <w:bookmarkEnd w:id="118"/>
      <w:r w:rsidRPr="005B0617">
        <w:rPr>
          <w:lang w:val="es-ES"/>
        </w:rPr>
        <w:t>. Máscara de</w:t>
      </w:r>
      <w:r>
        <w:rPr>
          <w:lang w:val="es-ES"/>
        </w:rPr>
        <w:t xml:space="preserve"> Consenso </w:t>
      </w:r>
      <w:r w:rsidRPr="005B0617">
        <w:rPr>
          <w:lang w:val="es-ES"/>
        </w:rPr>
        <w:t>obtenida en el algoritmo McStrip.</w:t>
      </w:r>
      <w:bookmarkEnd w:id="119"/>
    </w:p>
    <w:p w14:paraId="355A64D6" w14:textId="74814D63" w:rsidR="005869CB" w:rsidRDefault="00836A02" w:rsidP="005869CB">
      <w:pPr>
        <w:pStyle w:val="Heading2"/>
        <w:rPr>
          <w:lang w:val="es-ES"/>
        </w:rPr>
      </w:pPr>
      <w:bookmarkStart w:id="120" w:name="_Ref73441085"/>
      <w:bookmarkStart w:id="121" w:name="_Toc73693273"/>
      <w:r>
        <w:rPr>
          <w:lang w:val="es-ES"/>
        </w:rPr>
        <w:lastRenderedPageBreak/>
        <w:t xml:space="preserve">Segmentación </w:t>
      </w:r>
      <w:r w:rsidR="001163FB">
        <w:rPr>
          <w:lang w:val="es-ES"/>
        </w:rPr>
        <w:t xml:space="preserve">del </w:t>
      </w:r>
      <w:r w:rsidR="00AD232A">
        <w:rPr>
          <w:i/>
          <w:iCs/>
          <w:lang w:val="es-ES"/>
        </w:rPr>
        <w:t>glioma</w:t>
      </w:r>
      <w:r w:rsidR="008A0F9D">
        <w:rPr>
          <w:lang w:val="es-ES"/>
        </w:rPr>
        <w:t xml:space="preserve"> y del edema</w:t>
      </w:r>
      <w:bookmarkEnd w:id="120"/>
      <w:bookmarkEnd w:id="121"/>
    </w:p>
    <w:p w14:paraId="4AC377E2" w14:textId="77777777" w:rsidR="005B6A8A" w:rsidRPr="00F14F16" w:rsidRDefault="005B6A8A" w:rsidP="005B6A8A">
      <w:pPr>
        <w:rPr>
          <w:lang w:val="es-ES"/>
        </w:rPr>
      </w:pPr>
      <w:r>
        <w:rPr>
          <w:lang w:val="es-ES"/>
        </w:rPr>
        <w:t>Tras haber eliminado el cráneo de la imagen, se quiere aislar el tumor del resto del cerebro. Los tumores de mayor tamaño no suelen ser un gran problema a la hora de segmentarlos, pero las intensidades, el tamaño y la forma de otros tumores más pequeños se asemejan a otras partes sanas del cerebro lo que dificulta su detección. Para hacer frente a esto, se ha desarrollado un método de segmentación automático.</w:t>
      </w:r>
    </w:p>
    <w:p w14:paraId="47DB01ED" w14:textId="50ECD1FF" w:rsidR="005B6A8A" w:rsidRDefault="005B6A8A" w:rsidP="005B6A8A">
      <w:pPr>
        <w:rPr>
          <w:lang w:val="es-ES"/>
        </w:rPr>
      </w:pPr>
      <w:r>
        <w:rPr>
          <w:lang w:val="es-ES"/>
        </w:rPr>
        <w:t xml:space="preserve">El algoritmo se ha desarrollado basándose en varias técnicas propuestas para la segmentación de tumores </w:t>
      </w:r>
      <w:r>
        <w:rPr>
          <w:lang w:val="es-ES"/>
        </w:rPr>
        <w:fldChar w:fldCharType="begin"/>
      </w:r>
      <w:r>
        <w:rPr>
          <w:lang w:val="es-ES"/>
        </w:rPr>
        <w:instrText xml:space="preserve"> ADDIN ZOTERO_ITEM CSL_CITATION {"citationID":"Ie6vkxLh","properties":{"formattedCitation":"[80]","plainCitation":"[80]","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Pr>
          <w:rFonts w:ascii="Calibri" w:hAnsi="Calibri" w:cs="Calibri"/>
          <w:lang w:val="es-ES"/>
        </w:rPr>
        <w:t>[80]</w:t>
      </w:r>
      <w:r>
        <w:rPr>
          <w:lang w:val="es-ES"/>
        </w:rPr>
        <w:fldChar w:fldCharType="end"/>
      </w:r>
      <w:r>
        <w:rPr>
          <w:lang w:val="es-ES"/>
        </w:rPr>
        <w:t xml:space="preserve"> y modificándolas para la aplicación en cuestión. La </w:t>
      </w:r>
      <w:r>
        <w:rPr>
          <w:lang w:val="es-ES"/>
        </w:rPr>
        <w:fldChar w:fldCharType="begin"/>
      </w:r>
      <w:r>
        <w:rPr>
          <w:lang w:val="es-ES"/>
        </w:rPr>
        <w:instrText xml:space="preserve"> REF _Ref62137983 \h </w:instrText>
      </w:r>
      <w:r>
        <w:rPr>
          <w:lang w:val="es-ES"/>
        </w:rPr>
      </w:r>
      <w:r>
        <w:rPr>
          <w:lang w:val="es-ES"/>
        </w:rPr>
        <w:fldChar w:fldCharType="separate"/>
      </w:r>
      <w:r w:rsidR="00771A69" w:rsidRPr="00C22B99">
        <w:rPr>
          <w:lang w:val="es-ES"/>
        </w:rPr>
        <w:t xml:space="preserve">Figura </w:t>
      </w:r>
      <w:r w:rsidR="00771A69">
        <w:rPr>
          <w:noProof/>
          <w:lang w:val="es-ES"/>
        </w:rPr>
        <w:t>26</w:t>
      </w:r>
      <w:r>
        <w:rPr>
          <w:lang w:val="es-ES"/>
        </w:rPr>
        <w:fldChar w:fldCharType="end"/>
      </w:r>
      <w:r>
        <w:rPr>
          <w:lang w:val="es-ES"/>
        </w:rPr>
        <w:t xml:space="preserve"> muestra </w:t>
      </w:r>
      <w:r w:rsidRPr="00C22B99">
        <w:rPr>
          <w:lang w:val="es-ES"/>
        </w:rPr>
        <w:t>el diagrama general de los distintos pasos implicados en el proceso.</w:t>
      </w:r>
    </w:p>
    <w:p w14:paraId="37E5BF5C" w14:textId="77777777" w:rsidR="005B6A8A" w:rsidRDefault="005B6A8A" w:rsidP="005B6A8A">
      <w:pPr>
        <w:keepNext/>
        <w:ind w:firstLine="0"/>
      </w:pPr>
      <w:r>
        <w:rPr>
          <w:noProof/>
          <w:lang w:val="es-ES"/>
        </w:rPr>
        <w:drawing>
          <wp:inline distT="0" distB="0" distL="0" distR="0" wp14:anchorId="588D9F37" wp14:editId="2B599537">
            <wp:extent cx="5523640" cy="822960"/>
            <wp:effectExtent l="12700" t="0" r="26670" b="0"/>
            <wp:docPr id="2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6" r:lo="rId57" r:qs="rId58" r:cs="rId59"/>
              </a:graphicData>
            </a:graphic>
          </wp:inline>
        </w:drawing>
      </w:r>
    </w:p>
    <w:p w14:paraId="03EAF33C" w14:textId="061F8ED2" w:rsidR="005B6A8A" w:rsidRPr="00C22B99" w:rsidRDefault="005B6A8A" w:rsidP="005B6A8A">
      <w:pPr>
        <w:pStyle w:val="Caption"/>
        <w:ind w:firstLine="0"/>
        <w:jc w:val="center"/>
        <w:rPr>
          <w:lang w:val="es-ES"/>
        </w:rPr>
      </w:pPr>
      <w:bookmarkStart w:id="122" w:name="_Ref62137983"/>
      <w:bookmarkStart w:id="123" w:name="_Toc62749230"/>
      <w:bookmarkStart w:id="124" w:name="_Toc73693319"/>
      <w:r w:rsidRPr="00C22B99">
        <w:rPr>
          <w:lang w:val="es-ES"/>
        </w:rPr>
        <w:t xml:space="preserve">Figura </w:t>
      </w:r>
      <w:r w:rsidRPr="00C22B99">
        <w:rPr>
          <w:lang w:val="es-ES"/>
        </w:rPr>
        <w:fldChar w:fldCharType="begin"/>
      </w:r>
      <w:r w:rsidRPr="00C22B99">
        <w:rPr>
          <w:lang w:val="es-ES"/>
        </w:rPr>
        <w:instrText xml:space="preserve"> SEQ Figura \* ARABIC </w:instrText>
      </w:r>
      <w:r w:rsidRPr="00C22B99">
        <w:rPr>
          <w:lang w:val="es-ES"/>
        </w:rPr>
        <w:fldChar w:fldCharType="separate"/>
      </w:r>
      <w:r w:rsidR="00771A69">
        <w:rPr>
          <w:noProof/>
          <w:lang w:val="es-ES"/>
        </w:rPr>
        <w:t>26</w:t>
      </w:r>
      <w:r w:rsidRPr="00C22B99">
        <w:rPr>
          <w:lang w:val="es-ES"/>
        </w:rPr>
        <w:fldChar w:fldCharType="end"/>
      </w:r>
      <w:bookmarkEnd w:id="122"/>
      <w:r w:rsidRPr="00C22B99">
        <w:rPr>
          <w:lang w:val="es-ES"/>
        </w:rPr>
        <w:t>: Algoritmo implementado para la segmentación del tumor.</w:t>
      </w:r>
      <w:bookmarkEnd w:id="123"/>
      <w:bookmarkEnd w:id="124"/>
    </w:p>
    <w:p w14:paraId="3B0A21A1" w14:textId="08236539" w:rsidR="00535680" w:rsidRDefault="005B6A8A" w:rsidP="005B6A8A">
      <w:pPr>
        <w:rPr>
          <w:lang w:val="es-ES"/>
        </w:rPr>
      </w:pPr>
      <w:r>
        <w:rPr>
          <w:lang w:val="es-ES"/>
        </w:rPr>
        <w:t xml:space="preserve">El punto de partida de este algoritmo son las imágenes obtenidas tras la eliminación del cráneo. </w:t>
      </w:r>
      <w:r w:rsidR="00535680">
        <w:rPr>
          <w:lang w:val="es-ES"/>
        </w:rPr>
        <w:t xml:space="preserve">El algoritmo desarrollado ha sido empleado tanto para segmentar el tumor en sí como para extraer el edema de las imágenes. Para ello, se han empleado distintos tipos de escáneres para cada </w:t>
      </w:r>
      <w:r w:rsidR="008A0F9D">
        <w:rPr>
          <w:lang w:val="es-ES"/>
        </w:rPr>
        <w:t>caso</w:t>
      </w:r>
      <w:r w:rsidR="00535680">
        <w:rPr>
          <w:lang w:val="es-ES"/>
        </w:rPr>
        <w:t xml:space="preserve"> </w:t>
      </w:r>
      <w:r w:rsidR="008A0F9D">
        <w:rPr>
          <w:lang w:val="es-ES"/>
        </w:rPr>
        <w:t>partiendo de la teoría de</w:t>
      </w:r>
      <w:r w:rsidR="00535680">
        <w:rPr>
          <w:lang w:val="es-ES"/>
        </w:rPr>
        <w:t xml:space="preserve"> la </w:t>
      </w:r>
      <w:r w:rsidR="00535680">
        <w:rPr>
          <w:lang w:val="es-ES"/>
        </w:rPr>
        <w:fldChar w:fldCharType="begin"/>
      </w:r>
      <w:r w:rsidR="00535680">
        <w:rPr>
          <w:lang w:val="es-ES"/>
        </w:rPr>
        <w:instrText xml:space="preserve"> REF _Ref59184566 \h </w:instrText>
      </w:r>
      <w:r w:rsidR="00535680">
        <w:rPr>
          <w:lang w:val="es-ES"/>
        </w:rPr>
      </w:r>
      <w:r w:rsidR="00535680">
        <w:rPr>
          <w:lang w:val="es-ES"/>
        </w:rPr>
        <w:fldChar w:fldCharType="separate"/>
      </w:r>
      <w:r w:rsidR="00771A69" w:rsidRPr="00E92603">
        <w:rPr>
          <w:lang w:val="es-ES"/>
        </w:rPr>
        <w:t xml:space="preserve">Figura </w:t>
      </w:r>
      <w:r w:rsidR="00771A69">
        <w:rPr>
          <w:noProof/>
          <w:lang w:val="es-ES"/>
        </w:rPr>
        <w:t>4</w:t>
      </w:r>
      <w:r w:rsidR="00535680">
        <w:rPr>
          <w:lang w:val="es-ES"/>
        </w:rPr>
        <w:fldChar w:fldCharType="end"/>
      </w:r>
      <w:r w:rsidR="00535680">
        <w:rPr>
          <w:lang w:val="es-ES"/>
        </w:rPr>
        <w:t>.</w:t>
      </w:r>
    </w:p>
    <w:p w14:paraId="4B2BD637" w14:textId="562E3290" w:rsidR="00535680" w:rsidRDefault="00535680" w:rsidP="00ED562F">
      <w:pPr>
        <w:pStyle w:val="ListParagraph"/>
        <w:numPr>
          <w:ilvl w:val="0"/>
          <w:numId w:val="39"/>
        </w:numPr>
        <w:ind w:left="709"/>
        <w:rPr>
          <w:lang w:val="es-ES"/>
        </w:rPr>
      </w:pPr>
      <w:r>
        <w:rPr>
          <w:lang w:val="es-ES"/>
        </w:rPr>
        <w:t>T1 o T1 con contraste para extraer el área necrótica del tumor.</w:t>
      </w:r>
    </w:p>
    <w:p w14:paraId="4E87FDBB" w14:textId="4F7F4C16" w:rsidR="00535680" w:rsidRPr="00535680" w:rsidRDefault="00535680" w:rsidP="00ED562F">
      <w:pPr>
        <w:pStyle w:val="ListParagraph"/>
        <w:numPr>
          <w:ilvl w:val="0"/>
          <w:numId w:val="39"/>
        </w:numPr>
        <w:ind w:left="709"/>
        <w:rPr>
          <w:lang w:val="es-ES"/>
        </w:rPr>
      </w:pPr>
      <w:r>
        <w:rPr>
          <w:lang w:val="es-ES"/>
        </w:rPr>
        <w:t>FLAIR o T2 para extraer el edema.</w:t>
      </w:r>
    </w:p>
    <w:p w14:paraId="6781EADC" w14:textId="433A9F9D" w:rsidR="005B6A8A" w:rsidRDefault="005B6A8A" w:rsidP="005B6A8A">
      <w:pPr>
        <w:rPr>
          <w:lang w:val="es-ES"/>
        </w:rPr>
      </w:pPr>
      <w:r>
        <w:rPr>
          <w:lang w:val="es-ES"/>
        </w:rPr>
        <w:t>Los siguientes apartados profundizan en el funcionamiento de cada uno de estos pasos.</w:t>
      </w:r>
    </w:p>
    <w:p w14:paraId="7E1BDE3F" w14:textId="77777777" w:rsidR="005B6A8A" w:rsidRDefault="005B6A8A" w:rsidP="005B6A8A">
      <w:pPr>
        <w:pStyle w:val="Heading3"/>
      </w:pPr>
      <w:bookmarkStart w:id="125" w:name="_Toc73693274"/>
      <w:proofErr w:type="spellStart"/>
      <w:r>
        <w:t>Mezcla</w:t>
      </w:r>
      <w:proofErr w:type="spellEnd"/>
      <w:r>
        <w:t xml:space="preserve"> de </w:t>
      </w:r>
      <w:proofErr w:type="spellStart"/>
      <w:r>
        <w:t>Gaussianas</w:t>
      </w:r>
      <w:bookmarkEnd w:id="125"/>
      <w:proofErr w:type="spellEnd"/>
    </w:p>
    <w:p w14:paraId="0E2A1F69" w14:textId="77777777" w:rsidR="005B6A8A" w:rsidRDefault="005B6A8A" w:rsidP="005B6A8A">
      <w:pPr>
        <w:rPr>
          <w:lang w:val="es-ES"/>
        </w:rPr>
      </w:pPr>
      <w:r>
        <w:rPr>
          <w:lang w:val="es-ES"/>
        </w:rPr>
        <w:t xml:space="preserve">Un modelo de mezcla Gaussianas es un modelo probabilístico que supone que todos los puntos de datos se generan a partir de una mezcla de un número finito de distribuciones Gaussianas con parámetros desconocidos </w:t>
      </w:r>
      <w:r>
        <w:rPr>
          <w:lang w:val="es-ES"/>
        </w:rPr>
        <w:fldChar w:fldCharType="begin"/>
      </w:r>
      <w:r>
        <w:rPr>
          <w:lang w:val="es-ES"/>
        </w:rPr>
        <w:instrText xml:space="preserve"> ADDIN ZOTERO_ITEM CSL_CITATION {"citationID":"v71iQSVZ","properties":{"formattedCitation":"[81]","plainCitation":"[81]","noteIndex":0},"citationItems":[{"id":389,"uris":["http://zotero.org/groups/2648216/items/DK4UJC2J"],"uri":["http://zotero.org/groups/2648216/items/DK4UJC2J"],"itemData":{"id":389,"type":"webpage","title":"2.1. Gaussian mixture models — scikit-learn 0.24.1 documentation","URL":"https://scikit-learn.org/stable/modules/mixture.html","accessed":{"date-parts":[["2021",1,21]]}}}],"schema":"https://github.com/citation-style-language/schema/raw/master/csl-citation.json"} </w:instrText>
      </w:r>
      <w:r>
        <w:rPr>
          <w:lang w:val="es-ES"/>
        </w:rPr>
        <w:fldChar w:fldCharType="separate"/>
      </w:r>
      <w:r>
        <w:rPr>
          <w:rFonts w:ascii="Calibri" w:hAnsi="Calibri" w:cs="Calibri"/>
          <w:lang w:val="es-ES"/>
        </w:rPr>
        <w:t>[81]</w:t>
      </w:r>
      <w:r>
        <w:rPr>
          <w:lang w:val="es-ES"/>
        </w:rPr>
        <w:fldChar w:fldCharType="end"/>
      </w:r>
      <w:r>
        <w:rPr>
          <w:lang w:val="es-ES"/>
        </w:rPr>
        <w:t>.</w:t>
      </w:r>
    </w:p>
    <w:p w14:paraId="0103B0D3" w14:textId="7233CE7B" w:rsidR="005B6A8A" w:rsidRDefault="005B6A8A" w:rsidP="005B6A8A">
      <w:pPr>
        <w:rPr>
          <w:noProof/>
          <w:lang w:val="es-ES"/>
        </w:rPr>
      </w:pPr>
      <w:r>
        <w:rPr>
          <w:lang w:val="es-ES"/>
        </w:rPr>
        <w:t xml:space="preserve">En este caso, este método se aplica usando tres distribuciones Gaussianas. Del resultado de estas tres distribuciones, una corresponde al fondo negro de la imagen, otra representa las partes del cerebro de gran intensidad y la restante corresponde al resto del cerebro. Cada una de estas distribuciones obtenidas estará definida por su media y su covarianza. Estos datos se aplican como parámetros en las siguientes operaciones. Las distribuciones mencionadas se pueden apreciar en la </w:t>
      </w:r>
      <w:r>
        <w:rPr>
          <w:lang w:val="es-ES"/>
        </w:rPr>
        <w:fldChar w:fldCharType="begin"/>
      </w:r>
      <w:r>
        <w:rPr>
          <w:lang w:val="es-ES"/>
        </w:rPr>
        <w:instrText xml:space="preserve"> REF _Ref62159655 \h </w:instrText>
      </w:r>
      <w:r>
        <w:rPr>
          <w:lang w:val="es-ES"/>
        </w:rPr>
      </w:r>
      <w:r>
        <w:rPr>
          <w:lang w:val="es-ES"/>
        </w:rPr>
        <w:fldChar w:fldCharType="separate"/>
      </w:r>
      <w:r w:rsidR="00771A69" w:rsidRPr="008F05D3">
        <w:rPr>
          <w:lang w:val="es-ES"/>
        </w:rPr>
        <w:t xml:space="preserve">Figura </w:t>
      </w:r>
      <w:r w:rsidR="00771A69">
        <w:rPr>
          <w:noProof/>
          <w:lang w:val="es-ES"/>
        </w:rPr>
        <w:t>27</w:t>
      </w:r>
      <w:r>
        <w:rPr>
          <w:lang w:val="es-ES"/>
        </w:rPr>
        <w:fldChar w:fldCharType="end"/>
      </w:r>
      <w:r>
        <w:rPr>
          <w:lang w:val="es-ES"/>
        </w:rPr>
        <w:t>.</w:t>
      </w:r>
    </w:p>
    <w:p w14:paraId="05A3528B" w14:textId="77777777" w:rsidR="005B6A8A" w:rsidRDefault="005B6A8A" w:rsidP="005B6A8A">
      <w:pPr>
        <w:keepNext/>
        <w:ind w:firstLine="0"/>
        <w:jc w:val="center"/>
      </w:pPr>
      <w:r>
        <w:rPr>
          <w:noProof/>
        </w:rPr>
        <w:lastRenderedPageBreak/>
        <w:drawing>
          <wp:inline distT="0" distB="0" distL="0" distR="0" wp14:anchorId="4B9AA787" wp14:editId="0719C07C">
            <wp:extent cx="3117273" cy="2024541"/>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182999" cy="2067227"/>
                    </a:xfrm>
                    <a:prstGeom prst="rect">
                      <a:avLst/>
                    </a:prstGeom>
                  </pic:spPr>
                </pic:pic>
              </a:graphicData>
            </a:graphic>
          </wp:inline>
        </w:drawing>
      </w:r>
    </w:p>
    <w:p w14:paraId="65A24156" w14:textId="27639AC4" w:rsidR="005B6A8A" w:rsidRDefault="005B6A8A" w:rsidP="005B6A8A">
      <w:pPr>
        <w:pStyle w:val="Caption"/>
        <w:ind w:firstLine="0"/>
        <w:jc w:val="center"/>
        <w:rPr>
          <w:lang w:val="es-ES"/>
        </w:rPr>
      </w:pPr>
      <w:bookmarkStart w:id="126" w:name="_Ref62159655"/>
      <w:bookmarkStart w:id="127" w:name="_Toc62749231"/>
      <w:bookmarkStart w:id="128" w:name="_Toc73693320"/>
      <w:r w:rsidRPr="008F05D3">
        <w:rPr>
          <w:lang w:val="es-ES"/>
        </w:rPr>
        <w:t xml:space="preserve">Figura </w:t>
      </w:r>
      <w:r>
        <w:fldChar w:fldCharType="begin"/>
      </w:r>
      <w:r w:rsidRPr="008F05D3">
        <w:rPr>
          <w:lang w:val="es-ES"/>
        </w:rPr>
        <w:instrText xml:space="preserve"> SEQ Figura \* ARABIC </w:instrText>
      </w:r>
      <w:r>
        <w:fldChar w:fldCharType="separate"/>
      </w:r>
      <w:r w:rsidR="00771A69">
        <w:rPr>
          <w:noProof/>
          <w:lang w:val="es-ES"/>
        </w:rPr>
        <w:t>27</w:t>
      </w:r>
      <w:r>
        <w:fldChar w:fldCharType="end"/>
      </w:r>
      <w:bookmarkEnd w:id="126"/>
      <w:r w:rsidRPr="008F05D3">
        <w:rPr>
          <w:lang w:val="es-ES"/>
        </w:rPr>
        <w:t>: Aproximación del histograma mediante la mezcla de Gaussianas</w:t>
      </w:r>
      <w:r>
        <w:rPr>
          <w:lang w:val="es-ES"/>
        </w:rPr>
        <w:t xml:space="preserve"> </w:t>
      </w:r>
      <w:r>
        <w:rPr>
          <w:lang w:val="es-ES"/>
        </w:rPr>
        <w:fldChar w:fldCharType="begin"/>
      </w:r>
      <w:r>
        <w:rPr>
          <w:lang w:val="es-ES"/>
        </w:rPr>
        <w:instrText xml:space="preserve"> ADDIN ZOTERO_ITEM CSL_CITATION {"citationID":"OUy7ACax","properties":{"formattedCitation":"[80]","plainCitation":"[80]","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Pr>
          <w:rFonts w:ascii="Calibri" w:hAnsi="Calibri" w:cs="Calibri"/>
          <w:lang w:val="es-ES"/>
        </w:rPr>
        <w:t>[80]</w:t>
      </w:r>
      <w:bookmarkEnd w:id="127"/>
      <w:bookmarkEnd w:id="128"/>
      <w:r>
        <w:rPr>
          <w:lang w:val="es-ES"/>
        </w:rPr>
        <w:fldChar w:fldCharType="end"/>
      </w:r>
    </w:p>
    <w:p w14:paraId="1CB17757" w14:textId="77777777" w:rsidR="005B6A8A" w:rsidRPr="00B712DD" w:rsidRDefault="005B6A8A" w:rsidP="005B6A8A">
      <w:pPr>
        <w:pStyle w:val="Heading3"/>
        <w:rPr>
          <w:lang w:val="es-ES"/>
        </w:rPr>
      </w:pPr>
      <w:bookmarkStart w:id="129" w:name="_Toc73693275"/>
      <w:r w:rsidRPr="00B712DD">
        <w:rPr>
          <w:lang w:val="es-ES"/>
        </w:rPr>
        <w:t>Reconstrucción morfológica de la escala de grises</w:t>
      </w:r>
      <w:bookmarkEnd w:id="129"/>
    </w:p>
    <w:p w14:paraId="5F3BF8D4" w14:textId="77777777" w:rsidR="005B6A8A" w:rsidRDefault="005B6A8A" w:rsidP="005B6A8A">
      <w:pPr>
        <w:rPr>
          <w:lang w:val="es-ES"/>
        </w:rPr>
      </w:pPr>
      <w:r>
        <w:rPr>
          <w:lang w:val="es-ES"/>
        </w:rPr>
        <w:t>Debido a que la zona del tumor tiende a ser de mayor intensidad que el resto del cerebro, se ha optado por la reconstrucción morfológica para identificar estos picos y facilitar la segmentación. La reconstrucción utiliza dos imágenes:</w:t>
      </w:r>
    </w:p>
    <w:p w14:paraId="1AC5CE03" w14:textId="77777777" w:rsidR="005B6A8A" w:rsidRDefault="005B6A8A" w:rsidP="00ED562F">
      <w:pPr>
        <w:pStyle w:val="ListParagraph"/>
        <w:numPr>
          <w:ilvl w:val="0"/>
          <w:numId w:val="27"/>
        </w:numPr>
        <w:ind w:left="709"/>
        <w:rPr>
          <w:lang w:val="es-ES"/>
        </w:rPr>
      </w:pPr>
      <w:r>
        <w:rPr>
          <w:lang w:val="es-ES"/>
        </w:rPr>
        <w:t>Una semilla que especifica los valores que se propagan. Para obtener la semilla, se ha restado la media de la distribución Gaussiana de mayor covarianza a la imagen original.</w:t>
      </w:r>
    </w:p>
    <w:p w14:paraId="317CF945" w14:textId="77777777" w:rsidR="005B6A8A" w:rsidRPr="00091251" w:rsidRDefault="005B6A8A" w:rsidP="00ED562F">
      <w:pPr>
        <w:pStyle w:val="ListParagraph"/>
        <w:numPr>
          <w:ilvl w:val="0"/>
          <w:numId w:val="27"/>
        </w:numPr>
        <w:ind w:left="709"/>
        <w:rPr>
          <w:lang w:val="es-ES"/>
        </w:rPr>
      </w:pPr>
      <w:r>
        <w:rPr>
          <w:lang w:val="es-ES"/>
        </w:rPr>
        <w:t>Una máscara que da el valor máximo permitido en cada píxel. La máscara es la imagen original de la que se dispone.</w:t>
      </w:r>
    </w:p>
    <w:p w14:paraId="22739E0A" w14:textId="77777777" w:rsidR="005B6A8A" w:rsidRDefault="005B6A8A" w:rsidP="005B6A8A">
      <w:pPr>
        <w:rPr>
          <w:lang w:val="es-ES"/>
        </w:rPr>
      </w:pPr>
      <w:r>
        <w:rPr>
          <w:lang w:val="es-ES"/>
        </w:rPr>
        <w:t>En este caso se ha aplicado la reconstrucción por dilatación, donde se conectan las regiones marcadas por los máximos locales en la semilla. Los máximos locales con valores superiores a la imagen semilla se truncan hasta el valor de la semilla mientras que los píxeles vecinos menores o iguales a esa semilla se conectan a la región saturada.</w:t>
      </w:r>
    </w:p>
    <w:p w14:paraId="4882B488" w14:textId="38B499FE" w:rsidR="005B6A8A" w:rsidRDefault="005B6A8A" w:rsidP="005B6A8A">
      <w:pPr>
        <w:rPr>
          <w:lang w:val="es-ES"/>
        </w:rPr>
      </w:pPr>
      <w:r>
        <w:rPr>
          <w:lang w:val="es-ES"/>
        </w:rPr>
        <w:t xml:space="preserve">La imagen reconstruida resultante es exactamente igual a la imagen original, pero con los picos recortados. Por lo tanto, la sustracción de esta imagen reconstruida de la imagen original deja sólo sus picos de mayor intensidad. Esta operación se conoce como </w:t>
      </w:r>
      <w:r>
        <w:rPr>
          <w:i/>
          <w:iCs/>
          <w:lang w:val="es-ES"/>
        </w:rPr>
        <w:t>h-</w:t>
      </w:r>
      <w:r w:rsidRPr="00745623">
        <w:rPr>
          <w:i/>
          <w:iCs/>
          <w:lang w:val="es-ES"/>
        </w:rPr>
        <w:t>dome</w:t>
      </w:r>
      <w:r>
        <w:rPr>
          <w:lang w:val="es-ES"/>
        </w:rPr>
        <w:t xml:space="preserve"> y deja los rasgos de altura ‘h’ en la imagen sustraída. </w:t>
      </w:r>
      <w:r w:rsidRPr="00745623">
        <w:rPr>
          <w:lang w:val="es-ES"/>
        </w:rPr>
        <w:t>La</w:t>
      </w:r>
      <w:r>
        <w:rPr>
          <w:lang w:val="es-ES"/>
        </w:rPr>
        <w:t xml:space="preserve"> </w:t>
      </w:r>
      <w:r>
        <w:rPr>
          <w:lang w:val="es-ES"/>
        </w:rPr>
        <w:fldChar w:fldCharType="begin"/>
      </w:r>
      <w:r>
        <w:rPr>
          <w:lang w:val="es-ES"/>
        </w:rPr>
        <w:instrText xml:space="preserve"> REF _Ref62164685 \h </w:instrText>
      </w:r>
      <w:r>
        <w:rPr>
          <w:lang w:val="es-ES"/>
        </w:rPr>
      </w:r>
      <w:r>
        <w:rPr>
          <w:lang w:val="es-ES"/>
        </w:rPr>
        <w:fldChar w:fldCharType="separate"/>
      </w:r>
      <w:r w:rsidR="00771A69" w:rsidRPr="00745623">
        <w:rPr>
          <w:lang w:val="es-ES"/>
        </w:rPr>
        <w:t xml:space="preserve">Figura </w:t>
      </w:r>
      <w:r w:rsidR="00771A69">
        <w:rPr>
          <w:noProof/>
          <w:lang w:val="es-ES"/>
        </w:rPr>
        <w:t>28</w:t>
      </w:r>
      <w:r>
        <w:rPr>
          <w:lang w:val="es-ES"/>
        </w:rPr>
        <w:fldChar w:fldCharType="end"/>
      </w:r>
      <w:r>
        <w:rPr>
          <w:lang w:val="es-ES"/>
        </w:rPr>
        <w:t xml:space="preserve"> ilustra el proceso descrito.</w:t>
      </w:r>
    </w:p>
    <w:p w14:paraId="5954A982" w14:textId="77777777" w:rsidR="005B6A8A" w:rsidRDefault="005B6A8A" w:rsidP="005B6A8A">
      <w:pPr>
        <w:keepNext/>
        <w:ind w:firstLine="0"/>
        <w:jc w:val="center"/>
      </w:pPr>
      <w:r>
        <w:rPr>
          <w:noProof/>
        </w:rPr>
        <w:drawing>
          <wp:inline distT="0" distB="0" distL="0" distR="0" wp14:anchorId="01FA11BE" wp14:editId="40830F70">
            <wp:extent cx="3048715" cy="1301727"/>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080694" cy="1315381"/>
                    </a:xfrm>
                    <a:prstGeom prst="rect">
                      <a:avLst/>
                    </a:prstGeom>
                  </pic:spPr>
                </pic:pic>
              </a:graphicData>
            </a:graphic>
          </wp:inline>
        </w:drawing>
      </w:r>
    </w:p>
    <w:p w14:paraId="1FF7D3D8" w14:textId="7491FEAB" w:rsidR="005B6A8A" w:rsidRPr="00091251" w:rsidRDefault="005B6A8A" w:rsidP="005B6A8A">
      <w:pPr>
        <w:pStyle w:val="Caption"/>
        <w:ind w:firstLine="0"/>
        <w:jc w:val="center"/>
        <w:rPr>
          <w:lang w:val="es-ES"/>
        </w:rPr>
      </w:pPr>
      <w:bookmarkStart w:id="130" w:name="_Ref62164685"/>
      <w:bookmarkStart w:id="131" w:name="_Toc62749232"/>
      <w:bookmarkStart w:id="132" w:name="_Toc73693321"/>
      <w:r w:rsidRPr="00745623">
        <w:rPr>
          <w:lang w:val="es-ES"/>
        </w:rPr>
        <w:t xml:space="preserve">Figura </w:t>
      </w:r>
      <w:r>
        <w:fldChar w:fldCharType="begin"/>
      </w:r>
      <w:r w:rsidRPr="00745623">
        <w:rPr>
          <w:lang w:val="es-ES"/>
        </w:rPr>
        <w:instrText xml:space="preserve"> SEQ Figura \* ARABIC </w:instrText>
      </w:r>
      <w:r>
        <w:fldChar w:fldCharType="separate"/>
      </w:r>
      <w:r w:rsidR="00771A69">
        <w:rPr>
          <w:noProof/>
          <w:lang w:val="es-ES"/>
        </w:rPr>
        <w:t>28</w:t>
      </w:r>
      <w:r>
        <w:fldChar w:fldCharType="end"/>
      </w:r>
      <w:bookmarkEnd w:id="130"/>
      <w:r w:rsidRPr="00745623">
        <w:rPr>
          <w:lang w:val="es-ES"/>
        </w:rPr>
        <w:t>: Determinación de los h-domes de una imagen en escala de grises</w:t>
      </w:r>
      <w:r>
        <w:rPr>
          <w:lang w:val="es-ES"/>
        </w:rPr>
        <w:t xml:space="preserve"> </w:t>
      </w:r>
      <w:r>
        <w:rPr>
          <w:lang w:val="es-ES"/>
        </w:rPr>
        <w:fldChar w:fldCharType="begin"/>
      </w:r>
      <w:r>
        <w:rPr>
          <w:lang w:val="es-ES"/>
        </w:rPr>
        <w:instrText xml:space="preserve"> ADDIN ZOTERO_ITEM CSL_CITATION {"citationID":"WYLAyU8D","properties":{"formattedCitation":"[82]","plainCitation":"[82]","noteIndex":0},"citationItems":[{"id":393,"uris":["http://zotero.org/groups/2648216/items/P742JPFW"],"uri":["http://zotero.org/groups/2648216/items/P742JPFW"],"itemData":{"id":393,"type":"article-journal","abstract":"Two different formal definitions of gray-scale reconstruction are presented. The use of gray-scale reconstruction in various image processing applications discussed to illustrate the usefulness of this transformation for image filtering and segmentation tasks. The standard parallel and sequential approaches to reconstruction are reviewed. It is shown that their common drawback is their inefficiency on conventional computers. To improve this situation, an algorithm that is based on the notion of regional maxima and makes use of breadth-first image scannings implemented using a queue of pixels is introduced. Its combination with the sequential technique results in a hybrid gray-scale reconstruction algorithm which is an order of magnitude faster than any previously known algorithm.&lt;&gt;","container-title":"IEEE Transactions on Image Processing","DOI":"10.1109/83.217222","ISSN":"1941-0042","issue":"2","note":"event: IEEE Transactions on Image Processing","page":"176-201","source":"IEEE Xplore","title":"Morphological grayscale reconstruction in image analysis: applications and efficient algorithms","title-short":"Morphological grayscale reconstruction in image analysis","volume":"2","author":[{"family":"Vincent","given":"L."}],"issued":{"date-parts":[["1993",4]]}}}],"schema":"https://github.com/citation-style-language/schema/raw/master/csl-citation.json"} </w:instrText>
      </w:r>
      <w:r>
        <w:rPr>
          <w:lang w:val="es-ES"/>
        </w:rPr>
        <w:fldChar w:fldCharType="separate"/>
      </w:r>
      <w:r>
        <w:rPr>
          <w:rFonts w:ascii="Calibri" w:hAnsi="Calibri" w:cs="Calibri"/>
          <w:lang w:val="es-ES"/>
        </w:rPr>
        <w:t>[82]</w:t>
      </w:r>
      <w:bookmarkEnd w:id="131"/>
      <w:bookmarkEnd w:id="132"/>
      <w:r>
        <w:rPr>
          <w:lang w:val="es-ES"/>
        </w:rPr>
        <w:fldChar w:fldCharType="end"/>
      </w:r>
    </w:p>
    <w:p w14:paraId="0186C35D" w14:textId="77777777" w:rsidR="005B6A8A" w:rsidRDefault="005B6A8A" w:rsidP="005B6A8A">
      <w:pPr>
        <w:pStyle w:val="Heading3"/>
      </w:pPr>
      <w:bookmarkStart w:id="133" w:name="_Toc73693276"/>
      <w:r w:rsidRPr="000F3901">
        <w:rPr>
          <w:i/>
          <w:iCs/>
        </w:rPr>
        <w:lastRenderedPageBreak/>
        <w:t>Threshold</w:t>
      </w:r>
      <w:r>
        <w:t xml:space="preserve"> </w:t>
      </w:r>
      <w:proofErr w:type="spellStart"/>
      <w:r>
        <w:t>binario</w:t>
      </w:r>
      <w:proofErr w:type="spellEnd"/>
      <w:r>
        <w:t xml:space="preserve"> </w:t>
      </w:r>
      <w:proofErr w:type="spellStart"/>
      <w:r>
        <w:t>adaptativo</w:t>
      </w:r>
      <w:bookmarkEnd w:id="133"/>
      <w:proofErr w:type="spellEnd"/>
    </w:p>
    <w:p w14:paraId="2A017B9C" w14:textId="77777777" w:rsidR="005B6A8A" w:rsidRDefault="005B6A8A" w:rsidP="005B6A8A">
      <w:pPr>
        <w:rPr>
          <w:lang w:val="es-ES"/>
        </w:rPr>
      </w:pPr>
      <w:r>
        <w:rPr>
          <w:lang w:val="es-ES"/>
        </w:rPr>
        <w:t xml:space="preserve">A continuación, se aplica un </w:t>
      </w:r>
      <w:proofErr w:type="spellStart"/>
      <w:r w:rsidRPr="00EB2750">
        <w:rPr>
          <w:i/>
          <w:iCs/>
          <w:lang w:val="es-ES"/>
        </w:rPr>
        <w:t>threshold</w:t>
      </w:r>
      <w:proofErr w:type="spellEnd"/>
      <w:r>
        <w:rPr>
          <w:lang w:val="es-ES"/>
        </w:rPr>
        <w:t xml:space="preserve"> binario que solo mantendrá las zonas de más intensidad eliminando las que queden por debajo del umbral. Para determinar el umbral, se utiliza el método propuesto por Yen </w:t>
      </w:r>
      <w:r>
        <w:rPr>
          <w:lang w:val="es-ES"/>
        </w:rPr>
        <w:fldChar w:fldCharType="begin"/>
      </w:r>
      <w:r>
        <w:rPr>
          <w:lang w:val="es-ES"/>
        </w:rPr>
        <w:instrText xml:space="preserve"> ADDIN ZOTERO_ITEM CSL_CITATION {"citationID":"aymRSXxf","properties":{"formattedCitation":"[83]","plainCitation":"[83]","noteIndex":0},"citationItems":[{"id":957,"uris":["http://zotero.org/groups/2648216/items/Z2EXBN4J"],"uri":["http://zotero.org/groups/2648216/items/Z2EXBN4J"],"itemData":{"id":957,"type":"article-journal","abstract":"A new criterion for multilevel thresholding is proposed. The criterion is based on the consideration of two factors. The first one is the discrepancy between the thresholded and original images and the second one is the number of bits required to represent the thresholded image. Based on a new maximum correlation criterion for bilevel thresholding, the discrepancy is defined and then a cost function that takes both factors into account is proposed for multilevel thresholding. By minimizing the cost function, the classification number that the gray-levels should be classified and the threshold values can be determined automatically. In addition, the cost function is proven to possess a unique minimum under very mild conditions. Computational analyses indicate that the number of required mathematical operations in the implementation of our algorithm is much less than that of maximum entropy criterion. Finally, simulation results are included to demonstrate their effectiveness.&lt;&gt;","container-title":"IEEE Transactions on Image Processing","DOI":"10.1109/83.366472","ISSN":"1941-0042","issue":"3","note":"event: IEEE Transactions on Image Processing","page":"370-378","source":"IEEE Xplore","title":"A new criterion for automatic multilevel thresholding","volume":"4","author":[{"family":"Yen","given":"Jui-Cheng"},{"family":"Chang","given":"Fu-Juay"},{"family":"Chang","given":"Shyang"}],"issued":{"date-parts":[["1995",3]]}}}],"schema":"https://github.com/citation-style-language/schema/raw/master/csl-citation.json"} </w:instrText>
      </w:r>
      <w:r>
        <w:rPr>
          <w:lang w:val="es-ES"/>
        </w:rPr>
        <w:fldChar w:fldCharType="separate"/>
      </w:r>
      <w:r w:rsidRPr="007F7111">
        <w:rPr>
          <w:rFonts w:ascii="Calibri" w:hAnsi="Calibri" w:cs="Calibri"/>
          <w:lang w:val="es-ES"/>
        </w:rPr>
        <w:t>[83]</w:t>
      </w:r>
      <w:r>
        <w:rPr>
          <w:lang w:val="es-ES"/>
        </w:rPr>
        <w:fldChar w:fldCharType="end"/>
      </w:r>
      <w:r>
        <w:rPr>
          <w:lang w:val="es-ES"/>
        </w:rPr>
        <w:t>.</w:t>
      </w:r>
    </w:p>
    <w:p w14:paraId="15EFEBB0" w14:textId="4AE0C0CE" w:rsidR="005B6A8A" w:rsidRDefault="005B6A8A" w:rsidP="005B6A8A">
      <w:pPr>
        <w:rPr>
          <w:lang w:val="es-ES"/>
        </w:rPr>
      </w:pPr>
      <w:r>
        <w:rPr>
          <w:lang w:val="es-ES"/>
        </w:rPr>
        <w:t xml:space="preserve">El criterio se basa en la consideración de dos factores. La discrepancia entre la imagen </w:t>
      </w:r>
      <w:proofErr w:type="spellStart"/>
      <w:r>
        <w:rPr>
          <w:lang w:val="es-ES"/>
        </w:rPr>
        <w:t>umbralizada</w:t>
      </w:r>
      <w:proofErr w:type="spellEnd"/>
      <w:r>
        <w:rPr>
          <w:lang w:val="es-ES"/>
        </w:rPr>
        <w:t xml:space="preserve"> y la </w:t>
      </w:r>
      <w:proofErr w:type="gramStart"/>
      <w:r>
        <w:rPr>
          <w:lang w:val="es-ES"/>
        </w:rPr>
        <w:t>original</w:t>
      </w:r>
      <w:proofErr w:type="gramEnd"/>
      <w:r>
        <w:rPr>
          <w:lang w:val="es-ES"/>
        </w:rPr>
        <w:t xml:space="preserve"> por una parte, y el número de bits necesarios para representar la imagen </w:t>
      </w:r>
      <w:proofErr w:type="spellStart"/>
      <w:r>
        <w:rPr>
          <w:lang w:val="es-ES"/>
        </w:rPr>
        <w:t>umbralizada</w:t>
      </w:r>
      <w:proofErr w:type="spellEnd"/>
      <w:r>
        <w:rPr>
          <w:lang w:val="es-ES"/>
        </w:rPr>
        <w:t xml:space="preserve"> por otra parte. Se hace uso de una función de coste que tiene en cuenta ambos factores y que sirve para determinar automáticamente el umbral minimizando la misma </w:t>
      </w:r>
      <w:r>
        <w:rPr>
          <w:lang w:val="es-ES"/>
        </w:rPr>
        <w:fldChar w:fldCharType="begin"/>
      </w:r>
      <w:r>
        <w:rPr>
          <w:lang w:val="es-ES"/>
        </w:rPr>
        <w:instrText xml:space="preserve"> ADDIN ZOTERO_ITEM CSL_CITATION {"citationID":"uCtVrThq","properties":{"formattedCitation":"[83]","plainCitation":"[83]","noteIndex":0},"citationItems":[{"id":957,"uris":["http://zotero.org/groups/2648216/items/Z2EXBN4J"],"uri":["http://zotero.org/groups/2648216/items/Z2EXBN4J"],"itemData":{"id":957,"type":"article-journal","abstract":"A new criterion for multilevel thresholding is proposed. The criterion is based on the consideration of two factors. The first one is the discrepancy between the thresholded and original images and the second one is the number of bits required to represent the thresholded image. Based on a new maximum correlation criterion for bilevel thresholding, the discrepancy is defined and then a cost function that takes both factors into account is proposed for multilevel thresholding. By minimizing the cost function, the classification number that the gray-levels should be classified and the threshold values can be determined automatically. In addition, the cost function is proven to possess a unique minimum under very mild conditions. Computational analyses indicate that the number of required mathematical operations in the implementation of our algorithm is much less than that of maximum entropy criterion. Finally, simulation results are included to demonstrate their effectiveness.&lt;&gt;","container-title":"IEEE Transactions on Image Processing","DOI":"10.1109/83.366472","ISSN":"1941-0042","issue":"3","note":"event: IEEE Transactions on Image Processing","page":"370-378","source":"IEEE Xplore","title":"A new criterion for automatic multilevel thresholding","volume":"4","author":[{"family":"Yen","given":"Jui-Cheng"},{"family":"Chang","given":"Fu-Juay"},{"family":"Chang","given":"Shyang"}],"issued":{"date-parts":[["1995",3]]}}}],"schema":"https://github.com/citation-style-language/schema/raw/master/csl-citation.json"} </w:instrText>
      </w:r>
      <w:r>
        <w:rPr>
          <w:lang w:val="es-ES"/>
        </w:rPr>
        <w:fldChar w:fldCharType="separate"/>
      </w:r>
      <w:r w:rsidRPr="001D147E">
        <w:rPr>
          <w:rFonts w:ascii="Calibri" w:hAnsi="Calibri" w:cs="Calibri"/>
          <w:lang w:val="es-ES"/>
        </w:rPr>
        <w:t>[83]</w:t>
      </w:r>
      <w:r>
        <w:rPr>
          <w:lang w:val="es-ES"/>
        </w:rPr>
        <w:fldChar w:fldCharType="end"/>
      </w:r>
      <w:r>
        <w:rPr>
          <w:lang w:val="es-ES"/>
        </w:rPr>
        <w:t>. Así, se logra una máscara binaria con las posibles regiones candidatas a contener el tumor mediante</w:t>
      </w:r>
      <w:r w:rsidR="005C2643">
        <w:rPr>
          <w:lang w:val="es-ES"/>
        </w:rPr>
        <w:t xml:space="preserve"> </w:t>
      </w:r>
      <w:r w:rsidR="005C2643">
        <w:rPr>
          <w:lang w:val="es-ES"/>
        </w:rPr>
        <w:fldChar w:fldCharType="begin"/>
      </w:r>
      <w:r w:rsidR="005C2643">
        <w:rPr>
          <w:lang w:val="es-ES"/>
        </w:rPr>
        <w:instrText xml:space="preserve"> REF _Ref70611482 \h </w:instrText>
      </w:r>
      <w:r w:rsidR="005C2643">
        <w:rPr>
          <w:lang w:val="es-ES"/>
        </w:rPr>
      </w:r>
      <w:r w:rsidR="005C2643">
        <w:rPr>
          <w:lang w:val="es-ES"/>
        </w:rPr>
        <w:fldChar w:fldCharType="separate"/>
      </w:r>
      <w:r w:rsidR="00771A69">
        <w:rPr>
          <w:lang w:val="es-ES" w:eastAsia="es-ES"/>
        </w:rPr>
        <w:t>(</w:t>
      </w:r>
      <w:r w:rsidR="00771A69" w:rsidRPr="00771A69">
        <w:rPr>
          <w:noProof/>
          <w:lang w:val="es-ES"/>
        </w:rPr>
        <w:t>11</w:t>
      </w:r>
      <w:r w:rsidR="00771A69">
        <w:rPr>
          <w:lang w:val="es-ES" w:eastAsia="es-ES"/>
        </w:rPr>
        <w:t>)</w:t>
      </w:r>
      <w:r w:rsidR="005C2643">
        <w:rPr>
          <w:lang w:val="es-ES"/>
        </w:rPr>
        <w:fldChar w:fldCharType="end"/>
      </w:r>
      <w:r>
        <w:rPr>
          <w:lang w:val="es-ES"/>
        </w:rPr>
        <w:t>.</w:t>
      </w:r>
    </w:p>
    <w:tbl>
      <w:tblPr>
        <w:tblW w:w="5000" w:type="pct"/>
        <w:tblLook w:val="04A0" w:firstRow="1" w:lastRow="0" w:firstColumn="1" w:lastColumn="0" w:noHBand="0" w:noVBand="1"/>
      </w:tblPr>
      <w:tblGrid>
        <w:gridCol w:w="7332"/>
        <w:gridCol w:w="1172"/>
      </w:tblGrid>
      <w:tr w:rsidR="005B6A8A" w14:paraId="4C21B741" w14:textId="77777777" w:rsidTr="00AD1428">
        <w:trPr>
          <w:trHeight w:val="454"/>
        </w:trPr>
        <w:tc>
          <w:tcPr>
            <w:tcW w:w="4354" w:type="pct"/>
            <w:vAlign w:val="center"/>
          </w:tcPr>
          <w:p w14:paraId="30318004" w14:textId="77777777" w:rsidR="005B6A8A" w:rsidRPr="005A3E22" w:rsidRDefault="00C569D7" w:rsidP="00AD1428">
            <w:pPr>
              <w:pStyle w:val="ListParagraph"/>
              <w:ind w:left="1287" w:firstLine="0"/>
              <w:rPr>
                <w:rFonts w:eastAsiaTheme="minorEastAsia"/>
              </w:rPr>
            </w:pPr>
            <m:oMathPara>
              <m:oMath>
                <m:sSub>
                  <m:sSubPr>
                    <m:ctrlPr>
                      <w:rPr>
                        <w:rFonts w:ascii="Cambria Math" w:hAnsi="Cambria Math"/>
                        <w:i/>
                        <w:lang w:val="es-ES"/>
                      </w:rPr>
                    </m:ctrlPr>
                  </m:sSubPr>
                  <m:e>
                    <m:r>
                      <w:rPr>
                        <w:rFonts w:ascii="Cambria Math" w:hAnsi="Cambria Math"/>
                        <w:lang w:val="es-ES"/>
                      </w:rPr>
                      <m:t>M</m:t>
                    </m:r>
                  </m:e>
                  <m:sub>
                    <m:r>
                      <w:rPr>
                        <w:rFonts w:ascii="Cambria Math" w:hAnsi="Cambria Math"/>
                        <w:lang w:val="es-ES"/>
                      </w:rPr>
                      <m:t>i, j</m:t>
                    </m:r>
                  </m:sub>
                </m:sSub>
                <m:r>
                  <w:rPr>
                    <w:rFonts w:ascii="Cambria Math" w:hAnsi="Cambria Math"/>
                    <w:lang w:val="es-ES"/>
                  </w:rPr>
                  <m:t xml:space="preserve">= </m:t>
                </m:r>
                <m:r>
                  <w:rPr>
                    <w:rFonts w:ascii="Cambria Math" w:hAnsi="Cambria Math"/>
                  </w:rPr>
                  <m:t>f</m:t>
                </m:r>
                <m:d>
                  <m:dPr>
                    <m:ctrlPr>
                      <w:rPr>
                        <w:rFonts w:ascii="Cambria Math" w:hAnsi="Cambria Math"/>
                        <w:i/>
                        <w:lang w:val="es-ES"/>
                      </w:rPr>
                    </m:ctrlPr>
                  </m:dPr>
                  <m:e>
                    <m:r>
                      <w:rPr>
                        <w:rFonts w:ascii="Cambria Math" w:hAnsi="Cambria Math"/>
                      </w:rPr>
                      <m:t>x</m:t>
                    </m:r>
                  </m:e>
                </m:d>
                <m:r>
                  <w:rPr>
                    <w:rFonts w:ascii="Cambria Math" w:hAnsi="Cambria Math"/>
                  </w:rPr>
                  <m:t>=</m:t>
                </m:r>
                <m:d>
                  <m:dPr>
                    <m:begChr m:val="{"/>
                    <m:endChr m:val=""/>
                    <m:ctrlPr>
                      <w:rPr>
                        <w:rFonts w:ascii="Cambria Math" w:hAnsi="Cambria Math"/>
                        <w:i/>
                        <w:lang w:val="es-ES"/>
                      </w:rPr>
                    </m:ctrlPr>
                  </m:dPr>
                  <m:e>
                    <m:eqArr>
                      <m:eqArrPr>
                        <m:ctrlPr>
                          <w:rPr>
                            <w:rFonts w:ascii="Cambria Math" w:hAnsi="Cambria Math"/>
                            <w:i/>
                            <w:lang w:val="es-ES"/>
                          </w:rPr>
                        </m:ctrlPr>
                      </m:eqArrPr>
                      <m:e>
                        <m:r>
                          <w:rPr>
                            <w:rFonts w:ascii="Cambria Math" w:hAnsi="Cambria Math"/>
                          </w:rPr>
                          <m:t xml:space="preserve">0,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lt;threshold</m:t>
                        </m:r>
                      </m:e>
                      <m:e>
                        <m:r>
                          <w:rPr>
                            <w:rFonts w:ascii="Cambria Math" w:hAnsi="Cambria Math"/>
                          </w:rPr>
                          <m:t xml:space="preserve">1,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threshold</m:t>
                        </m:r>
                      </m:e>
                    </m:eqArr>
                  </m:e>
                </m:d>
              </m:oMath>
            </m:oMathPara>
          </w:p>
        </w:tc>
        <w:tc>
          <w:tcPr>
            <w:tcW w:w="646" w:type="pct"/>
            <w:vAlign w:val="center"/>
          </w:tcPr>
          <w:p w14:paraId="7608D6B4" w14:textId="4F301309" w:rsidR="005B6A8A" w:rsidRDefault="005B6A8A" w:rsidP="00AD1428">
            <w:pPr>
              <w:keepNext/>
              <w:jc w:val="right"/>
              <w:rPr>
                <w:lang w:val="es-ES" w:eastAsia="es-ES"/>
              </w:rPr>
            </w:pPr>
            <w:bookmarkStart w:id="134" w:name="_Ref70611482"/>
            <w:r>
              <w:rPr>
                <w:lang w:val="es-ES" w:eastAsia="es-ES"/>
              </w:rPr>
              <w:t>(</w:t>
            </w:r>
            <w:r>
              <w:fldChar w:fldCharType="begin"/>
            </w:r>
            <w:r>
              <w:instrText xml:space="preserve"> SEQ Ecuación \* ARABIC </w:instrText>
            </w:r>
            <w:r>
              <w:fldChar w:fldCharType="separate"/>
            </w:r>
            <w:r w:rsidR="00771A69">
              <w:rPr>
                <w:noProof/>
              </w:rPr>
              <w:t>11</w:t>
            </w:r>
            <w:r>
              <w:rPr>
                <w:noProof/>
              </w:rPr>
              <w:fldChar w:fldCharType="end"/>
            </w:r>
            <w:r>
              <w:rPr>
                <w:lang w:val="es-ES" w:eastAsia="es-ES"/>
              </w:rPr>
              <w:t>)</w:t>
            </w:r>
            <w:bookmarkEnd w:id="134"/>
          </w:p>
        </w:tc>
      </w:tr>
    </w:tbl>
    <w:p w14:paraId="44802496" w14:textId="77777777" w:rsidR="005B6A8A" w:rsidRPr="00B712DD" w:rsidRDefault="005B6A8A" w:rsidP="005B6A8A">
      <w:pPr>
        <w:pStyle w:val="Heading3"/>
        <w:rPr>
          <w:lang w:val="es-ES"/>
        </w:rPr>
      </w:pPr>
      <w:bookmarkStart w:id="135" w:name="_Toc73693277"/>
      <w:r w:rsidRPr="00B712DD">
        <w:rPr>
          <w:lang w:val="es-ES"/>
        </w:rPr>
        <w:t>Detección de la región con mayor intensidad media</w:t>
      </w:r>
      <w:bookmarkEnd w:id="135"/>
    </w:p>
    <w:p w14:paraId="03085E85" w14:textId="77777777" w:rsidR="005B6A8A" w:rsidRDefault="005B6A8A" w:rsidP="005B6A8A">
      <w:pPr>
        <w:rPr>
          <w:lang w:val="es-ES"/>
        </w:rPr>
      </w:pPr>
      <w:r>
        <w:rPr>
          <w:lang w:val="es-ES"/>
        </w:rPr>
        <w:t>Antes de empezar la selección de una región, se aplica una combinación de distintas operaciones morfológicas como la dilatación y la erosión para preparar la máscara binaria.</w:t>
      </w:r>
    </w:p>
    <w:p w14:paraId="731EC77D" w14:textId="77777777" w:rsidR="005B6A8A" w:rsidRDefault="005B6A8A" w:rsidP="005B6A8A">
      <w:pPr>
        <w:rPr>
          <w:lang w:val="es-ES"/>
        </w:rPr>
      </w:pPr>
      <w:r>
        <w:rPr>
          <w:lang w:val="es-ES"/>
        </w:rPr>
        <w:t>Debido a que la máscara creada puede estar compuesta por varias regiones y el objetivo es aislar solamente el tumor, se ha desarrollado un algoritmo para detectar la región con mayor intensidad media entre todas ellas. Además, también se ha establecido un área mínima que debe superar la región en cuestión para evitar que la zona detectada sea simplemente un punto aislado sin mayor importancia. Adicionalmente, puede que el tumor se encuentre localizado en dos componentes colindantes, pero sin conexión entre ellos por diversas razones y errores introducidos en los pasos previos. Por ello, también se seleccionan las regiones que se encuentren dentro de un rango de distancia desde el componente principal seleccionado y su intensidad media sea mayor que el 80% de este componente principal.</w:t>
      </w:r>
    </w:p>
    <w:p w14:paraId="7ED808EF" w14:textId="77777777" w:rsidR="005B6A8A" w:rsidRDefault="005B6A8A" w:rsidP="005B6A8A">
      <w:pPr>
        <w:pStyle w:val="Heading3"/>
      </w:pPr>
      <w:bookmarkStart w:id="136" w:name="_Toc73693278"/>
      <w:proofErr w:type="spellStart"/>
      <w:r>
        <w:t>Operaciones</w:t>
      </w:r>
      <w:proofErr w:type="spellEnd"/>
      <w:r>
        <w:t xml:space="preserve"> </w:t>
      </w:r>
      <w:proofErr w:type="spellStart"/>
      <w:r>
        <w:t>morfológicas</w:t>
      </w:r>
      <w:bookmarkEnd w:id="136"/>
      <w:proofErr w:type="spellEnd"/>
    </w:p>
    <w:p w14:paraId="64184D08" w14:textId="77777777" w:rsidR="00AE1504" w:rsidRDefault="005B6A8A" w:rsidP="005B6A8A">
      <w:pPr>
        <w:rPr>
          <w:lang w:val="es-ES"/>
        </w:rPr>
      </w:pPr>
      <w:r w:rsidRPr="00E57086">
        <w:rPr>
          <w:lang w:val="es-ES"/>
        </w:rPr>
        <w:t>Finalmente, se realizan ciertas o</w:t>
      </w:r>
      <w:r>
        <w:rPr>
          <w:lang w:val="es-ES"/>
        </w:rPr>
        <w:t>peraciones morfológicas como la dilatación, el llenado de agujeros, el cerrado o la erosión con el fin de cerrar posibles agujeros en la zona tumoral detectada y mejorar su definición. Esta máscara final obtenida se puede multiplicar con la imagen original para aislar el tumor de esta.</w:t>
      </w:r>
    </w:p>
    <w:p w14:paraId="40DBB9C7" w14:textId="01197BF7" w:rsidR="005B6A8A" w:rsidRDefault="00AE1504" w:rsidP="005B6A8A">
      <w:pPr>
        <w:rPr>
          <w:lang w:val="es-ES"/>
        </w:rPr>
      </w:pPr>
      <w:r>
        <w:rPr>
          <w:lang w:val="es-ES"/>
        </w:rPr>
        <w:t xml:space="preserve">El resultado obtenido en este </w:t>
      </w:r>
      <w:r w:rsidR="006F19C9">
        <w:rPr>
          <w:lang w:val="es-ES"/>
        </w:rPr>
        <w:t>punto,</w:t>
      </w:r>
      <w:r>
        <w:rPr>
          <w:lang w:val="es-ES"/>
        </w:rPr>
        <w:t xml:space="preserve"> así como la evolución de la imagen en los pasos anteriores se muestra en la </w:t>
      </w:r>
      <w:r w:rsidR="006F19C9">
        <w:rPr>
          <w:lang w:val="es-ES"/>
        </w:rPr>
        <w:fldChar w:fldCharType="begin"/>
      </w:r>
      <w:r w:rsidR="006F19C9">
        <w:rPr>
          <w:lang w:val="es-ES"/>
        </w:rPr>
        <w:instrText xml:space="preserve"> REF _Ref73390669 \h </w:instrText>
      </w:r>
      <w:r w:rsidR="006F19C9">
        <w:rPr>
          <w:lang w:val="es-ES"/>
        </w:rPr>
      </w:r>
      <w:r w:rsidR="006F19C9">
        <w:rPr>
          <w:lang w:val="es-ES"/>
        </w:rPr>
        <w:fldChar w:fldCharType="separate"/>
      </w:r>
      <w:r w:rsidR="00771A69" w:rsidRPr="00771A69">
        <w:rPr>
          <w:lang w:val="es-ES"/>
        </w:rPr>
        <w:t xml:space="preserve">Figura </w:t>
      </w:r>
      <w:r w:rsidR="00771A69" w:rsidRPr="00771A69">
        <w:rPr>
          <w:noProof/>
          <w:lang w:val="es-ES"/>
        </w:rPr>
        <w:t>29</w:t>
      </w:r>
      <w:r w:rsidR="006F19C9">
        <w:rPr>
          <w:lang w:val="es-ES"/>
        </w:rPr>
        <w:fldChar w:fldCharType="end"/>
      </w:r>
      <w:r>
        <w:rPr>
          <w:lang w:val="es-ES"/>
        </w:rPr>
        <w:t>.</w:t>
      </w:r>
    </w:p>
    <w:p w14:paraId="0041F7C0" w14:textId="77777777" w:rsidR="00AA2255" w:rsidRDefault="00AA2255" w:rsidP="00AA2255">
      <w:pPr>
        <w:keepNext/>
        <w:ind w:firstLine="0"/>
        <w:jc w:val="center"/>
      </w:pPr>
      <w:r>
        <w:rPr>
          <w:noProof/>
        </w:rPr>
        <w:lastRenderedPageBreak/>
        <w:drawing>
          <wp:inline distT="0" distB="0" distL="0" distR="0" wp14:anchorId="54576B59" wp14:editId="476BD1C5">
            <wp:extent cx="5097780" cy="2729927"/>
            <wp:effectExtent l="0" t="0" r="762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114413" cy="2738834"/>
                    </a:xfrm>
                    <a:prstGeom prst="rect">
                      <a:avLst/>
                    </a:prstGeom>
                  </pic:spPr>
                </pic:pic>
              </a:graphicData>
            </a:graphic>
          </wp:inline>
        </w:drawing>
      </w:r>
    </w:p>
    <w:p w14:paraId="4872D1FF" w14:textId="1076F14E" w:rsidR="005B6A8A" w:rsidRDefault="00AA2255" w:rsidP="00AA2255">
      <w:pPr>
        <w:pStyle w:val="Caption"/>
        <w:ind w:firstLine="0"/>
        <w:jc w:val="center"/>
        <w:rPr>
          <w:lang w:val="es-ES"/>
        </w:rPr>
      </w:pPr>
      <w:bookmarkStart w:id="137" w:name="_Ref73390669"/>
      <w:bookmarkStart w:id="138" w:name="_Toc73693322"/>
      <w:proofErr w:type="spellStart"/>
      <w:r>
        <w:t>Figura</w:t>
      </w:r>
      <w:proofErr w:type="spellEnd"/>
      <w:r>
        <w:t xml:space="preserve"> </w:t>
      </w:r>
      <w:r>
        <w:fldChar w:fldCharType="begin"/>
      </w:r>
      <w:r>
        <w:instrText xml:space="preserve"> SEQ Figura \* ARABIC </w:instrText>
      </w:r>
      <w:r>
        <w:fldChar w:fldCharType="separate"/>
      </w:r>
      <w:r w:rsidR="00771A69">
        <w:rPr>
          <w:noProof/>
        </w:rPr>
        <w:t>29</w:t>
      </w:r>
      <w:r>
        <w:fldChar w:fldCharType="end"/>
      </w:r>
      <w:bookmarkEnd w:id="137"/>
      <w:r>
        <w:t xml:space="preserve">: </w:t>
      </w:r>
      <w:proofErr w:type="spellStart"/>
      <w:r>
        <w:t>Proceso</w:t>
      </w:r>
      <w:proofErr w:type="spellEnd"/>
      <w:r>
        <w:t xml:space="preserve"> de </w:t>
      </w:r>
      <w:proofErr w:type="spellStart"/>
      <w:r>
        <w:t>segmentación</w:t>
      </w:r>
      <w:proofErr w:type="spellEnd"/>
      <w:r>
        <w:t>.</w:t>
      </w:r>
      <w:bookmarkEnd w:id="138"/>
    </w:p>
    <w:p w14:paraId="77EF0125" w14:textId="77777777" w:rsidR="005B6A8A" w:rsidRDefault="005B6A8A" w:rsidP="005B6A8A">
      <w:pPr>
        <w:pStyle w:val="Heading3"/>
        <w:rPr>
          <w:lang w:val="es-ES"/>
        </w:rPr>
      </w:pPr>
      <w:bookmarkStart w:id="139" w:name="_Toc73693279"/>
      <w:r>
        <w:rPr>
          <w:lang w:val="es-ES"/>
        </w:rPr>
        <w:t>Validación de la segmentación</w:t>
      </w:r>
      <w:bookmarkEnd w:id="139"/>
    </w:p>
    <w:p w14:paraId="270BDCA8" w14:textId="77777777" w:rsidR="005B6A8A" w:rsidRPr="003D2C9C" w:rsidRDefault="005B6A8A" w:rsidP="005B6A8A">
      <w:pPr>
        <w:rPr>
          <w:lang w:val="es-ES"/>
        </w:rPr>
      </w:pPr>
      <w:r>
        <w:rPr>
          <w:lang w:val="es-ES"/>
        </w:rPr>
        <w:t>Un tumor puede estar localizado en una o varias imágenes de un mismo escáner, pero no en todas a la vez El algoritmo desarrollado no sabe de antemano en que imágenes se presenta una anomalía y en cuales no y puede haber segmentado una región de tejido normal del cerebro en ciertos casos. Por ello, tras haber extraído una máscara en cada una de las imágenes que componen un escáner, hace falta seleccionar las que realmente contienen información de interés.</w:t>
      </w:r>
    </w:p>
    <w:p w14:paraId="0D1CE862" w14:textId="77777777" w:rsidR="005B6A8A" w:rsidRDefault="005B6A8A" w:rsidP="005B6A8A">
      <w:pPr>
        <w:rPr>
          <w:lang w:val="es-ES"/>
        </w:rPr>
      </w:pPr>
      <w:r>
        <w:rPr>
          <w:lang w:val="es-ES"/>
        </w:rPr>
        <w:t>Con este fin se ha desarrollado un algoritmo formado por dos partes: un primer filtrado que tienen que pasar todas las máscaras y una segunda parte donde se analiza la continuidad de estas.</w:t>
      </w:r>
    </w:p>
    <w:p w14:paraId="290BB8CA" w14:textId="77777777" w:rsidR="005B6A8A" w:rsidRDefault="005B6A8A" w:rsidP="007C1BAE">
      <w:pPr>
        <w:pStyle w:val="Heading4"/>
        <w:numPr>
          <w:ilvl w:val="0"/>
          <w:numId w:val="38"/>
        </w:numPr>
      </w:pPr>
      <w:r>
        <w:t>Filtrado de máscaras</w:t>
      </w:r>
    </w:p>
    <w:p w14:paraId="41BCF845" w14:textId="77777777" w:rsidR="005B6A8A" w:rsidRDefault="005B6A8A" w:rsidP="005B6A8A">
      <w:pPr>
        <w:rPr>
          <w:lang w:val="es-ES" w:eastAsia="es-ES"/>
        </w:rPr>
      </w:pPr>
      <w:r>
        <w:rPr>
          <w:lang w:val="es-ES" w:eastAsia="es-ES"/>
        </w:rPr>
        <w:t>Se analizan distintas medidas para cada componente conectado dentro de una máscara. Cada componente debe cumplir las siguientes condiciones para ser considerado válido y pasar al siguiente paso:</w:t>
      </w:r>
    </w:p>
    <w:p w14:paraId="098D5592" w14:textId="1C619864" w:rsidR="005B6A8A" w:rsidRDefault="005B6A8A" w:rsidP="00ED562F">
      <w:pPr>
        <w:pStyle w:val="ListParagraph"/>
        <w:numPr>
          <w:ilvl w:val="0"/>
          <w:numId w:val="37"/>
        </w:numPr>
        <w:ind w:left="709"/>
        <w:rPr>
          <w:lang w:val="es-ES" w:eastAsia="es-ES"/>
        </w:rPr>
      </w:pPr>
      <w:r w:rsidRPr="00CF5130">
        <w:rPr>
          <w:u w:val="single"/>
          <w:lang w:val="es-ES" w:eastAsia="es-ES"/>
        </w:rPr>
        <w:t>Compactibilidad:</w:t>
      </w:r>
      <w:r>
        <w:rPr>
          <w:lang w:val="es-ES" w:eastAsia="es-ES"/>
        </w:rPr>
        <w:t xml:space="preserve"> Relaciona el perímetro con el área mediante </w:t>
      </w:r>
      <w:r>
        <w:rPr>
          <w:lang w:val="es-ES" w:eastAsia="es-ES"/>
        </w:rPr>
        <w:fldChar w:fldCharType="begin"/>
      </w:r>
      <w:r>
        <w:rPr>
          <w:lang w:val="es-ES" w:eastAsia="es-ES"/>
        </w:rPr>
        <w:instrText xml:space="preserve"> REF _Ref58835905 \h </w:instrText>
      </w:r>
      <w:r>
        <w:rPr>
          <w:lang w:val="es-ES" w:eastAsia="es-ES"/>
        </w:rPr>
      </w:r>
      <w:r>
        <w:rPr>
          <w:lang w:val="es-ES" w:eastAsia="es-ES"/>
        </w:rPr>
        <w:fldChar w:fldCharType="separate"/>
      </w:r>
      <w:r w:rsidR="00771A69" w:rsidRPr="00A422C2">
        <w:rPr>
          <w:lang w:val="es-ES" w:eastAsia="es-ES"/>
        </w:rPr>
        <w:t>(</w:t>
      </w:r>
      <w:r w:rsidR="00771A69">
        <w:rPr>
          <w:noProof/>
          <w:lang w:val="es-ES"/>
        </w:rPr>
        <w:t>5</w:t>
      </w:r>
      <w:r w:rsidR="00771A69" w:rsidRPr="00A422C2">
        <w:rPr>
          <w:lang w:val="es-ES" w:eastAsia="es-ES"/>
        </w:rPr>
        <w:t>)</w:t>
      </w:r>
      <w:r>
        <w:rPr>
          <w:lang w:val="es-ES" w:eastAsia="es-ES"/>
        </w:rPr>
        <w:fldChar w:fldCharType="end"/>
      </w:r>
      <w:r>
        <w:rPr>
          <w:lang w:val="es-ES" w:eastAsia="es-ES"/>
        </w:rPr>
        <w:t>. El círculo tiene el contorno más simple dando un 0 como resultado mientras que un 1 representa el contorno más complejo.</w:t>
      </w:r>
    </w:p>
    <w:tbl>
      <w:tblPr>
        <w:tblW w:w="5000" w:type="pct"/>
        <w:tblLook w:val="04A0" w:firstRow="1" w:lastRow="0" w:firstColumn="1" w:lastColumn="0" w:noHBand="0" w:noVBand="1"/>
      </w:tblPr>
      <w:tblGrid>
        <w:gridCol w:w="6744"/>
        <w:gridCol w:w="1760"/>
      </w:tblGrid>
      <w:tr w:rsidR="005B6A8A" w14:paraId="0B7DDA67" w14:textId="77777777" w:rsidTr="00AD1428">
        <w:trPr>
          <w:trHeight w:val="454"/>
        </w:trPr>
        <w:tc>
          <w:tcPr>
            <w:tcW w:w="4354" w:type="pct"/>
            <w:vAlign w:val="center"/>
          </w:tcPr>
          <w:p w14:paraId="0E18881A" w14:textId="77777777" w:rsidR="005B6A8A" w:rsidRPr="005A3E22" w:rsidRDefault="005B6A8A" w:rsidP="00ED562F">
            <w:pPr>
              <w:pStyle w:val="ListParagraph"/>
              <w:ind w:left="709" w:firstLine="0"/>
              <w:rPr>
                <w:rFonts w:eastAsiaTheme="minorEastAsia"/>
              </w:rPr>
            </w:pPr>
            <m:oMathPara>
              <m:oMath>
                <m:r>
                  <w:rPr>
                    <w:rFonts w:ascii="Cambria Math" w:hAnsi="Cambria Math"/>
                    <w:lang w:val="es-ES"/>
                  </w:rPr>
                  <m:t>cf=1-</m:t>
                </m:r>
                <m:f>
                  <m:fPr>
                    <m:ctrlPr>
                      <w:rPr>
                        <w:rFonts w:ascii="Cambria Math" w:hAnsi="Cambria Math"/>
                        <w:i/>
                        <w:lang w:val="es-ES"/>
                      </w:rPr>
                    </m:ctrlPr>
                  </m:fPr>
                  <m:num>
                    <m:r>
                      <w:rPr>
                        <w:rFonts w:ascii="Cambria Math" w:hAnsi="Cambria Math"/>
                        <w:lang w:val="es-ES"/>
                      </w:rPr>
                      <m:t>4πA</m:t>
                    </m:r>
                  </m:num>
                  <m:den>
                    <m:sSup>
                      <m:sSupPr>
                        <m:ctrlPr>
                          <w:rPr>
                            <w:rFonts w:ascii="Cambria Math" w:hAnsi="Cambria Math"/>
                            <w:i/>
                            <w:lang w:val="es-ES"/>
                          </w:rPr>
                        </m:ctrlPr>
                      </m:sSupPr>
                      <m:e>
                        <m:r>
                          <w:rPr>
                            <w:rFonts w:ascii="Cambria Math" w:hAnsi="Cambria Math"/>
                            <w:lang w:val="es-ES"/>
                          </w:rPr>
                          <m:t>P</m:t>
                        </m:r>
                      </m:e>
                      <m:sup>
                        <m:r>
                          <w:rPr>
                            <w:rFonts w:ascii="Cambria Math" w:hAnsi="Cambria Math"/>
                            <w:lang w:val="es-ES"/>
                          </w:rPr>
                          <m:t>2</m:t>
                        </m:r>
                      </m:sup>
                    </m:sSup>
                  </m:den>
                </m:f>
              </m:oMath>
            </m:oMathPara>
          </w:p>
        </w:tc>
        <w:tc>
          <w:tcPr>
            <w:tcW w:w="646" w:type="pct"/>
            <w:vAlign w:val="center"/>
          </w:tcPr>
          <w:p w14:paraId="5E29FA8D" w14:textId="77777777" w:rsidR="005B6A8A" w:rsidRDefault="005B6A8A" w:rsidP="00ED562F">
            <w:pPr>
              <w:keepNext/>
              <w:ind w:left="709"/>
              <w:jc w:val="right"/>
              <w:rPr>
                <w:lang w:val="es-ES" w:eastAsia="es-ES"/>
              </w:rPr>
            </w:pPr>
            <w:r>
              <w:rPr>
                <w:lang w:val="es-ES" w:eastAsia="es-ES"/>
              </w:rPr>
              <w:t>(</w:t>
            </w:r>
            <w:r>
              <w:t>2</w:t>
            </w:r>
            <w:r>
              <w:rPr>
                <w:lang w:val="es-ES" w:eastAsia="es-ES"/>
              </w:rPr>
              <w:t>)</w:t>
            </w:r>
          </w:p>
        </w:tc>
      </w:tr>
    </w:tbl>
    <w:p w14:paraId="76305976" w14:textId="77777777" w:rsidR="005B6A8A" w:rsidRDefault="005B6A8A" w:rsidP="00ED562F">
      <w:pPr>
        <w:pStyle w:val="ListParagraph"/>
        <w:ind w:left="709" w:firstLine="0"/>
        <w:rPr>
          <w:lang w:val="es-ES" w:eastAsia="es-ES"/>
        </w:rPr>
      </w:pPr>
      <w:r>
        <w:rPr>
          <w:lang w:val="es-ES" w:eastAsia="es-ES"/>
        </w:rPr>
        <w:t>Donde A es el área de la región y P es el perímetro. En caso de que el resultado sea mayor de 0.65, se elimina el componente de la máscara.</w:t>
      </w:r>
    </w:p>
    <w:p w14:paraId="37E4FEFA" w14:textId="77777777" w:rsidR="005B6A8A" w:rsidRDefault="005B6A8A" w:rsidP="00ED562F">
      <w:pPr>
        <w:pStyle w:val="ListParagraph"/>
        <w:numPr>
          <w:ilvl w:val="0"/>
          <w:numId w:val="37"/>
        </w:numPr>
        <w:ind w:left="709"/>
        <w:rPr>
          <w:lang w:val="es-ES" w:eastAsia="es-ES"/>
        </w:rPr>
      </w:pPr>
      <w:r>
        <w:rPr>
          <w:u w:val="single"/>
          <w:lang w:val="es-ES" w:eastAsia="es-ES"/>
        </w:rPr>
        <w:t>Excentricidad</w:t>
      </w:r>
      <w:r w:rsidRPr="00CF5130">
        <w:rPr>
          <w:u w:val="single"/>
          <w:lang w:val="es-ES" w:eastAsia="es-ES"/>
        </w:rPr>
        <w:t>:</w:t>
      </w:r>
      <w:r>
        <w:rPr>
          <w:lang w:val="es-ES" w:eastAsia="es-ES"/>
        </w:rPr>
        <w:t xml:space="preserve"> </w:t>
      </w:r>
      <w:r w:rsidRPr="00CF5130">
        <w:rPr>
          <w:lang w:val="es-ES" w:eastAsia="es-ES"/>
        </w:rPr>
        <w:t xml:space="preserve">Excentricidad de la elipse que tiene los mismos segundos momentos que la región. La excentricidad es la relación de la distancia focal (distancia entre puntos focales) sobre la longitud del eje mayor. El valor está en </w:t>
      </w:r>
      <w:r w:rsidRPr="00CF5130">
        <w:rPr>
          <w:lang w:val="es-ES" w:eastAsia="es-ES"/>
        </w:rPr>
        <w:lastRenderedPageBreak/>
        <w:t>el intervalo [0, 1). Cuando es 0, la elipse se convierte en un círculo</w:t>
      </w:r>
      <w:r>
        <w:rPr>
          <w:lang w:val="es-ES" w:eastAsia="es-ES"/>
        </w:rPr>
        <w:t xml:space="preserve">. </w:t>
      </w:r>
      <w:bookmarkStart w:id="140" w:name="_Hlk72666839"/>
      <w:r>
        <w:rPr>
          <w:lang w:val="es-ES" w:eastAsia="es-ES"/>
        </w:rPr>
        <w:t>En caso de que el resultado sea mayor de 0.9, se elimina el componente de la máscara.</w:t>
      </w:r>
      <w:bookmarkEnd w:id="140"/>
    </w:p>
    <w:p w14:paraId="67168114" w14:textId="0E284E0F" w:rsidR="005B6A8A" w:rsidRDefault="005B6A8A" w:rsidP="00ED562F">
      <w:pPr>
        <w:pStyle w:val="ListParagraph"/>
        <w:numPr>
          <w:ilvl w:val="0"/>
          <w:numId w:val="37"/>
        </w:numPr>
        <w:ind w:left="709"/>
        <w:rPr>
          <w:lang w:val="es-ES" w:eastAsia="es-ES"/>
        </w:rPr>
      </w:pPr>
      <w:r>
        <w:rPr>
          <w:u w:val="single"/>
          <w:lang w:val="es-ES" w:eastAsia="es-ES"/>
        </w:rPr>
        <w:t>Área</w:t>
      </w:r>
      <w:r w:rsidRPr="00CF5130">
        <w:rPr>
          <w:u w:val="single"/>
          <w:lang w:val="es-ES" w:eastAsia="es-ES"/>
        </w:rPr>
        <w:t>:</w:t>
      </w:r>
      <w:r w:rsidRPr="001A0965">
        <w:rPr>
          <w:lang w:val="es-ES" w:eastAsia="es-ES"/>
        </w:rPr>
        <w:t xml:space="preserve"> </w:t>
      </w:r>
      <w:r>
        <w:rPr>
          <w:lang w:val="es-ES" w:eastAsia="es-ES"/>
        </w:rPr>
        <w:t>En caso de que el área del componente sea mayor que el 40% del área de la máscara obtenida en</w:t>
      </w:r>
      <w:r w:rsidR="002804A4">
        <w:rPr>
          <w:lang w:val="es-ES" w:eastAsia="es-ES"/>
        </w:rPr>
        <w:t xml:space="preserve"> </w:t>
      </w:r>
      <w:r w:rsidR="002804A4">
        <w:rPr>
          <w:lang w:val="es-ES" w:eastAsia="es-ES"/>
        </w:rPr>
        <w:fldChar w:fldCharType="begin"/>
      </w:r>
      <w:r w:rsidR="002804A4">
        <w:rPr>
          <w:lang w:val="es-ES" w:eastAsia="es-ES"/>
        </w:rPr>
        <w:instrText xml:space="preserve"> REF _Ref73514214 \r \h </w:instrText>
      </w:r>
      <w:r w:rsidR="002804A4">
        <w:rPr>
          <w:lang w:val="es-ES" w:eastAsia="es-ES"/>
        </w:rPr>
      </w:r>
      <w:r w:rsidR="002804A4">
        <w:rPr>
          <w:lang w:val="es-ES" w:eastAsia="es-ES"/>
        </w:rPr>
        <w:fldChar w:fldCharType="separate"/>
      </w:r>
      <w:r w:rsidR="00771A69">
        <w:rPr>
          <w:lang w:val="es-ES" w:eastAsia="es-ES"/>
        </w:rPr>
        <w:t>4.1.2</w:t>
      </w:r>
      <w:r w:rsidR="002804A4">
        <w:rPr>
          <w:lang w:val="es-ES" w:eastAsia="es-ES"/>
        </w:rPr>
        <w:fldChar w:fldCharType="end"/>
      </w:r>
      <w:r w:rsidR="002804A4">
        <w:rPr>
          <w:lang w:val="es-ES" w:eastAsia="es-ES"/>
        </w:rPr>
        <w:t xml:space="preserve"> </w:t>
      </w:r>
      <w:r w:rsidR="002804A4">
        <w:rPr>
          <w:lang w:val="es-ES" w:eastAsia="es-ES"/>
        </w:rPr>
        <w:fldChar w:fldCharType="begin"/>
      </w:r>
      <w:r w:rsidR="002804A4">
        <w:rPr>
          <w:lang w:val="es-ES" w:eastAsia="es-ES"/>
        </w:rPr>
        <w:instrText xml:space="preserve"> REF _Ref73514216 \h </w:instrText>
      </w:r>
      <w:r w:rsidR="002804A4">
        <w:rPr>
          <w:lang w:val="es-ES" w:eastAsia="es-ES"/>
        </w:rPr>
      </w:r>
      <w:r w:rsidR="002804A4">
        <w:rPr>
          <w:lang w:val="es-ES" w:eastAsia="es-ES"/>
        </w:rPr>
        <w:fldChar w:fldCharType="separate"/>
      </w:r>
      <w:r w:rsidR="00771A69">
        <w:rPr>
          <w:lang w:val="es-ES"/>
        </w:rPr>
        <w:t>Eliminación del cráneo</w:t>
      </w:r>
      <w:r w:rsidR="002804A4">
        <w:rPr>
          <w:lang w:val="es-ES" w:eastAsia="es-ES"/>
        </w:rPr>
        <w:fldChar w:fldCharType="end"/>
      </w:r>
      <w:r>
        <w:rPr>
          <w:lang w:val="es-ES" w:eastAsia="es-ES"/>
        </w:rPr>
        <w:t>, se elimina el componente de la máscara.</w:t>
      </w:r>
    </w:p>
    <w:p w14:paraId="6562C84F" w14:textId="77777777" w:rsidR="005B6A8A" w:rsidRPr="000F3901" w:rsidRDefault="005B6A8A" w:rsidP="005B6A8A">
      <w:pPr>
        <w:rPr>
          <w:lang w:val="es-ES" w:eastAsia="es-ES"/>
        </w:rPr>
      </w:pPr>
      <w:r>
        <w:rPr>
          <w:lang w:val="es-ES" w:eastAsia="es-ES"/>
        </w:rPr>
        <w:t>Tras este paso, los componentes indeseados han sido borrados de las máscaras y se puede analizar la continuidad entre ellas.</w:t>
      </w:r>
    </w:p>
    <w:p w14:paraId="19AB7C0F" w14:textId="77777777" w:rsidR="005B6A8A" w:rsidRDefault="005B6A8A" w:rsidP="007C1BAE">
      <w:pPr>
        <w:pStyle w:val="Heading4"/>
      </w:pPr>
      <w:r>
        <w:t>Continuidad entre máscaras</w:t>
      </w:r>
    </w:p>
    <w:p w14:paraId="62C2FA81" w14:textId="77777777" w:rsidR="005B6A8A" w:rsidRDefault="005B6A8A" w:rsidP="005B6A8A">
      <w:pPr>
        <w:rPr>
          <w:lang w:val="es-ES"/>
        </w:rPr>
      </w:pPr>
      <w:r>
        <w:rPr>
          <w:lang w:val="es-ES"/>
        </w:rPr>
        <w:t>Es importante analizar la continuidad entre máscaras para asegurarse de que las regiones segmentadas tienen sentido ya que un mismo tumor debe localizarse en la misma zona a lo largo de las imágenes de un escáner. Para ello, se calcula la coincidencia de dos máscaras contiguas a lo largo de todas las máscaras.</w:t>
      </w:r>
    </w:p>
    <w:p w14:paraId="6D110366" w14:textId="77777777" w:rsidR="005B6A8A" w:rsidRDefault="005B6A8A" w:rsidP="005B6A8A">
      <w:pPr>
        <w:rPr>
          <w:lang w:val="es-ES"/>
        </w:rPr>
      </w:pPr>
      <w:r>
        <w:rPr>
          <w:lang w:val="es-ES"/>
        </w:rPr>
        <w:t>Cuando no se encuentre ninguna coincidencia entre máscaras, se ha decidido marcar la máscara con mayor área entre todas como el tumor segmentado, eliminando las demás.</w:t>
      </w:r>
    </w:p>
    <w:p w14:paraId="40BC4668" w14:textId="77777777" w:rsidR="005B6A8A" w:rsidRDefault="005B6A8A" w:rsidP="005B6A8A">
      <w:pPr>
        <w:rPr>
          <w:lang w:val="es-ES"/>
        </w:rPr>
      </w:pPr>
      <w:r>
        <w:rPr>
          <w:lang w:val="es-ES"/>
        </w:rPr>
        <w:t>Si hay por lo menos dos máscaras conectadas, se seleccionan las máscaras desde la primera conectada hasta la última que no tenga conexión con la siguiente. En caso de que haya más de dos grupos de máscaras conectadas, se selecciona el grupo que conecte más máscaras en su totalidad o el grupo que sume más área conectada entre todas sus máscaras.</w:t>
      </w:r>
    </w:p>
    <w:p w14:paraId="11E5E26B" w14:textId="77777777" w:rsidR="005B6A8A" w:rsidRDefault="005B6A8A" w:rsidP="005B6A8A">
      <w:pPr>
        <w:rPr>
          <w:lang w:val="es-ES"/>
        </w:rPr>
      </w:pPr>
      <w:r>
        <w:rPr>
          <w:lang w:val="es-ES"/>
        </w:rPr>
        <w:t>Por último, debido a posibles errores introducidos en pasos anteriores, se concede una máscara de margen en la primera y última seleccionadas. Es decir, si la primera máscara no coincide con su anterior pero sí con la máscara que se sitúa dos posiciones antes, se considera la conexión como válida. Lo mismo se aplica para la última.</w:t>
      </w:r>
    </w:p>
    <w:p w14:paraId="3B2BE628" w14:textId="0F92C190" w:rsidR="005B6A8A" w:rsidRDefault="005B6A8A" w:rsidP="005B6A8A">
      <w:pPr>
        <w:rPr>
          <w:lang w:val="es-ES"/>
        </w:rPr>
      </w:pPr>
      <w:r>
        <w:rPr>
          <w:lang w:val="es-ES"/>
        </w:rPr>
        <w:t xml:space="preserve">Este proceso de continuidad se expresa mejor gráficamente en la </w:t>
      </w:r>
      <w:r>
        <w:rPr>
          <w:lang w:val="es-ES"/>
        </w:rPr>
        <w:fldChar w:fldCharType="begin"/>
      </w:r>
      <w:r>
        <w:rPr>
          <w:lang w:val="es-ES"/>
        </w:rPr>
        <w:instrText xml:space="preserve"> REF _Ref72706195 \h </w:instrText>
      </w:r>
      <w:r>
        <w:rPr>
          <w:lang w:val="es-ES"/>
        </w:rPr>
      </w:r>
      <w:r>
        <w:rPr>
          <w:lang w:val="es-ES"/>
        </w:rPr>
        <w:fldChar w:fldCharType="separate"/>
      </w:r>
      <w:r w:rsidR="00771A69" w:rsidRPr="00B712DD">
        <w:rPr>
          <w:lang w:val="es-ES"/>
        </w:rPr>
        <w:t xml:space="preserve">Figura </w:t>
      </w:r>
      <w:r w:rsidR="00771A69">
        <w:rPr>
          <w:noProof/>
          <w:lang w:val="es-ES"/>
        </w:rPr>
        <w:t>30</w:t>
      </w:r>
      <w:r>
        <w:rPr>
          <w:lang w:val="es-ES"/>
        </w:rPr>
        <w:fldChar w:fldCharType="end"/>
      </w:r>
      <w:r>
        <w:rPr>
          <w:lang w:val="es-ES"/>
        </w:rPr>
        <w:t>. Se puede ver que las imágenes 3, 4 y 5 son las que más componentes consecutivos conectan y, aunque la imagen 2 no está conectada, el hecho de analizar también la que se encuentra dos posiciones antes hace que las imágenes 0 y 1 sean seleccionadas como válidas.</w:t>
      </w:r>
    </w:p>
    <w:p w14:paraId="1E296AB8" w14:textId="77777777" w:rsidR="005B6A8A" w:rsidRDefault="005B6A8A" w:rsidP="005B6A8A">
      <w:pPr>
        <w:keepNext/>
        <w:ind w:firstLine="0"/>
        <w:jc w:val="center"/>
      </w:pPr>
      <w:r>
        <w:rPr>
          <w:noProof/>
        </w:rPr>
        <w:drawing>
          <wp:inline distT="0" distB="0" distL="0" distR="0" wp14:anchorId="713F0CA3" wp14:editId="1AD4B63D">
            <wp:extent cx="5400040" cy="823595"/>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00040" cy="823595"/>
                    </a:xfrm>
                    <a:prstGeom prst="rect">
                      <a:avLst/>
                    </a:prstGeom>
                  </pic:spPr>
                </pic:pic>
              </a:graphicData>
            </a:graphic>
          </wp:inline>
        </w:drawing>
      </w:r>
    </w:p>
    <w:p w14:paraId="35EFD4AF" w14:textId="2837DC61" w:rsidR="005B6A8A" w:rsidRDefault="005B6A8A" w:rsidP="005B6A8A">
      <w:pPr>
        <w:pStyle w:val="Caption"/>
        <w:ind w:firstLine="0"/>
        <w:jc w:val="center"/>
        <w:rPr>
          <w:lang w:val="es-ES"/>
        </w:rPr>
      </w:pPr>
      <w:bookmarkStart w:id="141" w:name="_Ref72706195"/>
      <w:bookmarkStart w:id="142" w:name="_Toc73693323"/>
      <w:r w:rsidRPr="00B712DD">
        <w:rPr>
          <w:lang w:val="es-ES"/>
        </w:rPr>
        <w:t xml:space="preserve">Figura </w:t>
      </w:r>
      <w:r>
        <w:fldChar w:fldCharType="begin"/>
      </w:r>
      <w:r w:rsidRPr="00B712DD">
        <w:rPr>
          <w:lang w:val="es-ES"/>
        </w:rPr>
        <w:instrText xml:space="preserve"> SEQ Figura \* ARABIC </w:instrText>
      </w:r>
      <w:r>
        <w:fldChar w:fldCharType="separate"/>
      </w:r>
      <w:r w:rsidR="00771A69">
        <w:rPr>
          <w:noProof/>
          <w:lang w:val="es-ES"/>
        </w:rPr>
        <w:t>30</w:t>
      </w:r>
      <w:r>
        <w:fldChar w:fldCharType="end"/>
      </w:r>
      <w:bookmarkEnd w:id="141"/>
      <w:r w:rsidRPr="00B712DD">
        <w:rPr>
          <w:lang w:val="es-ES"/>
        </w:rPr>
        <w:t>: Análisis de conti</w:t>
      </w:r>
      <w:r>
        <w:rPr>
          <w:lang w:val="es-ES"/>
        </w:rPr>
        <w:t>n</w:t>
      </w:r>
      <w:r w:rsidRPr="00B712DD">
        <w:rPr>
          <w:lang w:val="es-ES"/>
        </w:rPr>
        <w:t>uidad entre máscaras.</w:t>
      </w:r>
      <w:bookmarkEnd w:id="142"/>
    </w:p>
    <w:p w14:paraId="246D76A6" w14:textId="2C2ED70A" w:rsidR="00B177C2" w:rsidRDefault="00B177C2" w:rsidP="007C1BAE">
      <w:pPr>
        <w:pStyle w:val="Heading4"/>
      </w:pPr>
      <w:r>
        <w:t>Resultados de la validación</w:t>
      </w:r>
    </w:p>
    <w:p w14:paraId="3F10254C" w14:textId="69E1DE52" w:rsidR="00B177C2" w:rsidRDefault="00B177C2" w:rsidP="00B177C2">
      <w:pPr>
        <w:rPr>
          <w:lang w:val="es-ES"/>
        </w:rPr>
      </w:pPr>
      <w:r>
        <w:rPr>
          <w:lang w:val="es-ES"/>
        </w:rPr>
        <w:t xml:space="preserve">Todo este proceso descrito se puede observar en la </w:t>
      </w:r>
      <w:r>
        <w:rPr>
          <w:lang w:val="es-ES"/>
        </w:rPr>
        <w:fldChar w:fldCharType="begin"/>
      </w:r>
      <w:r>
        <w:rPr>
          <w:lang w:val="es-ES"/>
        </w:rPr>
        <w:instrText xml:space="preserve"> REF _Ref73388993 \h </w:instrText>
      </w:r>
      <w:r>
        <w:rPr>
          <w:lang w:val="es-ES"/>
        </w:rPr>
      </w:r>
      <w:r>
        <w:rPr>
          <w:lang w:val="es-ES"/>
        </w:rPr>
        <w:fldChar w:fldCharType="separate"/>
      </w:r>
      <w:r w:rsidR="00771A69" w:rsidRPr="00B177C2">
        <w:rPr>
          <w:lang w:val="es-ES"/>
        </w:rPr>
        <w:t xml:space="preserve">Figura </w:t>
      </w:r>
      <w:r w:rsidR="00771A69">
        <w:rPr>
          <w:noProof/>
          <w:lang w:val="es-ES"/>
        </w:rPr>
        <w:t>31</w:t>
      </w:r>
      <w:r>
        <w:rPr>
          <w:lang w:val="es-ES"/>
        </w:rPr>
        <w:fldChar w:fldCharType="end"/>
      </w:r>
      <w:r>
        <w:rPr>
          <w:lang w:val="es-ES"/>
        </w:rPr>
        <w:t xml:space="preserve"> donde se comparan las máscaras extraídas antes y después de la validación. Tal y como se ha descrito</w:t>
      </w:r>
      <w:r w:rsidR="00D22136">
        <w:rPr>
          <w:lang w:val="es-ES"/>
        </w:rPr>
        <w:t xml:space="preserve">, el algoritmo ha segmentado alguna región en casi todas las imágenes. Aun así, tras el </w:t>
      </w:r>
      <w:r w:rsidR="00D22136">
        <w:rPr>
          <w:lang w:val="es-ES"/>
        </w:rPr>
        <w:lastRenderedPageBreak/>
        <w:t>proceso de validación se han mantenido solamente las imágenes marcadas en verde correspondientes al tumor. Además, se ha podido mantener la continuidad entre máscaras pesar de que una ha fallado en detectar precisamente el tumor.</w:t>
      </w:r>
    </w:p>
    <w:p w14:paraId="5227D378" w14:textId="77777777" w:rsidR="00B177C2" w:rsidRDefault="00B177C2" w:rsidP="00B177C2">
      <w:pPr>
        <w:keepNext/>
        <w:ind w:firstLine="0"/>
        <w:jc w:val="center"/>
      </w:pPr>
      <w:r>
        <w:rPr>
          <w:noProof/>
        </w:rPr>
        <w:drawing>
          <wp:inline distT="0" distB="0" distL="0" distR="0" wp14:anchorId="659CF0FA" wp14:editId="3E63A9A5">
            <wp:extent cx="3764280" cy="3916552"/>
            <wp:effectExtent l="0" t="0" r="7620" b="825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768211" cy="3920643"/>
                    </a:xfrm>
                    <a:prstGeom prst="rect">
                      <a:avLst/>
                    </a:prstGeom>
                  </pic:spPr>
                </pic:pic>
              </a:graphicData>
            </a:graphic>
          </wp:inline>
        </w:drawing>
      </w:r>
    </w:p>
    <w:p w14:paraId="5AF36163" w14:textId="05647845" w:rsidR="00B177C2" w:rsidRPr="00B177C2" w:rsidRDefault="00B177C2" w:rsidP="00B177C2">
      <w:pPr>
        <w:pStyle w:val="Caption"/>
        <w:ind w:firstLine="0"/>
        <w:jc w:val="center"/>
        <w:rPr>
          <w:lang w:val="es-ES"/>
        </w:rPr>
      </w:pPr>
      <w:bookmarkStart w:id="143" w:name="_Ref73388993"/>
      <w:bookmarkStart w:id="144" w:name="_Toc73693324"/>
      <w:r w:rsidRPr="00B177C2">
        <w:rPr>
          <w:lang w:val="es-ES"/>
        </w:rPr>
        <w:t xml:space="preserve">Figura </w:t>
      </w:r>
      <w:r w:rsidRPr="00B177C2">
        <w:rPr>
          <w:lang w:val="es-ES"/>
        </w:rPr>
        <w:fldChar w:fldCharType="begin"/>
      </w:r>
      <w:r w:rsidRPr="00B177C2">
        <w:rPr>
          <w:lang w:val="es-ES"/>
        </w:rPr>
        <w:instrText xml:space="preserve"> SEQ Figura \* ARABIC </w:instrText>
      </w:r>
      <w:r w:rsidRPr="00B177C2">
        <w:rPr>
          <w:lang w:val="es-ES"/>
        </w:rPr>
        <w:fldChar w:fldCharType="separate"/>
      </w:r>
      <w:r w:rsidR="00771A69">
        <w:rPr>
          <w:noProof/>
          <w:lang w:val="es-ES"/>
        </w:rPr>
        <w:t>31</w:t>
      </w:r>
      <w:r w:rsidRPr="00B177C2">
        <w:rPr>
          <w:lang w:val="es-ES"/>
        </w:rPr>
        <w:fldChar w:fldCharType="end"/>
      </w:r>
      <w:bookmarkEnd w:id="143"/>
      <w:r w:rsidRPr="00B177C2">
        <w:rPr>
          <w:lang w:val="es-ES"/>
        </w:rPr>
        <w:t>: Resultados de la validación de las máscaras.</w:t>
      </w:r>
      <w:bookmarkEnd w:id="144"/>
    </w:p>
    <w:p w14:paraId="729EA5A3" w14:textId="6B026A12" w:rsidR="008A0F9D" w:rsidRPr="008A0F9D" w:rsidRDefault="008A0F9D" w:rsidP="008A0F9D">
      <w:pPr>
        <w:pStyle w:val="Heading3"/>
        <w:rPr>
          <w:lang w:val="es-ES"/>
        </w:rPr>
      </w:pPr>
      <w:bookmarkStart w:id="145" w:name="_Toc73693280"/>
      <w:r>
        <w:rPr>
          <w:lang w:val="es-ES"/>
        </w:rPr>
        <w:t>Resultados de la segmentación</w:t>
      </w:r>
      <w:bookmarkEnd w:id="145"/>
    </w:p>
    <w:p w14:paraId="3B53EFDF" w14:textId="6DCFEA37" w:rsidR="00B177C2" w:rsidRPr="00557F58" w:rsidRDefault="008A0F9D" w:rsidP="00B177C2">
      <w:pPr>
        <w:rPr>
          <w:lang w:val="es-ES"/>
        </w:rPr>
      </w:pPr>
      <w:r>
        <w:rPr>
          <w:lang w:val="es-ES"/>
        </w:rPr>
        <w:t>Una vez se ha realizado todo el proceso de segmentación y validación</w:t>
      </w:r>
      <w:r w:rsidR="00BC208B">
        <w:rPr>
          <w:lang w:val="es-ES"/>
        </w:rPr>
        <w:t>, las respectivas máscaras detectadas en cada imagen tanto para el tumor como par</w:t>
      </w:r>
      <w:r w:rsidR="00272E38">
        <w:rPr>
          <w:lang w:val="es-ES"/>
        </w:rPr>
        <w:t xml:space="preserve">a el edema han sido extraídas como se puede ver en la </w:t>
      </w:r>
      <w:r w:rsidR="00272E38">
        <w:rPr>
          <w:lang w:val="es-ES"/>
        </w:rPr>
        <w:fldChar w:fldCharType="begin"/>
      </w:r>
      <w:r w:rsidR="00272E38">
        <w:rPr>
          <w:lang w:val="es-ES"/>
        </w:rPr>
        <w:instrText xml:space="preserve"> REF _Ref73388336 \h </w:instrText>
      </w:r>
      <w:r w:rsidR="00272E38">
        <w:rPr>
          <w:lang w:val="es-ES"/>
        </w:rPr>
      </w:r>
      <w:r w:rsidR="00272E38">
        <w:rPr>
          <w:lang w:val="es-ES"/>
        </w:rPr>
        <w:fldChar w:fldCharType="separate"/>
      </w:r>
      <w:r w:rsidR="00771A69" w:rsidRPr="00272E38">
        <w:rPr>
          <w:lang w:val="es-ES"/>
        </w:rPr>
        <w:t xml:space="preserve">Figura </w:t>
      </w:r>
      <w:r w:rsidR="00771A69">
        <w:rPr>
          <w:noProof/>
          <w:lang w:val="es-ES"/>
        </w:rPr>
        <w:t>32</w:t>
      </w:r>
      <w:r w:rsidR="00272E38">
        <w:rPr>
          <w:lang w:val="es-ES"/>
        </w:rPr>
        <w:fldChar w:fldCharType="end"/>
      </w:r>
      <w:r w:rsidR="00272E38">
        <w:rPr>
          <w:lang w:val="es-ES"/>
        </w:rPr>
        <w:t xml:space="preserve"> y en la </w:t>
      </w:r>
      <w:r w:rsidR="00272E38">
        <w:rPr>
          <w:lang w:val="es-ES"/>
        </w:rPr>
        <w:fldChar w:fldCharType="begin"/>
      </w:r>
      <w:r w:rsidR="00272E38">
        <w:rPr>
          <w:lang w:val="es-ES"/>
        </w:rPr>
        <w:instrText xml:space="preserve"> REF _Ref73388339 \h </w:instrText>
      </w:r>
      <w:r w:rsidR="00272E38">
        <w:rPr>
          <w:lang w:val="es-ES"/>
        </w:rPr>
      </w:r>
      <w:r w:rsidR="00272E38">
        <w:rPr>
          <w:lang w:val="es-ES"/>
        </w:rPr>
        <w:fldChar w:fldCharType="separate"/>
      </w:r>
      <w:r w:rsidR="00771A69" w:rsidRPr="00272E38">
        <w:rPr>
          <w:lang w:val="es-ES"/>
        </w:rPr>
        <w:t xml:space="preserve">Figura </w:t>
      </w:r>
      <w:r w:rsidR="00771A69">
        <w:rPr>
          <w:noProof/>
          <w:lang w:val="es-ES"/>
        </w:rPr>
        <w:t>33</w:t>
      </w:r>
      <w:r w:rsidR="00272E38">
        <w:rPr>
          <w:lang w:val="es-ES"/>
        </w:rPr>
        <w:fldChar w:fldCharType="end"/>
      </w:r>
      <w:r w:rsidR="00272E38">
        <w:rPr>
          <w:lang w:val="es-ES"/>
        </w:rPr>
        <w:t xml:space="preserve"> respectivamente.</w:t>
      </w:r>
      <w:r w:rsidR="00B177C2">
        <w:rPr>
          <w:lang w:val="es-ES"/>
        </w:rPr>
        <w:t xml:space="preserve"> Se puede apreciar que generalmente el edema suele estar más extendido que el tumor tomando una mayor área.</w:t>
      </w:r>
    </w:p>
    <w:p w14:paraId="553CFA0F" w14:textId="77777777" w:rsidR="00272E38" w:rsidRDefault="00272E38" w:rsidP="00272E38">
      <w:pPr>
        <w:rPr>
          <w:lang w:val="es-ES"/>
        </w:rPr>
      </w:pPr>
    </w:p>
    <w:p w14:paraId="045D3B01" w14:textId="77777777" w:rsidR="00272E38" w:rsidRDefault="00BC208B" w:rsidP="00272E38">
      <w:pPr>
        <w:keepNext/>
        <w:ind w:firstLine="0"/>
        <w:jc w:val="center"/>
      </w:pPr>
      <w:r>
        <w:rPr>
          <w:noProof/>
          <w:lang w:val="es-ES"/>
        </w:rPr>
        <w:drawing>
          <wp:inline distT="0" distB="0" distL="0" distR="0" wp14:anchorId="01D13FB9" wp14:editId="6A951444">
            <wp:extent cx="4251960" cy="1537433"/>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6">
                      <a:extLst>
                        <a:ext uri="{28A0092B-C50C-407E-A947-70E740481C1C}">
                          <a14:useLocalDpi xmlns:a14="http://schemas.microsoft.com/office/drawing/2010/main" val="0"/>
                        </a:ext>
                      </a:extLst>
                    </a:blip>
                    <a:srcRect t="54920" b="15208"/>
                    <a:stretch/>
                  </pic:blipFill>
                  <pic:spPr bwMode="auto">
                    <a:xfrm>
                      <a:off x="0" y="0"/>
                      <a:ext cx="4295422" cy="1553148"/>
                    </a:xfrm>
                    <a:prstGeom prst="rect">
                      <a:avLst/>
                    </a:prstGeom>
                    <a:noFill/>
                    <a:ln>
                      <a:noFill/>
                    </a:ln>
                    <a:extLst>
                      <a:ext uri="{53640926-AAD7-44D8-BBD7-CCE9431645EC}">
                        <a14:shadowObscured xmlns:a14="http://schemas.microsoft.com/office/drawing/2010/main"/>
                      </a:ext>
                    </a:extLst>
                  </pic:spPr>
                </pic:pic>
              </a:graphicData>
            </a:graphic>
          </wp:inline>
        </w:drawing>
      </w:r>
    </w:p>
    <w:p w14:paraId="07AD5308" w14:textId="73F1019F" w:rsidR="00272E38" w:rsidRPr="00272E38" w:rsidRDefault="00272E38" w:rsidP="00272E38">
      <w:pPr>
        <w:pStyle w:val="Caption"/>
        <w:ind w:firstLine="0"/>
        <w:jc w:val="center"/>
        <w:rPr>
          <w:lang w:val="es-ES"/>
        </w:rPr>
      </w:pPr>
      <w:bookmarkStart w:id="146" w:name="_Ref73388336"/>
      <w:bookmarkStart w:id="147" w:name="_Toc73693325"/>
      <w:r w:rsidRPr="00272E38">
        <w:rPr>
          <w:lang w:val="es-ES"/>
        </w:rPr>
        <w:t xml:space="preserve">Figura </w:t>
      </w:r>
      <w:r w:rsidRPr="00272E38">
        <w:rPr>
          <w:lang w:val="es-ES"/>
        </w:rPr>
        <w:fldChar w:fldCharType="begin"/>
      </w:r>
      <w:r w:rsidRPr="00272E38">
        <w:rPr>
          <w:lang w:val="es-ES"/>
        </w:rPr>
        <w:instrText xml:space="preserve"> SEQ Figura \* ARABIC </w:instrText>
      </w:r>
      <w:r w:rsidRPr="00272E38">
        <w:rPr>
          <w:lang w:val="es-ES"/>
        </w:rPr>
        <w:fldChar w:fldCharType="separate"/>
      </w:r>
      <w:r w:rsidR="00771A69">
        <w:rPr>
          <w:noProof/>
          <w:lang w:val="es-ES"/>
        </w:rPr>
        <w:t>32</w:t>
      </w:r>
      <w:r w:rsidRPr="00272E38">
        <w:rPr>
          <w:lang w:val="es-ES"/>
        </w:rPr>
        <w:fldChar w:fldCharType="end"/>
      </w:r>
      <w:bookmarkEnd w:id="146"/>
      <w:r w:rsidRPr="00272E38">
        <w:rPr>
          <w:lang w:val="es-ES"/>
        </w:rPr>
        <w:t>: Resultado de la segmentación de un tumor.</w:t>
      </w:r>
      <w:bookmarkEnd w:id="147"/>
    </w:p>
    <w:p w14:paraId="581A1F47" w14:textId="77777777" w:rsidR="00272E38" w:rsidRDefault="00BC208B" w:rsidP="00272E38">
      <w:pPr>
        <w:keepNext/>
        <w:ind w:firstLine="0"/>
        <w:jc w:val="center"/>
      </w:pPr>
      <w:r>
        <w:rPr>
          <w:noProof/>
          <w:lang w:val="es-ES"/>
        </w:rPr>
        <w:lastRenderedPageBreak/>
        <w:drawing>
          <wp:inline distT="0" distB="0" distL="0" distR="0" wp14:anchorId="31638AC4" wp14:editId="46C4FFA4">
            <wp:extent cx="4152900" cy="2264152"/>
            <wp:effectExtent l="0" t="0" r="0" b="317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7">
                      <a:extLst>
                        <a:ext uri="{28A0092B-C50C-407E-A947-70E740481C1C}">
                          <a14:useLocalDpi xmlns:a14="http://schemas.microsoft.com/office/drawing/2010/main" val="0"/>
                        </a:ext>
                      </a:extLst>
                    </a:blip>
                    <a:srcRect t="54959"/>
                    <a:stretch/>
                  </pic:blipFill>
                  <pic:spPr bwMode="auto">
                    <a:xfrm>
                      <a:off x="0" y="0"/>
                      <a:ext cx="4157527" cy="2266674"/>
                    </a:xfrm>
                    <a:prstGeom prst="rect">
                      <a:avLst/>
                    </a:prstGeom>
                    <a:noFill/>
                    <a:ln>
                      <a:noFill/>
                    </a:ln>
                    <a:extLst>
                      <a:ext uri="{53640926-AAD7-44D8-BBD7-CCE9431645EC}">
                        <a14:shadowObscured xmlns:a14="http://schemas.microsoft.com/office/drawing/2010/main"/>
                      </a:ext>
                    </a:extLst>
                  </pic:spPr>
                </pic:pic>
              </a:graphicData>
            </a:graphic>
          </wp:inline>
        </w:drawing>
      </w:r>
    </w:p>
    <w:p w14:paraId="4CBF0E1F" w14:textId="17344BB2" w:rsidR="005B6A8A" w:rsidRDefault="00272E38" w:rsidP="00BC6089">
      <w:pPr>
        <w:pStyle w:val="Caption"/>
        <w:ind w:firstLine="0"/>
        <w:jc w:val="center"/>
        <w:rPr>
          <w:lang w:val="es-ES"/>
        </w:rPr>
      </w:pPr>
      <w:bookmarkStart w:id="148" w:name="_Ref73388339"/>
      <w:bookmarkStart w:id="149" w:name="_Toc73693326"/>
      <w:r w:rsidRPr="00272E38">
        <w:rPr>
          <w:lang w:val="es-ES"/>
        </w:rPr>
        <w:t xml:space="preserve">Figura </w:t>
      </w:r>
      <w:r w:rsidRPr="00272E38">
        <w:rPr>
          <w:lang w:val="es-ES"/>
        </w:rPr>
        <w:fldChar w:fldCharType="begin"/>
      </w:r>
      <w:r w:rsidRPr="00272E38">
        <w:rPr>
          <w:lang w:val="es-ES"/>
        </w:rPr>
        <w:instrText xml:space="preserve"> SEQ Figura \* ARABIC </w:instrText>
      </w:r>
      <w:r w:rsidRPr="00272E38">
        <w:rPr>
          <w:lang w:val="es-ES"/>
        </w:rPr>
        <w:fldChar w:fldCharType="separate"/>
      </w:r>
      <w:r w:rsidR="00771A69">
        <w:rPr>
          <w:noProof/>
          <w:lang w:val="es-ES"/>
        </w:rPr>
        <w:t>33</w:t>
      </w:r>
      <w:r w:rsidRPr="00272E38">
        <w:rPr>
          <w:lang w:val="es-ES"/>
        </w:rPr>
        <w:fldChar w:fldCharType="end"/>
      </w:r>
      <w:bookmarkEnd w:id="148"/>
      <w:r w:rsidRPr="00272E38">
        <w:rPr>
          <w:lang w:val="es-ES"/>
        </w:rPr>
        <w:t>: Resultado de la segmentación de un edema.</w:t>
      </w:r>
      <w:bookmarkEnd w:id="149"/>
    </w:p>
    <w:p w14:paraId="0AC79CA0" w14:textId="2A843C99" w:rsidR="006D62F1" w:rsidRDefault="006D62F1" w:rsidP="006D62F1">
      <w:pPr>
        <w:pStyle w:val="Heading2"/>
        <w:rPr>
          <w:lang w:val="es-ES"/>
        </w:rPr>
      </w:pPr>
      <w:bookmarkStart w:id="150" w:name="_Ref73469716"/>
      <w:bookmarkStart w:id="151" w:name="_Ref73469718"/>
      <w:bookmarkStart w:id="152" w:name="_Toc73693281"/>
      <w:r>
        <w:rPr>
          <w:lang w:val="es-ES"/>
        </w:rPr>
        <w:t>Extracción de características</w:t>
      </w:r>
      <w:bookmarkEnd w:id="150"/>
      <w:bookmarkEnd w:id="151"/>
      <w:bookmarkEnd w:id="152"/>
    </w:p>
    <w:p w14:paraId="2E1576F3" w14:textId="7ADFB50E" w:rsidR="006D62F1" w:rsidRDefault="00B77E5A" w:rsidP="006D62F1">
      <w:pPr>
        <w:rPr>
          <w:lang w:val="es-ES"/>
        </w:rPr>
      </w:pPr>
      <w:r>
        <w:rPr>
          <w:lang w:val="es-ES"/>
        </w:rPr>
        <w:t>Una vez se ha logrado segmentar tanto el tumor como el edema en distintos pacientes, hace falta extraer y calcular distintas características de las máscaras finales. Estas características deberían ser relevantes y ser indicadores del estado de la enfermedad del paciente para su posterior uso en el análisis de datos y la predicción e identificación de la situación del GBM.</w:t>
      </w:r>
    </w:p>
    <w:p w14:paraId="1213B99F" w14:textId="4B206222" w:rsidR="004D21B4" w:rsidRDefault="00FB2F5A" w:rsidP="006D62F1">
      <w:pPr>
        <w:rPr>
          <w:lang w:val="es-ES"/>
        </w:rPr>
      </w:pPr>
      <w:r>
        <w:rPr>
          <w:lang w:val="es-ES"/>
        </w:rPr>
        <w:t>Se han extraído características correspondientes a la textura, forma o posición</w:t>
      </w:r>
      <w:r w:rsidR="004B7736">
        <w:rPr>
          <w:lang w:val="es-ES"/>
        </w:rPr>
        <w:t xml:space="preserve"> t</w:t>
      </w:r>
      <w:r>
        <w:rPr>
          <w:lang w:val="es-ES"/>
        </w:rPr>
        <w:t>anto del tumor como del edema</w:t>
      </w:r>
      <w:r w:rsidR="00C4198E">
        <w:rPr>
          <w:lang w:val="es-ES"/>
        </w:rPr>
        <w:t xml:space="preserve">. Estas características se resumen en la </w:t>
      </w:r>
      <w:r w:rsidR="00C4198E">
        <w:rPr>
          <w:lang w:val="es-ES"/>
        </w:rPr>
        <w:fldChar w:fldCharType="begin"/>
      </w:r>
      <w:r w:rsidR="00C4198E">
        <w:rPr>
          <w:lang w:val="es-ES"/>
        </w:rPr>
        <w:instrText xml:space="preserve"> REF _Ref73434434 \h </w:instrText>
      </w:r>
      <w:r w:rsidR="00C4198E">
        <w:rPr>
          <w:lang w:val="es-ES"/>
        </w:rPr>
      </w:r>
      <w:r w:rsidR="00C4198E">
        <w:rPr>
          <w:lang w:val="es-ES"/>
        </w:rPr>
        <w:fldChar w:fldCharType="separate"/>
      </w:r>
      <w:r w:rsidR="00771A69" w:rsidRPr="00C4198E">
        <w:rPr>
          <w:lang w:val="es-ES"/>
        </w:rPr>
        <w:t xml:space="preserve">Tabla </w:t>
      </w:r>
      <w:r w:rsidR="00771A69">
        <w:rPr>
          <w:noProof/>
          <w:lang w:val="es-ES"/>
        </w:rPr>
        <w:t>3</w:t>
      </w:r>
      <w:r w:rsidR="00C4198E">
        <w:rPr>
          <w:lang w:val="es-ES"/>
        </w:rPr>
        <w:fldChar w:fldCharType="end"/>
      </w:r>
      <w:r w:rsidR="00C4198E">
        <w:rPr>
          <w:lang w:val="es-ES"/>
        </w:rPr>
        <w:t>. Cabe destacar que todas las propiedades se han calculado tanto para el tumor como para el edema.</w:t>
      </w:r>
      <w:r w:rsidR="00E93F7A">
        <w:rPr>
          <w:lang w:val="es-ES"/>
        </w:rPr>
        <w:t xml:space="preserve"> Asimismo, el volumen es la única característica que se calcula teniendo en cuenta todas las imágenes de interés. Todas las demás se extraen partiendo de la imagen que mayor volumen representa. Esto es debido a que si se evalúan las propiedades de todas las imágenes se obtendrían demasiadas además de que el número total de máscaras varía. Por lo tanto, teniendo en cuenta solo la de mayor volumen, se asegura sacar un número razonable y constante de características.</w:t>
      </w:r>
    </w:p>
    <w:p w14:paraId="6B4B80CB" w14:textId="5F362377" w:rsidR="00C4198E" w:rsidRPr="00C4198E" w:rsidRDefault="00C4198E" w:rsidP="00C4198E">
      <w:pPr>
        <w:pStyle w:val="Caption"/>
        <w:keepNext/>
        <w:ind w:firstLine="0"/>
        <w:jc w:val="center"/>
        <w:rPr>
          <w:lang w:val="es-ES"/>
        </w:rPr>
      </w:pPr>
      <w:bookmarkStart w:id="153" w:name="_Ref73434434"/>
      <w:bookmarkStart w:id="154" w:name="_Toc73693335"/>
      <w:r w:rsidRPr="00C4198E">
        <w:rPr>
          <w:lang w:val="es-ES"/>
        </w:rPr>
        <w:t xml:space="preserve">Tabla </w:t>
      </w:r>
      <w:r>
        <w:fldChar w:fldCharType="begin"/>
      </w:r>
      <w:r w:rsidRPr="00C4198E">
        <w:rPr>
          <w:lang w:val="es-ES"/>
        </w:rPr>
        <w:instrText xml:space="preserve"> SEQ Tabla \* ARABIC </w:instrText>
      </w:r>
      <w:r>
        <w:fldChar w:fldCharType="separate"/>
      </w:r>
      <w:r w:rsidR="00771A69">
        <w:rPr>
          <w:noProof/>
          <w:lang w:val="es-ES"/>
        </w:rPr>
        <w:t>3</w:t>
      </w:r>
      <w:r>
        <w:fldChar w:fldCharType="end"/>
      </w:r>
      <w:bookmarkEnd w:id="153"/>
      <w:r w:rsidRPr="00C4198E">
        <w:rPr>
          <w:lang w:val="es-ES"/>
        </w:rPr>
        <w:t>: Características extraídas para su posterior análisis.</w:t>
      </w:r>
      <w:bookmarkEnd w:id="154"/>
    </w:p>
    <w:tbl>
      <w:tblPr>
        <w:tblStyle w:val="TableGrid"/>
        <w:tblW w:w="8697" w:type="dxa"/>
        <w:tblInd w:w="-5" w:type="dxa"/>
        <w:tblLook w:val="04A0" w:firstRow="1" w:lastRow="0" w:firstColumn="1" w:lastColumn="0" w:noHBand="0" w:noVBand="1"/>
      </w:tblPr>
      <w:tblGrid>
        <w:gridCol w:w="1900"/>
        <w:gridCol w:w="2090"/>
        <w:gridCol w:w="4707"/>
      </w:tblGrid>
      <w:tr w:rsidR="00F502E0" w14:paraId="7DFB9F65" w14:textId="77777777" w:rsidTr="00380929">
        <w:trPr>
          <w:trHeight w:val="433"/>
          <w:tblHeader/>
        </w:trPr>
        <w:tc>
          <w:tcPr>
            <w:tcW w:w="1900" w:type="dxa"/>
            <w:vAlign w:val="center"/>
          </w:tcPr>
          <w:p w14:paraId="350F7729" w14:textId="4BBA3FA5" w:rsidR="00F27FE3" w:rsidRDefault="00F502E0" w:rsidP="00F27FE3">
            <w:pPr>
              <w:ind w:firstLine="0"/>
              <w:jc w:val="center"/>
              <w:rPr>
                <w:b/>
                <w:bCs/>
                <w:lang w:val="es-ES"/>
              </w:rPr>
            </w:pPr>
            <w:r>
              <w:rPr>
                <w:b/>
                <w:bCs/>
                <w:lang w:val="es-ES"/>
              </w:rPr>
              <w:t>CARACTERÍSTICA</w:t>
            </w:r>
          </w:p>
        </w:tc>
        <w:tc>
          <w:tcPr>
            <w:tcW w:w="2090" w:type="dxa"/>
            <w:vAlign w:val="center"/>
          </w:tcPr>
          <w:p w14:paraId="487F6A85" w14:textId="18FAEA76" w:rsidR="00F27FE3" w:rsidRPr="008F4266" w:rsidRDefault="00F502E0" w:rsidP="00E772EA">
            <w:pPr>
              <w:ind w:firstLine="0"/>
              <w:jc w:val="center"/>
              <w:rPr>
                <w:b/>
                <w:bCs/>
                <w:lang w:val="es-ES"/>
              </w:rPr>
            </w:pPr>
            <w:r>
              <w:rPr>
                <w:b/>
                <w:bCs/>
                <w:lang w:val="es-ES"/>
              </w:rPr>
              <w:t>NOMBRE</w:t>
            </w:r>
          </w:p>
        </w:tc>
        <w:tc>
          <w:tcPr>
            <w:tcW w:w="4707" w:type="dxa"/>
            <w:vAlign w:val="center"/>
          </w:tcPr>
          <w:p w14:paraId="5B2639BF" w14:textId="7A84EDFD" w:rsidR="00F27FE3" w:rsidRPr="008F4266" w:rsidRDefault="00F27FE3" w:rsidP="00E772EA">
            <w:pPr>
              <w:ind w:firstLine="0"/>
              <w:jc w:val="center"/>
              <w:rPr>
                <w:b/>
                <w:bCs/>
                <w:lang w:val="es-ES"/>
              </w:rPr>
            </w:pPr>
            <w:r>
              <w:rPr>
                <w:b/>
                <w:bCs/>
                <w:lang w:val="es-ES"/>
              </w:rPr>
              <w:t>DESCRIPCIÓN</w:t>
            </w:r>
          </w:p>
        </w:tc>
      </w:tr>
      <w:tr w:rsidR="00F502E0" w:rsidRPr="005D29C4" w14:paraId="27FC3E1D" w14:textId="77777777" w:rsidTr="00380929">
        <w:trPr>
          <w:trHeight w:val="451"/>
        </w:trPr>
        <w:tc>
          <w:tcPr>
            <w:tcW w:w="1900" w:type="dxa"/>
          </w:tcPr>
          <w:p w14:paraId="20582C3F" w14:textId="7EE2493B" w:rsidR="00F27FE3" w:rsidRDefault="00F27FE3" w:rsidP="00E772EA">
            <w:pPr>
              <w:ind w:firstLine="0"/>
              <w:rPr>
                <w:lang w:val="es-ES"/>
              </w:rPr>
            </w:pPr>
            <w:r>
              <w:rPr>
                <w:lang w:val="es-ES"/>
              </w:rPr>
              <w:t>Volumen</w:t>
            </w:r>
          </w:p>
        </w:tc>
        <w:tc>
          <w:tcPr>
            <w:tcW w:w="2090" w:type="dxa"/>
          </w:tcPr>
          <w:p w14:paraId="391ECE38" w14:textId="2DD8602D" w:rsidR="00F27FE3" w:rsidRPr="00F27FE3" w:rsidRDefault="00F27FE3" w:rsidP="00F27FE3">
            <w:pPr>
              <w:ind w:firstLine="0"/>
              <w:rPr>
                <w:lang w:val="es-ES"/>
              </w:rPr>
            </w:pPr>
            <w:proofErr w:type="spellStart"/>
            <w:r w:rsidRPr="00F27FE3">
              <w:rPr>
                <w:lang w:val="es-ES"/>
              </w:rPr>
              <w:t>Volume</w:t>
            </w:r>
            <w:proofErr w:type="spellEnd"/>
          </w:p>
        </w:tc>
        <w:tc>
          <w:tcPr>
            <w:tcW w:w="4707" w:type="dxa"/>
          </w:tcPr>
          <w:p w14:paraId="6DD9FCCD" w14:textId="7E267A96" w:rsidR="00F27FE3" w:rsidRDefault="00F27FE3" w:rsidP="00E772EA">
            <w:pPr>
              <w:ind w:firstLine="0"/>
              <w:rPr>
                <w:lang w:val="es-ES"/>
              </w:rPr>
            </w:pPr>
            <w:r>
              <w:rPr>
                <w:lang w:val="es-ES"/>
              </w:rPr>
              <w:t>Volumen total de las regiones extraídas en todas las imágenes. Se tiene en cuenta la resolución, así como el espaciado entre dos imágenes contiguas para calcular el volumen en mm</w:t>
            </w:r>
            <w:r w:rsidRPr="00F27FE3">
              <w:rPr>
                <w:vertAlign w:val="superscript"/>
                <w:lang w:val="es-ES"/>
              </w:rPr>
              <w:t>3</w:t>
            </w:r>
            <w:r>
              <w:rPr>
                <w:lang w:val="es-ES"/>
              </w:rPr>
              <w:t>.</w:t>
            </w:r>
          </w:p>
        </w:tc>
      </w:tr>
      <w:tr w:rsidR="00F502E0" w:rsidRPr="005D29C4" w14:paraId="3932BEDD" w14:textId="77777777" w:rsidTr="00380929">
        <w:trPr>
          <w:trHeight w:val="451"/>
        </w:trPr>
        <w:tc>
          <w:tcPr>
            <w:tcW w:w="1900" w:type="dxa"/>
          </w:tcPr>
          <w:p w14:paraId="0F8486D2" w14:textId="078BF746" w:rsidR="00F27FE3" w:rsidRDefault="00F27FE3" w:rsidP="00E772EA">
            <w:pPr>
              <w:ind w:firstLine="0"/>
              <w:rPr>
                <w:lang w:val="es-ES"/>
              </w:rPr>
            </w:pPr>
            <w:r>
              <w:rPr>
                <w:lang w:val="es-ES"/>
              </w:rPr>
              <w:t>Distancias entre centroides</w:t>
            </w:r>
          </w:p>
        </w:tc>
        <w:tc>
          <w:tcPr>
            <w:tcW w:w="2090" w:type="dxa"/>
          </w:tcPr>
          <w:p w14:paraId="3FA692D0" w14:textId="77777777" w:rsidR="00F27FE3" w:rsidRPr="00F27FE3" w:rsidRDefault="00F27FE3" w:rsidP="00F27FE3">
            <w:pPr>
              <w:ind w:firstLine="0"/>
              <w:rPr>
                <w:lang w:val="es-ES"/>
              </w:rPr>
            </w:pPr>
            <w:proofErr w:type="spellStart"/>
            <w:r w:rsidRPr="00F27FE3">
              <w:rPr>
                <w:lang w:val="es-ES"/>
              </w:rPr>
              <w:t>Dist_x</w:t>
            </w:r>
            <w:proofErr w:type="spellEnd"/>
          </w:p>
          <w:p w14:paraId="49B040FC" w14:textId="45F404FE" w:rsidR="00F27FE3" w:rsidRPr="00F27FE3" w:rsidRDefault="00F27FE3" w:rsidP="00F27FE3">
            <w:pPr>
              <w:ind w:firstLine="0"/>
              <w:rPr>
                <w:lang w:val="es-ES"/>
              </w:rPr>
            </w:pPr>
            <w:proofErr w:type="spellStart"/>
            <w:r w:rsidRPr="00F27FE3">
              <w:rPr>
                <w:lang w:val="es-ES"/>
              </w:rPr>
              <w:t>Dist_y</w:t>
            </w:r>
            <w:proofErr w:type="spellEnd"/>
          </w:p>
        </w:tc>
        <w:tc>
          <w:tcPr>
            <w:tcW w:w="4707" w:type="dxa"/>
          </w:tcPr>
          <w:p w14:paraId="09B9D526" w14:textId="22595DC6" w:rsidR="00F27FE3" w:rsidRDefault="00F27FE3" w:rsidP="00E772EA">
            <w:pPr>
              <w:ind w:firstLine="0"/>
              <w:rPr>
                <w:lang w:val="es-ES"/>
              </w:rPr>
            </w:pPr>
            <w:r>
              <w:rPr>
                <w:lang w:val="es-ES"/>
              </w:rPr>
              <w:t>Distancia en pixeles desde el centroide del cráneo hasta el centroide de la región de interés. Se calcula esta distancia en los ejes X e Y.</w:t>
            </w:r>
          </w:p>
        </w:tc>
      </w:tr>
      <w:tr w:rsidR="00F27FE3" w:rsidRPr="005D29C4" w14:paraId="00DA2F1D" w14:textId="77777777" w:rsidTr="00380929">
        <w:trPr>
          <w:trHeight w:val="451"/>
        </w:trPr>
        <w:tc>
          <w:tcPr>
            <w:tcW w:w="1900" w:type="dxa"/>
          </w:tcPr>
          <w:p w14:paraId="61765DD7" w14:textId="2638A595" w:rsidR="00F27FE3" w:rsidRDefault="00F27FE3" w:rsidP="00E772EA">
            <w:pPr>
              <w:ind w:firstLine="0"/>
              <w:rPr>
                <w:lang w:val="es-ES"/>
              </w:rPr>
            </w:pPr>
            <w:r>
              <w:rPr>
                <w:lang w:val="es-ES"/>
              </w:rPr>
              <w:t>Compacidad</w:t>
            </w:r>
          </w:p>
        </w:tc>
        <w:tc>
          <w:tcPr>
            <w:tcW w:w="2090" w:type="dxa"/>
          </w:tcPr>
          <w:p w14:paraId="14FAEDFB" w14:textId="1B962A60" w:rsidR="00F27FE3" w:rsidRPr="00F27FE3" w:rsidRDefault="00F27FE3" w:rsidP="00F27FE3">
            <w:pPr>
              <w:ind w:firstLine="0"/>
              <w:rPr>
                <w:lang w:val="es-ES"/>
              </w:rPr>
            </w:pPr>
            <w:proofErr w:type="spellStart"/>
            <w:r>
              <w:rPr>
                <w:lang w:val="es-ES"/>
              </w:rPr>
              <w:t>C</w:t>
            </w:r>
            <w:r w:rsidRPr="00F27FE3">
              <w:rPr>
                <w:lang w:val="es-ES"/>
              </w:rPr>
              <w:t>ompactness</w:t>
            </w:r>
            <w:proofErr w:type="spellEnd"/>
          </w:p>
        </w:tc>
        <w:tc>
          <w:tcPr>
            <w:tcW w:w="4707" w:type="dxa"/>
          </w:tcPr>
          <w:p w14:paraId="798866BC" w14:textId="1EFF8504" w:rsidR="00F27FE3" w:rsidRDefault="00E93F7A" w:rsidP="00E772EA">
            <w:pPr>
              <w:ind w:firstLine="0"/>
              <w:rPr>
                <w:lang w:val="es-ES"/>
              </w:rPr>
            </w:pPr>
            <w:r>
              <w:rPr>
                <w:lang w:val="es-ES"/>
              </w:rPr>
              <w:t>Se calcula la compacidad media de todas las r</w:t>
            </w:r>
            <w:r w:rsidR="00CB7464">
              <w:rPr>
                <w:lang w:val="es-ES"/>
              </w:rPr>
              <w:t>e</w:t>
            </w:r>
            <w:r>
              <w:rPr>
                <w:lang w:val="es-ES"/>
              </w:rPr>
              <w:t>giones que componen la máscara.</w:t>
            </w:r>
          </w:p>
        </w:tc>
      </w:tr>
      <w:tr w:rsidR="00563E36" w:rsidRPr="005D29C4" w14:paraId="4442A84E" w14:textId="77777777" w:rsidTr="00380929">
        <w:trPr>
          <w:trHeight w:val="451"/>
        </w:trPr>
        <w:tc>
          <w:tcPr>
            <w:tcW w:w="1900" w:type="dxa"/>
          </w:tcPr>
          <w:p w14:paraId="50901A1E" w14:textId="33D316E7" w:rsidR="00563E36" w:rsidRDefault="00563E36" w:rsidP="00E772EA">
            <w:pPr>
              <w:ind w:firstLine="0"/>
              <w:rPr>
                <w:lang w:val="es-ES"/>
              </w:rPr>
            </w:pPr>
            <w:r>
              <w:rPr>
                <w:lang w:val="es-ES"/>
              </w:rPr>
              <w:lastRenderedPageBreak/>
              <w:t>Valor medio de grises</w:t>
            </w:r>
          </w:p>
        </w:tc>
        <w:tc>
          <w:tcPr>
            <w:tcW w:w="2090" w:type="dxa"/>
          </w:tcPr>
          <w:p w14:paraId="4346D5AD" w14:textId="5615B9C6" w:rsidR="00563E36" w:rsidRDefault="00563E36" w:rsidP="00F27FE3">
            <w:pPr>
              <w:ind w:firstLine="0"/>
              <w:rPr>
                <w:lang w:val="es-ES"/>
              </w:rPr>
            </w:pPr>
            <w:r>
              <w:rPr>
                <w:lang w:val="es-ES"/>
              </w:rPr>
              <w:t>Uf</w:t>
            </w:r>
          </w:p>
        </w:tc>
        <w:tc>
          <w:tcPr>
            <w:tcW w:w="4707" w:type="dxa"/>
          </w:tcPr>
          <w:p w14:paraId="0F803374" w14:textId="64831FAE" w:rsidR="00563E36" w:rsidRDefault="00F740FD" w:rsidP="00E772EA">
            <w:pPr>
              <w:ind w:firstLine="0"/>
              <w:rPr>
                <w:lang w:val="es-ES"/>
              </w:rPr>
            </w:pPr>
            <w:r>
              <w:rPr>
                <w:lang w:val="es-ES"/>
              </w:rPr>
              <w:t>El valor medio en escala de grises teniendo en cuenta las probabilidades de cada nivel presente en la imagen.</w:t>
            </w:r>
          </w:p>
        </w:tc>
      </w:tr>
      <w:tr w:rsidR="00F740FD" w:rsidRPr="005D29C4" w14:paraId="31550D61" w14:textId="77777777" w:rsidTr="00380929">
        <w:trPr>
          <w:trHeight w:val="451"/>
        </w:trPr>
        <w:tc>
          <w:tcPr>
            <w:tcW w:w="1900" w:type="dxa"/>
          </w:tcPr>
          <w:p w14:paraId="47D228EC" w14:textId="4F19C4B2" w:rsidR="00F740FD" w:rsidRDefault="00F740FD" w:rsidP="00E772EA">
            <w:pPr>
              <w:ind w:firstLine="0"/>
              <w:rPr>
                <w:lang w:val="es-ES"/>
              </w:rPr>
            </w:pPr>
            <w:r>
              <w:rPr>
                <w:lang w:val="es-ES"/>
              </w:rPr>
              <w:t>Desviación estándar</w:t>
            </w:r>
          </w:p>
        </w:tc>
        <w:tc>
          <w:tcPr>
            <w:tcW w:w="2090" w:type="dxa"/>
          </w:tcPr>
          <w:p w14:paraId="6478CC89" w14:textId="567E6FDC" w:rsidR="00F740FD" w:rsidRDefault="00F740FD" w:rsidP="00F27FE3">
            <w:pPr>
              <w:ind w:firstLine="0"/>
              <w:rPr>
                <w:lang w:val="es-ES"/>
              </w:rPr>
            </w:pPr>
            <w:proofErr w:type="spellStart"/>
            <w:r>
              <w:rPr>
                <w:lang w:val="es-ES"/>
              </w:rPr>
              <w:t>Std</w:t>
            </w:r>
            <w:proofErr w:type="spellEnd"/>
          </w:p>
        </w:tc>
        <w:tc>
          <w:tcPr>
            <w:tcW w:w="4707" w:type="dxa"/>
          </w:tcPr>
          <w:p w14:paraId="094B85B4" w14:textId="6A2A856A" w:rsidR="00F740FD" w:rsidRDefault="00F740FD" w:rsidP="00E772EA">
            <w:pPr>
              <w:ind w:firstLine="0"/>
              <w:rPr>
                <w:lang w:val="es-ES"/>
              </w:rPr>
            </w:pPr>
            <w:r>
              <w:rPr>
                <w:lang w:val="es-ES"/>
              </w:rPr>
              <w:t>Variación o dispersión de los valores.</w:t>
            </w:r>
          </w:p>
        </w:tc>
      </w:tr>
      <w:tr w:rsidR="00F740FD" w:rsidRPr="005D29C4" w14:paraId="47C9558E" w14:textId="77777777" w:rsidTr="00380929">
        <w:trPr>
          <w:trHeight w:val="451"/>
        </w:trPr>
        <w:tc>
          <w:tcPr>
            <w:tcW w:w="1900" w:type="dxa"/>
          </w:tcPr>
          <w:p w14:paraId="2847160C" w14:textId="23ED6BC4" w:rsidR="00F740FD" w:rsidRDefault="00F740FD" w:rsidP="00E772EA">
            <w:pPr>
              <w:ind w:firstLine="0"/>
              <w:rPr>
                <w:lang w:val="es-ES"/>
              </w:rPr>
            </w:pPr>
            <w:r>
              <w:rPr>
                <w:lang w:val="es-ES"/>
              </w:rPr>
              <w:t>Varianza</w:t>
            </w:r>
          </w:p>
        </w:tc>
        <w:tc>
          <w:tcPr>
            <w:tcW w:w="2090" w:type="dxa"/>
          </w:tcPr>
          <w:p w14:paraId="4A25822E" w14:textId="3FFE7424" w:rsidR="00F740FD" w:rsidRDefault="00F740FD" w:rsidP="00F27FE3">
            <w:pPr>
              <w:ind w:firstLine="0"/>
              <w:rPr>
                <w:lang w:val="es-ES"/>
              </w:rPr>
            </w:pPr>
            <w:r>
              <w:rPr>
                <w:lang w:val="es-ES"/>
              </w:rPr>
              <w:t>Var</w:t>
            </w:r>
          </w:p>
        </w:tc>
        <w:tc>
          <w:tcPr>
            <w:tcW w:w="4707" w:type="dxa"/>
          </w:tcPr>
          <w:p w14:paraId="1C0004EA" w14:textId="2064C992" w:rsidR="00F740FD" w:rsidRDefault="00F740FD" w:rsidP="00E772EA">
            <w:pPr>
              <w:ind w:firstLine="0"/>
              <w:rPr>
                <w:lang w:val="es-ES"/>
              </w:rPr>
            </w:pPr>
            <w:r>
              <w:rPr>
                <w:lang w:val="es-ES"/>
              </w:rPr>
              <w:t>Variabilidad de los datos respecto a su media.</w:t>
            </w:r>
          </w:p>
        </w:tc>
      </w:tr>
      <w:tr w:rsidR="00F740FD" w:rsidRPr="005D29C4" w14:paraId="4700740F" w14:textId="77777777" w:rsidTr="00380929">
        <w:trPr>
          <w:trHeight w:val="451"/>
        </w:trPr>
        <w:tc>
          <w:tcPr>
            <w:tcW w:w="1900" w:type="dxa"/>
          </w:tcPr>
          <w:p w14:paraId="73F607CD" w14:textId="08113C14" w:rsidR="00F740FD" w:rsidRDefault="00F740FD" w:rsidP="00E772EA">
            <w:pPr>
              <w:ind w:firstLine="0"/>
              <w:rPr>
                <w:lang w:val="es-ES"/>
              </w:rPr>
            </w:pPr>
            <w:r>
              <w:rPr>
                <w:lang w:val="es-ES"/>
              </w:rPr>
              <w:t>Asimetría estadística</w:t>
            </w:r>
          </w:p>
        </w:tc>
        <w:tc>
          <w:tcPr>
            <w:tcW w:w="2090" w:type="dxa"/>
          </w:tcPr>
          <w:p w14:paraId="40964ACB" w14:textId="22B97638" w:rsidR="00F740FD" w:rsidRDefault="00F740FD" w:rsidP="00F27FE3">
            <w:pPr>
              <w:ind w:firstLine="0"/>
              <w:rPr>
                <w:lang w:val="es-ES"/>
              </w:rPr>
            </w:pPr>
            <w:proofErr w:type="spellStart"/>
            <w:r>
              <w:rPr>
                <w:lang w:val="es-ES"/>
              </w:rPr>
              <w:t>Skewness</w:t>
            </w:r>
            <w:proofErr w:type="spellEnd"/>
          </w:p>
        </w:tc>
        <w:tc>
          <w:tcPr>
            <w:tcW w:w="4707" w:type="dxa"/>
          </w:tcPr>
          <w:p w14:paraId="60C02962" w14:textId="2B8DD83D" w:rsidR="00F740FD" w:rsidRDefault="00BB2148" w:rsidP="00BB2148">
            <w:pPr>
              <w:ind w:firstLine="0"/>
              <w:rPr>
                <w:lang w:val="es-ES"/>
              </w:rPr>
            </w:pPr>
            <w:r>
              <w:rPr>
                <w:lang w:val="es-ES"/>
              </w:rPr>
              <w:t>Grado de simetría que presenta la distribución de los datos.</w:t>
            </w:r>
          </w:p>
        </w:tc>
      </w:tr>
      <w:tr w:rsidR="00F502E0" w:rsidRPr="005D29C4" w14:paraId="12877613" w14:textId="77777777" w:rsidTr="00380929">
        <w:trPr>
          <w:trHeight w:val="451"/>
        </w:trPr>
        <w:tc>
          <w:tcPr>
            <w:tcW w:w="1900" w:type="dxa"/>
          </w:tcPr>
          <w:p w14:paraId="28F217A3" w14:textId="11648C00" w:rsidR="00F502E0" w:rsidRDefault="00F502E0" w:rsidP="00E772EA">
            <w:pPr>
              <w:ind w:firstLine="0"/>
              <w:rPr>
                <w:lang w:val="es-ES"/>
              </w:rPr>
            </w:pPr>
            <w:proofErr w:type="spellStart"/>
            <w:r>
              <w:rPr>
                <w:lang w:val="es-ES"/>
              </w:rPr>
              <w:t>Curtosis</w:t>
            </w:r>
            <w:proofErr w:type="spellEnd"/>
          </w:p>
        </w:tc>
        <w:tc>
          <w:tcPr>
            <w:tcW w:w="2090" w:type="dxa"/>
          </w:tcPr>
          <w:p w14:paraId="6A818521" w14:textId="5D859B8D" w:rsidR="00F502E0" w:rsidRDefault="00F502E0" w:rsidP="00F27FE3">
            <w:pPr>
              <w:ind w:firstLine="0"/>
              <w:rPr>
                <w:lang w:val="es-ES"/>
              </w:rPr>
            </w:pPr>
            <w:proofErr w:type="spellStart"/>
            <w:r>
              <w:rPr>
                <w:lang w:val="es-ES"/>
              </w:rPr>
              <w:t>Kur</w:t>
            </w:r>
            <w:proofErr w:type="spellEnd"/>
          </w:p>
        </w:tc>
        <w:tc>
          <w:tcPr>
            <w:tcW w:w="4707" w:type="dxa"/>
          </w:tcPr>
          <w:p w14:paraId="05DD36AE" w14:textId="1A428A44" w:rsidR="00F502E0" w:rsidRDefault="000C1058" w:rsidP="00BB2148">
            <w:pPr>
              <w:ind w:firstLine="0"/>
              <w:rPr>
                <w:lang w:val="es-ES"/>
              </w:rPr>
            </w:pPr>
            <w:r>
              <w:rPr>
                <w:lang w:val="es-ES"/>
              </w:rPr>
              <w:t>R</w:t>
            </w:r>
            <w:r w:rsidR="00F502E0">
              <w:rPr>
                <w:lang w:val="es-ES"/>
              </w:rPr>
              <w:t xml:space="preserve">epresenta la </w:t>
            </w:r>
            <w:r>
              <w:rPr>
                <w:lang w:val="es-ES"/>
              </w:rPr>
              <w:t>densidad en la “cola” de una distribución.</w:t>
            </w:r>
          </w:p>
        </w:tc>
      </w:tr>
      <w:tr w:rsidR="00714FCD" w:rsidRPr="005D29C4" w14:paraId="40023727" w14:textId="77777777" w:rsidTr="00380929">
        <w:trPr>
          <w:trHeight w:val="451"/>
        </w:trPr>
        <w:tc>
          <w:tcPr>
            <w:tcW w:w="1900" w:type="dxa"/>
          </w:tcPr>
          <w:p w14:paraId="20FDFCAD" w14:textId="7F67E8DF" w:rsidR="00714FCD" w:rsidRDefault="00714FCD" w:rsidP="00E772EA">
            <w:pPr>
              <w:ind w:firstLine="0"/>
              <w:rPr>
                <w:lang w:val="es-ES"/>
              </w:rPr>
            </w:pPr>
            <w:r>
              <w:rPr>
                <w:lang w:val="es-ES"/>
              </w:rPr>
              <w:t>Entropía</w:t>
            </w:r>
          </w:p>
        </w:tc>
        <w:tc>
          <w:tcPr>
            <w:tcW w:w="2090" w:type="dxa"/>
          </w:tcPr>
          <w:p w14:paraId="4AD32C40" w14:textId="5A58658B" w:rsidR="00714FCD" w:rsidRDefault="00714FCD" w:rsidP="00F27FE3">
            <w:pPr>
              <w:ind w:firstLine="0"/>
              <w:rPr>
                <w:lang w:val="es-ES"/>
              </w:rPr>
            </w:pPr>
            <w:proofErr w:type="spellStart"/>
            <w:r>
              <w:rPr>
                <w:lang w:val="es-ES"/>
              </w:rPr>
              <w:t>Ent</w:t>
            </w:r>
            <w:proofErr w:type="spellEnd"/>
          </w:p>
        </w:tc>
        <w:tc>
          <w:tcPr>
            <w:tcW w:w="4707" w:type="dxa"/>
          </w:tcPr>
          <w:p w14:paraId="22555DF5" w14:textId="30A5EA03" w:rsidR="00714FCD" w:rsidRPr="00714FCD" w:rsidRDefault="00714FCD" w:rsidP="00714FCD">
            <w:pPr>
              <w:ind w:firstLine="0"/>
              <w:rPr>
                <w:lang w:val="es-ES"/>
              </w:rPr>
            </w:pPr>
            <w:r>
              <w:rPr>
                <w:lang w:val="es-ES"/>
              </w:rPr>
              <w:t>Cantidad de información promedio que contienen los datos</w:t>
            </w:r>
            <w:r w:rsidR="00114779">
              <w:rPr>
                <w:lang w:val="es-ES"/>
              </w:rPr>
              <w:t>.</w:t>
            </w:r>
          </w:p>
        </w:tc>
      </w:tr>
      <w:tr w:rsidR="00D32924" w:rsidRPr="005D29C4" w14:paraId="2A649DD6" w14:textId="77777777" w:rsidTr="00380929">
        <w:trPr>
          <w:trHeight w:val="451"/>
        </w:trPr>
        <w:tc>
          <w:tcPr>
            <w:tcW w:w="1900" w:type="dxa"/>
          </w:tcPr>
          <w:p w14:paraId="51EDEA5C" w14:textId="2A71E89D" w:rsidR="00D32924" w:rsidRDefault="00D32924" w:rsidP="00E772EA">
            <w:pPr>
              <w:ind w:firstLine="0"/>
              <w:rPr>
                <w:lang w:val="es-ES"/>
              </w:rPr>
            </w:pPr>
            <w:r>
              <w:rPr>
                <w:lang w:val="es-ES"/>
              </w:rPr>
              <w:t>Suavidad</w:t>
            </w:r>
          </w:p>
        </w:tc>
        <w:tc>
          <w:tcPr>
            <w:tcW w:w="2090" w:type="dxa"/>
          </w:tcPr>
          <w:p w14:paraId="2F44BDB0" w14:textId="45B6C731" w:rsidR="00D32924" w:rsidRDefault="00D32924" w:rsidP="00F27FE3">
            <w:pPr>
              <w:ind w:firstLine="0"/>
              <w:rPr>
                <w:lang w:val="es-ES"/>
              </w:rPr>
            </w:pPr>
            <w:proofErr w:type="spellStart"/>
            <w:r>
              <w:rPr>
                <w:lang w:val="es-ES"/>
              </w:rPr>
              <w:t>Smoothness</w:t>
            </w:r>
            <w:proofErr w:type="spellEnd"/>
          </w:p>
        </w:tc>
        <w:tc>
          <w:tcPr>
            <w:tcW w:w="4707" w:type="dxa"/>
          </w:tcPr>
          <w:p w14:paraId="7B2DE2D9" w14:textId="7D59B5DF" w:rsidR="00D32924" w:rsidRDefault="00D32924" w:rsidP="00714FCD">
            <w:pPr>
              <w:ind w:firstLine="0"/>
              <w:rPr>
                <w:lang w:val="es-ES"/>
              </w:rPr>
            </w:pPr>
            <w:r>
              <w:rPr>
                <w:lang w:val="es-ES"/>
              </w:rPr>
              <w:t>S</w:t>
            </w:r>
            <w:r w:rsidRPr="00D32924">
              <w:rPr>
                <w:lang w:val="es-ES"/>
              </w:rPr>
              <w:t xml:space="preserve">uavidad relativa de la intensidad en una región. Es alta para una región de intensidad constante, y baja para regiones con grandes </w:t>
            </w:r>
            <w:r>
              <w:rPr>
                <w:lang w:val="es-ES"/>
              </w:rPr>
              <w:t>cambios</w:t>
            </w:r>
            <w:r w:rsidRPr="00D32924">
              <w:rPr>
                <w:lang w:val="es-ES"/>
              </w:rPr>
              <w:t xml:space="preserve"> en los valores de sus niveles de intensidad.</w:t>
            </w:r>
          </w:p>
        </w:tc>
      </w:tr>
      <w:tr w:rsidR="00D32924" w:rsidRPr="005D29C4" w14:paraId="6F00D5B1" w14:textId="77777777" w:rsidTr="00380929">
        <w:trPr>
          <w:trHeight w:val="451"/>
        </w:trPr>
        <w:tc>
          <w:tcPr>
            <w:tcW w:w="1900" w:type="dxa"/>
          </w:tcPr>
          <w:p w14:paraId="3AF16DD4" w14:textId="0B7CA7D6" w:rsidR="00D32924" w:rsidRDefault="00EA78B2" w:rsidP="00E772EA">
            <w:pPr>
              <w:ind w:firstLine="0"/>
              <w:rPr>
                <w:lang w:val="es-ES"/>
              </w:rPr>
            </w:pPr>
            <w:r>
              <w:rPr>
                <w:lang w:val="es-ES"/>
              </w:rPr>
              <w:t>Uniformidad</w:t>
            </w:r>
          </w:p>
        </w:tc>
        <w:tc>
          <w:tcPr>
            <w:tcW w:w="2090" w:type="dxa"/>
          </w:tcPr>
          <w:p w14:paraId="5B0F2DAA" w14:textId="79064460" w:rsidR="00D32924" w:rsidRDefault="00EA78B2" w:rsidP="00F27FE3">
            <w:pPr>
              <w:ind w:firstLine="0"/>
              <w:rPr>
                <w:lang w:val="es-ES"/>
              </w:rPr>
            </w:pPr>
            <w:proofErr w:type="spellStart"/>
            <w:r>
              <w:rPr>
                <w:lang w:val="es-ES"/>
              </w:rPr>
              <w:t>Uniformity</w:t>
            </w:r>
            <w:proofErr w:type="spellEnd"/>
          </w:p>
        </w:tc>
        <w:tc>
          <w:tcPr>
            <w:tcW w:w="4707" w:type="dxa"/>
          </w:tcPr>
          <w:p w14:paraId="7057AFD1" w14:textId="686E0697" w:rsidR="00D32924" w:rsidRDefault="002A1B39" w:rsidP="00714FCD">
            <w:pPr>
              <w:ind w:firstLine="0"/>
              <w:rPr>
                <w:lang w:val="es-ES"/>
              </w:rPr>
            </w:pPr>
            <w:r>
              <w:rPr>
                <w:lang w:val="es-ES"/>
              </w:rPr>
              <w:t>Consistencia en la distribución de los datos.</w:t>
            </w:r>
          </w:p>
        </w:tc>
      </w:tr>
      <w:tr w:rsidR="002A1B39" w:rsidRPr="002A1B39" w14:paraId="6C4BC950" w14:textId="77777777" w:rsidTr="00380929">
        <w:trPr>
          <w:trHeight w:val="451"/>
        </w:trPr>
        <w:tc>
          <w:tcPr>
            <w:tcW w:w="1900" w:type="dxa"/>
          </w:tcPr>
          <w:p w14:paraId="451904B4" w14:textId="5706ECF3" w:rsidR="002A1B39" w:rsidRDefault="002A1B39" w:rsidP="00E772EA">
            <w:pPr>
              <w:ind w:firstLine="0"/>
              <w:rPr>
                <w:lang w:val="es-ES"/>
              </w:rPr>
            </w:pPr>
            <w:r>
              <w:rPr>
                <w:lang w:val="es-ES"/>
              </w:rPr>
              <w:t>Matriz de coocurrencia de niveles de grises</w:t>
            </w:r>
          </w:p>
        </w:tc>
        <w:tc>
          <w:tcPr>
            <w:tcW w:w="2090" w:type="dxa"/>
          </w:tcPr>
          <w:p w14:paraId="00723DF9" w14:textId="1B214EAA" w:rsidR="002A1B39" w:rsidRPr="002A1B39" w:rsidRDefault="002A1B39" w:rsidP="00F27FE3">
            <w:pPr>
              <w:ind w:firstLine="0"/>
            </w:pPr>
            <w:proofErr w:type="spellStart"/>
            <w:r w:rsidRPr="002A1B39">
              <w:t>glcm_contrast</w:t>
            </w:r>
            <w:proofErr w:type="spellEnd"/>
          </w:p>
          <w:p w14:paraId="413946F7" w14:textId="65504A2C" w:rsidR="002A1B39" w:rsidRPr="002A1B39" w:rsidRDefault="002A1B39" w:rsidP="002A1B39">
            <w:pPr>
              <w:ind w:firstLine="0"/>
            </w:pPr>
            <w:proofErr w:type="spellStart"/>
            <w:r w:rsidRPr="002A1B39">
              <w:t>glcm_dissimilarity</w:t>
            </w:r>
            <w:proofErr w:type="spellEnd"/>
          </w:p>
          <w:p w14:paraId="543A69B4" w14:textId="78C2AD07" w:rsidR="002A1B39" w:rsidRDefault="002A1B39" w:rsidP="002A1B39">
            <w:pPr>
              <w:ind w:firstLine="0"/>
            </w:pPr>
            <w:proofErr w:type="spellStart"/>
            <w:r w:rsidRPr="002A1B39">
              <w:t>glcm_</w:t>
            </w:r>
            <w:r>
              <w:t>homogeneity</w:t>
            </w:r>
            <w:proofErr w:type="spellEnd"/>
          </w:p>
          <w:p w14:paraId="226244ED" w14:textId="2F4FE9A4" w:rsidR="002A1B39" w:rsidRPr="002A1B39" w:rsidRDefault="002A1B39" w:rsidP="002A1B39">
            <w:pPr>
              <w:ind w:firstLine="0"/>
            </w:pPr>
            <w:proofErr w:type="spellStart"/>
            <w:r w:rsidRPr="002A1B39">
              <w:t>glcm_energy</w:t>
            </w:r>
            <w:proofErr w:type="spellEnd"/>
          </w:p>
          <w:p w14:paraId="27C2FC0C" w14:textId="620469F3" w:rsidR="002A1B39" w:rsidRPr="002A1B39" w:rsidRDefault="002A1B39" w:rsidP="002A1B39">
            <w:pPr>
              <w:ind w:firstLine="0"/>
            </w:pPr>
            <w:proofErr w:type="spellStart"/>
            <w:r w:rsidRPr="002A1B39">
              <w:t>glcm_</w:t>
            </w:r>
            <w:r>
              <w:t>correlation</w:t>
            </w:r>
            <w:proofErr w:type="spellEnd"/>
          </w:p>
          <w:p w14:paraId="6BD63ADD" w14:textId="273B0549" w:rsidR="002A1B39" w:rsidRPr="00495166" w:rsidRDefault="002A1B39" w:rsidP="00F27FE3">
            <w:pPr>
              <w:ind w:firstLine="0"/>
            </w:pPr>
            <w:proofErr w:type="spellStart"/>
            <w:r w:rsidRPr="00495166">
              <w:t>glcm_ASM</w:t>
            </w:r>
            <w:proofErr w:type="spellEnd"/>
          </w:p>
        </w:tc>
        <w:tc>
          <w:tcPr>
            <w:tcW w:w="4707" w:type="dxa"/>
          </w:tcPr>
          <w:p w14:paraId="2A66E80C" w14:textId="6526E607" w:rsidR="002A1B39" w:rsidRDefault="002A1B39" w:rsidP="00714FCD">
            <w:pPr>
              <w:ind w:firstLine="0"/>
              <w:rPr>
                <w:lang w:val="es-ES"/>
              </w:rPr>
            </w:pPr>
            <w:r w:rsidRPr="002A1B39">
              <w:rPr>
                <w:lang w:val="es-ES"/>
              </w:rPr>
              <w:t>Se ha calculado la m</w:t>
            </w:r>
            <w:r>
              <w:rPr>
                <w:lang w:val="es-ES"/>
              </w:rPr>
              <w:t xml:space="preserve">atriz de coocurrencia de niveles de grises </w:t>
            </w:r>
            <w:r w:rsidR="00BA2BA1">
              <w:rPr>
                <w:lang w:val="es-ES"/>
              </w:rPr>
              <w:t>(GLCM</w:t>
            </w:r>
            <w:r w:rsidR="002C615A">
              <w:rPr>
                <w:lang w:val="es-ES"/>
              </w:rPr>
              <w:t xml:space="preserve"> </w:t>
            </w:r>
            <w:r w:rsidR="002C615A">
              <w:rPr>
                <w:lang w:val="es-ES"/>
              </w:rPr>
              <w:fldChar w:fldCharType="begin"/>
            </w:r>
            <w:r w:rsidR="002C615A" w:rsidRPr="00023872">
              <w:rPr>
                <w:lang w:val="es-ES"/>
              </w:rPr>
              <w:instrText xml:space="preserve"> XE "</w:instrText>
            </w:r>
            <w:r w:rsidR="002C615A">
              <w:rPr>
                <w:lang w:val="es-ES"/>
              </w:rPr>
              <w:instrText>GLCM</w:instrText>
            </w:r>
            <w:r w:rsidR="002C615A" w:rsidRPr="00023872">
              <w:rPr>
                <w:lang w:val="es-ES"/>
              </w:rPr>
              <w:instrText>" \t "</w:instrText>
            </w:r>
            <w:r w:rsidR="002C615A">
              <w:rPr>
                <w:i/>
                <w:iCs/>
                <w:lang w:val="es-ES"/>
              </w:rPr>
              <w:instrText>Grey Level Co-occurrence Matrix</w:instrText>
            </w:r>
            <w:r w:rsidR="002C615A" w:rsidRPr="00023872">
              <w:rPr>
                <w:lang w:val="es-ES"/>
              </w:rPr>
              <w:instrText>"</w:instrText>
            </w:r>
            <w:r w:rsidR="002C615A">
              <w:rPr>
                <w:lang w:val="es-ES"/>
              </w:rPr>
              <w:instrText xml:space="preserve"> \f “Acrónimos”</w:instrText>
            </w:r>
            <w:r w:rsidR="002C615A" w:rsidRPr="00C93EE9">
              <w:rPr>
                <w:lang w:val="es-ES"/>
              </w:rPr>
              <w:instrText xml:space="preserve"> </w:instrText>
            </w:r>
            <w:r w:rsidR="002C615A">
              <w:rPr>
                <w:lang w:val="es-ES"/>
              </w:rPr>
              <w:fldChar w:fldCharType="end"/>
            </w:r>
            <w:r w:rsidR="002C615A">
              <w:rPr>
                <w:lang w:val="es-ES"/>
              </w:rPr>
              <w:t>)</w:t>
            </w:r>
            <w:r w:rsidR="00BA2BA1">
              <w:rPr>
                <w:lang w:val="es-ES"/>
              </w:rPr>
              <w:t xml:space="preserve">) </w:t>
            </w:r>
            <w:r>
              <w:rPr>
                <w:lang w:val="es-ES"/>
              </w:rPr>
              <w:t xml:space="preserve">tomando como referencia el píxel ubicado 5 posiciones a la derecha. Después, se han </w:t>
            </w:r>
            <w:r w:rsidR="00AD01B8">
              <w:rPr>
                <w:lang w:val="es-ES"/>
              </w:rPr>
              <w:t>computado 6 características partiendo de los resultados:</w:t>
            </w:r>
          </w:p>
          <w:p w14:paraId="2AA7B02B" w14:textId="77777777" w:rsidR="00AD01B8" w:rsidRDefault="00AD01B8" w:rsidP="00AD01B8">
            <w:pPr>
              <w:pStyle w:val="ListParagraph"/>
              <w:numPr>
                <w:ilvl w:val="0"/>
                <w:numId w:val="45"/>
              </w:numPr>
              <w:rPr>
                <w:lang w:val="es-ES"/>
              </w:rPr>
            </w:pPr>
            <w:r>
              <w:rPr>
                <w:lang w:val="es-ES"/>
              </w:rPr>
              <w:t>Contraste: contraste de intensidad entre un píxel y la referencia en toda la imagen.</w:t>
            </w:r>
          </w:p>
          <w:p w14:paraId="75AF77D5" w14:textId="0C4462A1" w:rsidR="00AD01B8" w:rsidRDefault="00AD01B8" w:rsidP="00AD01B8">
            <w:pPr>
              <w:pStyle w:val="ListParagraph"/>
              <w:numPr>
                <w:ilvl w:val="0"/>
                <w:numId w:val="45"/>
              </w:numPr>
              <w:rPr>
                <w:lang w:val="es-ES"/>
              </w:rPr>
            </w:pPr>
            <w:r>
              <w:rPr>
                <w:lang w:val="es-ES"/>
              </w:rPr>
              <w:t xml:space="preserve">Disimilitud: </w:t>
            </w:r>
            <w:r w:rsidR="00BC5CD6">
              <w:rPr>
                <w:lang w:val="es-ES"/>
              </w:rPr>
              <w:t>diferencia entre un píxel y la referencia en toda la imagen.</w:t>
            </w:r>
          </w:p>
          <w:p w14:paraId="05728CE1" w14:textId="77777777" w:rsidR="00BC5CD6" w:rsidRDefault="00BC5CD6" w:rsidP="00AD01B8">
            <w:pPr>
              <w:pStyle w:val="ListParagraph"/>
              <w:numPr>
                <w:ilvl w:val="0"/>
                <w:numId w:val="45"/>
              </w:numPr>
              <w:rPr>
                <w:lang w:val="es-ES"/>
              </w:rPr>
            </w:pPr>
            <w:r>
              <w:rPr>
                <w:lang w:val="es-ES"/>
              </w:rPr>
              <w:t xml:space="preserve">Homogeneidad: </w:t>
            </w:r>
            <w:r w:rsidRPr="00BC5CD6">
              <w:rPr>
                <w:lang w:val="es-ES"/>
              </w:rPr>
              <w:t>cercanía espacial de la distribución de elementos a la diagonal.</w:t>
            </w:r>
          </w:p>
          <w:p w14:paraId="0D3D21A4" w14:textId="0BF6E34E" w:rsidR="00BC5CD6" w:rsidRDefault="00BC5CD6" w:rsidP="00AD01B8">
            <w:pPr>
              <w:pStyle w:val="ListParagraph"/>
              <w:numPr>
                <w:ilvl w:val="0"/>
                <w:numId w:val="45"/>
              </w:numPr>
              <w:rPr>
                <w:lang w:val="es-ES"/>
              </w:rPr>
            </w:pPr>
            <w:r>
              <w:rPr>
                <w:lang w:val="es-ES"/>
              </w:rPr>
              <w:t>Energía: t</w:t>
            </w:r>
            <w:r w:rsidRPr="00BC5CD6">
              <w:rPr>
                <w:lang w:val="es-ES"/>
              </w:rPr>
              <w:t xml:space="preserve">asa de cambio de </w:t>
            </w:r>
            <w:r>
              <w:rPr>
                <w:lang w:val="es-ES"/>
              </w:rPr>
              <w:t>intensidad</w:t>
            </w:r>
            <w:r w:rsidRPr="00BC5CD6">
              <w:rPr>
                <w:lang w:val="es-ES"/>
              </w:rPr>
              <w:t xml:space="preserve"> de los píxeles.</w:t>
            </w:r>
          </w:p>
          <w:p w14:paraId="5B3E13CD" w14:textId="5CE86687" w:rsidR="00BC5CD6" w:rsidRDefault="00BC5CD6" w:rsidP="00AD01B8">
            <w:pPr>
              <w:pStyle w:val="ListParagraph"/>
              <w:numPr>
                <w:ilvl w:val="0"/>
                <w:numId w:val="45"/>
              </w:numPr>
              <w:rPr>
                <w:lang w:val="es-ES"/>
              </w:rPr>
            </w:pPr>
            <w:r>
              <w:rPr>
                <w:lang w:val="es-ES"/>
              </w:rPr>
              <w:t>Correlación:</w:t>
            </w:r>
            <w:r w:rsidR="00216AEB">
              <w:rPr>
                <w:lang w:val="es-ES"/>
              </w:rPr>
              <w:t xml:space="preserve"> medida de correlación de un píxel respecto a su referencia en toda la imagen.</w:t>
            </w:r>
          </w:p>
          <w:p w14:paraId="149D2972" w14:textId="74BED5DE" w:rsidR="00BC5CD6" w:rsidRPr="00AD01B8" w:rsidRDefault="00BC5CD6" w:rsidP="00AD01B8">
            <w:pPr>
              <w:pStyle w:val="ListParagraph"/>
              <w:numPr>
                <w:ilvl w:val="0"/>
                <w:numId w:val="45"/>
              </w:numPr>
              <w:rPr>
                <w:lang w:val="es-ES"/>
              </w:rPr>
            </w:pPr>
            <w:r>
              <w:rPr>
                <w:lang w:val="es-ES"/>
              </w:rPr>
              <w:t xml:space="preserve">ASM: </w:t>
            </w:r>
            <w:r w:rsidR="0053517D">
              <w:rPr>
                <w:lang w:val="es-ES"/>
              </w:rPr>
              <w:t>Segundo momento angular.</w:t>
            </w:r>
          </w:p>
        </w:tc>
      </w:tr>
      <w:tr w:rsidR="00DD5645" w:rsidRPr="005D29C4" w14:paraId="5688448B" w14:textId="77777777" w:rsidTr="00380929">
        <w:trPr>
          <w:trHeight w:val="451"/>
        </w:trPr>
        <w:tc>
          <w:tcPr>
            <w:tcW w:w="1900" w:type="dxa"/>
          </w:tcPr>
          <w:p w14:paraId="4644BED2" w14:textId="46113D9D" w:rsidR="00DD5645" w:rsidRDefault="00DD5645" w:rsidP="00E772EA">
            <w:pPr>
              <w:ind w:firstLine="0"/>
              <w:rPr>
                <w:lang w:val="es-ES"/>
              </w:rPr>
            </w:pPr>
            <w:r>
              <w:rPr>
                <w:lang w:val="es-ES"/>
              </w:rPr>
              <w:t xml:space="preserve">Momentos de </w:t>
            </w:r>
            <w:proofErr w:type="spellStart"/>
            <w:r>
              <w:rPr>
                <w:lang w:val="es-ES"/>
              </w:rPr>
              <w:t>Hu</w:t>
            </w:r>
            <w:proofErr w:type="spellEnd"/>
          </w:p>
        </w:tc>
        <w:tc>
          <w:tcPr>
            <w:tcW w:w="2090" w:type="dxa"/>
          </w:tcPr>
          <w:p w14:paraId="06199980" w14:textId="77777777" w:rsidR="00DD5645" w:rsidRDefault="00DD5645" w:rsidP="00F27FE3">
            <w:pPr>
              <w:ind w:firstLine="0"/>
            </w:pPr>
            <w:r>
              <w:t>Hu_1</w:t>
            </w:r>
          </w:p>
          <w:p w14:paraId="6EC066C3" w14:textId="77777777" w:rsidR="00DD5645" w:rsidRDefault="00DD5645" w:rsidP="00F27FE3">
            <w:pPr>
              <w:ind w:firstLine="0"/>
            </w:pPr>
            <w:r>
              <w:t>Hu_2</w:t>
            </w:r>
          </w:p>
          <w:p w14:paraId="4AE6E26F" w14:textId="77777777" w:rsidR="00DD5645" w:rsidRDefault="00DD5645" w:rsidP="00F27FE3">
            <w:pPr>
              <w:ind w:firstLine="0"/>
            </w:pPr>
            <w:r>
              <w:t>Hu_3</w:t>
            </w:r>
          </w:p>
          <w:p w14:paraId="34546906" w14:textId="77777777" w:rsidR="00DD5645" w:rsidRDefault="00DD5645" w:rsidP="00F27FE3">
            <w:pPr>
              <w:ind w:firstLine="0"/>
            </w:pPr>
            <w:r>
              <w:t>Hu_4</w:t>
            </w:r>
          </w:p>
          <w:p w14:paraId="605B49A9" w14:textId="77777777" w:rsidR="00DD5645" w:rsidRDefault="00DD5645" w:rsidP="00F27FE3">
            <w:pPr>
              <w:ind w:firstLine="0"/>
            </w:pPr>
            <w:r>
              <w:t>Hu_5</w:t>
            </w:r>
          </w:p>
          <w:p w14:paraId="1C1EBADF" w14:textId="77777777" w:rsidR="00DD5645" w:rsidRDefault="00DD5645" w:rsidP="00F27FE3">
            <w:pPr>
              <w:ind w:firstLine="0"/>
            </w:pPr>
            <w:r>
              <w:t>Hu_6</w:t>
            </w:r>
          </w:p>
          <w:p w14:paraId="56594E03" w14:textId="1D7D2CBD" w:rsidR="00DD5645" w:rsidRPr="002A1B39" w:rsidRDefault="00DD5645" w:rsidP="00F27FE3">
            <w:pPr>
              <w:ind w:firstLine="0"/>
            </w:pPr>
            <w:r>
              <w:t>Hu_</w:t>
            </w:r>
            <w:r w:rsidR="00D72F76">
              <w:t>7</w:t>
            </w:r>
          </w:p>
        </w:tc>
        <w:tc>
          <w:tcPr>
            <w:tcW w:w="4707" w:type="dxa"/>
          </w:tcPr>
          <w:p w14:paraId="3B12AD1F" w14:textId="14D3C645" w:rsidR="00DD5645" w:rsidRPr="002A1B39" w:rsidRDefault="00DE3257" w:rsidP="00714FCD">
            <w:pPr>
              <w:ind w:firstLine="0"/>
              <w:rPr>
                <w:lang w:val="es-ES"/>
              </w:rPr>
            </w:pPr>
            <w:r>
              <w:rPr>
                <w:lang w:val="es-ES"/>
              </w:rPr>
              <w:t>Conjunto de 7 momentos invariable en traslación, escala y rotación calculados a partir de los momentos normales.</w:t>
            </w:r>
          </w:p>
        </w:tc>
      </w:tr>
    </w:tbl>
    <w:p w14:paraId="5B9AD4BF" w14:textId="0E7C90B9" w:rsidR="00D54344" w:rsidRDefault="00D54344" w:rsidP="006D62F1">
      <w:pPr>
        <w:rPr>
          <w:lang w:val="es-ES"/>
        </w:rPr>
      </w:pPr>
      <w:r>
        <w:rPr>
          <w:lang w:val="es-ES"/>
        </w:rPr>
        <w:lastRenderedPageBreak/>
        <w:t>Teniendo en cuenta que cada parámetro se extrae para el tumor y para el edema, se obtienen un total de 50 características</w:t>
      </w:r>
      <w:r w:rsidR="00F911B9">
        <w:rPr>
          <w:lang w:val="es-ES"/>
        </w:rPr>
        <w:t xml:space="preserve"> para cada uno de los 55 pacientes analizados con el algoritmo desarrollado.</w:t>
      </w:r>
      <w:r>
        <w:rPr>
          <w:lang w:val="es-ES"/>
        </w:rPr>
        <w:t xml:space="preserve"> Con todo esto, se ha creado un fichero CSV donde se ha introducido una nueva fila por cada paciente. Adicionalmente, también se han añadido el ID del paciente y el método de MRI de las imágenes incluyendo la vista (axial, coronal o sagital) para el tumor y el edema por separado. Una vez se ha creado el CSV, los datos generados pueden ser analizados y procesados.</w:t>
      </w:r>
    </w:p>
    <w:p w14:paraId="5DFAB07E" w14:textId="31CE1EA4" w:rsidR="006C21DA" w:rsidRPr="008A0F9D" w:rsidRDefault="006C21DA" w:rsidP="006C21DA">
      <w:pPr>
        <w:pStyle w:val="Heading3"/>
        <w:rPr>
          <w:lang w:val="es-ES"/>
        </w:rPr>
      </w:pPr>
      <w:bookmarkStart w:id="155" w:name="_Toc73693282"/>
      <w:r>
        <w:rPr>
          <w:lang w:val="es-ES"/>
        </w:rPr>
        <w:t>Empleo de distintos tipos de escáneres</w:t>
      </w:r>
      <w:bookmarkEnd w:id="155"/>
    </w:p>
    <w:p w14:paraId="1BBF1E9E" w14:textId="4080EBB8" w:rsidR="006C21DA" w:rsidRDefault="006C21DA" w:rsidP="006D62F1">
      <w:pPr>
        <w:rPr>
          <w:lang w:val="es-ES"/>
        </w:rPr>
      </w:pPr>
      <w:r>
        <w:rPr>
          <w:lang w:val="es-ES"/>
        </w:rPr>
        <w:t xml:space="preserve">Como se han utilizado distintos tipos de escáneres MRI para la segmentación como se ha explicado en </w:t>
      </w:r>
      <w:r>
        <w:rPr>
          <w:lang w:val="es-ES"/>
        </w:rPr>
        <w:fldChar w:fldCharType="begin"/>
      </w:r>
      <w:r>
        <w:rPr>
          <w:lang w:val="es-ES"/>
        </w:rPr>
        <w:instrText xml:space="preserve"> REF _Ref73441085 \r \h </w:instrText>
      </w:r>
      <w:r>
        <w:rPr>
          <w:lang w:val="es-ES"/>
        </w:rPr>
      </w:r>
      <w:r>
        <w:rPr>
          <w:lang w:val="es-ES"/>
        </w:rPr>
        <w:fldChar w:fldCharType="separate"/>
      </w:r>
      <w:r w:rsidR="00771A69">
        <w:rPr>
          <w:lang w:val="es-ES"/>
        </w:rPr>
        <w:t>4.2</w:t>
      </w:r>
      <w:r>
        <w:rPr>
          <w:lang w:val="es-ES"/>
        </w:rPr>
        <w:fldChar w:fldCharType="end"/>
      </w:r>
      <w:r>
        <w:rPr>
          <w:lang w:val="es-ES"/>
        </w:rPr>
        <w:t xml:space="preserve"> </w:t>
      </w:r>
      <w:r>
        <w:rPr>
          <w:lang w:val="es-ES"/>
        </w:rPr>
        <w:fldChar w:fldCharType="begin"/>
      </w:r>
      <w:r>
        <w:rPr>
          <w:lang w:val="es-ES"/>
        </w:rPr>
        <w:instrText xml:space="preserve"> REF _Ref73441085 \h </w:instrText>
      </w:r>
      <w:r>
        <w:rPr>
          <w:lang w:val="es-ES"/>
        </w:rPr>
      </w:r>
      <w:r>
        <w:rPr>
          <w:lang w:val="es-ES"/>
        </w:rPr>
        <w:fldChar w:fldCharType="separate"/>
      </w:r>
      <w:r w:rsidR="00771A69">
        <w:rPr>
          <w:lang w:val="es-ES"/>
        </w:rPr>
        <w:t xml:space="preserve">Segmentación del </w:t>
      </w:r>
      <w:r w:rsidR="00771A69">
        <w:rPr>
          <w:i/>
          <w:iCs/>
          <w:lang w:val="es-ES"/>
        </w:rPr>
        <w:t>glioma</w:t>
      </w:r>
      <w:r w:rsidR="00771A69">
        <w:rPr>
          <w:lang w:val="es-ES"/>
        </w:rPr>
        <w:t xml:space="preserve"> y del edema</w:t>
      </w:r>
      <w:r>
        <w:rPr>
          <w:lang w:val="es-ES"/>
        </w:rPr>
        <w:fldChar w:fldCharType="end"/>
      </w:r>
      <w:r>
        <w:rPr>
          <w:lang w:val="es-ES"/>
        </w:rPr>
        <w:t>, esta información ha sido incluida en el archivo con las características extraídas. Aun así, la mejora en los resultados dada por esta combinación ha estado limitada por varios factores.</w:t>
      </w:r>
    </w:p>
    <w:p w14:paraId="4294B543" w14:textId="4A67D89B" w:rsidR="006C21DA" w:rsidRDefault="006C21DA" w:rsidP="006D62F1">
      <w:pPr>
        <w:rPr>
          <w:lang w:val="es-ES"/>
        </w:rPr>
      </w:pPr>
      <w:r>
        <w:rPr>
          <w:lang w:val="es-ES"/>
        </w:rPr>
        <w:t>Por una parte, lo ideal es que estas imágenes estén registradas y los parámetros como el número de imágenes por escáner, la distancia entre ellas y la resolución coincidan. En ese caso, el tumor y edema se pueden superponer tras segmentarlos y realizar un análisis más robusto de todo el conjunto.</w:t>
      </w:r>
      <w:r w:rsidR="000154CD">
        <w:rPr>
          <w:lang w:val="es-ES"/>
        </w:rPr>
        <w:t xml:space="preserve"> Pero esto no ocurre en la base de datos seleccionada por lo que ha habido que segmentar y analizar el tumor y el edema por separado en distintos tipos de imágenes sabiendo solo que pertenecen al mismo paciente.</w:t>
      </w:r>
    </w:p>
    <w:p w14:paraId="0CED83AF" w14:textId="33ED9171" w:rsidR="00C149A0" w:rsidRDefault="00C149A0" w:rsidP="006D62F1">
      <w:pPr>
        <w:rPr>
          <w:lang w:val="es-ES"/>
        </w:rPr>
      </w:pPr>
      <w:r>
        <w:rPr>
          <w:lang w:val="es-ES"/>
        </w:rPr>
        <w:t>Por otra parte, tampoco se dispone de todos los tipos de escáneres en todos los pacientes lo que ha supuesto el uso de la vista axial como principal y la coronal o sagital en caso de que esta no esté disponible. Tanto la segmentación como la extracción de características se ha podido realizar de la misma forma ya que la presencia de las anomalías es la misma vista desde otro ángulo. No obstante, esto también dificulta la comparación de los resultados en todos los pacientes.</w:t>
      </w:r>
    </w:p>
    <w:p w14:paraId="07356F8C" w14:textId="64DA1557" w:rsidR="006D62F1" w:rsidRDefault="006D62F1" w:rsidP="006D62F1">
      <w:pPr>
        <w:pStyle w:val="Heading2"/>
        <w:rPr>
          <w:lang w:val="es-ES"/>
        </w:rPr>
      </w:pPr>
      <w:bookmarkStart w:id="156" w:name="_Toc73693283"/>
      <w:r>
        <w:rPr>
          <w:lang w:val="es-ES"/>
        </w:rPr>
        <w:t>Análisis de los factores de riesgo</w:t>
      </w:r>
      <w:bookmarkEnd w:id="156"/>
    </w:p>
    <w:p w14:paraId="4BCB247D" w14:textId="03768CE7" w:rsidR="00D43D43" w:rsidRDefault="0006426B" w:rsidP="00CD5DB2">
      <w:pPr>
        <w:rPr>
          <w:lang w:val="es-ES"/>
        </w:rPr>
      </w:pPr>
      <w:r>
        <w:rPr>
          <w:lang w:val="es-ES"/>
        </w:rPr>
        <w:t xml:space="preserve">El análisis de los factores de riesgo se ha realizado, por un lado, con los metadatos proporcionados para los 189 pacientes a los que se les ha extraído muestras patológicas </w:t>
      </w:r>
      <w:r w:rsidR="00D43D43">
        <w:rPr>
          <w:lang w:val="es-ES"/>
        </w:rPr>
        <w:t>y,</w:t>
      </w:r>
      <w:r>
        <w:rPr>
          <w:lang w:val="es-ES"/>
        </w:rPr>
        <w:t xml:space="preserve"> por otro lado, con la combinación de metadatos y características extraídas de las imágenes.</w:t>
      </w:r>
      <w:r w:rsidR="00CD5DB2">
        <w:rPr>
          <w:lang w:val="es-ES"/>
        </w:rPr>
        <w:t xml:space="preserve"> </w:t>
      </w:r>
      <w:r w:rsidR="00D50648">
        <w:rPr>
          <w:lang w:val="es-ES"/>
        </w:rPr>
        <w:t>Ambos análisis se describen a continuación.</w:t>
      </w:r>
    </w:p>
    <w:p w14:paraId="4DB7E135" w14:textId="752E8E05" w:rsidR="00D06FC3" w:rsidRDefault="00830769" w:rsidP="00D06FC3">
      <w:pPr>
        <w:pStyle w:val="Heading3"/>
        <w:rPr>
          <w:lang w:val="es-ES"/>
        </w:rPr>
      </w:pPr>
      <w:bookmarkStart w:id="157" w:name="_Toc73693284"/>
      <w:r>
        <w:rPr>
          <w:lang w:val="es-ES"/>
        </w:rPr>
        <w:t>Basado en metadatos</w:t>
      </w:r>
      <w:bookmarkEnd w:id="157"/>
    </w:p>
    <w:p w14:paraId="2B2330F7" w14:textId="40BCA285" w:rsidR="005E3C00" w:rsidRDefault="005C5259" w:rsidP="005E3C00">
      <w:pPr>
        <w:rPr>
          <w:lang w:val="es-ES" w:eastAsia="es-ES"/>
        </w:rPr>
      </w:pPr>
      <w:r>
        <w:rPr>
          <w:lang w:val="es-ES"/>
        </w:rPr>
        <w:t>Para el análisis de factores de riesgo basado únicamente en los metadatos proporcionados, se cuenta con 170 pacientes</w:t>
      </w:r>
      <w:r w:rsidR="00F826AE">
        <w:rPr>
          <w:lang w:val="es-ES"/>
        </w:rPr>
        <w:t xml:space="preserve"> y 18 variables</w:t>
      </w:r>
      <w:r w:rsidR="00050151">
        <w:rPr>
          <w:lang w:val="es-ES"/>
        </w:rPr>
        <w:t>. Las variables</w:t>
      </w:r>
      <w:r w:rsidR="005E2EC2">
        <w:rPr>
          <w:lang w:val="es-ES" w:eastAsia="es-ES"/>
        </w:rPr>
        <w:t xml:space="preserve"> se describen en la </w:t>
      </w:r>
      <w:r w:rsidR="00426872">
        <w:rPr>
          <w:lang w:val="es-ES" w:eastAsia="es-ES"/>
        </w:rPr>
        <w:fldChar w:fldCharType="begin"/>
      </w:r>
      <w:r w:rsidR="00426872">
        <w:rPr>
          <w:lang w:val="es-ES" w:eastAsia="es-ES"/>
        </w:rPr>
        <w:instrText xml:space="preserve"> REF _Ref72749047 \h </w:instrText>
      </w:r>
      <w:r w:rsidR="00426872">
        <w:rPr>
          <w:lang w:val="es-ES" w:eastAsia="es-ES"/>
        </w:rPr>
      </w:r>
      <w:r w:rsidR="00426872">
        <w:rPr>
          <w:lang w:val="es-ES" w:eastAsia="es-ES"/>
        </w:rPr>
        <w:fldChar w:fldCharType="separate"/>
      </w:r>
      <w:r w:rsidR="00771A69" w:rsidRPr="00220BD3">
        <w:rPr>
          <w:lang w:val="es-ES"/>
        </w:rPr>
        <w:t xml:space="preserve">Tabla </w:t>
      </w:r>
      <w:r w:rsidR="00771A69">
        <w:rPr>
          <w:noProof/>
          <w:lang w:val="es-ES"/>
        </w:rPr>
        <w:t>4</w:t>
      </w:r>
      <w:r w:rsidR="00426872">
        <w:rPr>
          <w:lang w:val="es-ES" w:eastAsia="es-ES"/>
        </w:rPr>
        <w:fldChar w:fldCharType="end"/>
      </w:r>
      <w:r w:rsidR="005E2EC2">
        <w:rPr>
          <w:lang w:val="es-ES" w:eastAsia="es-ES"/>
        </w:rPr>
        <w:t>.</w:t>
      </w:r>
    </w:p>
    <w:p w14:paraId="0584557E" w14:textId="77777777" w:rsidR="003C1C5B" w:rsidRDefault="003C1C5B" w:rsidP="005E3C00">
      <w:pPr>
        <w:rPr>
          <w:lang w:val="es-ES" w:eastAsia="es-ES"/>
        </w:rPr>
      </w:pPr>
    </w:p>
    <w:p w14:paraId="4E7222B3" w14:textId="37540725" w:rsidR="005E2EC2" w:rsidRPr="00220BD3" w:rsidRDefault="005E2EC2" w:rsidP="00C963DE">
      <w:pPr>
        <w:pStyle w:val="Caption"/>
        <w:keepNext/>
        <w:ind w:firstLine="0"/>
        <w:rPr>
          <w:lang w:val="es-ES"/>
        </w:rPr>
      </w:pPr>
      <w:bookmarkStart w:id="158" w:name="_Ref72749047"/>
      <w:bookmarkStart w:id="159" w:name="_Toc73693336"/>
      <w:r w:rsidRPr="00220BD3">
        <w:rPr>
          <w:lang w:val="es-ES"/>
        </w:rPr>
        <w:lastRenderedPageBreak/>
        <w:t xml:space="preserve">Tabla </w:t>
      </w:r>
      <w:r>
        <w:fldChar w:fldCharType="begin"/>
      </w:r>
      <w:r w:rsidRPr="00220BD3">
        <w:rPr>
          <w:lang w:val="es-ES"/>
        </w:rPr>
        <w:instrText xml:space="preserve"> SEQ Tabla \* ARABIC </w:instrText>
      </w:r>
      <w:r>
        <w:fldChar w:fldCharType="separate"/>
      </w:r>
      <w:r w:rsidR="00771A69">
        <w:rPr>
          <w:noProof/>
          <w:lang w:val="es-ES"/>
        </w:rPr>
        <w:t>4</w:t>
      </w:r>
      <w:r>
        <w:fldChar w:fldCharType="end"/>
      </w:r>
      <w:bookmarkEnd w:id="158"/>
      <w:r w:rsidRPr="00220BD3">
        <w:rPr>
          <w:lang w:val="es-ES"/>
        </w:rPr>
        <w:t>. Descripción de las variables disponibles para el análisis de factores de riesgo basado en los metadatos.</w:t>
      </w:r>
      <w:bookmarkEnd w:id="159"/>
    </w:p>
    <w:tbl>
      <w:tblPr>
        <w:tblStyle w:val="TableGrid"/>
        <w:tblW w:w="5254" w:type="pct"/>
        <w:tblInd w:w="0" w:type="dxa"/>
        <w:tblLook w:val="04A0" w:firstRow="1" w:lastRow="0" w:firstColumn="1" w:lastColumn="0" w:noHBand="0" w:noVBand="1"/>
      </w:tblPr>
      <w:tblGrid>
        <w:gridCol w:w="3842"/>
        <w:gridCol w:w="3809"/>
        <w:gridCol w:w="1274"/>
      </w:tblGrid>
      <w:tr w:rsidR="00C25E02" w14:paraId="3AA84AC1" w14:textId="77777777" w:rsidTr="00B24601">
        <w:trPr>
          <w:trHeight w:val="353"/>
        </w:trPr>
        <w:tc>
          <w:tcPr>
            <w:tcW w:w="2152" w:type="pct"/>
            <w:vAlign w:val="center"/>
          </w:tcPr>
          <w:p w14:paraId="3EF22A6A" w14:textId="3871CB2A" w:rsidR="00C25E02" w:rsidRPr="008F4266" w:rsidRDefault="00C25E02" w:rsidP="00C25E02">
            <w:pPr>
              <w:ind w:firstLine="0"/>
              <w:jc w:val="center"/>
              <w:rPr>
                <w:b/>
                <w:bCs/>
                <w:lang w:val="es-ES"/>
              </w:rPr>
            </w:pPr>
            <w:r>
              <w:rPr>
                <w:b/>
                <w:bCs/>
                <w:lang w:val="es-ES"/>
              </w:rPr>
              <w:t>Nombre</w:t>
            </w:r>
          </w:p>
        </w:tc>
        <w:tc>
          <w:tcPr>
            <w:tcW w:w="2134" w:type="pct"/>
            <w:vAlign w:val="center"/>
          </w:tcPr>
          <w:p w14:paraId="6B51FF9E" w14:textId="269D3F38" w:rsidR="00C25E02" w:rsidRPr="008F4266" w:rsidRDefault="00C25E02" w:rsidP="00C25E02">
            <w:pPr>
              <w:ind w:firstLine="0"/>
              <w:jc w:val="center"/>
              <w:rPr>
                <w:b/>
                <w:bCs/>
                <w:lang w:val="es-ES"/>
              </w:rPr>
            </w:pPr>
            <w:r>
              <w:rPr>
                <w:b/>
                <w:bCs/>
                <w:lang w:val="es-ES"/>
              </w:rPr>
              <w:t>Descripción</w:t>
            </w:r>
          </w:p>
        </w:tc>
        <w:tc>
          <w:tcPr>
            <w:tcW w:w="714" w:type="pct"/>
            <w:vAlign w:val="center"/>
          </w:tcPr>
          <w:p w14:paraId="43C84BCE" w14:textId="4B34CFE6" w:rsidR="00C25E02" w:rsidRPr="008F4266" w:rsidRDefault="00C25E02" w:rsidP="00C25E02">
            <w:pPr>
              <w:ind w:firstLine="0"/>
              <w:jc w:val="center"/>
              <w:rPr>
                <w:b/>
                <w:bCs/>
                <w:lang w:val="es-ES"/>
              </w:rPr>
            </w:pPr>
            <w:r>
              <w:rPr>
                <w:b/>
                <w:bCs/>
                <w:lang w:val="es-ES"/>
              </w:rPr>
              <w:t>Tipo</w:t>
            </w:r>
          </w:p>
        </w:tc>
      </w:tr>
      <w:tr w:rsidR="00C25E02" w14:paraId="088A02B0" w14:textId="77777777" w:rsidTr="00B24601">
        <w:trPr>
          <w:trHeight w:val="368"/>
        </w:trPr>
        <w:tc>
          <w:tcPr>
            <w:tcW w:w="2152" w:type="pct"/>
            <w:vAlign w:val="center"/>
          </w:tcPr>
          <w:p w14:paraId="65489CB6" w14:textId="31D9D872" w:rsidR="00C25E02" w:rsidRPr="00C25E02" w:rsidRDefault="00C25E02" w:rsidP="00C25E02">
            <w:pPr>
              <w:ind w:firstLine="0"/>
              <w:jc w:val="left"/>
              <w:rPr>
                <w:sz w:val="22"/>
                <w:szCs w:val="21"/>
                <w:lang w:val="es-ES"/>
              </w:rPr>
            </w:pPr>
            <w:proofErr w:type="spellStart"/>
            <w:r w:rsidRPr="00C25E02">
              <w:rPr>
                <w:sz w:val="22"/>
                <w:szCs w:val="21"/>
                <w:lang w:val="es-ES"/>
              </w:rPr>
              <w:t>age</w:t>
            </w:r>
            <w:proofErr w:type="spellEnd"/>
          </w:p>
        </w:tc>
        <w:tc>
          <w:tcPr>
            <w:tcW w:w="2134" w:type="pct"/>
            <w:vAlign w:val="center"/>
          </w:tcPr>
          <w:p w14:paraId="2DB0E0B6" w14:textId="0F166DC4" w:rsidR="00C25E02" w:rsidRDefault="00C25E02" w:rsidP="00C25E02">
            <w:pPr>
              <w:ind w:firstLine="0"/>
              <w:jc w:val="left"/>
              <w:rPr>
                <w:lang w:val="es-ES"/>
              </w:rPr>
            </w:pPr>
            <w:r>
              <w:rPr>
                <w:lang w:val="es-ES"/>
              </w:rPr>
              <w:t>Edad</w:t>
            </w:r>
          </w:p>
        </w:tc>
        <w:tc>
          <w:tcPr>
            <w:tcW w:w="714" w:type="pct"/>
            <w:vAlign w:val="center"/>
          </w:tcPr>
          <w:p w14:paraId="75A983D9" w14:textId="256A8543" w:rsidR="00C25E02" w:rsidRDefault="00C25E02" w:rsidP="00C25E02">
            <w:pPr>
              <w:ind w:firstLine="0"/>
              <w:jc w:val="left"/>
              <w:rPr>
                <w:lang w:val="es-ES"/>
              </w:rPr>
            </w:pPr>
            <w:r>
              <w:rPr>
                <w:lang w:val="es-ES"/>
              </w:rPr>
              <w:t>Numérico</w:t>
            </w:r>
          </w:p>
        </w:tc>
      </w:tr>
      <w:tr w:rsidR="00C25E02" w:rsidRPr="00886655" w14:paraId="3B1640C7" w14:textId="77777777" w:rsidTr="00B24601">
        <w:trPr>
          <w:trHeight w:val="368"/>
        </w:trPr>
        <w:tc>
          <w:tcPr>
            <w:tcW w:w="2152" w:type="pct"/>
            <w:vAlign w:val="center"/>
          </w:tcPr>
          <w:p w14:paraId="2D2A5CF5" w14:textId="2E70FE51" w:rsidR="00C25E02" w:rsidRPr="00C25E02" w:rsidRDefault="00C25E02" w:rsidP="00C25E02">
            <w:pPr>
              <w:ind w:firstLine="0"/>
              <w:jc w:val="left"/>
              <w:rPr>
                <w:sz w:val="22"/>
                <w:szCs w:val="21"/>
                <w:lang w:val="es-ES"/>
              </w:rPr>
            </w:pPr>
            <w:proofErr w:type="spellStart"/>
            <w:r w:rsidRPr="00C25E02">
              <w:rPr>
                <w:sz w:val="22"/>
                <w:szCs w:val="21"/>
                <w:lang w:val="es-ES"/>
              </w:rPr>
              <w:t>alcohol_consumption</w:t>
            </w:r>
            <w:proofErr w:type="spellEnd"/>
          </w:p>
        </w:tc>
        <w:tc>
          <w:tcPr>
            <w:tcW w:w="2134" w:type="pct"/>
            <w:vAlign w:val="center"/>
          </w:tcPr>
          <w:p w14:paraId="4D3CDB33" w14:textId="3DAA208A" w:rsidR="00C25E02" w:rsidRDefault="00C25E02" w:rsidP="00C25E02">
            <w:pPr>
              <w:ind w:firstLine="0"/>
              <w:jc w:val="left"/>
              <w:rPr>
                <w:lang w:val="es-ES"/>
              </w:rPr>
            </w:pPr>
            <w:r>
              <w:rPr>
                <w:lang w:val="es-ES"/>
              </w:rPr>
              <w:t>Hábitos de consumo de alcohol</w:t>
            </w:r>
          </w:p>
        </w:tc>
        <w:tc>
          <w:tcPr>
            <w:tcW w:w="714" w:type="pct"/>
            <w:vAlign w:val="center"/>
          </w:tcPr>
          <w:p w14:paraId="32B21636" w14:textId="21EF5822" w:rsidR="00C25E02" w:rsidRDefault="00BA2E96" w:rsidP="00C25E02">
            <w:pPr>
              <w:ind w:firstLine="0"/>
              <w:jc w:val="left"/>
              <w:rPr>
                <w:lang w:val="es-ES"/>
              </w:rPr>
            </w:pPr>
            <w:r>
              <w:rPr>
                <w:lang w:val="es-ES"/>
              </w:rPr>
              <w:t>Categórico</w:t>
            </w:r>
          </w:p>
        </w:tc>
      </w:tr>
      <w:tr w:rsidR="00C25E02" w:rsidRPr="00886655" w14:paraId="0F38BD2D" w14:textId="77777777" w:rsidTr="00B24601">
        <w:trPr>
          <w:trHeight w:val="368"/>
        </w:trPr>
        <w:tc>
          <w:tcPr>
            <w:tcW w:w="2152" w:type="pct"/>
            <w:vAlign w:val="center"/>
          </w:tcPr>
          <w:p w14:paraId="5185D469" w14:textId="728CAE94" w:rsidR="00C25E02" w:rsidRPr="00C25E02" w:rsidRDefault="00C25E02" w:rsidP="00C25E02">
            <w:pPr>
              <w:ind w:firstLine="0"/>
              <w:jc w:val="left"/>
              <w:rPr>
                <w:sz w:val="22"/>
                <w:szCs w:val="21"/>
                <w:lang w:val="es-ES"/>
              </w:rPr>
            </w:pPr>
            <w:proofErr w:type="spellStart"/>
            <w:r w:rsidRPr="00C25E02">
              <w:rPr>
                <w:sz w:val="22"/>
                <w:szCs w:val="21"/>
                <w:lang w:val="es-ES"/>
              </w:rPr>
              <w:t>bmi</w:t>
            </w:r>
            <w:proofErr w:type="spellEnd"/>
          </w:p>
        </w:tc>
        <w:tc>
          <w:tcPr>
            <w:tcW w:w="2134" w:type="pct"/>
            <w:vAlign w:val="center"/>
          </w:tcPr>
          <w:p w14:paraId="1632AB98" w14:textId="7BFB4FCD" w:rsidR="00C25E02" w:rsidRDefault="00C25E02" w:rsidP="00C25E02">
            <w:pPr>
              <w:ind w:firstLine="0"/>
              <w:jc w:val="left"/>
              <w:rPr>
                <w:lang w:val="es-ES"/>
              </w:rPr>
            </w:pPr>
            <w:r>
              <w:rPr>
                <w:lang w:val="es-ES"/>
              </w:rPr>
              <w:t>Índice de masa corporal (IMC</w:t>
            </w:r>
            <w:r>
              <w:rPr>
                <w:lang w:val="es-ES"/>
              </w:rPr>
              <w:fldChar w:fldCharType="begin"/>
            </w:r>
            <w:r w:rsidRPr="00023872">
              <w:rPr>
                <w:lang w:val="es-ES"/>
              </w:rPr>
              <w:instrText xml:space="preserve"> XE "</w:instrText>
            </w:r>
            <w:r>
              <w:rPr>
                <w:lang w:val="es-ES"/>
              </w:rPr>
              <w:instrText>IMC</w:instrText>
            </w:r>
            <w:r w:rsidRPr="00023872">
              <w:rPr>
                <w:lang w:val="es-ES"/>
              </w:rPr>
              <w:instrText>" \t "</w:instrText>
            </w:r>
            <w:r w:rsidRPr="00B53F55">
              <w:rPr>
                <w:i/>
                <w:iCs/>
                <w:lang w:val="es-ES"/>
              </w:rPr>
              <w:instrText>Índice de Masa Corporal</w:instrText>
            </w:r>
            <w:r w:rsidRPr="00023872">
              <w:rPr>
                <w:lang w:val="es-ES"/>
              </w:rPr>
              <w:instrText>"</w:instrText>
            </w:r>
            <w:r>
              <w:rPr>
                <w:lang w:val="es-ES"/>
              </w:rPr>
              <w:instrText xml:space="preserve"> \f “Acrónimos”</w:instrText>
            </w:r>
            <w:r w:rsidRPr="00C93EE9">
              <w:rPr>
                <w:lang w:val="es-ES"/>
              </w:rPr>
              <w:instrText xml:space="preserve"> </w:instrText>
            </w:r>
            <w:r>
              <w:rPr>
                <w:lang w:val="es-ES"/>
              </w:rPr>
              <w:fldChar w:fldCharType="end"/>
            </w:r>
            <w:r>
              <w:rPr>
                <w:lang w:val="es-ES"/>
              </w:rPr>
              <w:t>)</w:t>
            </w:r>
          </w:p>
        </w:tc>
        <w:tc>
          <w:tcPr>
            <w:tcW w:w="714" w:type="pct"/>
            <w:vAlign w:val="center"/>
          </w:tcPr>
          <w:p w14:paraId="30EDABD4" w14:textId="2A03CD56" w:rsidR="00C25E02" w:rsidRDefault="00C25E02" w:rsidP="00C25E02">
            <w:pPr>
              <w:ind w:firstLine="0"/>
              <w:jc w:val="left"/>
              <w:rPr>
                <w:lang w:val="es-ES"/>
              </w:rPr>
            </w:pPr>
            <w:r>
              <w:rPr>
                <w:lang w:val="es-ES"/>
              </w:rPr>
              <w:t>Numérico</w:t>
            </w:r>
          </w:p>
        </w:tc>
      </w:tr>
      <w:tr w:rsidR="00C25E02" w14:paraId="118B4E2F" w14:textId="77777777" w:rsidTr="00B24601">
        <w:trPr>
          <w:trHeight w:val="368"/>
        </w:trPr>
        <w:tc>
          <w:tcPr>
            <w:tcW w:w="2152" w:type="pct"/>
            <w:vAlign w:val="center"/>
          </w:tcPr>
          <w:p w14:paraId="66EE5F4F" w14:textId="1CB7AB7E" w:rsidR="00C25E02" w:rsidRPr="00C25E02" w:rsidRDefault="00C25E02" w:rsidP="00C25E02">
            <w:pPr>
              <w:ind w:firstLine="0"/>
              <w:jc w:val="left"/>
              <w:rPr>
                <w:sz w:val="22"/>
                <w:szCs w:val="21"/>
                <w:lang w:val="es-ES"/>
              </w:rPr>
            </w:pPr>
            <w:proofErr w:type="spellStart"/>
            <w:r w:rsidRPr="00C25E02">
              <w:rPr>
                <w:sz w:val="22"/>
                <w:szCs w:val="21"/>
                <w:lang w:val="es-ES"/>
              </w:rPr>
              <w:t>case_id</w:t>
            </w:r>
            <w:proofErr w:type="spellEnd"/>
          </w:p>
        </w:tc>
        <w:tc>
          <w:tcPr>
            <w:tcW w:w="2134" w:type="pct"/>
            <w:vAlign w:val="center"/>
          </w:tcPr>
          <w:p w14:paraId="61CB4B83" w14:textId="27EDE0D3" w:rsidR="00C25E02" w:rsidRDefault="00C25E02" w:rsidP="00C25E02">
            <w:pPr>
              <w:ind w:firstLine="0"/>
              <w:jc w:val="left"/>
              <w:rPr>
                <w:lang w:val="es-ES"/>
              </w:rPr>
            </w:pPr>
            <w:r>
              <w:rPr>
                <w:lang w:val="es-ES"/>
              </w:rPr>
              <w:t>Identificador</w:t>
            </w:r>
          </w:p>
        </w:tc>
        <w:tc>
          <w:tcPr>
            <w:tcW w:w="714" w:type="pct"/>
            <w:vAlign w:val="center"/>
          </w:tcPr>
          <w:p w14:paraId="4F1CDD6B" w14:textId="216B5F26" w:rsidR="00C25E02" w:rsidRDefault="00BA2E96" w:rsidP="00C25E02">
            <w:pPr>
              <w:ind w:firstLine="0"/>
              <w:jc w:val="left"/>
              <w:rPr>
                <w:lang w:val="es-ES"/>
              </w:rPr>
            </w:pPr>
            <w:r>
              <w:rPr>
                <w:lang w:val="es-ES"/>
              </w:rPr>
              <w:t>Categórico</w:t>
            </w:r>
          </w:p>
        </w:tc>
      </w:tr>
      <w:tr w:rsidR="000C24CC" w14:paraId="01363DC1" w14:textId="77777777" w:rsidTr="00B24601">
        <w:trPr>
          <w:trHeight w:val="368"/>
        </w:trPr>
        <w:tc>
          <w:tcPr>
            <w:tcW w:w="2152" w:type="pct"/>
            <w:vAlign w:val="center"/>
          </w:tcPr>
          <w:p w14:paraId="0027CA0E" w14:textId="648B0588" w:rsidR="000C24CC" w:rsidRPr="00C25E02" w:rsidRDefault="000C24CC" w:rsidP="00C25E02">
            <w:pPr>
              <w:ind w:firstLine="0"/>
              <w:jc w:val="left"/>
              <w:rPr>
                <w:sz w:val="22"/>
                <w:szCs w:val="21"/>
                <w:lang w:val="es-ES"/>
              </w:rPr>
            </w:pPr>
            <w:proofErr w:type="spellStart"/>
            <w:r w:rsidRPr="000C24CC">
              <w:rPr>
                <w:sz w:val="22"/>
                <w:szCs w:val="21"/>
                <w:lang w:val="es-ES"/>
              </w:rPr>
              <w:t>ethnicity</w:t>
            </w:r>
            <w:proofErr w:type="spellEnd"/>
          </w:p>
        </w:tc>
        <w:tc>
          <w:tcPr>
            <w:tcW w:w="2134" w:type="pct"/>
            <w:vAlign w:val="center"/>
          </w:tcPr>
          <w:p w14:paraId="117F3CA7" w14:textId="6DB288FE" w:rsidR="000C24CC" w:rsidRDefault="000C24CC" w:rsidP="00C25E02">
            <w:pPr>
              <w:ind w:firstLine="0"/>
              <w:jc w:val="left"/>
              <w:rPr>
                <w:lang w:val="es-ES"/>
              </w:rPr>
            </w:pPr>
            <w:r>
              <w:rPr>
                <w:lang w:val="es-ES"/>
              </w:rPr>
              <w:t>Etnia</w:t>
            </w:r>
          </w:p>
        </w:tc>
        <w:tc>
          <w:tcPr>
            <w:tcW w:w="714" w:type="pct"/>
            <w:vAlign w:val="center"/>
          </w:tcPr>
          <w:p w14:paraId="594683AC" w14:textId="787F2954" w:rsidR="000C24CC" w:rsidRDefault="000C24CC" w:rsidP="00C25E02">
            <w:pPr>
              <w:ind w:firstLine="0"/>
              <w:jc w:val="left"/>
              <w:rPr>
                <w:lang w:val="es-ES"/>
              </w:rPr>
            </w:pPr>
            <w:r>
              <w:rPr>
                <w:lang w:val="es-ES"/>
              </w:rPr>
              <w:t>Categórico</w:t>
            </w:r>
          </w:p>
        </w:tc>
      </w:tr>
      <w:tr w:rsidR="000C24CC" w14:paraId="47D433D2" w14:textId="77777777" w:rsidTr="00B24601">
        <w:trPr>
          <w:trHeight w:val="368"/>
        </w:trPr>
        <w:tc>
          <w:tcPr>
            <w:tcW w:w="2152" w:type="pct"/>
            <w:vAlign w:val="center"/>
          </w:tcPr>
          <w:p w14:paraId="0ABACD34" w14:textId="079DE380" w:rsidR="000C24CC" w:rsidRPr="000C24CC" w:rsidRDefault="000C24CC" w:rsidP="00C25E02">
            <w:pPr>
              <w:ind w:firstLine="0"/>
              <w:jc w:val="left"/>
              <w:rPr>
                <w:sz w:val="22"/>
                <w:szCs w:val="21"/>
                <w:lang w:val="es-ES"/>
              </w:rPr>
            </w:pPr>
            <w:proofErr w:type="spellStart"/>
            <w:r w:rsidRPr="000C24CC">
              <w:rPr>
                <w:sz w:val="22"/>
                <w:szCs w:val="21"/>
                <w:lang w:val="es-ES"/>
              </w:rPr>
              <w:t>race</w:t>
            </w:r>
            <w:proofErr w:type="spellEnd"/>
          </w:p>
        </w:tc>
        <w:tc>
          <w:tcPr>
            <w:tcW w:w="2134" w:type="pct"/>
            <w:vAlign w:val="center"/>
          </w:tcPr>
          <w:p w14:paraId="3B5EF8A4" w14:textId="2241A772" w:rsidR="000C24CC" w:rsidRDefault="000C24CC" w:rsidP="00C25E02">
            <w:pPr>
              <w:ind w:firstLine="0"/>
              <w:jc w:val="left"/>
              <w:rPr>
                <w:lang w:val="es-ES"/>
              </w:rPr>
            </w:pPr>
            <w:r>
              <w:rPr>
                <w:lang w:val="es-ES"/>
              </w:rPr>
              <w:t>Raza</w:t>
            </w:r>
          </w:p>
        </w:tc>
        <w:tc>
          <w:tcPr>
            <w:tcW w:w="714" w:type="pct"/>
            <w:vAlign w:val="center"/>
          </w:tcPr>
          <w:p w14:paraId="4575809F" w14:textId="41617832" w:rsidR="000C24CC" w:rsidRDefault="000C24CC" w:rsidP="00C25E02">
            <w:pPr>
              <w:ind w:firstLine="0"/>
              <w:jc w:val="left"/>
              <w:rPr>
                <w:lang w:val="es-ES"/>
              </w:rPr>
            </w:pPr>
            <w:r>
              <w:rPr>
                <w:lang w:val="es-ES"/>
              </w:rPr>
              <w:t>Categórico</w:t>
            </w:r>
          </w:p>
        </w:tc>
      </w:tr>
      <w:tr w:rsidR="00C25E02" w14:paraId="7E0A0894" w14:textId="77777777" w:rsidTr="00B24601">
        <w:trPr>
          <w:trHeight w:val="368"/>
        </w:trPr>
        <w:tc>
          <w:tcPr>
            <w:tcW w:w="2152" w:type="pct"/>
            <w:vAlign w:val="center"/>
          </w:tcPr>
          <w:p w14:paraId="776BDD84" w14:textId="30FB7A19" w:rsidR="00C25E02" w:rsidRPr="00C25E02" w:rsidRDefault="00C25E02" w:rsidP="00C25E02">
            <w:pPr>
              <w:ind w:firstLine="0"/>
              <w:jc w:val="left"/>
              <w:rPr>
                <w:sz w:val="22"/>
                <w:szCs w:val="21"/>
                <w:lang w:val="es-ES"/>
              </w:rPr>
            </w:pPr>
            <w:proofErr w:type="spellStart"/>
            <w:r w:rsidRPr="00C25E02">
              <w:rPr>
                <w:sz w:val="22"/>
                <w:szCs w:val="21"/>
                <w:lang w:val="es-ES"/>
              </w:rPr>
              <w:t>gender</w:t>
            </w:r>
            <w:proofErr w:type="spellEnd"/>
          </w:p>
        </w:tc>
        <w:tc>
          <w:tcPr>
            <w:tcW w:w="2134" w:type="pct"/>
            <w:vAlign w:val="center"/>
          </w:tcPr>
          <w:p w14:paraId="001E0732" w14:textId="6F8B8B85" w:rsidR="00C25E02" w:rsidRDefault="00C25E02" w:rsidP="00C25E02">
            <w:pPr>
              <w:ind w:firstLine="0"/>
              <w:jc w:val="left"/>
              <w:rPr>
                <w:lang w:val="es-ES"/>
              </w:rPr>
            </w:pPr>
            <w:r>
              <w:rPr>
                <w:lang w:val="es-ES"/>
              </w:rPr>
              <w:t>Género</w:t>
            </w:r>
          </w:p>
        </w:tc>
        <w:tc>
          <w:tcPr>
            <w:tcW w:w="714" w:type="pct"/>
            <w:vAlign w:val="center"/>
          </w:tcPr>
          <w:p w14:paraId="1B06AE8E" w14:textId="2F2DED74" w:rsidR="00C25E02" w:rsidRDefault="00BA2E96" w:rsidP="00C25E02">
            <w:pPr>
              <w:ind w:firstLine="0"/>
              <w:jc w:val="left"/>
              <w:rPr>
                <w:lang w:val="es-ES"/>
              </w:rPr>
            </w:pPr>
            <w:r>
              <w:rPr>
                <w:lang w:val="es-ES"/>
              </w:rPr>
              <w:t>Categórico</w:t>
            </w:r>
          </w:p>
        </w:tc>
      </w:tr>
      <w:tr w:rsidR="00C25E02" w14:paraId="36785DED" w14:textId="77777777" w:rsidTr="00B24601">
        <w:trPr>
          <w:trHeight w:val="368"/>
        </w:trPr>
        <w:tc>
          <w:tcPr>
            <w:tcW w:w="2152" w:type="pct"/>
            <w:vAlign w:val="center"/>
          </w:tcPr>
          <w:p w14:paraId="68E3736D" w14:textId="2D24C775" w:rsidR="00C25E02" w:rsidRPr="00C25E02" w:rsidRDefault="00C25E02" w:rsidP="00C25E02">
            <w:pPr>
              <w:ind w:firstLine="0"/>
              <w:jc w:val="left"/>
              <w:rPr>
                <w:sz w:val="22"/>
                <w:szCs w:val="21"/>
                <w:lang w:val="es-ES"/>
              </w:rPr>
            </w:pPr>
            <w:proofErr w:type="spellStart"/>
            <w:r w:rsidRPr="00C25E02">
              <w:rPr>
                <w:sz w:val="22"/>
                <w:szCs w:val="21"/>
                <w:lang w:val="es-ES"/>
              </w:rPr>
              <w:t>height_in_cm</w:t>
            </w:r>
            <w:proofErr w:type="spellEnd"/>
          </w:p>
        </w:tc>
        <w:tc>
          <w:tcPr>
            <w:tcW w:w="2134" w:type="pct"/>
            <w:vAlign w:val="center"/>
          </w:tcPr>
          <w:p w14:paraId="78D00319" w14:textId="7DEA01CF" w:rsidR="00C25E02" w:rsidRDefault="00C25E02" w:rsidP="00C25E02">
            <w:pPr>
              <w:ind w:firstLine="0"/>
              <w:jc w:val="left"/>
              <w:rPr>
                <w:lang w:val="es-ES"/>
              </w:rPr>
            </w:pPr>
            <w:r>
              <w:rPr>
                <w:lang w:val="es-ES"/>
              </w:rPr>
              <w:t>Altura</w:t>
            </w:r>
          </w:p>
        </w:tc>
        <w:tc>
          <w:tcPr>
            <w:tcW w:w="714" w:type="pct"/>
            <w:vAlign w:val="center"/>
          </w:tcPr>
          <w:p w14:paraId="5F13C280" w14:textId="6EE913C3" w:rsidR="00C25E02" w:rsidRDefault="00C25E02" w:rsidP="00C25E02">
            <w:pPr>
              <w:ind w:firstLine="0"/>
              <w:jc w:val="left"/>
              <w:rPr>
                <w:lang w:val="es-ES"/>
              </w:rPr>
            </w:pPr>
            <w:r>
              <w:rPr>
                <w:lang w:val="es-ES"/>
              </w:rPr>
              <w:t>Numérico</w:t>
            </w:r>
          </w:p>
        </w:tc>
      </w:tr>
      <w:tr w:rsidR="00C25E02" w:rsidRPr="00957439" w14:paraId="00E6E2D6" w14:textId="77777777" w:rsidTr="00B24601">
        <w:trPr>
          <w:trHeight w:val="368"/>
        </w:trPr>
        <w:tc>
          <w:tcPr>
            <w:tcW w:w="2152" w:type="pct"/>
            <w:vAlign w:val="center"/>
          </w:tcPr>
          <w:p w14:paraId="2E1BB500" w14:textId="60B5AABC" w:rsidR="00C25E02" w:rsidRPr="00C25E02" w:rsidRDefault="00C25E02" w:rsidP="00C25E02">
            <w:pPr>
              <w:ind w:firstLine="0"/>
              <w:jc w:val="left"/>
              <w:rPr>
                <w:sz w:val="22"/>
                <w:szCs w:val="21"/>
                <w:lang w:val="es-ES"/>
              </w:rPr>
            </w:pPr>
            <w:proofErr w:type="spellStart"/>
            <w:r w:rsidRPr="00C25E02">
              <w:rPr>
                <w:sz w:val="22"/>
                <w:szCs w:val="21"/>
                <w:lang w:val="es-ES"/>
              </w:rPr>
              <w:t>tobacco_</w:t>
            </w:r>
            <w:proofErr w:type="gramStart"/>
            <w:r w:rsidRPr="00C25E02">
              <w:rPr>
                <w:sz w:val="22"/>
                <w:szCs w:val="21"/>
                <w:lang w:val="es-ES"/>
              </w:rPr>
              <w:t>smoking</w:t>
            </w:r>
            <w:proofErr w:type="gramEnd"/>
            <w:r w:rsidRPr="00C25E02">
              <w:rPr>
                <w:sz w:val="22"/>
                <w:szCs w:val="21"/>
                <w:lang w:val="es-ES"/>
              </w:rPr>
              <w:t>_history</w:t>
            </w:r>
            <w:proofErr w:type="spellEnd"/>
          </w:p>
        </w:tc>
        <w:tc>
          <w:tcPr>
            <w:tcW w:w="2134" w:type="pct"/>
            <w:vAlign w:val="center"/>
          </w:tcPr>
          <w:p w14:paraId="77FB9272" w14:textId="427B4FF2" w:rsidR="00C25E02" w:rsidRDefault="00C25E02" w:rsidP="00C25E02">
            <w:pPr>
              <w:ind w:firstLine="0"/>
              <w:jc w:val="left"/>
              <w:rPr>
                <w:lang w:val="es-ES"/>
              </w:rPr>
            </w:pPr>
            <w:r>
              <w:rPr>
                <w:lang w:val="es-ES"/>
              </w:rPr>
              <w:t>Hábitos de consumo de tabaco</w:t>
            </w:r>
          </w:p>
        </w:tc>
        <w:tc>
          <w:tcPr>
            <w:tcW w:w="714" w:type="pct"/>
            <w:vAlign w:val="center"/>
          </w:tcPr>
          <w:p w14:paraId="092E0A44" w14:textId="0FFB3AE8" w:rsidR="00C25E02" w:rsidRDefault="00BA2E96" w:rsidP="00C25E02">
            <w:pPr>
              <w:ind w:firstLine="0"/>
              <w:jc w:val="left"/>
              <w:rPr>
                <w:lang w:val="es-ES"/>
              </w:rPr>
            </w:pPr>
            <w:r>
              <w:rPr>
                <w:lang w:val="es-ES"/>
              </w:rPr>
              <w:t>Categórico</w:t>
            </w:r>
          </w:p>
        </w:tc>
      </w:tr>
      <w:tr w:rsidR="00C25E02" w:rsidRPr="00957439" w14:paraId="1BD33D09" w14:textId="77777777" w:rsidTr="00B24601">
        <w:trPr>
          <w:trHeight w:val="368"/>
        </w:trPr>
        <w:tc>
          <w:tcPr>
            <w:tcW w:w="2152" w:type="pct"/>
            <w:vAlign w:val="center"/>
          </w:tcPr>
          <w:p w14:paraId="786A72BE" w14:textId="1DA60637" w:rsidR="00C25E02" w:rsidRPr="00C25E02" w:rsidRDefault="00C25E02" w:rsidP="00C25E02">
            <w:pPr>
              <w:ind w:firstLine="0"/>
              <w:jc w:val="left"/>
              <w:rPr>
                <w:sz w:val="22"/>
                <w:szCs w:val="21"/>
                <w:lang w:val="en-US"/>
              </w:rPr>
            </w:pPr>
            <w:proofErr w:type="spellStart"/>
            <w:r w:rsidRPr="00C25E02">
              <w:rPr>
                <w:sz w:val="22"/>
                <w:szCs w:val="21"/>
                <w:lang w:val="en-US"/>
              </w:rPr>
              <w:t>number_of_pack_years_smoked</w:t>
            </w:r>
            <w:proofErr w:type="spellEnd"/>
          </w:p>
        </w:tc>
        <w:tc>
          <w:tcPr>
            <w:tcW w:w="2134" w:type="pct"/>
            <w:vAlign w:val="center"/>
          </w:tcPr>
          <w:p w14:paraId="26C0C867" w14:textId="09365362" w:rsidR="00C25E02" w:rsidRPr="00957439" w:rsidRDefault="00C25E02" w:rsidP="00C25E02">
            <w:pPr>
              <w:ind w:firstLine="0"/>
              <w:jc w:val="left"/>
              <w:rPr>
                <w:lang w:val="es-ES"/>
              </w:rPr>
            </w:pPr>
            <w:r w:rsidRPr="00957439">
              <w:rPr>
                <w:lang w:val="es-ES"/>
              </w:rPr>
              <w:t>Número de años donde se haya consumido más de un paquete de tabaco al día</w:t>
            </w:r>
          </w:p>
        </w:tc>
        <w:tc>
          <w:tcPr>
            <w:tcW w:w="714" w:type="pct"/>
            <w:vAlign w:val="center"/>
          </w:tcPr>
          <w:p w14:paraId="4CD4E81E" w14:textId="6ADD79B6" w:rsidR="00C25E02" w:rsidRPr="00957439" w:rsidRDefault="00C25E02" w:rsidP="00C25E02">
            <w:pPr>
              <w:ind w:firstLine="0"/>
              <w:jc w:val="left"/>
              <w:rPr>
                <w:lang w:val="es-ES"/>
              </w:rPr>
            </w:pPr>
            <w:r>
              <w:rPr>
                <w:lang w:val="es-ES"/>
              </w:rPr>
              <w:t>Numérico</w:t>
            </w:r>
          </w:p>
        </w:tc>
      </w:tr>
      <w:tr w:rsidR="00C25E02" w14:paraId="4947EC02" w14:textId="77777777" w:rsidTr="00B24601">
        <w:trPr>
          <w:trHeight w:val="368"/>
        </w:trPr>
        <w:tc>
          <w:tcPr>
            <w:tcW w:w="2152" w:type="pct"/>
            <w:vAlign w:val="center"/>
          </w:tcPr>
          <w:p w14:paraId="1651FF23" w14:textId="59F4DA3C" w:rsidR="00C25E02" w:rsidRPr="00C25E02" w:rsidRDefault="00C25E02" w:rsidP="00C25E02">
            <w:pPr>
              <w:ind w:firstLine="0"/>
              <w:jc w:val="left"/>
              <w:rPr>
                <w:sz w:val="22"/>
                <w:szCs w:val="21"/>
                <w:lang w:val="es-ES"/>
              </w:rPr>
            </w:pPr>
            <w:proofErr w:type="spellStart"/>
            <w:r w:rsidRPr="00C25E02">
              <w:rPr>
                <w:sz w:val="22"/>
                <w:szCs w:val="21"/>
                <w:lang w:val="es-ES"/>
              </w:rPr>
              <w:t>tumor_site</w:t>
            </w:r>
            <w:proofErr w:type="spellEnd"/>
          </w:p>
        </w:tc>
        <w:tc>
          <w:tcPr>
            <w:tcW w:w="2134" w:type="pct"/>
            <w:vAlign w:val="center"/>
          </w:tcPr>
          <w:p w14:paraId="62B59497" w14:textId="2E324F3C" w:rsidR="00C25E02" w:rsidRDefault="00C25E02" w:rsidP="00C25E02">
            <w:pPr>
              <w:ind w:firstLine="0"/>
              <w:jc w:val="left"/>
              <w:rPr>
                <w:lang w:val="es-ES"/>
              </w:rPr>
            </w:pPr>
            <w:r>
              <w:rPr>
                <w:lang w:val="es-ES"/>
              </w:rPr>
              <w:t>Localización del tumor</w:t>
            </w:r>
          </w:p>
        </w:tc>
        <w:tc>
          <w:tcPr>
            <w:tcW w:w="714" w:type="pct"/>
            <w:vAlign w:val="center"/>
          </w:tcPr>
          <w:p w14:paraId="6B124B81" w14:textId="340F9FDD" w:rsidR="00C25E02" w:rsidRDefault="00BA2E96" w:rsidP="00C25E02">
            <w:pPr>
              <w:ind w:firstLine="0"/>
              <w:jc w:val="left"/>
              <w:rPr>
                <w:lang w:val="es-ES"/>
              </w:rPr>
            </w:pPr>
            <w:r>
              <w:rPr>
                <w:lang w:val="es-ES"/>
              </w:rPr>
              <w:t>Categórico</w:t>
            </w:r>
          </w:p>
        </w:tc>
      </w:tr>
      <w:tr w:rsidR="00C25E02" w14:paraId="5F79D6CE" w14:textId="77777777" w:rsidTr="00B24601">
        <w:trPr>
          <w:trHeight w:val="368"/>
        </w:trPr>
        <w:tc>
          <w:tcPr>
            <w:tcW w:w="2152" w:type="pct"/>
            <w:vAlign w:val="center"/>
          </w:tcPr>
          <w:p w14:paraId="0AA704C5" w14:textId="15222898" w:rsidR="00C25E02" w:rsidRPr="00C25E02" w:rsidRDefault="00C25E02" w:rsidP="00C25E02">
            <w:pPr>
              <w:ind w:firstLine="0"/>
              <w:jc w:val="left"/>
              <w:rPr>
                <w:sz w:val="22"/>
                <w:szCs w:val="21"/>
                <w:lang w:val="es-ES"/>
              </w:rPr>
            </w:pPr>
            <w:proofErr w:type="spellStart"/>
            <w:r w:rsidRPr="00C25E02">
              <w:rPr>
                <w:sz w:val="22"/>
                <w:szCs w:val="21"/>
                <w:lang w:val="es-ES"/>
              </w:rPr>
              <w:t>tumor_size_in_cm</w:t>
            </w:r>
            <w:proofErr w:type="spellEnd"/>
          </w:p>
        </w:tc>
        <w:tc>
          <w:tcPr>
            <w:tcW w:w="2134" w:type="pct"/>
            <w:vAlign w:val="center"/>
          </w:tcPr>
          <w:p w14:paraId="446EA1F4" w14:textId="481C2CE3" w:rsidR="00C25E02" w:rsidRDefault="00C25E02" w:rsidP="00C25E02">
            <w:pPr>
              <w:ind w:firstLine="0"/>
              <w:jc w:val="left"/>
              <w:rPr>
                <w:lang w:val="es-ES"/>
              </w:rPr>
            </w:pPr>
            <w:r>
              <w:rPr>
                <w:lang w:val="es-ES"/>
              </w:rPr>
              <w:t>Tamaño del tumor</w:t>
            </w:r>
          </w:p>
        </w:tc>
        <w:tc>
          <w:tcPr>
            <w:tcW w:w="714" w:type="pct"/>
            <w:vAlign w:val="center"/>
          </w:tcPr>
          <w:p w14:paraId="6347E3CE" w14:textId="7EA81087" w:rsidR="00C25E02" w:rsidRDefault="00C25E02" w:rsidP="00C25E02">
            <w:pPr>
              <w:ind w:firstLine="0"/>
              <w:jc w:val="left"/>
              <w:rPr>
                <w:lang w:val="es-ES"/>
              </w:rPr>
            </w:pPr>
            <w:r>
              <w:rPr>
                <w:lang w:val="es-ES"/>
              </w:rPr>
              <w:t>Numérico</w:t>
            </w:r>
          </w:p>
        </w:tc>
      </w:tr>
      <w:tr w:rsidR="00C25E02" w14:paraId="1E23E518" w14:textId="77777777" w:rsidTr="00B24601">
        <w:trPr>
          <w:trHeight w:val="368"/>
        </w:trPr>
        <w:tc>
          <w:tcPr>
            <w:tcW w:w="2152" w:type="pct"/>
            <w:vAlign w:val="center"/>
          </w:tcPr>
          <w:p w14:paraId="41C50644" w14:textId="1EC398FB" w:rsidR="00C25E02" w:rsidRPr="00C25E02" w:rsidRDefault="00C25E02" w:rsidP="00C25E02">
            <w:pPr>
              <w:ind w:firstLine="0"/>
              <w:jc w:val="left"/>
              <w:rPr>
                <w:sz w:val="22"/>
                <w:szCs w:val="21"/>
                <w:lang w:val="es-ES"/>
              </w:rPr>
            </w:pPr>
            <w:proofErr w:type="spellStart"/>
            <w:r w:rsidRPr="00C25E02">
              <w:rPr>
                <w:sz w:val="22"/>
                <w:szCs w:val="21"/>
                <w:lang w:val="es-ES"/>
              </w:rPr>
              <w:t>weight_in_kg</w:t>
            </w:r>
            <w:proofErr w:type="spellEnd"/>
          </w:p>
        </w:tc>
        <w:tc>
          <w:tcPr>
            <w:tcW w:w="2134" w:type="pct"/>
            <w:vAlign w:val="center"/>
          </w:tcPr>
          <w:p w14:paraId="3E8E24B0" w14:textId="31068820" w:rsidR="00C25E02" w:rsidRDefault="00C25E02" w:rsidP="00C25E02">
            <w:pPr>
              <w:ind w:firstLine="0"/>
              <w:jc w:val="left"/>
              <w:rPr>
                <w:lang w:val="es-ES"/>
              </w:rPr>
            </w:pPr>
            <w:r>
              <w:rPr>
                <w:lang w:val="es-ES"/>
              </w:rPr>
              <w:t>Peso</w:t>
            </w:r>
          </w:p>
        </w:tc>
        <w:tc>
          <w:tcPr>
            <w:tcW w:w="714" w:type="pct"/>
            <w:vAlign w:val="center"/>
          </w:tcPr>
          <w:p w14:paraId="6E225771" w14:textId="108F1271" w:rsidR="00C25E02" w:rsidRDefault="00C25E02" w:rsidP="00C25E02">
            <w:pPr>
              <w:ind w:firstLine="0"/>
              <w:jc w:val="left"/>
              <w:rPr>
                <w:lang w:val="es-ES"/>
              </w:rPr>
            </w:pPr>
            <w:r>
              <w:rPr>
                <w:lang w:val="es-ES"/>
              </w:rPr>
              <w:t>Numérico</w:t>
            </w:r>
          </w:p>
        </w:tc>
      </w:tr>
      <w:tr w:rsidR="00C25E02" w:rsidRPr="00957439" w14:paraId="1F396C85" w14:textId="77777777" w:rsidTr="00B24601">
        <w:trPr>
          <w:trHeight w:val="368"/>
        </w:trPr>
        <w:tc>
          <w:tcPr>
            <w:tcW w:w="2152" w:type="pct"/>
            <w:vAlign w:val="center"/>
          </w:tcPr>
          <w:p w14:paraId="568D5DB7" w14:textId="7B3AB945" w:rsidR="00C25E02" w:rsidRPr="00C25E02" w:rsidRDefault="00C25E02" w:rsidP="00C25E02">
            <w:pPr>
              <w:ind w:firstLine="0"/>
              <w:jc w:val="left"/>
              <w:rPr>
                <w:sz w:val="22"/>
                <w:szCs w:val="21"/>
                <w:lang w:val="en-US"/>
              </w:rPr>
            </w:pPr>
            <w:proofErr w:type="spellStart"/>
            <w:r w:rsidRPr="00C25E02">
              <w:rPr>
                <w:sz w:val="22"/>
                <w:szCs w:val="21"/>
                <w:lang w:val="en-US"/>
              </w:rPr>
              <w:t>years_high_alcohol_quantity_consumed</w:t>
            </w:r>
            <w:proofErr w:type="spellEnd"/>
          </w:p>
        </w:tc>
        <w:tc>
          <w:tcPr>
            <w:tcW w:w="2134" w:type="pct"/>
            <w:vAlign w:val="center"/>
          </w:tcPr>
          <w:p w14:paraId="085122A8" w14:textId="72057AE5" w:rsidR="00C25E02" w:rsidRPr="00957439" w:rsidRDefault="00C25E02" w:rsidP="00C25E02">
            <w:pPr>
              <w:ind w:firstLine="0"/>
              <w:jc w:val="left"/>
              <w:rPr>
                <w:lang w:val="es-ES"/>
              </w:rPr>
            </w:pPr>
            <w:r w:rsidRPr="00957439">
              <w:rPr>
                <w:lang w:val="es-ES"/>
              </w:rPr>
              <w:t>Número de años donde el consum</w:t>
            </w:r>
            <w:r>
              <w:rPr>
                <w:lang w:val="es-ES"/>
              </w:rPr>
              <w:t>o de alcohol haya superado las 2 copas al día.</w:t>
            </w:r>
          </w:p>
        </w:tc>
        <w:tc>
          <w:tcPr>
            <w:tcW w:w="714" w:type="pct"/>
            <w:vAlign w:val="center"/>
          </w:tcPr>
          <w:p w14:paraId="2BAB2D19" w14:textId="5BC33538" w:rsidR="00C25E02" w:rsidRPr="00957439" w:rsidRDefault="00C25E02" w:rsidP="00C25E02">
            <w:pPr>
              <w:ind w:firstLine="0"/>
              <w:jc w:val="left"/>
              <w:rPr>
                <w:lang w:val="es-ES"/>
              </w:rPr>
            </w:pPr>
            <w:r>
              <w:rPr>
                <w:lang w:val="es-ES"/>
              </w:rPr>
              <w:t>Numérico</w:t>
            </w:r>
          </w:p>
        </w:tc>
      </w:tr>
      <w:tr w:rsidR="00C25E02" w:rsidRPr="00957439" w14:paraId="5FAD82A0" w14:textId="77777777" w:rsidTr="00B24601">
        <w:trPr>
          <w:trHeight w:val="368"/>
        </w:trPr>
        <w:tc>
          <w:tcPr>
            <w:tcW w:w="2152" w:type="pct"/>
            <w:vAlign w:val="center"/>
          </w:tcPr>
          <w:p w14:paraId="5D142ED5" w14:textId="7C82CF88" w:rsidR="00C25E02" w:rsidRPr="00C25E02" w:rsidRDefault="00C25E02" w:rsidP="00C25E02">
            <w:pPr>
              <w:ind w:firstLine="0"/>
              <w:jc w:val="left"/>
              <w:rPr>
                <w:sz w:val="22"/>
                <w:szCs w:val="21"/>
              </w:rPr>
            </w:pPr>
            <w:proofErr w:type="spellStart"/>
            <w:r w:rsidRPr="00C25E02">
              <w:rPr>
                <w:sz w:val="22"/>
                <w:szCs w:val="21"/>
              </w:rPr>
              <w:t>time_monitored</w:t>
            </w:r>
            <w:proofErr w:type="spellEnd"/>
          </w:p>
        </w:tc>
        <w:tc>
          <w:tcPr>
            <w:tcW w:w="2134" w:type="pct"/>
            <w:vAlign w:val="center"/>
          </w:tcPr>
          <w:p w14:paraId="6A559272" w14:textId="6B0487AA" w:rsidR="00C25E02" w:rsidRPr="00957439" w:rsidRDefault="00C25E02" w:rsidP="00C25E02">
            <w:pPr>
              <w:ind w:firstLine="0"/>
              <w:jc w:val="left"/>
              <w:rPr>
                <w:lang w:val="es-ES"/>
              </w:rPr>
            </w:pPr>
            <w:r w:rsidRPr="00957439">
              <w:rPr>
                <w:lang w:val="es-ES"/>
              </w:rPr>
              <w:t>Tiempo de seguimiento del paciente</w:t>
            </w:r>
          </w:p>
        </w:tc>
        <w:tc>
          <w:tcPr>
            <w:tcW w:w="714" w:type="pct"/>
            <w:vAlign w:val="center"/>
          </w:tcPr>
          <w:p w14:paraId="6FDFFCEC" w14:textId="4D932930" w:rsidR="00C25E02" w:rsidRPr="00957439" w:rsidRDefault="00C25E02" w:rsidP="00C25E02">
            <w:pPr>
              <w:ind w:firstLine="0"/>
              <w:jc w:val="left"/>
              <w:rPr>
                <w:lang w:val="es-ES"/>
              </w:rPr>
            </w:pPr>
            <w:r>
              <w:rPr>
                <w:lang w:val="es-ES"/>
              </w:rPr>
              <w:t>Numérico</w:t>
            </w:r>
          </w:p>
        </w:tc>
      </w:tr>
      <w:tr w:rsidR="00C25E02" w14:paraId="05E56FC5" w14:textId="77777777" w:rsidTr="00B24601">
        <w:trPr>
          <w:trHeight w:val="368"/>
        </w:trPr>
        <w:tc>
          <w:tcPr>
            <w:tcW w:w="2152" w:type="pct"/>
            <w:vAlign w:val="center"/>
          </w:tcPr>
          <w:p w14:paraId="5BC1E23E" w14:textId="611FCB2C" w:rsidR="00C25E02" w:rsidRPr="00C25E02" w:rsidRDefault="00C25E02" w:rsidP="00C25E02">
            <w:pPr>
              <w:ind w:firstLine="0"/>
              <w:jc w:val="left"/>
              <w:rPr>
                <w:sz w:val="22"/>
                <w:szCs w:val="21"/>
                <w:lang w:val="en-US"/>
              </w:rPr>
            </w:pPr>
            <w:proofErr w:type="spellStart"/>
            <w:r w:rsidRPr="00C25E02">
              <w:rPr>
                <w:sz w:val="22"/>
                <w:szCs w:val="21"/>
                <w:lang w:val="en-US"/>
              </w:rPr>
              <w:t>cause_of_death</w:t>
            </w:r>
            <w:proofErr w:type="spellEnd"/>
          </w:p>
        </w:tc>
        <w:tc>
          <w:tcPr>
            <w:tcW w:w="2134" w:type="pct"/>
            <w:vAlign w:val="center"/>
          </w:tcPr>
          <w:p w14:paraId="38115D89" w14:textId="467DB461" w:rsidR="00C25E02" w:rsidRPr="00C44095" w:rsidRDefault="00D81F8B" w:rsidP="00C25E02">
            <w:pPr>
              <w:ind w:firstLine="0"/>
              <w:jc w:val="left"/>
              <w:rPr>
                <w:lang w:val="es-ES"/>
              </w:rPr>
            </w:pPr>
            <w:r w:rsidRPr="00957439">
              <w:rPr>
                <w:lang w:val="es-ES"/>
              </w:rPr>
              <w:t xml:space="preserve">En caso de muerte, </w:t>
            </w:r>
            <w:r>
              <w:rPr>
                <w:lang w:val="es-ES"/>
              </w:rPr>
              <w:t>c</w:t>
            </w:r>
            <w:r w:rsidR="00C25E02" w:rsidRPr="00C44095">
              <w:rPr>
                <w:lang w:val="es-ES"/>
              </w:rPr>
              <w:t>ausa de la muerte</w:t>
            </w:r>
          </w:p>
        </w:tc>
        <w:tc>
          <w:tcPr>
            <w:tcW w:w="714" w:type="pct"/>
            <w:vAlign w:val="center"/>
          </w:tcPr>
          <w:p w14:paraId="0D3E11A9" w14:textId="5674A2FF" w:rsidR="00C25E02" w:rsidRPr="00886655" w:rsidRDefault="00BA2E96" w:rsidP="00C25E02">
            <w:pPr>
              <w:ind w:firstLine="0"/>
              <w:jc w:val="left"/>
              <w:rPr>
                <w:lang w:val="en-US"/>
              </w:rPr>
            </w:pPr>
            <w:r>
              <w:rPr>
                <w:lang w:val="es-ES"/>
              </w:rPr>
              <w:t>Categórico</w:t>
            </w:r>
          </w:p>
        </w:tc>
      </w:tr>
      <w:tr w:rsidR="00C25E02" w14:paraId="2038C940" w14:textId="77777777" w:rsidTr="00B24601">
        <w:trPr>
          <w:trHeight w:val="368"/>
        </w:trPr>
        <w:tc>
          <w:tcPr>
            <w:tcW w:w="2152" w:type="pct"/>
            <w:vAlign w:val="center"/>
          </w:tcPr>
          <w:p w14:paraId="45CBE0CF" w14:textId="50202922" w:rsidR="00C25E02" w:rsidRPr="00C25E02" w:rsidRDefault="00C25E02" w:rsidP="00C25E02">
            <w:pPr>
              <w:ind w:firstLine="0"/>
              <w:jc w:val="left"/>
              <w:rPr>
                <w:sz w:val="22"/>
                <w:szCs w:val="21"/>
                <w:lang w:val="en-US"/>
              </w:rPr>
            </w:pPr>
            <w:proofErr w:type="spellStart"/>
            <w:r w:rsidRPr="00C25E02">
              <w:rPr>
                <w:sz w:val="22"/>
                <w:szCs w:val="21"/>
                <w:lang w:val="en-US"/>
              </w:rPr>
              <w:t>vital_status</w:t>
            </w:r>
            <w:proofErr w:type="spellEnd"/>
          </w:p>
        </w:tc>
        <w:tc>
          <w:tcPr>
            <w:tcW w:w="2134" w:type="pct"/>
            <w:vAlign w:val="center"/>
          </w:tcPr>
          <w:p w14:paraId="397C45DC" w14:textId="260433B4" w:rsidR="00C25E02" w:rsidRPr="00D81F8B" w:rsidRDefault="00C25E02" w:rsidP="00C25E02">
            <w:pPr>
              <w:ind w:firstLine="0"/>
              <w:jc w:val="left"/>
              <w:rPr>
                <w:lang w:val="es-ES"/>
              </w:rPr>
            </w:pPr>
            <w:r w:rsidRPr="00D81F8B">
              <w:rPr>
                <w:lang w:val="es-ES"/>
              </w:rPr>
              <w:t>Estado del paciente</w:t>
            </w:r>
            <w:r w:rsidR="00B24601" w:rsidRPr="00D81F8B">
              <w:rPr>
                <w:lang w:val="es-ES"/>
              </w:rPr>
              <w:t xml:space="preserve"> (vivo/muerto)</w:t>
            </w:r>
          </w:p>
        </w:tc>
        <w:tc>
          <w:tcPr>
            <w:tcW w:w="714" w:type="pct"/>
            <w:vAlign w:val="center"/>
          </w:tcPr>
          <w:p w14:paraId="6F90C889" w14:textId="539DF5F0" w:rsidR="00C25E02" w:rsidRPr="00886655" w:rsidRDefault="00BA2E96" w:rsidP="00C25E02">
            <w:pPr>
              <w:ind w:firstLine="0"/>
              <w:jc w:val="left"/>
              <w:rPr>
                <w:lang w:val="en-US"/>
              </w:rPr>
            </w:pPr>
            <w:r>
              <w:rPr>
                <w:lang w:val="es-ES"/>
              </w:rPr>
              <w:t>Categórico</w:t>
            </w:r>
          </w:p>
        </w:tc>
      </w:tr>
      <w:tr w:rsidR="00C25E02" w:rsidRPr="00957439" w14:paraId="38BD357E" w14:textId="77777777" w:rsidTr="00B24601">
        <w:trPr>
          <w:trHeight w:val="368"/>
        </w:trPr>
        <w:tc>
          <w:tcPr>
            <w:tcW w:w="2152" w:type="pct"/>
            <w:vAlign w:val="center"/>
          </w:tcPr>
          <w:p w14:paraId="33DE8951" w14:textId="71044EA1" w:rsidR="00C25E02" w:rsidRPr="00C25E02" w:rsidRDefault="00C25E02" w:rsidP="00C25E02">
            <w:pPr>
              <w:ind w:firstLine="0"/>
              <w:jc w:val="left"/>
              <w:rPr>
                <w:sz w:val="22"/>
                <w:szCs w:val="21"/>
                <w:lang w:val="en-US"/>
              </w:rPr>
            </w:pPr>
            <w:proofErr w:type="spellStart"/>
            <w:r w:rsidRPr="00C25E02">
              <w:rPr>
                <w:sz w:val="22"/>
                <w:szCs w:val="21"/>
                <w:lang w:val="en-US"/>
              </w:rPr>
              <w:t>life_expectancy</w:t>
            </w:r>
            <w:proofErr w:type="spellEnd"/>
          </w:p>
        </w:tc>
        <w:tc>
          <w:tcPr>
            <w:tcW w:w="2134" w:type="pct"/>
            <w:vAlign w:val="center"/>
          </w:tcPr>
          <w:p w14:paraId="7B46BBD1" w14:textId="77BCD09B" w:rsidR="00C25E02" w:rsidRPr="00957439" w:rsidRDefault="00C25E02" w:rsidP="00C25E02">
            <w:pPr>
              <w:ind w:firstLine="0"/>
              <w:jc w:val="left"/>
              <w:rPr>
                <w:lang w:val="es-ES"/>
              </w:rPr>
            </w:pPr>
            <w:r w:rsidRPr="00957439">
              <w:rPr>
                <w:lang w:val="es-ES"/>
              </w:rPr>
              <w:t>En caso de muerte, cuantos días ha sobrevivido desde el diagn</w:t>
            </w:r>
            <w:r>
              <w:rPr>
                <w:lang w:val="es-ES"/>
              </w:rPr>
              <w:t>óstico.</w:t>
            </w:r>
          </w:p>
        </w:tc>
        <w:tc>
          <w:tcPr>
            <w:tcW w:w="714" w:type="pct"/>
            <w:vAlign w:val="center"/>
          </w:tcPr>
          <w:p w14:paraId="63A0477F" w14:textId="219FE9D6" w:rsidR="00C25E02" w:rsidRPr="00957439" w:rsidRDefault="00C25E02" w:rsidP="00C25E02">
            <w:pPr>
              <w:ind w:firstLine="0"/>
              <w:jc w:val="left"/>
              <w:rPr>
                <w:lang w:val="es-ES"/>
              </w:rPr>
            </w:pPr>
            <w:r>
              <w:rPr>
                <w:lang w:val="es-ES"/>
              </w:rPr>
              <w:t>Numérico</w:t>
            </w:r>
          </w:p>
        </w:tc>
      </w:tr>
    </w:tbl>
    <w:p w14:paraId="123D16C7" w14:textId="77777777" w:rsidR="005E2EC2" w:rsidRPr="00957439" w:rsidRDefault="005E2EC2" w:rsidP="005E3C00">
      <w:pPr>
        <w:rPr>
          <w:lang w:val="es-ES"/>
        </w:rPr>
      </w:pPr>
    </w:p>
    <w:p w14:paraId="335DBD66" w14:textId="4B748FD8" w:rsidR="00C75F3C" w:rsidRDefault="00C75F3C" w:rsidP="007C1BAE">
      <w:pPr>
        <w:pStyle w:val="Heading4"/>
        <w:numPr>
          <w:ilvl w:val="0"/>
          <w:numId w:val="36"/>
        </w:numPr>
      </w:pPr>
      <w:proofErr w:type="spellStart"/>
      <w:r>
        <w:t>E</w:t>
      </w:r>
      <w:r w:rsidR="004B072F">
        <w:t>xploratory</w:t>
      </w:r>
      <w:proofErr w:type="spellEnd"/>
      <w:r w:rsidR="004B072F">
        <w:t xml:space="preserve"> </w:t>
      </w:r>
      <w:r>
        <w:t>D</w:t>
      </w:r>
      <w:r w:rsidR="004B072F">
        <w:t xml:space="preserve">ata </w:t>
      </w:r>
      <w:proofErr w:type="spellStart"/>
      <w:r>
        <w:t>A</w:t>
      </w:r>
      <w:r w:rsidR="004B072F">
        <w:t>nalysis</w:t>
      </w:r>
      <w:proofErr w:type="spellEnd"/>
      <w:r w:rsidR="00137E66">
        <w:t xml:space="preserve"> (EDA</w:t>
      </w:r>
      <w:r w:rsidR="00C55DBA">
        <w:fldChar w:fldCharType="begin"/>
      </w:r>
      <w:r w:rsidR="00C55DBA" w:rsidRPr="00C93EE9">
        <w:instrText xml:space="preserve"> XE "</w:instrText>
      </w:r>
      <w:r w:rsidR="00C55DBA">
        <w:instrText>EDA</w:instrText>
      </w:r>
      <w:r w:rsidR="00C55DBA" w:rsidRPr="00C93EE9">
        <w:instrText>" \t "</w:instrText>
      </w:r>
      <w:r w:rsidR="00C55DBA" w:rsidRPr="007C1BAE">
        <w:rPr>
          <w:i/>
          <w:iCs/>
        </w:rPr>
        <w:instrText>Exploratory Data Analysis</w:instrText>
      </w:r>
      <w:r w:rsidR="00C55DBA" w:rsidRPr="00C93EE9">
        <w:instrText>"</w:instrText>
      </w:r>
      <w:r w:rsidR="00C55DBA">
        <w:instrText xml:space="preserve"> \f “Acrónimos”</w:instrText>
      </w:r>
      <w:r w:rsidR="00C55DBA" w:rsidRPr="00C93EE9">
        <w:instrText xml:space="preserve"> </w:instrText>
      </w:r>
      <w:r w:rsidR="00C55DBA">
        <w:fldChar w:fldCharType="end"/>
      </w:r>
      <w:r w:rsidR="00137E66">
        <w:t>)</w:t>
      </w:r>
    </w:p>
    <w:p w14:paraId="24C41B46" w14:textId="3B7243EC" w:rsidR="00C44095" w:rsidRDefault="004B072F" w:rsidP="00C44095">
      <w:pPr>
        <w:rPr>
          <w:lang w:val="es-ES" w:eastAsia="es-ES"/>
        </w:rPr>
      </w:pPr>
      <w:r>
        <w:rPr>
          <w:lang w:val="es-ES"/>
        </w:rPr>
        <w:t>El primer paso ha sido analizar las variables</w:t>
      </w:r>
      <w:r w:rsidR="00DF2EAD">
        <w:rPr>
          <w:lang w:val="es-ES"/>
        </w:rPr>
        <w:t xml:space="preserve"> y las entradas de los pacientes, con el objetivo de eliminar aquellas que el </w:t>
      </w:r>
      <w:r w:rsidR="00B26B63">
        <w:rPr>
          <w:lang w:val="es-ES"/>
        </w:rPr>
        <w:t xml:space="preserve">70% de sus entradas se corresponden a variables de tipo </w:t>
      </w:r>
      <w:proofErr w:type="spellStart"/>
      <w:r w:rsidR="00B26B63" w:rsidRPr="00575A07">
        <w:rPr>
          <w:i/>
          <w:iCs/>
          <w:lang w:val="es-ES"/>
        </w:rPr>
        <w:t>Not</w:t>
      </w:r>
      <w:proofErr w:type="spellEnd"/>
      <w:r w:rsidR="00B26B63" w:rsidRPr="00575A07">
        <w:rPr>
          <w:i/>
          <w:iCs/>
          <w:lang w:val="es-ES"/>
        </w:rPr>
        <w:t xml:space="preserve"> </w:t>
      </w:r>
      <w:proofErr w:type="spellStart"/>
      <w:r w:rsidR="00B26B63">
        <w:rPr>
          <w:i/>
          <w:iCs/>
          <w:lang w:val="es-ES"/>
        </w:rPr>
        <w:t>A</w:t>
      </w:r>
      <w:r w:rsidR="00B26B63" w:rsidRPr="00575A07">
        <w:rPr>
          <w:i/>
          <w:iCs/>
          <w:lang w:val="es-ES"/>
        </w:rPr>
        <w:t>vailable</w:t>
      </w:r>
      <w:proofErr w:type="spellEnd"/>
      <w:r w:rsidR="00B26B63">
        <w:rPr>
          <w:lang w:val="es-ES"/>
        </w:rPr>
        <w:t xml:space="preserve"> (NA</w:t>
      </w:r>
      <w:r w:rsidR="00B26B63">
        <w:rPr>
          <w:lang w:val="es-ES" w:eastAsia="es-ES"/>
        </w:rPr>
        <w:fldChar w:fldCharType="begin"/>
      </w:r>
      <w:r w:rsidR="00B26B63" w:rsidRPr="00C93EE9">
        <w:rPr>
          <w:lang w:val="es-ES"/>
        </w:rPr>
        <w:instrText xml:space="preserve"> XE "</w:instrText>
      </w:r>
      <w:r w:rsidR="00B26B63">
        <w:rPr>
          <w:lang w:val="es-ES" w:eastAsia="es-ES"/>
        </w:rPr>
        <w:instrText>NA</w:instrText>
      </w:r>
      <w:r w:rsidR="00B26B63" w:rsidRPr="00C93EE9">
        <w:rPr>
          <w:lang w:val="es-ES"/>
        </w:rPr>
        <w:instrText>" \t "</w:instrText>
      </w:r>
      <w:r w:rsidR="00B26B63">
        <w:rPr>
          <w:rFonts w:cstheme="minorHAnsi"/>
          <w:i/>
          <w:lang w:val="es-ES"/>
        </w:rPr>
        <w:instrText>Not</w:instrText>
      </w:r>
      <w:r w:rsidR="00B26B63" w:rsidRPr="00C93EE9">
        <w:rPr>
          <w:rFonts w:cstheme="minorHAnsi"/>
          <w:i/>
          <w:lang w:val="es-ES"/>
        </w:rPr>
        <w:instrText xml:space="preserve"> </w:instrText>
      </w:r>
      <w:r w:rsidR="00B26B63">
        <w:rPr>
          <w:rFonts w:cstheme="minorHAnsi"/>
          <w:i/>
          <w:lang w:val="es-ES"/>
        </w:rPr>
        <w:instrText>Available</w:instrText>
      </w:r>
      <w:r w:rsidR="00B26B63" w:rsidRPr="00C93EE9">
        <w:rPr>
          <w:lang w:val="es-ES"/>
        </w:rPr>
        <w:instrText>"</w:instrText>
      </w:r>
      <w:r w:rsidR="00B26B63">
        <w:rPr>
          <w:lang w:val="es-ES"/>
        </w:rPr>
        <w:instrText xml:space="preserve"> \f “Acrónimos”</w:instrText>
      </w:r>
      <w:r w:rsidR="00B26B63" w:rsidRPr="00C93EE9">
        <w:rPr>
          <w:lang w:val="es-ES"/>
        </w:rPr>
        <w:instrText xml:space="preserve"> </w:instrText>
      </w:r>
      <w:r w:rsidR="00B26B63">
        <w:rPr>
          <w:lang w:val="es-ES" w:eastAsia="es-ES"/>
        </w:rPr>
        <w:fldChar w:fldCharType="end"/>
      </w:r>
      <w:r w:rsidR="00B26B63">
        <w:rPr>
          <w:lang w:val="es-ES" w:eastAsia="es-ES"/>
        </w:rPr>
        <w:t xml:space="preserve">), los que supone un porcentaje demasiado alto para luego realizar una imputación que se pueda ajustar a la realidad. De esta forma, </w:t>
      </w:r>
      <w:r w:rsidR="00DF2EAD">
        <w:rPr>
          <w:lang w:val="es-ES"/>
        </w:rPr>
        <w:t>se eliminan 12 pacientes y 2 variables</w:t>
      </w:r>
      <w:r w:rsidR="00216962">
        <w:rPr>
          <w:lang w:val="es-ES"/>
        </w:rPr>
        <w:t xml:space="preserve"> (</w:t>
      </w:r>
      <w:proofErr w:type="spellStart"/>
      <w:r w:rsidR="00216962" w:rsidRPr="00216962">
        <w:rPr>
          <w:i/>
          <w:iCs/>
          <w:lang w:val="es-ES"/>
        </w:rPr>
        <w:t>ethnicity</w:t>
      </w:r>
      <w:proofErr w:type="spellEnd"/>
      <w:r w:rsidR="00216962">
        <w:rPr>
          <w:lang w:val="es-ES"/>
        </w:rPr>
        <w:t xml:space="preserve"> y </w:t>
      </w:r>
      <w:proofErr w:type="spellStart"/>
      <w:r w:rsidR="00216962" w:rsidRPr="00216962">
        <w:rPr>
          <w:i/>
          <w:iCs/>
          <w:lang w:val="es-ES"/>
        </w:rPr>
        <w:t>race</w:t>
      </w:r>
      <w:proofErr w:type="spellEnd"/>
      <w:r w:rsidR="00216962">
        <w:rPr>
          <w:lang w:val="es-ES"/>
        </w:rPr>
        <w:t>)</w:t>
      </w:r>
      <w:r w:rsidR="00DF2EAD">
        <w:rPr>
          <w:lang w:val="es-ES"/>
        </w:rPr>
        <w:t xml:space="preserve">, contando </w:t>
      </w:r>
      <w:r w:rsidR="00B26B63">
        <w:rPr>
          <w:lang w:val="es-ES" w:eastAsia="es-ES"/>
        </w:rPr>
        <w:t xml:space="preserve">con una </w:t>
      </w:r>
      <w:r w:rsidR="0083030B">
        <w:rPr>
          <w:lang w:val="es-ES" w:eastAsia="es-ES"/>
        </w:rPr>
        <w:t xml:space="preserve">BD </w:t>
      </w:r>
      <w:r w:rsidR="00B26B63">
        <w:rPr>
          <w:lang w:val="es-ES" w:eastAsia="es-ES"/>
        </w:rPr>
        <w:t>de 158 pacientes y 16 variables</w:t>
      </w:r>
      <w:r w:rsidR="007F5F78">
        <w:rPr>
          <w:lang w:val="es-ES" w:eastAsia="es-ES"/>
        </w:rPr>
        <w:t>.</w:t>
      </w:r>
    </w:p>
    <w:p w14:paraId="32E391B3" w14:textId="1E36B4F3" w:rsidR="007F5F78" w:rsidRDefault="00802574" w:rsidP="00C44095">
      <w:pPr>
        <w:rPr>
          <w:lang w:val="es-ES"/>
        </w:rPr>
      </w:pPr>
      <w:r>
        <w:rPr>
          <w:lang w:val="es-ES"/>
        </w:rPr>
        <w:t xml:space="preserve">Mediante el análisis de las distribuciones de las variables se ha conseguido identificar y eliminar valores atípicos o </w:t>
      </w:r>
      <w:proofErr w:type="spellStart"/>
      <w:r w:rsidRPr="00802574">
        <w:rPr>
          <w:i/>
          <w:iCs/>
          <w:lang w:val="es-ES"/>
        </w:rPr>
        <w:t>outliers</w:t>
      </w:r>
      <w:proofErr w:type="spellEnd"/>
      <w:r>
        <w:rPr>
          <w:lang w:val="es-ES"/>
        </w:rPr>
        <w:t>. También se ha procedido al análisis de la correlación entre las variables numéricas, obteniendo los resultados mostrados en</w:t>
      </w:r>
      <w:r w:rsidR="00E16ED8">
        <w:rPr>
          <w:lang w:val="es-ES"/>
        </w:rPr>
        <w:t xml:space="preserve"> la </w:t>
      </w:r>
      <w:r w:rsidR="004F4D18">
        <w:rPr>
          <w:lang w:val="es-ES"/>
        </w:rPr>
        <w:fldChar w:fldCharType="begin"/>
      </w:r>
      <w:r w:rsidR="004F4D18">
        <w:rPr>
          <w:lang w:val="es-ES"/>
        </w:rPr>
        <w:instrText xml:space="preserve"> REF _Ref72751861 \h </w:instrText>
      </w:r>
      <w:r w:rsidR="004F4D18">
        <w:rPr>
          <w:lang w:val="es-ES"/>
        </w:rPr>
      </w:r>
      <w:r w:rsidR="004F4D18">
        <w:rPr>
          <w:lang w:val="es-ES"/>
        </w:rPr>
        <w:fldChar w:fldCharType="separate"/>
      </w:r>
      <w:r w:rsidR="00771A69" w:rsidRPr="008F05D3">
        <w:rPr>
          <w:lang w:val="es-ES"/>
        </w:rPr>
        <w:t xml:space="preserve">Figura </w:t>
      </w:r>
      <w:r w:rsidR="00771A69">
        <w:rPr>
          <w:noProof/>
          <w:lang w:val="es-ES"/>
        </w:rPr>
        <w:t>34</w:t>
      </w:r>
      <w:r w:rsidR="004F4D18">
        <w:rPr>
          <w:lang w:val="es-ES"/>
        </w:rPr>
        <w:fldChar w:fldCharType="end"/>
      </w:r>
      <w:r>
        <w:rPr>
          <w:lang w:val="es-ES"/>
        </w:rPr>
        <w:t>.</w:t>
      </w:r>
      <w:r w:rsidR="007F3668">
        <w:rPr>
          <w:lang w:val="es-ES"/>
        </w:rPr>
        <w:t xml:space="preserve"> </w:t>
      </w:r>
      <w:r w:rsidR="009E4574">
        <w:rPr>
          <w:lang w:val="es-ES"/>
        </w:rPr>
        <w:t>La variable correspondiente</w:t>
      </w:r>
      <w:r w:rsidR="007F3668">
        <w:rPr>
          <w:lang w:val="es-ES"/>
        </w:rPr>
        <w:t xml:space="preserve"> al peso está altamente correlacionada con la altura y el IMC, pero no llega al 0.7, por lo que se decide mantener todas las variables.</w:t>
      </w:r>
    </w:p>
    <w:p w14:paraId="69C1231C" w14:textId="77777777" w:rsidR="00802574" w:rsidRDefault="00802574" w:rsidP="00802574">
      <w:pPr>
        <w:keepNext/>
        <w:ind w:firstLine="0"/>
        <w:jc w:val="center"/>
      </w:pPr>
      <w:r>
        <w:rPr>
          <w:noProof/>
        </w:rPr>
        <w:lastRenderedPageBreak/>
        <w:drawing>
          <wp:inline distT="0" distB="0" distL="0" distR="0" wp14:anchorId="3570B107" wp14:editId="2A6EA569">
            <wp:extent cx="3352800" cy="3169832"/>
            <wp:effectExtent l="0" t="0" r="0" b="5715"/>
            <wp:docPr id="4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7"/>
                    <pic:cNvPicPr/>
                  </pic:nvPicPr>
                  <pic:blipFill rotWithShape="1">
                    <a:blip r:embed="rId68">
                      <a:extLst>
                        <a:ext uri="{28A0092B-C50C-407E-A947-70E740481C1C}">
                          <a14:useLocalDpi xmlns:a14="http://schemas.microsoft.com/office/drawing/2010/main" val="0"/>
                        </a:ext>
                      </a:extLst>
                    </a:blip>
                    <a:srcRect l="5077"/>
                    <a:stretch/>
                  </pic:blipFill>
                  <pic:spPr bwMode="auto">
                    <a:xfrm>
                      <a:off x="0" y="0"/>
                      <a:ext cx="3383587" cy="3198939"/>
                    </a:xfrm>
                    <a:prstGeom prst="rect">
                      <a:avLst/>
                    </a:prstGeom>
                    <a:ln>
                      <a:noFill/>
                    </a:ln>
                    <a:extLst>
                      <a:ext uri="{53640926-AAD7-44D8-BBD7-CCE9431645EC}">
                        <a14:shadowObscured xmlns:a14="http://schemas.microsoft.com/office/drawing/2010/main"/>
                      </a:ext>
                    </a:extLst>
                  </pic:spPr>
                </pic:pic>
              </a:graphicData>
            </a:graphic>
          </wp:inline>
        </w:drawing>
      </w:r>
    </w:p>
    <w:p w14:paraId="316CC93B" w14:textId="0E7FBA9B" w:rsidR="00802574" w:rsidRDefault="00802574" w:rsidP="00802574">
      <w:pPr>
        <w:pStyle w:val="Caption"/>
        <w:ind w:firstLine="0"/>
        <w:jc w:val="center"/>
        <w:rPr>
          <w:lang w:val="es-ES"/>
        </w:rPr>
      </w:pPr>
      <w:bookmarkStart w:id="160" w:name="_Ref72751861"/>
      <w:bookmarkStart w:id="161" w:name="_Toc73693327"/>
      <w:r w:rsidRPr="008F05D3">
        <w:rPr>
          <w:lang w:val="es-ES"/>
        </w:rPr>
        <w:t xml:space="preserve">Figura </w:t>
      </w:r>
      <w:r>
        <w:fldChar w:fldCharType="begin"/>
      </w:r>
      <w:r w:rsidRPr="008F05D3">
        <w:rPr>
          <w:lang w:val="es-ES"/>
        </w:rPr>
        <w:instrText xml:space="preserve"> SEQ Figura \* ARABIC </w:instrText>
      </w:r>
      <w:r>
        <w:fldChar w:fldCharType="separate"/>
      </w:r>
      <w:r w:rsidR="00771A69">
        <w:rPr>
          <w:noProof/>
          <w:lang w:val="es-ES"/>
        </w:rPr>
        <w:t>34</w:t>
      </w:r>
      <w:r>
        <w:fldChar w:fldCharType="end"/>
      </w:r>
      <w:bookmarkEnd w:id="160"/>
      <w:r w:rsidRPr="008F05D3">
        <w:rPr>
          <w:lang w:val="es-ES"/>
        </w:rPr>
        <w:t xml:space="preserve">: </w:t>
      </w:r>
      <w:r>
        <w:rPr>
          <w:lang w:val="es-ES"/>
        </w:rPr>
        <w:t>Correlación de las variables numéricas</w:t>
      </w:r>
      <w:r w:rsidR="00200D9A">
        <w:rPr>
          <w:lang w:val="es-ES"/>
        </w:rPr>
        <w:t xml:space="preserve"> del análisis de factores de riesgo</w:t>
      </w:r>
      <w:r w:rsidR="00C9205F">
        <w:rPr>
          <w:lang w:val="es-ES"/>
        </w:rPr>
        <w:t xml:space="preserve"> con los metadatos</w:t>
      </w:r>
      <w:r>
        <w:rPr>
          <w:lang w:val="es-ES"/>
        </w:rPr>
        <w:t>.</w:t>
      </w:r>
      <w:bookmarkEnd w:id="161"/>
    </w:p>
    <w:p w14:paraId="67CA0180" w14:textId="0AC1A650" w:rsidR="00AA4D2C" w:rsidRDefault="00162E1F" w:rsidP="00C44095">
      <w:pPr>
        <w:rPr>
          <w:lang w:val="es-ES"/>
        </w:rPr>
      </w:pPr>
      <w:r>
        <w:rPr>
          <w:lang w:val="es-ES"/>
        </w:rPr>
        <w:t>Se ha analizado la relación de cada variable con la</w:t>
      </w:r>
      <w:r w:rsidR="00B374C8">
        <w:rPr>
          <w:lang w:val="es-ES"/>
        </w:rPr>
        <w:t>s variables de estado del paciente y la supervivencia desde el diagnóstico</w:t>
      </w:r>
      <w:r w:rsidR="00BF3829">
        <w:rPr>
          <w:lang w:val="es-ES"/>
        </w:rPr>
        <w:t xml:space="preserve"> o tiempo de monitorización</w:t>
      </w:r>
      <w:r w:rsidR="00CA5C04">
        <w:rPr>
          <w:lang w:val="es-ES"/>
        </w:rPr>
        <w:t>, las cuales se emplean para la creación del modelo de supervivencia</w:t>
      </w:r>
      <w:r w:rsidR="00491C06">
        <w:rPr>
          <w:lang w:val="es-ES"/>
        </w:rPr>
        <w:t>, con el objetivo de poder observar si hay una clara separación o tendencia.</w:t>
      </w:r>
      <w:r w:rsidR="006D3744">
        <w:rPr>
          <w:lang w:val="es-ES"/>
        </w:rPr>
        <w:t xml:space="preserve"> </w:t>
      </w:r>
      <w:r w:rsidR="00C160FA">
        <w:rPr>
          <w:lang w:val="es-ES"/>
        </w:rPr>
        <w:t xml:space="preserve">Se han empleado diagramas de caja, de barras y de dispersión, y de estas no se ha podido </w:t>
      </w:r>
      <w:r w:rsidR="00314E5A">
        <w:rPr>
          <w:lang w:val="es-ES"/>
        </w:rPr>
        <w:t>identificar una clara separación entre clases</w:t>
      </w:r>
      <w:r w:rsidR="00462709">
        <w:rPr>
          <w:lang w:val="es-ES"/>
        </w:rPr>
        <w:t xml:space="preserve"> (</w:t>
      </w:r>
      <w:r w:rsidR="00462709">
        <w:rPr>
          <w:lang w:val="es-ES"/>
        </w:rPr>
        <w:fldChar w:fldCharType="begin"/>
      </w:r>
      <w:r w:rsidR="00462709">
        <w:rPr>
          <w:lang w:val="es-ES"/>
        </w:rPr>
        <w:instrText xml:space="preserve"> REF _Ref72827496 \h </w:instrText>
      </w:r>
      <w:r w:rsidR="00462709">
        <w:rPr>
          <w:lang w:val="es-ES"/>
        </w:rPr>
      </w:r>
      <w:r w:rsidR="00462709">
        <w:rPr>
          <w:lang w:val="es-ES"/>
        </w:rPr>
        <w:fldChar w:fldCharType="separate"/>
      </w:r>
      <w:r w:rsidR="00771A69" w:rsidRPr="008F05D3">
        <w:rPr>
          <w:lang w:val="es-ES"/>
        </w:rPr>
        <w:t xml:space="preserve">Figura </w:t>
      </w:r>
      <w:r w:rsidR="00771A69">
        <w:rPr>
          <w:noProof/>
          <w:lang w:val="es-ES"/>
        </w:rPr>
        <w:t>35</w:t>
      </w:r>
      <w:r w:rsidR="00462709">
        <w:rPr>
          <w:lang w:val="es-ES"/>
        </w:rPr>
        <w:fldChar w:fldCharType="end"/>
      </w:r>
      <w:r w:rsidR="00462709">
        <w:rPr>
          <w:lang w:val="es-ES"/>
        </w:rPr>
        <w:t>)</w:t>
      </w:r>
      <w:r w:rsidR="00314E5A">
        <w:rPr>
          <w:lang w:val="es-ES"/>
        </w:rPr>
        <w:t xml:space="preserve">. Se han identificado ciertas tendencias, por ejemplo, </w:t>
      </w:r>
      <w:r w:rsidR="00314E5A" w:rsidRPr="00314E5A">
        <w:rPr>
          <w:lang w:val="es-ES"/>
        </w:rPr>
        <w:t>se ha observado que aquellos pacientes con un peso alto han sufrido de complicaciones postoperatorias, pero esto puede no ser determinante debido al bajo porcentaje de pacientes que han sufrido de este contratiempo. Además, se observa que los casos de personas no fumadoras y que no han consumido alcohol a lo largo de su vida, no han sufrido de complicaciones postoperatorias o edemas posteriores y han muerto a causa de un tumor.</w:t>
      </w:r>
    </w:p>
    <w:p w14:paraId="1F0BA6D9" w14:textId="3A03BEEE" w:rsidR="00D228C7" w:rsidRDefault="00D228C7" w:rsidP="00D228C7">
      <w:pPr>
        <w:rPr>
          <w:lang w:val="es-ES"/>
        </w:rPr>
      </w:pPr>
      <w:r>
        <w:rPr>
          <w:lang w:val="es-ES"/>
        </w:rPr>
        <w:t xml:space="preserve">Además, se ha comprobado si el dataset está </w:t>
      </w:r>
      <w:r w:rsidR="003F7143">
        <w:rPr>
          <w:lang w:val="es-ES"/>
        </w:rPr>
        <w:t xml:space="preserve">compensado </w:t>
      </w:r>
      <w:r>
        <w:rPr>
          <w:lang w:val="es-ES"/>
        </w:rPr>
        <w:t xml:space="preserve">para la variable del estado del paciente. El dataset contiene un 40.5% (64) de pacientes que sobreviven al seguimiento que se les ha realizado y un 59.5% (94) que no sobreviven. Aunque no esté completamente </w:t>
      </w:r>
      <w:r w:rsidR="009F42D8">
        <w:rPr>
          <w:lang w:val="es-ES"/>
        </w:rPr>
        <w:t>compensado</w:t>
      </w:r>
      <w:r>
        <w:rPr>
          <w:lang w:val="es-ES"/>
        </w:rPr>
        <w:t>, no se ha planteado el uso de técnicas para compensar la BD.</w:t>
      </w:r>
    </w:p>
    <w:p w14:paraId="3F9AF3C2" w14:textId="77777777" w:rsidR="006A7116" w:rsidRDefault="006A7116" w:rsidP="006A7116">
      <w:pPr>
        <w:pStyle w:val="Heading4"/>
      </w:pPr>
      <w:r>
        <w:t>Pre-procesamiento</w:t>
      </w:r>
    </w:p>
    <w:p w14:paraId="3CC07D7D" w14:textId="5779846E" w:rsidR="006A7116" w:rsidRDefault="006A7116" w:rsidP="006A7116">
      <w:pPr>
        <w:rPr>
          <w:lang w:val="es-ES"/>
        </w:rPr>
      </w:pPr>
      <w:r>
        <w:rPr>
          <w:lang w:val="es-ES"/>
        </w:rPr>
        <w:t xml:space="preserve">El alto número de valores NA que contiene la BD obliga a realizar una imputación de dichos valores. La técnica seleccionada para este proceso ha sido </w:t>
      </w:r>
      <w:proofErr w:type="spellStart"/>
      <w:r w:rsidRPr="00667E8E">
        <w:rPr>
          <w:i/>
          <w:iCs/>
          <w:lang w:val="es-ES"/>
        </w:rPr>
        <w:t>Predictive</w:t>
      </w:r>
      <w:proofErr w:type="spellEnd"/>
      <w:r w:rsidRPr="00667E8E">
        <w:rPr>
          <w:i/>
          <w:iCs/>
          <w:lang w:val="es-ES"/>
        </w:rPr>
        <w:t xml:space="preserve"> Mean </w:t>
      </w:r>
      <w:proofErr w:type="spellStart"/>
      <w:r w:rsidRPr="00667E8E">
        <w:rPr>
          <w:i/>
          <w:iCs/>
          <w:lang w:val="es-ES"/>
        </w:rPr>
        <w:t>Matching</w:t>
      </w:r>
      <w:proofErr w:type="spellEnd"/>
      <w:r>
        <w:rPr>
          <w:lang w:val="es-ES"/>
        </w:rPr>
        <w:t xml:space="preserve"> (PMM</w:t>
      </w:r>
      <w:r>
        <w:rPr>
          <w:lang w:val="es-ES"/>
        </w:rPr>
        <w:fldChar w:fldCharType="begin"/>
      </w:r>
      <w:r w:rsidRPr="00023872">
        <w:rPr>
          <w:lang w:val="es-ES"/>
        </w:rPr>
        <w:instrText xml:space="preserve"> XE "</w:instrText>
      </w:r>
      <w:r>
        <w:rPr>
          <w:lang w:val="es-ES"/>
        </w:rPr>
        <w:instrText>PMM</w:instrText>
      </w:r>
      <w:r w:rsidRPr="00023872">
        <w:rPr>
          <w:lang w:val="es-ES"/>
        </w:rPr>
        <w:instrText>" \t "</w:instrText>
      </w:r>
      <w:r>
        <w:rPr>
          <w:i/>
          <w:iCs/>
          <w:lang w:val="es-ES"/>
        </w:rPr>
        <w:instrText>Predictive Mean Matching</w:instrText>
      </w:r>
      <w:r w:rsidRPr="00023872">
        <w:rPr>
          <w:lang w:val="es-ES"/>
        </w:rPr>
        <w:instrText>"</w:instrText>
      </w:r>
      <w:r>
        <w:rPr>
          <w:lang w:val="es-ES"/>
        </w:rPr>
        <w:instrText xml:space="preserve"> \f “Acrónimos”</w:instrText>
      </w:r>
      <w:r w:rsidRPr="00C93EE9">
        <w:rPr>
          <w:lang w:val="es-ES"/>
        </w:rPr>
        <w:instrText xml:space="preserve"> </w:instrText>
      </w:r>
      <w:r>
        <w:rPr>
          <w:lang w:val="es-ES"/>
        </w:rPr>
        <w:fldChar w:fldCharType="end"/>
      </w:r>
      <w:r>
        <w:rPr>
          <w:lang w:val="es-ES"/>
        </w:rPr>
        <w:t>), debido a la capacidad de esta técnica de producir valores que se asemejan a la realidad al sustituir el valor de la variable que falta por el valor que tiene el paciente que más se le asemeja en dicha variable.</w:t>
      </w:r>
    </w:p>
    <w:p w14:paraId="62544093" w14:textId="5695863D" w:rsidR="00F90406" w:rsidRDefault="00F90406" w:rsidP="00F90406">
      <w:pPr>
        <w:keepNext/>
        <w:ind w:firstLine="0"/>
        <w:jc w:val="center"/>
      </w:pPr>
      <w:r>
        <w:rPr>
          <w:noProof/>
        </w:rPr>
        <w:lastRenderedPageBreak/>
        <w:drawing>
          <wp:inline distT="0" distB="0" distL="0" distR="0" wp14:anchorId="4EA1B5C2" wp14:editId="69F66439">
            <wp:extent cx="5385280" cy="8496300"/>
            <wp:effectExtent l="0" t="0" r="0" b="0"/>
            <wp:docPr id="4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27"/>
                    <pic:cNvPicPr/>
                  </pic:nvPicPr>
                  <pic:blipFill>
                    <a:blip r:embed="rId69">
                      <a:extLst>
                        <a:ext uri="{28A0092B-C50C-407E-A947-70E740481C1C}">
                          <a14:useLocalDpi xmlns:a14="http://schemas.microsoft.com/office/drawing/2010/main" val="0"/>
                        </a:ext>
                      </a:extLst>
                    </a:blip>
                    <a:stretch>
                      <a:fillRect/>
                    </a:stretch>
                  </pic:blipFill>
                  <pic:spPr>
                    <a:xfrm>
                      <a:off x="0" y="0"/>
                      <a:ext cx="5396842" cy="8514541"/>
                    </a:xfrm>
                    <a:prstGeom prst="rect">
                      <a:avLst/>
                    </a:prstGeom>
                  </pic:spPr>
                </pic:pic>
              </a:graphicData>
            </a:graphic>
          </wp:inline>
        </w:drawing>
      </w:r>
    </w:p>
    <w:p w14:paraId="553E35C5" w14:textId="7871CB98" w:rsidR="00F90406" w:rsidRDefault="00F90406" w:rsidP="00F90406">
      <w:pPr>
        <w:pStyle w:val="Caption"/>
        <w:ind w:firstLine="0"/>
        <w:jc w:val="center"/>
        <w:rPr>
          <w:lang w:val="es-ES"/>
        </w:rPr>
      </w:pPr>
      <w:bookmarkStart w:id="162" w:name="_Ref72827496"/>
      <w:bookmarkStart w:id="163" w:name="_Toc73693328"/>
      <w:r w:rsidRPr="008F05D3">
        <w:rPr>
          <w:lang w:val="es-ES"/>
        </w:rPr>
        <w:t xml:space="preserve">Figura </w:t>
      </w:r>
      <w:r>
        <w:fldChar w:fldCharType="begin"/>
      </w:r>
      <w:r w:rsidRPr="008F05D3">
        <w:rPr>
          <w:lang w:val="es-ES"/>
        </w:rPr>
        <w:instrText xml:space="preserve"> SEQ Figura \* ARABIC </w:instrText>
      </w:r>
      <w:r>
        <w:fldChar w:fldCharType="separate"/>
      </w:r>
      <w:r w:rsidR="00771A69">
        <w:rPr>
          <w:noProof/>
          <w:lang w:val="es-ES"/>
        </w:rPr>
        <w:t>35</w:t>
      </w:r>
      <w:r>
        <w:fldChar w:fldCharType="end"/>
      </w:r>
      <w:bookmarkEnd w:id="162"/>
      <w:r w:rsidRPr="008F05D3">
        <w:rPr>
          <w:lang w:val="es-ES"/>
        </w:rPr>
        <w:t xml:space="preserve">: </w:t>
      </w:r>
      <w:r w:rsidR="00446597">
        <w:rPr>
          <w:lang w:val="es-ES"/>
        </w:rPr>
        <w:t xml:space="preserve">Gráficas extraídas para </w:t>
      </w:r>
      <w:r w:rsidR="00CD4983">
        <w:rPr>
          <w:lang w:val="es-ES"/>
        </w:rPr>
        <w:t xml:space="preserve">la separación de clases </w:t>
      </w:r>
      <w:r w:rsidR="00446597">
        <w:rPr>
          <w:lang w:val="es-ES"/>
        </w:rPr>
        <w:t xml:space="preserve">del análisis de </w:t>
      </w:r>
      <w:r w:rsidR="00311F0C">
        <w:rPr>
          <w:lang w:val="es-ES"/>
        </w:rPr>
        <w:t xml:space="preserve">factores de </w:t>
      </w:r>
      <w:r w:rsidR="00446597">
        <w:rPr>
          <w:lang w:val="es-ES"/>
        </w:rPr>
        <w:t>riesgo con los metadatos.</w:t>
      </w:r>
      <w:bookmarkEnd w:id="163"/>
    </w:p>
    <w:p w14:paraId="7552F29E" w14:textId="3DE41338" w:rsidR="004057B0" w:rsidRDefault="003061DF" w:rsidP="007C1BAE">
      <w:pPr>
        <w:pStyle w:val="Heading4"/>
      </w:pPr>
      <w:r>
        <w:lastRenderedPageBreak/>
        <w:t>Modelos de supervivencia</w:t>
      </w:r>
    </w:p>
    <w:p w14:paraId="1887B8BE" w14:textId="3CFED2A8" w:rsidR="009A6B48" w:rsidRDefault="00413017" w:rsidP="00D228C7">
      <w:pPr>
        <w:rPr>
          <w:lang w:val="es-ES"/>
        </w:rPr>
      </w:pPr>
      <w:r>
        <w:rPr>
          <w:lang w:val="es-ES"/>
        </w:rPr>
        <w:t>Una vez se ha completado la BD, se procede al cálculo de las curvas de supervivencia.</w:t>
      </w:r>
      <w:r w:rsidR="00867E88">
        <w:rPr>
          <w:lang w:val="es-ES"/>
        </w:rPr>
        <w:t xml:space="preserve"> Se han empleado dos algoritmos diferentes para su cálculo: el algoritmo de ML </w:t>
      </w:r>
      <w:r w:rsidR="00350515" w:rsidRPr="00350515">
        <w:rPr>
          <w:lang w:val="es-ES"/>
        </w:rPr>
        <w:t>RF</w:t>
      </w:r>
      <w:r w:rsidR="00867E88">
        <w:rPr>
          <w:lang w:val="es-ES"/>
        </w:rPr>
        <w:t xml:space="preserve"> y la </w:t>
      </w:r>
      <w:r w:rsidR="00867E88">
        <w:rPr>
          <w:lang w:val="es-ES" w:eastAsia="es-ES"/>
        </w:rPr>
        <w:t>regresión de riesgos proporcionales de Cox.</w:t>
      </w:r>
      <w:r w:rsidR="00BD2665">
        <w:rPr>
          <w:lang w:val="es-ES" w:eastAsia="es-ES"/>
        </w:rPr>
        <w:t xml:space="preserve"> En el caso del algoritmo de </w:t>
      </w:r>
      <w:r w:rsidR="00120E56">
        <w:rPr>
          <w:lang w:val="es-ES" w:eastAsia="es-ES"/>
        </w:rPr>
        <w:t xml:space="preserve">RF, la curva se determina por cada paciente del dataset y la curva de supervivencia </w:t>
      </w:r>
      <w:r w:rsidR="003E4A99">
        <w:rPr>
          <w:lang w:val="es-ES" w:eastAsia="es-ES"/>
        </w:rPr>
        <w:t>general se extrae</w:t>
      </w:r>
      <w:r w:rsidR="00120E56">
        <w:rPr>
          <w:lang w:val="es-ES" w:eastAsia="es-ES"/>
        </w:rPr>
        <w:t xml:space="preserve"> mediante el cálculo de la media de todas las curvas</w:t>
      </w:r>
      <w:r w:rsidR="005F5844">
        <w:rPr>
          <w:lang w:val="es-ES" w:eastAsia="es-ES"/>
        </w:rPr>
        <w:t>.</w:t>
      </w:r>
    </w:p>
    <w:p w14:paraId="2B45E0C7" w14:textId="3A173E1A" w:rsidR="00432BCF" w:rsidRDefault="004D21B4" w:rsidP="00D228C7">
      <w:pPr>
        <w:rPr>
          <w:lang w:val="es-ES"/>
        </w:rPr>
      </w:pPr>
      <w:r>
        <w:rPr>
          <w:lang w:val="es-ES"/>
        </w:rPr>
        <w:t>S</w:t>
      </w:r>
      <w:r w:rsidR="005F5844">
        <w:rPr>
          <w:lang w:val="es-ES"/>
        </w:rPr>
        <w:t>e ha procedido al cálculo del modelo de supervivencia con todas las variables disponibles por cada algoritmo</w:t>
      </w:r>
      <w:r w:rsidR="00C47062">
        <w:rPr>
          <w:lang w:val="es-ES"/>
        </w:rPr>
        <w:t>. De estas,</w:t>
      </w:r>
      <w:r w:rsidR="005F5844">
        <w:rPr>
          <w:lang w:val="es-ES"/>
        </w:rPr>
        <w:t xml:space="preserve"> se han extraído las variables más determinantes para la creación de dicha curva</w:t>
      </w:r>
      <w:r w:rsidR="00C215A3">
        <w:rPr>
          <w:lang w:val="es-ES"/>
        </w:rPr>
        <w:t xml:space="preserve"> y </w:t>
      </w:r>
      <w:r w:rsidR="005F5844">
        <w:rPr>
          <w:lang w:val="es-ES"/>
        </w:rPr>
        <w:t xml:space="preserve">se ha creado una segunda empleando el mismo </w:t>
      </w:r>
      <w:r w:rsidR="00F82A9F">
        <w:rPr>
          <w:lang w:val="es-ES"/>
        </w:rPr>
        <w:t>algoritmo,</w:t>
      </w:r>
      <w:r w:rsidR="005F5844">
        <w:rPr>
          <w:lang w:val="es-ES"/>
        </w:rPr>
        <w:t xml:space="preserve"> pero </w:t>
      </w:r>
      <w:r w:rsidR="00C47062">
        <w:rPr>
          <w:lang w:val="es-ES"/>
        </w:rPr>
        <w:t xml:space="preserve">empleando únicamente </w:t>
      </w:r>
      <w:r w:rsidR="005F5844">
        <w:rPr>
          <w:lang w:val="es-ES"/>
        </w:rPr>
        <w:t>la selección de variables.</w:t>
      </w:r>
      <w:r w:rsidR="00DB54B5">
        <w:rPr>
          <w:lang w:val="es-ES"/>
        </w:rPr>
        <w:t xml:space="preserve"> La </w:t>
      </w:r>
      <w:r w:rsidR="00DB54B5">
        <w:rPr>
          <w:lang w:val="es-ES"/>
        </w:rPr>
        <w:fldChar w:fldCharType="begin"/>
      </w:r>
      <w:r w:rsidR="00DB54B5">
        <w:rPr>
          <w:lang w:val="es-ES"/>
        </w:rPr>
        <w:instrText xml:space="preserve"> REF _Ref72836063 \h </w:instrText>
      </w:r>
      <w:r w:rsidR="00DB54B5">
        <w:rPr>
          <w:lang w:val="es-ES"/>
        </w:rPr>
      </w:r>
      <w:r w:rsidR="00DB54B5">
        <w:rPr>
          <w:lang w:val="es-ES"/>
        </w:rPr>
        <w:fldChar w:fldCharType="separate"/>
      </w:r>
      <w:r w:rsidR="00771A69" w:rsidRPr="008F05D3">
        <w:rPr>
          <w:lang w:val="es-ES"/>
        </w:rPr>
        <w:t xml:space="preserve">Figura </w:t>
      </w:r>
      <w:r w:rsidR="00771A69">
        <w:rPr>
          <w:noProof/>
          <w:lang w:val="es-ES"/>
        </w:rPr>
        <w:t>36</w:t>
      </w:r>
      <w:r w:rsidR="00DB54B5">
        <w:rPr>
          <w:lang w:val="es-ES"/>
        </w:rPr>
        <w:fldChar w:fldCharType="end"/>
      </w:r>
      <w:r w:rsidR="00DB54B5">
        <w:rPr>
          <w:lang w:val="es-ES"/>
        </w:rPr>
        <w:t xml:space="preserve"> muestra las curvas </w:t>
      </w:r>
      <w:r w:rsidR="00771A69">
        <w:rPr>
          <w:lang w:val="es-ES"/>
        </w:rPr>
        <w:t>obtenidas,</w:t>
      </w:r>
      <w:r w:rsidR="00DB54B5">
        <w:rPr>
          <w:lang w:val="es-ES"/>
        </w:rPr>
        <w:t xml:space="preserve"> </w:t>
      </w:r>
      <w:r w:rsidR="002C7D11">
        <w:rPr>
          <w:lang w:val="es-ES"/>
        </w:rPr>
        <w:t>así</w:t>
      </w:r>
      <w:r w:rsidR="00DB54B5">
        <w:rPr>
          <w:lang w:val="es-ES"/>
        </w:rPr>
        <w:t xml:space="preserve"> </w:t>
      </w:r>
      <w:r w:rsidR="005D29C4">
        <w:rPr>
          <w:lang w:val="es-ES"/>
        </w:rPr>
        <w:t xml:space="preserve">como </w:t>
      </w:r>
      <w:r w:rsidR="00DB54B5">
        <w:rPr>
          <w:lang w:val="es-ES"/>
        </w:rPr>
        <w:t>algunos de los valores de cada una de las curvas.</w:t>
      </w:r>
    </w:p>
    <w:p w14:paraId="754319D2" w14:textId="77777777" w:rsidR="00432BCF" w:rsidRDefault="00432BCF" w:rsidP="00432BCF">
      <w:pPr>
        <w:keepNext/>
        <w:ind w:firstLine="0"/>
        <w:jc w:val="center"/>
      </w:pPr>
      <w:r>
        <w:rPr>
          <w:noProof/>
        </w:rPr>
        <w:drawing>
          <wp:inline distT="0" distB="0" distL="0" distR="0" wp14:anchorId="5612AE54" wp14:editId="24F8D20E">
            <wp:extent cx="5066941" cy="3118448"/>
            <wp:effectExtent l="0" t="0" r="635" b="6350"/>
            <wp:docPr id="4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27"/>
                    <pic:cNvPicPr/>
                  </pic:nvPicPr>
                  <pic:blipFill rotWithShape="1">
                    <a:blip r:embed="rId70">
                      <a:extLst>
                        <a:ext uri="{28A0092B-C50C-407E-A947-70E740481C1C}">
                          <a14:useLocalDpi xmlns:a14="http://schemas.microsoft.com/office/drawing/2010/main" val="0"/>
                        </a:ext>
                      </a:extLst>
                    </a:blip>
                    <a:srcRect l="1567" t="2522" b="-1"/>
                    <a:stretch/>
                  </pic:blipFill>
                  <pic:spPr bwMode="auto">
                    <a:xfrm>
                      <a:off x="0" y="0"/>
                      <a:ext cx="5068401" cy="3119347"/>
                    </a:xfrm>
                    <a:prstGeom prst="rect">
                      <a:avLst/>
                    </a:prstGeom>
                    <a:ln>
                      <a:noFill/>
                    </a:ln>
                    <a:extLst>
                      <a:ext uri="{53640926-AAD7-44D8-BBD7-CCE9431645EC}">
                        <a14:shadowObscured xmlns:a14="http://schemas.microsoft.com/office/drawing/2010/main"/>
                      </a:ext>
                    </a:extLst>
                  </pic:spPr>
                </pic:pic>
              </a:graphicData>
            </a:graphic>
          </wp:inline>
        </w:drawing>
      </w:r>
    </w:p>
    <w:p w14:paraId="2A428C72" w14:textId="0A908382" w:rsidR="00432BCF" w:rsidRDefault="00432BCF" w:rsidP="00432BCF">
      <w:pPr>
        <w:pStyle w:val="Caption"/>
        <w:ind w:firstLine="0"/>
        <w:jc w:val="center"/>
        <w:rPr>
          <w:lang w:val="es-ES"/>
        </w:rPr>
      </w:pPr>
      <w:bookmarkStart w:id="164" w:name="_Ref72836063"/>
      <w:bookmarkStart w:id="165" w:name="_Toc73693329"/>
      <w:r w:rsidRPr="008F05D3">
        <w:rPr>
          <w:lang w:val="es-ES"/>
        </w:rPr>
        <w:t xml:space="preserve">Figura </w:t>
      </w:r>
      <w:r>
        <w:fldChar w:fldCharType="begin"/>
      </w:r>
      <w:r w:rsidRPr="008F05D3">
        <w:rPr>
          <w:lang w:val="es-ES"/>
        </w:rPr>
        <w:instrText xml:space="preserve"> SEQ Figura \* ARABIC </w:instrText>
      </w:r>
      <w:r>
        <w:fldChar w:fldCharType="separate"/>
      </w:r>
      <w:r w:rsidR="00771A69">
        <w:rPr>
          <w:noProof/>
          <w:lang w:val="es-ES"/>
        </w:rPr>
        <w:t>36</w:t>
      </w:r>
      <w:r>
        <w:fldChar w:fldCharType="end"/>
      </w:r>
      <w:bookmarkEnd w:id="164"/>
      <w:r w:rsidRPr="008F05D3">
        <w:rPr>
          <w:lang w:val="es-ES"/>
        </w:rPr>
        <w:t xml:space="preserve">: </w:t>
      </w:r>
      <w:r>
        <w:rPr>
          <w:lang w:val="es-ES"/>
        </w:rPr>
        <w:t>Curvas de supervivencia obtenidas del análisis de factores de riesgo con los metadatos.</w:t>
      </w:r>
      <w:bookmarkEnd w:id="165"/>
    </w:p>
    <w:p w14:paraId="48B5DB92" w14:textId="4ADCE9AD" w:rsidR="00B02BD7" w:rsidRDefault="00FE6AF3" w:rsidP="00D228C7">
      <w:pPr>
        <w:rPr>
          <w:lang w:val="es-ES"/>
        </w:rPr>
      </w:pPr>
      <w:r>
        <w:rPr>
          <w:lang w:val="es-ES"/>
        </w:rPr>
        <w:t xml:space="preserve">Para determinar la relevancia de cada variable en la regresión de riesgos proporcionales de Cox se ha </w:t>
      </w:r>
      <w:r w:rsidR="00B41AD9">
        <w:rPr>
          <w:lang w:val="es-ES"/>
        </w:rPr>
        <w:t>ejecutado</w:t>
      </w:r>
      <w:r>
        <w:rPr>
          <w:lang w:val="es-ES"/>
        </w:rPr>
        <w:t xml:space="preserve"> una prueba estadística de significancia mediante el cálculo del </w:t>
      </w:r>
      <w:r w:rsidRPr="00FE6AF3">
        <w:rPr>
          <w:i/>
          <w:iCs/>
          <w:lang w:val="es-ES"/>
        </w:rPr>
        <w:t>p-</w:t>
      </w:r>
      <w:proofErr w:type="spellStart"/>
      <w:r w:rsidRPr="00FE6AF3">
        <w:rPr>
          <w:i/>
          <w:iCs/>
          <w:lang w:val="es-ES"/>
        </w:rPr>
        <w:t>value</w:t>
      </w:r>
      <w:proofErr w:type="spellEnd"/>
      <w:r w:rsidR="00DB328F">
        <w:rPr>
          <w:lang w:val="es-ES"/>
        </w:rPr>
        <w:t xml:space="preserve">, determinando que la variable ha sido relevante en caso de que </w:t>
      </w:r>
      <m:oMath>
        <m:r>
          <w:rPr>
            <w:rFonts w:ascii="Cambria Math" w:hAnsi="Cambria Math"/>
            <w:lang w:val="es-ES"/>
          </w:rPr>
          <m:t>p&lt;0.05</m:t>
        </m:r>
      </m:oMath>
      <w:r w:rsidR="00DB328F">
        <w:rPr>
          <w:lang w:val="es-ES"/>
        </w:rPr>
        <w:t>.</w:t>
      </w:r>
      <w:r w:rsidR="0000375E">
        <w:rPr>
          <w:lang w:val="es-ES"/>
        </w:rPr>
        <w:t xml:space="preserve"> </w:t>
      </w:r>
      <w:r w:rsidR="00291B1D">
        <w:rPr>
          <w:lang w:val="es-ES"/>
        </w:rPr>
        <w:t>En e</w:t>
      </w:r>
      <w:r w:rsidR="004C1D70">
        <w:rPr>
          <w:lang w:val="es-ES"/>
        </w:rPr>
        <w:t>l algoritmo de RF se ha empleado la importancia que le asigna el propio algoritmo a cada una de las variables para determinar su relevancia. Se ha empleado la importancia asignada por permutación, variable que determina c</w:t>
      </w:r>
      <w:r w:rsidR="008B61D2">
        <w:rPr>
          <w:lang w:val="es-ES"/>
        </w:rPr>
        <w:t>ó</w:t>
      </w:r>
      <w:r w:rsidR="004C1D70">
        <w:rPr>
          <w:lang w:val="es-ES"/>
        </w:rPr>
        <w:t>mo mejora o empeora el modelo si se cambia</w:t>
      </w:r>
      <w:r w:rsidR="00161F1E">
        <w:rPr>
          <w:lang w:val="es-ES"/>
        </w:rPr>
        <w:t>n los valores</w:t>
      </w:r>
      <w:r w:rsidR="004C1D70">
        <w:rPr>
          <w:lang w:val="es-ES"/>
        </w:rPr>
        <w:t xml:space="preserve"> o</w:t>
      </w:r>
      <w:r w:rsidR="00161F1E">
        <w:rPr>
          <w:lang w:val="es-ES"/>
        </w:rPr>
        <w:t xml:space="preserve"> se</w:t>
      </w:r>
      <w:r w:rsidR="004C1D70">
        <w:rPr>
          <w:lang w:val="es-ES"/>
        </w:rPr>
        <w:t xml:space="preserve"> elimina la variable.</w:t>
      </w:r>
      <w:r w:rsidR="006756C7">
        <w:rPr>
          <w:lang w:val="es-ES"/>
        </w:rPr>
        <w:t xml:space="preserve"> Los resultados obtenidos se muestran en </w:t>
      </w:r>
      <w:r w:rsidR="00847A52">
        <w:rPr>
          <w:lang w:val="es-ES"/>
        </w:rPr>
        <w:t xml:space="preserve">la </w:t>
      </w:r>
      <w:r w:rsidR="00847A52">
        <w:rPr>
          <w:lang w:val="es-ES"/>
        </w:rPr>
        <w:fldChar w:fldCharType="begin"/>
      </w:r>
      <w:r w:rsidR="00847A52">
        <w:rPr>
          <w:lang w:val="es-ES"/>
        </w:rPr>
        <w:instrText xml:space="preserve"> REF _Ref72838572 \h </w:instrText>
      </w:r>
      <w:r w:rsidR="00847A52">
        <w:rPr>
          <w:lang w:val="es-ES"/>
        </w:rPr>
      </w:r>
      <w:r w:rsidR="00847A52">
        <w:rPr>
          <w:lang w:val="es-ES"/>
        </w:rPr>
        <w:fldChar w:fldCharType="separate"/>
      </w:r>
      <w:r w:rsidR="00771A69" w:rsidRPr="00D8093F">
        <w:rPr>
          <w:lang w:val="es-ES"/>
        </w:rPr>
        <w:t xml:space="preserve">Tabla </w:t>
      </w:r>
      <w:r w:rsidR="00771A69">
        <w:rPr>
          <w:noProof/>
          <w:lang w:val="es-ES"/>
        </w:rPr>
        <w:t>5</w:t>
      </w:r>
      <w:r w:rsidR="00847A52">
        <w:rPr>
          <w:lang w:val="es-ES"/>
        </w:rPr>
        <w:fldChar w:fldCharType="end"/>
      </w:r>
      <w:r w:rsidR="00847A52">
        <w:rPr>
          <w:lang w:val="es-ES"/>
        </w:rPr>
        <w:t>.</w:t>
      </w:r>
    </w:p>
    <w:p w14:paraId="3F6F1AAB" w14:textId="7E9BEF89" w:rsidR="007D319E" w:rsidRDefault="00C21ED8" w:rsidP="00D228C7">
      <w:pPr>
        <w:rPr>
          <w:lang w:val="es-ES"/>
        </w:rPr>
      </w:pPr>
      <w:r>
        <w:rPr>
          <w:lang w:val="es-ES"/>
        </w:rPr>
        <w:t>Ambos algoritmos coinciden al señalar la edad y el consumo de alcohol</w:t>
      </w:r>
      <w:r w:rsidR="00491B12">
        <w:rPr>
          <w:lang w:val="es-ES"/>
        </w:rPr>
        <w:t>,</w:t>
      </w:r>
      <w:r>
        <w:rPr>
          <w:lang w:val="es-ES"/>
        </w:rPr>
        <w:t xml:space="preserve"> </w:t>
      </w:r>
      <w:r w:rsidR="00491B12">
        <w:rPr>
          <w:lang w:val="es-ES"/>
        </w:rPr>
        <w:t xml:space="preserve">en ese orden, </w:t>
      </w:r>
      <w:r>
        <w:rPr>
          <w:lang w:val="es-ES"/>
        </w:rPr>
        <w:t xml:space="preserve">como los factores más determinantes para la creación de la curva de supervivencia, sin embargo, mientras que la regresión de Cox determina el IMC como tercera variable de mayor importancia, el algoritmo RF señala el historial de consumo de tabaco como tercera variable </w:t>
      </w:r>
      <w:proofErr w:type="gramStart"/>
      <w:r>
        <w:rPr>
          <w:lang w:val="es-ES"/>
        </w:rPr>
        <w:t>a</w:t>
      </w:r>
      <w:proofErr w:type="gramEnd"/>
      <w:r>
        <w:rPr>
          <w:lang w:val="es-ES"/>
        </w:rPr>
        <w:t xml:space="preserve"> tener en cuenta.</w:t>
      </w:r>
    </w:p>
    <w:p w14:paraId="2255A0EC" w14:textId="6A6A62F9" w:rsidR="006756C7" w:rsidRPr="00D8093F" w:rsidRDefault="006756C7" w:rsidP="00C4556E">
      <w:pPr>
        <w:pStyle w:val="Caption"/>
        <w:keepNext/>
        <w:ind w:firstLine="0"/>
        <w:rPr>
          <w:lang w:val="es-ES"/>
        </w:rPr>
      </w:pPr>
      <w:bookmarkStart w:id="166" w:name="_Ref72838572"/>
      <w:bookmarkStart w:id="167" w:name="_Toc73693337"/>
      <w:r w:rsidRPr="00D8093F">
        <w:rPr>
          <w:lang w:val="es-ES"/>
        </w:rPr>
        <w:lastRenderedPageBreak/>
        <w:t xml:space="preserve">Tabla </w:t>
      </w:r>
      <w:r>
        <w:fldChar w:fldCharType="begin"/>
      </w:r>
      <w:r w:rsidRPr="00D8093F">
        <w:rPr>
          <w:lang w:val="es-ES"/>
        </w:rPr>
        <w:instrText xml:space="preserve"> SEQ Tabla \* ARABIC </w:instrText>
      </w:r>
      <w:r>
        <w:fldChar w:fldCharType="separate"/>
      </w:r>
      <w:r w:rsidR="00771A69">
        <w:rPr>
          <w:noProof/>
          <w:lang w:val="es-ES"/>
        </w:rPr>
        <w:t>5</w:t>
      </w:r>
      <w:r>
        <w:fldChar w:fldCharType="end"/>
      </w:r>
      <w:bookmarkEnd w:id="166"/>
      <w:r w:rsidRPr="00D8093F">
        <w:rPr>
          <w:lang w:val="es-ES"/>
        </w:rPr>
        <w:t>. Resultados de relevancia por cada variable y modelo</w:t>
      </w:r>
      <w:r w:rsidR="00D8093F" w:rsidRPr="00D8093F">
        <w:rPr>
          <w:lang w:val="es-ES"/>
        </w:rPr>
        <w:t xml:space="preserve"> </w:t>
      </w:r>
      <w:r w:rsidR="00D8093F">
        <w:rPr>
          <w:lang w:val="es-ES"/>
        </w:rPr>
        <w:t>en el análisis de factores de riesgo con los metadatos</w:t>
      </w:r>
      <w:r w:rsidRPr="00D8093F">
        <w:rPr>
          <w:lang w:val="es-ES"/>
        </w:rPr>
        <w:t>.</w:t>
      </w:r>
      <w:bookmarkEnd w:id="167"/>
    </w:p>
    <w:tbl>
      <w:tblPr>
        <w:tblStyle w:val="TableGrid"/>
        <w:tblW w:w="5254" w:type="pct"/>
        <w:tblInd w:w="0" w:type="dxa"/>
        <w:tblLook w:val="04A0" w:firstRow="1" w:lastRow="0" w:firstColumn="1" w:lastColumn="0" w:noHBand="0" w:noVBand="1"/>
      </w:tblPr>
      <w:tblGrid>
        <w:gridCol w:w="3841"/>
        <w:gridCol w:w="1269"/>
        <w:gridCol w:w="1273"/>
        <w:gridCol w:w="1271"/>
        <w:gridCol w:w="1271"/>
      </w:tblGrid>
      <w:tr w:rsidR="000B7BCE" w14:paraId="49342199" w14:textId="77777777" w:rsidTr="000B7BCE">
        <w:trPr>
          <w:trHeight w:val="353"/>
        </w:trPr>
        <w:tc>
          <w:tcPr>
            <w:tcW w:w="2152" w:type="pct"/>
            <w:vMerge w:val="restart"/>
            <w:vAlign w:val="center"/>
          </w:tcPr>
          <w:p w14:paraId="45D79415" w14:textId="0E96CFB3" w:rsidR="000B7BCE" w:rsidRPr="008F4266" w:rsidRDefault="000B7BCE" w:rsidP="000640B9">
            <w:pPr>
              <w:ind w:firstLine="0"/>
              <w:jc w:val="center"/>
              <w:rPr>
                <w:b/>
                <w:bCs/>
                <w:lang w:val="es-ES"/>
              </w:rPr>
            </w:pPr>
            <w:r>
              <w:rPr>
                <w:b/>
                <w:bCs/>
                <w:lang w:val="es-ES"/>
              </w:rPr>
              <w:t>Variable</w:t>
            </w:r>
          </w:p>
        </w:tc>
        <w:tc>
          <w:tcPr>
            <w:tcW w:w="1424" w:type="pct"/>
            <w:gridSpan w:val="2"/>
            <w:vAlign w:val="center"/>
          </w:tcPr>
          <w:p w14:paraId="7A58D5AC" w14:textId="60E45E0A" w:rsidR="000B7BCE" w:rsidRPr="008F4266" w:rsidRDefault="000B7BCE" w:rsidP="000640B9">
            <w:pPr>
              <w:ind w:firstLine="0"/>
              <w:jc w:val="center"/>
              <w:rPr>
                <w:b/>
                <w:bCs/>
                <w:lang w:val="es-ES"/>
              </w:rPr>
            </w:pPr>
            <w:r>
              <w:rPr>
                <w:b/>
                <w:bCs/>
                <w:lang w:val="es-ES"/>
              </w:rPr>
              <w:t>Cox (</w:t>
            </w:r>
            <w:r w:rsidRPr="00887850">
              <w:rPr>
                <w:b/>
                <w:bCs/>
                <w:i/>
                <w:iCs/>
                <w:lang w:val="es-ES"/>
              </w:rPr>
              <w:t>p-</w:t>
            </w:r>
            <w:proofErr w:type="spellStart"/>
            <w:r w:rsidRPr="00887850">
              <w:rPr>
                <w:b/>
                <w:bCs/>
                <w:i/>
                <w:iCs/>
                <w:lang w:val="es-ES"/>
              </w:rPr>
              <w:t>value</w:t>
            </w:r>
            <w:proofErr w:type="spellEnd"/>
            <w:r>
              <w:rPr>
                <w:b/>
                <w:bCs/>
                <w:lang w:val="es-ES"/>
              </w:rPr>
              <w:t>)</w:t>
            </w:r>
          </w:p>
        </w:tc>
        <w:tc>
          <w:tcPr>
            <w:tcW w:w="1424" w:type="pct"/>
            <w:gridSpan w:val="2"/>
            <w:vAlign w:val="center"/>
          </w:tcPr>
          <w:p w14:paraId="3D0A24D7" w14:textId="663AAECB" w:rsidR="000B7BCE" w:rsidRPr="008F4266" w:rsidRDefault="000B7BCE" w:rsidP="000640B9">
            <w:pPr>
              <w:ind w:firstLine="0"/>
              <w:jc w:val="center"/>
              <w:rPr>
                <w:b/>
                <w:bCs/>
                <w:lang w:val="es-ES"/>
              </w:rPr>
            </w:pPr>
            <w:r>
              <w:rPr>
                <w:b/>
                <w:bCs/>
                <w:lang w:val="es-ES"/>
              </w:rPr>
              <w:t>RF</w:t>
            </w:r>
            <w:r w:rsidR="00062A41">
              <w:rPr>
                <w:b/>
                <w:bCs/>
                <w:lang w:val="es-ES"/>
              </w:rPr>
              <w:t xml:space="preserve"> (importancia)</w:t>
            </w:r>
          </w:p>
        </w:tc>
      </w:tr>
      <w:tr w:rsidR="00DF22DB" w14:paraId="0653217E" w14:textId="77777777" w:rsidTr="00DF22DB">
        <w:trPr>
          <w:trHeight w:val="353"/>
        </w:trPr>
        <w:tc>
          <w:tcPr>
            <w:tcW w:w="2152" w:type="pct"/>
            <w:vMerge/>
            <w:vAlign w:val="center"/>
          </w:tcPr>
          <w:p w14:paraId="1A725460" w14:textId="77777777" w:rsidR="00DF22DB" w:rsidRDefault="00DF22DB" w:rsidP="00DF22DB">
            <w:pPr>
              <w:ind w:firstLine="0"/>
              <w:jc w:val="center"/>
              <w:rPr>
                <w:b/>
                <w:bCs/>
                <w:lang w:val="es-ES"/>
              </w:rPr>
            </w:pPr>
          </w:p>
        </w:tc>
        <w:tc>
          <w:tcPr>
            <w:tcW w:w="711" w:type="pct"/>
            <w:vAlign w:val="center"/>
          </w:tcPr>
          <w:p w14:paraId="0C612CE6" w14:textId="2C2DC39D" w:rsidR="00DF22DB" w:rsidRDefault="00DF22DB" w:rsidP="00DF22DB">
            <w:pPr>
              <w:ind w:firstLine="0"/>
              <w:jc w:val="center"/>
              <w:rPr>
                <w:b/>
                <w:bCs/>
                <w:lang w:val="es-ES"/>
              </w:rPr>
            </w:pPr>
            <w:r>
              <w:rPr>
                <w:b/>
                <w:bCs/>
                <w:lang w:val="es-ES"/>
              </w:rPr>
              <w:t>Todas</w:t>
            </w:r>
          </w:p>
        </w:tc>
        <w:tc>
          <w:tcPr>
            <w:tcW w:w="713" w:type="pct"/>
            <w:vAlign w:val="center"/>
          </w:tcPr>
          <w:p w14:paraId="2F1BB46D" w14:textId="46AE90CB" w:rsidR="00DF22DB" w:rsidRDefault="00DF22DB" w:rsidP="00DF22DB">
            <w:pPr>
              <w:ind w:firstLine="0"/>
              <w:jc w:val="center"/>
              <w:rPr>
                <w:b/>
                <w:bCs/>
                <w:lang w:val="es-ES"/>
              </w:rPr>
            </w:pPr>
            <w:r>
              <w:rPr>
                <w:b/>
                <w:bCs/>
                <w:lang w:val="es-ES"/>
              </w:rPr>
              <w:t>Selección</w:t>
            </w:r>
          </w:p>
        </w:tc>
        <w:tc>
          <w:tcPr>
            <w:tcW w:w="712" w:type="pct"/>
            <w:vAlign w:val="center"/>
          </w:tcPr>
          <w:p w14:paraId="2C67D16A" w14:textId="6A760029" w:rsidR="00DF22DB" w:rsidRDefault="00DF22DB" w:rsidP="00DF22DB">
            <w:pPr>
              <w:ind w:firstLine="0"/>
              <w:jc w:val="center"/>
              <w:rPr>
                <w:b/>
                <w:bCs/>
                <w:lang w:val="es-ES"/>
              </w:rPr>
            </w:pPr>
            <w:r>
              <w:rPr>
                <w:b/>
                <w:bCs/>
                <w:lang w:val="es-ES"/>
              </w:rPr>
              <w:t>Todas</w:t>
            </w:r>
          </w:p>
        </w:tc>
        <w:tc>
          <w:tcPr>
            <w:tcW w:w="712" w:type="pct"/>
            <w:vAlign w:val="center"/>
          </w:tcPr>
          <w:p w14:paraId="54E5935C" w14:textId="4BF1228D" w:rsidR="00DF22DB" w:rsidRDefault="00DF22DB" w:rsidP="00DF22DB">
            <w:pPr>
              <w:ind w:firstLine="0"/>
              <w:jc w:val="center"/>
              <w:rPr>
                <w:b/>
                <w:bCs/>
                <w:lang w:val="es-ES"/>
              </w:rPr>
            </w:pPr>
            <w:r>
              <w:rPr>
                <w:b/>
                <w:bCs/>
                <w:lang w:val="es-ES"/>
              </w:rPr>
              <w:t>Selección</w:t>
            </w:r>
          </w:p>
        </w:tc>
      </w:tr>
      <w:tr w:rsidR="000B7BCE" w14:paraId="45FDBBBD" w14:textId="77777777" w:rsidTr="00C04BB6">
        <w:trPr>
          <w:trHeight w:val="368"/>
        </w:trPr>
        <w:tc>
          <w:tcPr>
            <w:tcW w:w="2152" w:type="pct"/>
            <w:vAlign w:val="center"/>
          </w:tcPr>
          <w:p w14:paraId="6FF9CE16" w14:textId="77777777" w:rsidR="000B7BCE" w:rsidRPr="00C25E02" w:rsidRDefault="000B7BCE" w:rsidP="000640B9">
            <w:pPr>
              <w:ind w:firstLine="0"/>
              <w:jc w:val="left"/>
              <w:rPr>
                <w:sz w:val="22"/>
                <w:szCs w:val="21"/>
                <w:lang w:val="es-ES"/>
              </w:rPr>
            </w:pPr>
            <w:proofErr w:type="spellStart"/>
            <w:r w:rsidRPr="00C25E02">
              <w:rPr>
                <w:sz w:val="22"/>
                <w:szCs w:val="21"/>
                <w:lang w:val="es-ES"/>
              </w:rPr>
              <w:t>age</w:t>
            </w:r>
            <w:proofErr w:type="spellEnd"/>
          </w:p>
        </w:tc>
        <w:tc>
          <w:tcPr>
            <w:tcW w:w="711" w:type="pct"/>
            <w:vAlign w:val="center"/>
          </w:tcPr>
          <w:p w14:paraId="70D3DE9E" w14:textId="28345CC8" w:rsidR="000B7BCE" w:rsidRPr="00887850" w:rsidRDefault="00C04BB6" w:rsidP="00C04BB6">
            <w:pPr>
              <w:ind w:firstLine="0"/>
              <w:jc w:val="center"/>
              <w:rPr>
                <w:b/>
                <w:bCs/>
                <w:i/>
                <w:iCs/>
                <w:sz w:val="22"/>
                <w:lang w:val="es-ES"/>
              </w:rPr>
            </w:pPr>
            <w:r w:rsidRPr="00887850">
              <w:rPr>
                <w:b/>
                <w:bCs/>
                <w:i/>
                <w:iCs/>
                <w:sz w:val="22"/>
                <w:lang w:val="es-ES"/>
              </w:rPr>
              <w:t>0.0035</w:t>
            </w:r>
          </w:p>
        </w:tc>
        <w:tc>
          <w:tcPr>
            <w:tcW w:w="713" w:type="pct"/>
            <w:vAlign w:val="center"/>
          </w:tcPr>
          <w:p w14:paraId="5D640439" w14:textId="11BA8960" w:rsidR="000B7BCE" w:rsidRPr="00887850" w:rsidRDefault="00F14EDD" w:rsidP="00C04BB6">
            <w:pPr>
              <w:ind w:firstLine="0"/>
              <w:jc w:val="center"/>
              <w:rPr>
                <w:b/>
                <w:bCs/>
                <w:i/>
                <w:iCs/>
                <w:sz w:val="22"/>
                <w:lang w:val="es-ES"/>
              </w:rPr>
            </w:pPr>
            <w:r w:rsidRPr="00887850">
              <w:rPr>
                <w:b/>
                <w:bCs/>
                <w:i/>
                <w:iCs/>
                <w:sz w:val="22"/>
                <w:lang w:val="es-ES"/>
              </w:rPr>
              <w:t>0.0035</w:t>
            </w:r>
          </w:p>
        </w:tc>
        <w:tc>
          <w:tcPr>
            <w:tcW w:w="712" w:type="pct"/>
            <w:vAlign w:val="center"/>
          </w:tcPr>
          <w:p w14:paraId="1941425D" w14:textId="61D3040F" w:rsidR="000B7BCE" w:rsidRPr="00887850" w:rsidRDefault="009472D1" w:rsidP="00C04BB6">
            <w:pPr>
              <w:ind w:firstLine="0"/>
              <w:jc w:val="center"/>
              <w:rPr>
                <w:b/>
                <w:bCs/>
                <w:i/>
                <w:iCs/>
                <w:sz w:val="22"/>
                <w:lang w:val="es-ES"/>
              </w:rPr>
            </w:pPr>
            <w:r w:rsidRPr="009472D1">
              <w:rPr>
                <w:b/>
                <w:bCs/>
                <w:i/>
                <w:iCs/>
                <w:sz w:val="22"/>
                <w:lang w:val="es-ES"/>
              </w:rPr>
              <w:t>2.9421</w:t>
            </w:r>
          </w:p>
        </w:tc>
        <w:tc>
          <w:tcPr>
            <w:tcW w:w="712" w:type="pct"/>
            <w:vAlign w:val="center"/>
          </w:tcPr>
          <w:p w14:paraId="6102DDA4" w14:textId="78550D9E" w:rsidR="000B7BCE" w:rsidRPr="00887850" w:rsidRDefault="00AB7463" w:rsidP="00C04BB6">
            <w:pPr>
              <w:ind w:firstLine="0"/>
              <w:jc w:val="center"/>
              <w:rPr>
                <w:b/>
                <w:bCs/>
                <w:i/>
                <w:iCs/>
                <w:sz w:val="22"/>
                <w:lang w:val="es-ES"/>
              </w:rPr>
            </w:pPr>
            <w:r w:rsidRPr="00AB7463">
              <w:rPr>
                <w:b/>
                <w:bCs/>
                <w:i/>
                <w:iCs/>
                <w:sz w:val="22"/>
                <w:lang w:val="es-ES"/>
              </w:rPr>
              <w:t>10.9185</w:t>
            </w:r>
          </w:p>
        </w:tc>
      </w:tr>
      <w:tr w:rsidR="000B7BCE" w:rsidRPr="00886655" w14:paraId="3A570441" w14:textId="77777777" w:rsidTr="00C04BB6">
        <w:trPr>
          <w:trHeight w:val="368"/>
        </w:trPr>
        <w:tc>
          <w:tcPr>
            <w:tcW w:w="2152" w:type="pct"/>
            <w:vAlign w:val="center"/>
          </w:tcPr>
          <w:p w14:paraId="32180F5D" w14:textId="77777777" w:rsidR="000B7BCE" w:rsidRPr="00C25E02" w:rsidRDefault="000B7BCE" w:rsidP="000640B9">
            <w:pPr>
              <w:ind w:firstLine="0"/>
              <w:jc w:val="left"/>
              <w:rPr>
                <w:sz w:val="22"/>
                <w:szCs w:val="21"/>
                <w:lang w:val="es-ES"/>
              </w:rPr>
            </w:pPr>
            <w:proofErr w:type="spellStart"/>
            <w:r w:rsidRPr="00C25E02">
              <w:rPr>
                <w:sz w:val="22"/>
                <w:szCs w:val="21"/>
                <w:lang w:val="es-ES"/>
              </w:rPr>
              <w:t>alcohol_consumption</w:t>
            </w:r>
            <w:proofErr w:type="spellEnd"/>
          </w:p>
        </w:tc>
        <w:tc>
          <w:tcPr>
            <w:tcW w:w="711" w:type="pct"/>
            <w:vAlign w:val="center"/>
          </w:tcPr>
          <w:p w14:paraId="1452D068" w14:textId="167BFCDD" w:rsidR="000B7BCE" w:rsidRPr="00887850" w:rsidRDefault="00A43525" w:rsidP="00C04BB6">
            <w:pPr>
              <w:ind w:firstLine="0"/>
              <w:jc w:val="center"/>
              <w:rPr>
                <w:b/>
                <w:bCs/>
                <w:i/>
                <w:iCs/>
                <w:sz w:val="22"/>
                <w:lang w:val="es-ES"/>
              </w:rPr>
            </w:pPr>
            <w:r w:rsidRPr="00887850">
              <w:rPr>
                <w:b/>
                <w:bCs/>
                <w:i/>
                <w:iCs/>
                <w:sz w:val="22"/>
                <w:lang w:val="es-ES"/>
              </w:rPr>
              <w:t>0.0062</w:t>
            </w:r>
          </w:p>
        </w:tc>
        <w:tc>
          <w:tcPr>
            <w:tcW w:w="713" w:type="pct"/>
            <w:vAlign w:val="center"/>
          </w:tcPr>
          <w:p w14:paraId="6012241F" w14:textId="7479B639" w:rsidR="000B7BCE" w:rsidRPr="00887850" w:rsidRDefault="00F14EDD" w:rsidP="00C04BB6">
            <w:pPr>
              <w:ind w:firstLine="0"/>
              <w:jc w:val="center"/>
              <w:rPr>
                <w:b/>
                <w:bCs/>
                <w:i/>
                <w:iCs/>
                <w:sz w:val="22"/>
                <w:lang w:val="es-ES"/>
              </w:rPr>
            </w:pPr>
            <w:r w:rsidRPr="00887850">
              <w:rPr>
                <w:b/>
                <w:bCs/>
                <w:i/>
                <w:iCs/>
                <w:sz w:val="22"/>
                <w:lang w:val="es-ES"/>
              </w:rPr>
              <w:t>0.0062</w:t>
            </w:r>
          </w:p>
        </w:tc>
        <w:tc>
          <w:tcPr>
            <w:tcW w:w="712" w:type="pct"/>
            <w:vAlign w:val="center"/>
          </w:tcPr>
          <w:p w14:paraId="2FB8397B" w14:textId="32CCC358" w:rsidR="000B7BCE" w:rsidRPr="00887850" w:rsidRDefault="009472D1" w:rsidP="00C04BB6">
            <w:pPr>
              <w:ind w:firstLine="0"/>
              <w:jc w:val="center"/>
              <w:rPr>
                <w:b/>
                <w:bCs/>
                <w:i/>
                <w:iCs/>
                <w:sz w:val="22"/>
                <w:lang w:val="es-ES"/>
              </w:rPr>
            </w:pPr>
            <w:r w:rsidRPr="009472D1">
              <w:rPr>
                <w:b/>
                <w:bCs/>
                <w:i/>
                <w:iCs/>
                <w:sz w:val="22"/>
                <w:lang w:val="es-ES"/>
              </w:rPr>
              <w:t>3.7515</w:t>
            </w:r>
          </w:p>
        </w:tc>
        <w:tc>
          <w:tcPr>
            <w:tcW w:w="712" w:type="pct"/>
            <w:vAlign w:val="center"/>
          </w:tcPr>
          <w:p w14:paraId="3300A216" w14:textId="3417AF9E" w:rsidR="000B7BCE" w:rsidRPr="00887850" w:rsidRDefault="00AB7463" w:rsidP="00C04BB6">
            <w:pPr>
              <w:ind w:firstLine="0"/>
              <w:jc w:val="center"/>
              <w:rPr>
                <w:b/>
                <w:bCs/>
                <w:i/>
                <w:iCs/>
                <w:sz w:val="22"/>
                <w:lang w:val="es-ES"/>
              </w:rPr>
            </w:pPr>
            <w:r w:rsidRPr="00AB7463">
              <w:rPr>
                <w:b/>
                <w:bCs/>
                <w:i/>
                <w:iCs/>
                <w:sz w:val="22"/>
                <w:lang w:val="es-ES"/>
              </w:rPr>
              <w:t>15.3904</w:t>
            </w:r>
          </w:p>
        </w:tc>
      </w:tr>
      <w:tr w:rsidR="000B7BCE" w:rsidRPr="00886655" w14:paraId="267B815D" w14:textId="77777777" w:rsidTr="00C04BB6">
        <w:trPr>
          <w:trHeight w:val="368"/>
        </w:trPr>
        <w:tc>
          <w:tcPr>
            <w:tcW w:w="2152" w:type="pct"/>
            <w:vAlign w:val="center"/>
          </w:tcPr>
          <w:p w14:paraId="374AF86C" w14:textId="77777777" w:rsidR="000B7BCE" w:rsidRPr="00C25E02" w:rsidRDefault="000B7BCE" w:rsidP="000640B9">
            <w:pPr>
              <w:ind w:firstLine="0"/>
              <w:jc w:val="left"/>
              <w:rPr>
                <w:sz w:val="22"/>
                <w:szCs w:val="21"/>
                <w:lang w:val="es-ES"/>
              </w:rPr>
            </w:pPr>
            <w:proofErr w:type="spellStart"/>
            <w:r w:rsidRPr="00C25E02">
              <w:rPr>
                <w:sz w:val="22"/>
                <w:szCs w:val="21"/>
                <w:lang w:val="es-ES"/>
              </w:rPr>
              <w:t>bmi</w:t>
            </w:r>
            <w:proofErr w:type="spellEnd"/>
          </w:p>
        </w:tc>
        <w:tc>
          <w:tcPr>
            <w:tcW w:w="711" w:type="pct"/>
            <w:vAlign w:val="center"/>
          </w:tcPr>
          <w:p w14:paraId="5D156959" w14:textId="6F145B2C" w:rsidR="000B7BCE" w:rsidRPr="00887850" w:rsidRDefault="00D23275" w:rsidP="00C04BB6">
            <w:pPr>
              <w:ind w:firstLine="0"/>
              <w:jc w:val="center"/>
              <w:rPr>
                <w:b/>
                <w:bCs/>
                <w:i/>
                <w:iCs/>
                <w:sz w:val="22"/>
                <w:lang w:val="es-ES"/>
              </w:rPr>
            </w:pPr>
            <w:r w:rsidRPr="00887850">
              <w:rPr>
                <w:b/>
                <w:bCs/>
                <w:i/>
                <w:iCs/>
                <w:sz w:val="22"/>
                <w:lang w:val="es-ES"/>
              </w:rPr>
              <w:t>0.0442</w:t>
            </w:r>
          </w:p>
        </w:tc>
        <w:tc>
          <w:tcPr>
            <w:tcW w:w="713" w:type="pct"/>
            <w:vAlign w:val="center"/>
          </w:tcPr>
          <w:p w14:paraId="522913A9" w14:textId="055D356D" w:rsidR="000B7BCE" w:rsidRPr="00887850" w:rsidRDefault="00F14EDD" w:rsidP="00C04BB6">
            <w:pPr>
              <w:ind w:firstLine="0"/>
              <w:jc w:val="center"/>
              <w:rPr>
                <w:b/>
                <w:bCs/>
                <w:i/>
                <w:iCs/>
                <w:sz w:val="22"/>
                <w:lang w:val="es-ES"/>
              </w:rPr>
            </w:pPr>
            <w:r w:rsidRPr="00887850">
              <w:rPr>
                <w:b/>
                <w:bCs/>
                <w:i/>
                <w:iCs/>
                <w:sz w:val="22"/>
                <w:lang w:val="es-ES"/>
              </w:rPr>
              <w:t>0.0366</w:t>
            </w:r>
          </w:p>
        </w:tc>
        <w:tc>
          <w:tcPr>
            <w:tcW w:w="712" w:type="pct"/>
            <w:vAlign w:val="center"/>
          </w:tcPr>
          <w:p w14:paraId="2795E4F5" w14:textId="7F234191" w:rsidR="000B7BCE" w:rsidRPr="00C04BB6" w:rsidRDefault="00037264" w:rsidP="00C04BB6">
            <w:pPr>
              <w:ind w:firstLine="0"/>
              <w:jc w:val="center"/>
              <w:rPr>
                <w:sz w:val="22"/>
                <w:lang w:val="es-ES"/>
              </w:rPr>
            </w:pPr>
            <w:r w:rsidRPr="00037264">
              <w:rPr>
                <w:sz w:val="22"/>
                <w:lang w:val="es-ES"/>
              </w:rPr>
              <w:t>-2.2684</w:t>
            </w:r>
          </w:p>
        </w:tc>
        <w:tc>
          <w:tcPr>
            <w:tcW w:w="712" w:type="pct"/>
            <w:vAlign w:val="center"/>
          </w:tcPr>
          <w:p w14:paraId="0CE41EBA" w14:textId="5E926C95"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505283CD" w14:textId="77777777" w:rsidTr="00C04BB6">
        <w:trPr>
          <w:trHeight w:val="368"/>
        </w:trPr>
        <w:tc>
          <w:tcPr>
            <w:tcW w:w="2152" w:type="pct"/>
            <w:vAlign w:val="center"/>
          </w:tcPr>
          <w:p w14:paraId="13A7BA43" w14:textId="77777777" w:rsidR="000B7BCE" w:rsidRPr="00C25E02" w:rsidRDefault="000B7BCE" w:rsidP="000640B9">
            <w:pPr>
              <w:ind w:firstLine="0"/>
              <w:jc w:val="left"/>
              <w:rPr>
                <w:sz w:val="22"/>
                <w:szCs w:val="21"/>
                <w:lang w:val="es-ES"/>
              </w:rPr>
            </w:pPr>
            <w:proofErr w:type="spellStart"/>
            <w:r w:rsidRPr="00C25E02">
              <w:rPr>
                <w:sz w:val="22"/>
                <w:szCs w:val="21"/>
                <w:lang w:val="es-ES"/>
              </w:rPr>
              <w:t>gender</w:t>
            </w:r>
            <w:proofErr w:type="spellEnd"/>
          </w:p>
        </w:tc>
        <w:tc>
          <w:tcPr>
            <w:tcW w:w="711" w:type="pct"/>
            <w:vAlign w:val="center"/>
          </w:tcPr>
          <w:p w14:paraId="661E6BB9" w14:textId="3CA0E625" w:rsidR="000B7BCE" w:rsidRPr="00C04BB6" w:rsidRDefault="00C04BB6" w:rsidP="00C04BB6">
            <w:pPr>
              <w:ind w:firstLine="0"/>
              <w:jc w:val="center"/>
              <w:rPr>
                <w:sz w:val="22"/>
                <w:lang w:val="es-ES"/>
              </w:rPr>
            </w:pPr>
            <w:r w:rsidRPr="00C04BB6">
              <w:rPr>
                <w:sz w:val="22"/>
                <w:lang w:val="es-ES"/>
              </w:rPr>
              <w:t>0.5670</w:t>
            </w:r>
          </w:p>
        </w:tc>
        <w:tc>
          <w:tcPr>
            <w:tcW w:w="713" w:type="pct"/>
            <w:vAlign w:val="center"/>
          </w:tcPr>
          <w:p w14:paraId="24A151FE" w14:textId="50062CA5"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087B8C3F" w14:textId="45858078" w:rsidR="000B7BCE" w:rsidRPr="00C04BB6" w:rsidRDefault="00161747" w:rsidP="00C04BB6">
            <w:pPr>
              <w:ind w:firstLine="0"/>
              <w:jc w:val="center"/>
              <w:rPr>
                <w:sz w:val="22"/>
                <w:lang w:val="es-ES"/>
              </w:rPr>
            </w:pPr>
            <w:r w:rsidRPr="00161747">
              <w:rPr>
                <w:sz w:val="22"/>
                <w:lang w:val="es-ES"/>
              </w:rPr>
              <w:t>-1.3348</w:t>
            </w:r>
          </w:p>
        </w:tc>
        <w:tc>
          <w:tcPr>
            <w:tcW w:w="712" w:type="pct"/>
            <w:vAlign w:val="center"/>
          </w:tcPr>
          <w:p w14:paraId="5BD332D9" w14:textId="325C6AF1"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455C6823" w14:textId="77777777" w:rsidTr="00A378A0">
        <w:trPr>
          <w:trHeight w:val="368"/>
        </w:trPr>
        <w:tc>
          <w:tcPr>
            <w:tcW w:w="2152" w:type="pct"/>
            <w:vAlign w:val="center"/>
          </w:tcPr>
          <w:p w14:paraId="08972891" w14:textId="77777777" w:rsidR="000B7BCE" w:rsidRPr="00C25E02" w:rsidRDefault="000B7BCE" w:rsidP="000640B9">
            <w:pPr>
              <w:ind w:firstLine="0"/>
              <w:jc w:val="left"/>
              <w:rPr>
                <w:sz w:val="22"/>
                <w:szCs w:val="21"/>
                <w:lang w:val="es-ES"/>
              </w:rPr>
            </w:pPr>
            <w:proofErr w:type="spellStart"/>
            <w:r w:rsidRPr="00C25E02">
              <w:rPr>
                <w:sz w:val="22"/>
                <w:szCs w:val="21"/>
                <w:lang w:val="es-ES"/>
              </w:rPr>
              <w:t>height_in_cm</w:t>
            </w:r>
            <w:proofErr w:type="spellEnd"/>
          </w:p>
        </w:tc>
        <w:tc>
          <w:tcPr>
            <w:tcW w:w="711" w:type="pct"/>
            <w:vAlign w:val="center"/>
          </w:tcPr>
          <w:p w14:paraId="625571F3" w14:textId="0A32EC1F" w:rsidR="000B7BCE" w:rsidRPr="00C04BB6" w:rsidRDefault="00DD1842" w:rsidP="00C04BB6">
            <w:pPr>
              <w:ind w:firstLine="0"/>
              <w:jc w:val="center"/>
              <w:rPr>
                <w:sz w:val="22"/>
                <w:lang w:val="es-ES"/>
              </w:rPr>
            </w:pPr>
            <w:r>
              <w:rPr>
                <w:sz w:val="22"/>
                <w:lang w:val="es-ES"/>
              </w:rPr>
              <w:t>0.2233</w:t>
            </w:r>
          </w:p>
        </w:tc>
        <w:tc>
          <w:tcPr>
            <w:tcW w:w="713" w:type="pct"/>
            <w:vAlign w:val="center"/>
          </w:tcPr>
          <w:p w14:paraId="29FBF507" w14:textId="46FFCC1F"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543A7574" w14:textId="69419D23" w:rsidR="000B7BCE" w:rsidRPr="00C04BB6" w:rsidRDefault="009472D1" w:rsidP="00A378A0">
            <w:pPr>
              <w:ind w:firstLine="0"/>
              <w:jc w:val="center"/>
              <w:rPr>
                <w:sz w:val="22"/>
                <w:lang w:val="es-ES"/>
              </w:rPr>
            </w:pPr>
            <w:r w:rsidRPr="009472D1">
              <w:rPr>
                <w:sz w:val="22"/>
                <w:lang w:val="es-ES"/>
              </w:rPr>
              <w:t>-0.0040</w:t>
            </w:r>
          </w:p>
        </w:tc>
        <w:tc>
          <w:tcPr>
            <w:tcW w:w="712" w:type="pct"/>
            <w:vAlign w:val="center"/>
          </w:tcPr>
          <w:p w14:paraId="41F3E9C8" w14:textId="17190D09" w:rsidR="000B7BCE" w:rsidRPr="00C04BB6" w:rsidRDefault="00BE16B7" w:rsidP="00C04BB6">
            <w:pPr>
              <w:ind w:firstLine="0"/>
              <w:jc w:val="center"/>
              <w:rPr>
                <w:sz w:val="22"/>
                <w:lang w:val="es-ES"/>
              </w:rPr>
            </w:pPr>
            <w:r>
              <w:rPr>
                <w:rFonts w:ascii="Calibri" w:hAnsi="Calibri" w:cs="Calibri"/>
                <w:sz w:val="22"/>
                <w:lang w:val="es-ES"/>
              </w:rPr>
              <w:t>—</w:t>
            </w:r>
          </w:p>
        </w:tc>
      </w:tr>
      <w:tr w:rsidR="000B7BCE" w:rsidRPr="00957439" w14:paraId="3D797FBD" w14:textId="77777777" w:rsidTr="00C04BB6">
        <w:trPr>
          <w:trHeight w:val="368"/>
        </w:trPr>
        <w:tc>
          <w:tcPr>
            <w:tcW w:w="2152" w:type="pct"/>
            <w:vAlign w:val="center"/>
          </w:tcPr>
          <w:p w14:paraId="0513CF53" w14:textId="77777777" w:rsidR="000B7BCE" w:rsidRPr="00C25E02" w:rsidRDefault="000B7BCE" w:rsidP="000640B9">
            <w:pPr>
              <w:ind w:firstLine="0"/>
              <w:jc w:val="left"/>
              <w:rPr>
                <w:sz w:val="22"/>
                <w:szCs w:val="21"/>
                <w:lang w:val="es-ES"/>
              </w:rPr>
            </w:pPr>
            <w:proofErr w:type="spellStart"/>
            <w:r w:rsidRPr="00C25E02">
              <w:rPr>
                <w:sz w:val="22"/>
                <w:szCs w:val="21"/>
                <w:lang w:val="es-ES"/>
              </w:rPr>
              <w:t>tobacco_</w:t>
            </w:r>
            <w:proofErr w:type="gramStart"/>
            <w:r w:rsidRPr="00C25E02">
              <w:rPr>
                <w:sz w:val="22"/>
                <w:szCs w:val="21"/>
                <w:lang w:val="es-ES"/>
              </w:rPr>
              <w:t>smoking</w:t>
            </w:r>
            <w:proofErr w:type="gramEnd"/>
            <w:r w:rsidRPr="00C25E02">
              <w:rPr>
                <w:sz w:val="22"/>
                <w:szCs w:val="21"/>
                <w:lang w:val="es-ES"/>
              </w:rPr>
              <w:t>_history</w:t>
            </w:r>
            <w:proofErr w:type="spellEnd"/>
          </w:p>
        </w:tc>
        <w:tc>
          <w:tcPr>
            <w:tcW w:w="711" w:type="pct"/>
            <w:vAlign w:val="center"/>
          </w:tcPr>
          <w:p w14:paraId="736B33E8" w14:textId="50A2E87C" w:rsidR="000B7BCE" w:rsidRPr="00C04BB6" w:rsidRDefault="00DD1842" w:rsidP="00C04BB6">
            <w:pPr>
              <w:ind w:firstLine="0"/>
              <w:jc w:val="center"/>
              <w:rPr>
                <w:sz w:val="22"/>
                <w:lang w:val="es-ES"/>
              </w:rPr>
            </w:pPr>
            <w:r>
              <w:rPr>
                <w:sz w:val="22"/>
                <w:lang w:val="es-ES"/>
              </w:rPr>
              <w:t>0.4986</w:t>
            </w:r>
          </w:p>
        </w:tc>
        <w:tc>
          <w:tcPr>
            <w:tcW w:w="713" w:type="pct"/>
            <w:vAlign w:val="center"/>
          </w:tcPr>
          <w:p w14:paraId="64055700" w14:textId="5E469D1F"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63D375BB" w14:textId="687F1E1A" w:rsidR="000B7BCE" w:rsidRPr="00887850" w:rsidRDefault="009472D1" w:rsidP="00C04BB6">
            <w:pPr>
              <w:ind w:firstLine="0"/>
              <w:jc w:val="center"/>
              <w:rPr>
                <w:b/>
                <w:bCs/>
                <w:i/>
                <w:iCs/>
                <w:sz w:val="22"/>
                <w:lang w:val="es-ES"/>
              </w:rPr>
            </w:pPr>
            <w:r w:rsidRPr="009472D1">
              <w:rPr>
                <w:b/>
                <w:bCs/>
                <w:i/>
                <w:iCs/>
                <w:sz w:val="22"/>
                <w:lang w:val="es-ES"/>
              </w:rPr>
              <w:t>2.6773</w:t>
            </w:r>
          </w:p>
        </w:tc>
        <w:tc>
          <w:tcPr>
            <w:tcW w:w="712" w:type="pct"/>
            <w:vAlign w:val="center"/>
          </w:tcPr>
          <w:p w14:paraId="3BE78F84" w14:textId="4798B44B" w:rsidR="000B7BCE" w:rsidRPr="00E959F6" w:rsidRDefault="00E959F6" w:rsidP="00C04BB6">
            <w:pPr>
              <w:ind w:firstLine="0"/>
              <w:jc w:val="center"/>
              <w:rPr>
                <w:b/>
                <w:bCs/>
                <w:i/>
                <w:iCs/>
                <w:sz w:val="22"/>
                <w:lang w:val="es-ES"/>
              </w:rPr>
            </w:pPr>
            <w:r w:rsidRPr="00E959F6">
              <w:rPr>
                <w:b/>
                <w:bCs/>
                <w:i/>
                <w:iCs/>
                <w:sz w:val="22"/>
                <w:lang w:val="es-ES"/>
              </w:rPr>
              <w:t>2.9285</w:t>
            </w:r>
          </w:p>
        </w:tc>
      </w:tr>
      <w:tr w:rsidR="000B7BCE" w:rsidRPr="00957439" w14:paraId="7BC80EBD" w14:textId="77777777" w:rsidTr="00C04BB6">
        <w:trPr>
          <w:trHeight w:val="368"/>
        </w:trPr>
        <w:tc>
          <w:tcPr>
            <w:tcW w:w="2152" w:type="pct"/>
            <w:vAlign w:val="center"/>
          </w:tcPr>
          <w:p w14:paraId="792645C1" w14:textId="77777777" w:rsidR="000B7BCE" w:rsidRPr="00C25E02" w:rsidRDefault="000B7BCE" w:rsidP="000640B9">
            <w:pPr>
              <w:ind w:firstLine="0"/>
              <w:jc w:val="left"/>
              <w:rPr>
                <w:sz w:val="22"/>
                <w:szCs w:val="21"/>
                <w:lang w:val="en-US"/>
              </w:rPr>
            </w:pPr>
            <w:proofErr w:type="spellStart"/>
            <w:r w:rsidRPr="00C25E02">
              <w:rPr>
                <w:sz w:val="22"/>
                <w:szCs w:val="21"/>
                <w:lang w:val="en-US"/>
              </w:rPr>
              <w:t>number_of_pack_years_smoked</w:t>
            </w:r>
            <w:proofErr w:type="spellEnd"/>
          </w:p>
        </w:tc>
        <w:tc>
          <w:tcPr>
            <w:tcW w:w="711" w:type="pct"/>
            <w:vAlign w:val="center"/>
          </w:tcPr>
          <w:p w14:paraId="23D3F46E" w14:textId="1E2D3EEA" w:rsidR="000B7BCE" w:rsidRPr="00C04BB6" w:rsidRDefault="00DD1842" w:rsidP="00C04BB6">
            <w:pPr>
              <w:ind w:firstLine="0"/>
              <w:jc w:val="center"/>
              <w:rPr>
                <w:sz w:val="22"/>
                <w:lang w:val="en-US"/>
              </w:rPr>
            </w:pPr>
            <w:r>
              <w:rPr>
                <w:sz w:val="22"/>
                <w:lang w:val="en-US"/>
              </w:rPr>
              <w:t>0.7269</w:t>
            </w:r>
          </w:p>
        </w:tc>
        <w:tc>
          <w:tcPr>
            <w:tcW w:w="713" w:type="pct"/>
            <w:vAlign w:val="center"/>
          </w:tcPr>
          <w:p w14:paraId="4C4F03FC" w14:textId="5606A2A0" w:rsidR="000B7BCE" w:rsidRPr="00C04BB6" w:rsidRDefault="00F14EDD" w:rsidP="00C04BB6">
            <w:pPr>
              <w:ind w:firstLine="0"/>
              <w:jc w:val="center"/>
              <w:rPr>
                <w:sz w:val="22"/>
                <w:lang w:val="en-US"/>
              </w:rPr>
            </w:pPr>
            <w:r>
              <w:rPr>
                <w:rFonts w:ascii="Calibri" w:hAnsi="Calibri" w:cs="Calibri"/>
                <w:sz w:val="22"/>
                <w:lang w:val="es-ES"/>
              </w:rPr>
              <w:t>—</w:t>
            </w:r>
          </w:p>
        </w:tc>
        <w:tc>
          <w:tcPr>
            <w:tcW w:w="712" w:type="pct"/>
            <w:vAlign w:val="center"/>
          </w:tcPr>
          <w:p w14:paraId="442A6A32" w14:textId="7E4C50C4" w:rsidR="000B7BCE" w:rsidRPr="00C04BB6" w:rsidRDefault="009472D1" w:rsidP="00C04BB6">
            <w:pPr>
              <w:ind w:firstLine="0"/>
              <w:jc w:val="center"/>
              <w:rPr>
                <w:sz w:val="22"/>
                <w:lang w:val="en-US"/>
              </w:rPr>
            </w:pPr>
            <w:r w:rsidRPr="009472D1">
              <w:rPr>
                <w:sz w:val="22"/>
                <w:lang w:val="en-US"/>
              </w:rPr>
              <w:t>-0.3636</w:t>
            </w:r>
          </w:p>
        </w:tc>
        <w:tc>
          <w:tcPr>
            <w:tcW w:w="712" w:type="pct"/>
            <w:vAlign w:val="center"/>
          </w:tcPr>
          <w:p w14:paraId="0E58B297" w14:textId="1C3B392C" w:rsidR="000B7BCE" w:rsidRPr="00C04BB6" w:rsidRDefault="00A517BC" w:rsidP="00C04BB6">
            <w:pPr>
              <w:ind w:firstLine="0"/>
              <w:jc w:val="center"/>
              <w:rPr>
                <w:sz w:val="22"/>
                <w:lang w:val="en-US"/>
              </w:rPr>
            </w:pPr>
            <w:r>
              <w:rPr>
                <w:rFonts w:ascii="Calibri" w:hAnsi="Calibri" w:cs="Calibri"/>
                <w:sz w:val="22"/>
                <w:lang w:val="es-ES"/>
              </w:rPr>
              <w:t>—</w:t>
            </w:r>
          </w:p>
        </w:tc>
      </w:tr>
      <w:tr w:rsidR="000B7BCE" w14:paraId="2CEDCCCB" w14:textId="77777777" w:rsidTr="00C04BB6">
        <w:trPr>
          <w:trHeight w:val="368"/>
        </w:trPr>
        <w:tc>
          <w:tcPr>
            <w:tcW w:w="2152" w:type="pct"/>
            <w:vAlign w:val="center"/>
          </w:tcPr>
          <w:p w14:paraId="44EA583A" w14:textId="77777777" w:rsidR="000B7BCE" w:rsidRPr="00C25E02" w:rsidRDefault="000B7BCE" w:rsidP="000640B9">
            <w:pPr>
              <w:ind w:firstLine="0"/>
              <w:jc w:val="left"/>
              <w:rPr>
                <w:sz w:val="22"/>
                <w:szCs w:val="21"/>
                <w:lang w:val="es-ES"/>
              </w:rPr>
            </w:pPr>
            <w:proofErr w:type="spellStart"/>
            <w:r w:rsidRPr="00C25E02">
              <w:rPr>
                <w:sz w:val="22"/>
                <w:szCs w:val="21"/>
                <w:lang w:val="es-ES"/>
              </w:rPr>
              <w:t>tumor_site</w:t>
            </w:r>
            <w:proofErr w:type="spellEnd"/>
          </w:p>
        </w:tc>
        <w:tc>
          <w:tcPr>
            <w:tcW w:w="711" w:type="pct"/>
            <w:vAlign w:val="center"/>
          </w:tcPr>
          <w:p w14:paraId="1D380C45" w14:textId="76ECF4A9" w:rsidR="000B7BCE" w:rsidRPr="00C04BB6" w:rsidRDefault="00DD1842" w:rsidP="00C04BB6">
            <w:pPr>
              <w:ind w:firstLine="0"/>
              <w:jc w:val="center"/>
              <w:rPr>
                <w:sz w:val="22"/>
                <w:lang w:val="es-ES"/>
              </w:rPr>
            </w:pPr>
            <w:r>
              <w:rPr>
                <w:sz w:val="22"/>
                <w:lang w:val="es-ES"/>
              </w:rPr>
              <w:t>0.1581</w:t>
            </w:r>
          </w:p>
        </w:tc>
        <w:tc>
          <w:tcPr>
            <w:tcW w:w="713" w:type="pct"/>
            <w:vAlign w:val="center"/>
          </w:tcPr>
          <w:p w14:paraId="6D4794BD" w14:textId="5799B156"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40459BDC" w14:textId="34FBE257" w:rsidR="000B7BCE" w:rsidRPr="00C04BB6" w:rsidRDefault="001E51C9" w:rsidP="00C04BB6">
            <w:pPr>
              <w:ind w:firstLine="0"/>
              <w:jc w:val="center"/>
              <w:rPr>
                <w:sz w:val="22"/>
                <w:lang w:val="es-ES"/>
              </w:rPr>
            </w:pPr>
            <w:r w:rsidRPr="001E51C9">
              <w:rPr>
                <w:sz w:val="22"/>
                <w:lang w:val="es-ES"/>
              </w:rPr>
              <w:t>-6.2210</w:t>
            </w:r>
          </w:p>
        </w:tc>
        <w:tc>
          <w:tcPr>
            <w:tcW w:w="712" w:type="pct"/>
            <w:vAlign w:val="center"/>
          </w:tcPr>
          <w:p w14:paraId="6E221789" w14:textId="270D2015"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11D0160B" w14:textId="77777777" w:rsidTr="00C04BB6">
        <w:trPr>
          <w:trHeight w:val="368"/>
        </w:trPr>
        <w:tc>
          <w:tcPr>
            <w:tcW w:w="2152" w:type="pct"/>
            <w:vAlign w:val="center"/>
          </w:tcPr>
          <w:p w14:paraId="39D6627C" w14:textId="77777777" w:rsidR="000B7BCE" w:rsidRPr="00C25E02" w:rsidRDefault="000B7BCE" w:rsidP="000640B9">
            <w:pPr>
              <w:ind w:firstLine="0"/>
              <w:jc w:val="left"/>
              <w:rPr>
                <w:sz w:val="22"/>
                <w:szCs w:val="21"/>
                <w:lang w:val="es-ES"/>
              </w:rPr>
            </w:pPr>
            <w:proofErr w:type="spellStart"/>
            <w:r w:rsidRPr="00C25E02">
              <w:rPr>
                <w:sz w:val="22"/>
                <w:szCs w:val="21"/>
                <w:lang w:val="es-ES"/>
              </w:rPr>
              <w:t>tumor_size_in_cm</w:t>
            </w:r>
            <w:proofErr w:type="spellEnd"/>
          </w:p>
        </w:tc>
        <w:tc>
          <w:tcPr>
            <w:tcW w:w="711" w:type="pct"/>
            <w:vAlign w:val="center"/>
          </w:tcPr>
          <w:p w14:paraId="371EF1EE" w14:textId="2251AB4B" w:rsidR="000B7BCE" w:rsidRPr="00C04BB6" w:rsidRDefault="00DD1842" w:rsidP="00C04BB6">
            <w:pPr>
              <w:ind w:firstLine="0"/>
              <w:jc w:val="center"/>
              <w:rPr>
                <w:sz w:val="22"/>
                <w:lang w:val="es-ES"/>
              </w:rPr>
            </w:pPr>
            <w:r>
              <w:rPr>
                <w:sz w:val="22"/>
                <w:lang w:val="es-ES"/>
              </w:rPr>
              <w:t>0.0758</w:t>
            </w:r>
          </w:p>
        </w:tc>
        <w:tc>
          <w:tcPr>
            <w:tcW w:w="713" w:type="pct"/>
            <w:vAlign w:val="center"/>
          </w:tcPr>
          <w:p w14:paraId="708D079C" w14:textId="3E350895"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5FD8A98A" w14:textId="29DB773F" w:rsidR="000B7BCE" w:rsidRPr="00C04BB6" w:rsidRDefault="002D79F2" w:rsidP="00C04BB6">
            <w:pPr>
              <w:ind w:firstLine="0"/>
              <w:jc w:val="center"/>
              <w:rPr>
                <w:sz w:val="22"/>
                <w:lang w:val="es-ES"/>
              </w:rPr>
            </w:pPr>
            <w:r w:rsidRPr="002D79F2">
              <w:rPr>
                <w:sz w:val="22"/>
                <w:lang w:val="es-ES"/>
              </w:rPr>
              <w:t>-1.8686</w:t>
            </w:r>
          </w:p>
        </w:tc>
        <w:tc>
          <w:tcPr>
            <w:tcW w:w="712" w:type="pct"/>
            <w:vAlign w:val="center"/>
          </w:tcPr>
          <w:p w14:paraId="6D69E055" w14:textId="3D9489F7" w:rsidR="000B7BCE" w:rsidRPr="00C04BB6" w:rsidRDefault="00A517BC" w:rsidP="00C04BB6">
            <w:pPr>
              <w:ind w:firstLine="0"/>
              <w:jc w:val="center"/>
              <w:rPr>
                <w:sz w:val="22"/>
                <w:lang w:val="es-ES"/>
              </w:rPr>
            </w:pPr>
            <w:r>
              <w:rPr>
                <w:rFonts w:ascii="Calibri" w:hAnsi="Calibri" w:cs="Calibri"/>
                <w:sz w:val="22"/>
                <w:lang w:val="es-ES"/>
              </w:rPr>
              <w:t>—</w:t>
            </w:r>
          </w:p>
        </w:tc>
      </w:tr>
      <w:tr w:rsidR="000B7BCE" w14:paraId="204CBB5D" w14:textId="77777777" w:rsidTr="00C04BB6">
        <w:trPr>
          <w:trHeight w:val="368"/>
        </w:trPr>
        <w:tc>
          <w:tcPr>
            <w:tcW w:w="2152" w:type="pct"/>
            <w:vAlign w:val="center"/>
          </w:tcPr>
          <w:p w14:paraId="76EA4C87" w14:textId="77777777" w:rsidR="000B7BCE" w:rsidRPr="00C25E02" w:rsidRDefault="000B7BCE" w:rsidP="000640B9">
            <w:pPr>
              <w:ind w:firstLine="0"/>
              <w:jc w:val="left"/>
              <w:rPr>
                <w:sz w:val="22"/>
                <w:szCs w:val="21"/>
                <w:lang w:val="es-ES"/>
              </w:rPr>
            </w:pPr>
            <w:proofErr w:type="spellStart"/>
            <w:r w:rsidRPr="00C25E02">
              <w:rPr>
                <w:sz w:val="22"/>
                <w:szCs w:val="21"/>
                <w:lang w:val="es-ES"/>
              </w:rPr>
              <w:t>weight_in_kg</w:t>
            </w:r>
            <w:proofErr w:type="spellEnd"/>
          </w:p>
        </w:tc>
        <w:tc>
          <w:tcPr>
            <w:tcW w:w="711" w:type="pct"/>
            <w:vAlign w:val="center"/>
          </w:tcPr>
          <w:p w14:paraId="5021D946" w14:textId="1E5B713B" w:rsidR="000B7BCE" w:rsidRPr="00C04BB6" w:rsidRDefault="00046311" w:rsidP="00C04BB6">
            <w:pPr>
              <w:ind w:firstLine="0"/>
              <w:jc w:val="center"/>
              <w:rPr>
                <w:sz w:val="22"/>
                <w:lang w:val="es-ES"/>
              </w:rPr>
            </w:pPr>
            <w:r>
              <w:rPr>
                <w:sz w:val="22"/>
                <w:lang w:val="es-ES"/>
              </w:rPr>
              <w:t>0.2102</w:t>
            </w:r>
          </w:p>
        </w:tc>
        <w:tc>
          <w:tcPr>
            <w:tcW w:w="713" w:type="pct"/>
            <w:vAlign w:val="center"/>
          </w:tcPr>
          <w:p w14:paraId="1586E183" w14:textId="13971BE4" w:rsidR="000B7BCE" w:rsidRPr="00C04BB6" w:rsidRDefault="00F14EDD" w:rsidP="00C04BB6">
            <w:pPr>
              <w:ind w:firstLine="0"/>
              <w:jc w:val="center"/>
              <w:rPr>
                <w:sz w:val="22"/>
                <w:lang w:val="es-ES"/>
              </w:rPr>
            </w:pPr>
            <w:r>
              <w:rPr>
                <w:rFonts w:ascii="Calibri" w:hAnsi="Calibri" w:cs="Calibri"/>
                <w:sz w:val="22"/>
                <w:lang w:val="es-ES"/>
              </w:rPr>
              <w:t>—</w:t>
            </w:r>
          </w:p>
        </w:tc>
        <w:tc>
          <w:tcPr>
            <w:tcW w:w="712" w:type="pct"/>
            <w:vAlign w:val="center"/>
          </w:tcPr>
          <w:p w14:paraId="75CC6965" w14:textId="789D7901" w:rsidR="000B7BCE" w:rsidRPr="00C04BB6" w:rsidRDefault="009472D1" w:rsidP="00C04BB6">
            <w:pPr>
              <w:ind w:firstLine="0"/>
              <w:jc w:val="center"/>
              <w:rPr>
                <w:sz w:val="22"/>
                <w:lang w:val="es-ES"/>
              </w:rPr>
            </w:pPr>
            <w:r w:rsidRPr="009472D1">
              <w:rPr>
                <w:sz w:val="22"/>
                <w:lang w:val="es-ES"/>
              </w:rPr>
              <w:t>-0.3974</w:t>
            </w:r>
          </w:p>
        </w:tc>
        <w:tc>
          <w:tcPr>
            <w:tcW w:w="712" w:type="pct"/>
            <w:vAlign w:val="center"/>
          </w:tcPr>
          <w:p w14:paraId="72862BD7" w14:textId="067D9563" w:rsidR="000B7BCE" w:rsidRPr="00C04BB6" w:rsidRDefault="00A517BC" w:rsidP="00C04BB6">
            <w:pPr>
              <w:ind w:firstLine="0"/>
              <w:jc w:val="center"/>
              <w:rPr>
                <w:sz w:val="22"/>
                <w:lang w:val="es-ES"/>
              </w:rPr>
            </w:pPr>
            <w:r>
              <w:rPr>
                <w:rFonts w:ascii="Calibri" w:hAnsi="Calibri" w:cs="Calibri"/>
                <w:sz w:val="22"/>
                <w:lang w:val="es-ES"/>
              </w:rPr>
              <w:t>—</w:t>
            </w:r>
          </w:p>
        </w:tc>
      </w:tr>
      <w:tr w:rsidR="000B7BCE" w:rsidRPr="00957439" w14:paraId="414FB30A" w14:textId="77777777" w:rsidTr="00C04BB6">
        <w:trPr>
          <w:trHeight w:val="368"/>
        </w:trPr>
        <w:tc>
          <w:tcPr>
            <w:tcW w:w="2152" w:type="pct"/>
            <w:vAlign w:val="center"/>
          </w:tcPr>
          <w:p w14:paraId="3ABC93C3" w14:textId="77777777" w:rsidR="000B7BCE" w:rsidRPr="00C25E02" w:rsidRDefault="000B7BCE" w:rsidP="000640B9">
            <w:pPr>
              <w:ind w:firstLine="0"/>
              <w:jc w:val="left"/>
              <w:rPr>
                <w:sz w:val="22"/>
                <w:szCs w:val="21"/>
                <w:lang w:val="en-US"/>
              </w:rPr>
            </w:pPr>
            <w:proofErr w:type="spellStart"/>
            <w:r w:rsidRPr="00C25E02">
              <w:rPr>
                <w:sz w:val="22"/>
                <w:szCs w:val="21"/>
                <w:lang w:val="en-US"/>
              </w:rPr>
              <w:t>years_high_alcohol_quantity_consumed</w:t>
            </w:r>
            <w:proofErr w:type="spellEnd"/>
          </w:p>
        </w:tc>
        <w:tc>
          <w:tcPr>
            <w:tcW w:w="711" w:type="pct"/>
            <w:vAlign w:val="center"/>
          </w:tcPr>
          <w:p w14:paraId="29EF6DB1" w14:textId="1D49C6D7" w:rsidR="000B7BCE" w:rsidRPr="00C04BB6" w:rsidRDefault="00A43525" w:rsidP="00C04BB6">
            <w:pPr>
              <w:ind w:firstLine="0"/>
              <w:jc w:val="center"/>
              <w:rPr>
                <w:sz w:val="22"/>
                <w:lang w:val="en-US"/>
              </w:rPr>
            </w:pPr>
            <w:r>
              <w:rPr>
                <w:sz w:val="22"/>
                <w:lang w:val="en-US"/>
              </w:rPr>
              <w:t>0.2290</w:t>
            </w:r>
          </w:p>
        </w:tc>
        <w:tc>
          <w:tcPr>
            <w:tcW w:w="713" w:type="pct"/>
            <w:vAlign w:val="center"/>
          </w:tcPr>
          <w:p w14:paraId="6F7D636C" w14:textId="2715B28D" w:rsidR="000B7BCE" w:rsidRPr="00C04BB6" w:rsidRDefault="00F14EDD" w:rsidP="00C04BB6">
            <w:pPr>
              <w:ind w:firstLine="0"/>
              <w:jc w:val="center"/>
              <w:rPr>
                <w:sz w:val="22"/>
                <w:lang w:val="en-US"/>
              </w:rPr>
            </w:pPr>
            <w:r>
              <w:rPr>
                <w:rFonts w:ascii="Calibri" w:hAnsi="Calibri" w:cs="Calibri"/>
                <w:sz w:val="22"/>
                <w:lang w:val="es-ES"/>
              </w:rPr>
              <w:t>—</w:t>
            </w:r>
          </w:p>
        </w:tc>
        <w:tc>
          <w:tcPr>
            <w:tcW w:w="712" w:type="pct"/>
            <w:vAlign w:val="center"/>
          </w:tcPr>
          <w:p w14:paraId="2C8E33A1" w14:textId="73A3102C" w:rsidR="000B7BCE" w:rsidRPr="00C04BB6" w:rsidRDefault="00F14410" w:rsidP="00C04BB6">
            <w:pPr>
              <w:ind w:firstLine="0"/>
              <w:jc w:val="center"/>
              <w:rPr>
                <w:sz w:val="22"/>
                <w:lang w:val="en-US"/>
              </w:rPr>
            </w:pPr>
            <w:r w:rsidRPr="00F14410">
              <w:rPr>
                <w:sz w:val="22"/>
                <w:lang w:val="en-US"/>
              </w:rPr>
              <w:t>-2.3602</w:t>
            </w:r>
          </w:p>
        </w:tc>
        <w:tc>
          <w:tcPr>
            <w:tcW w:w="712" w:type="pct"/>
            <w:vAlign w:val="center"/>
          </w:tcPr>
          <w:p w14:paraId="385C204B" w14:textId="1AD8A37A" w:rsidR="000B7BCE" w:rsidRPr="00C04BB6" w:rsidRDefault="00A517BC" w:rsidP="00C04BB6">
            <w:pPr>
              <w:ind w:firstLine="0"/>
              <w:jc w:val="center"/>
              <w:rPr>
                <w:sz w:val="22"/>
                <w:lang w:val="en-US"/>
              </w:rPr>
            </w:pPr>
            <w:r>
              <w:rPr>
                <w:rFonts w:ascii="Calibri" w:hAnsi="Calibri" w:cs="Calibri"/>
                <w:sz w:val="22"/>
                <w:lang w:val="es-ES"/>
              </w:rPr>
              <w:t>—</w:t>
            </w:r>
          </w:p>
        </w:tc>
      </w:tr>
    </w:tbl>
    <w:p w14:paraId="283430DB" w14:textId="28B7581D" w:rsidR="00432BCF" w:rsidRDefault="00432BCF" w:rsidP="00D228C7">
      <w:pPr>
        <w:rPr>
          <w:lang w:val="es-ES"/>
        </w:rPr>
      </w:pPr>
    </w:p>
    <w:p w14:paraId="204104AA" w14:textId="22761DDF" w:rsidR="00AD4427" w:rsidRDefault="00887850" w:rsidP="00D228C7">
      <w:pPr>
        <w:rPr>
          <w:rFonts w:eastAsiaTheme="minorEastAsia"/>
          <w:lang w:val="es-ES"/>
        </w:rPr>
      </w:pPr>
      <w:r>
        <w:rPr>
          <w:lang w:val="es-ES"/>
        </w:rPr>
        <w:t>También se ha realizado una prueba estadística de significancia entre los dos modelos de regresión de riesgos proporcionales de Cox</w:t>
      </w:r>
      <w:r w:rsidR="00B02BD7">
        <w:rPr>
          <w:lang w:val="es-ES"/>
        </w:rPr>
        <w:t>, obteniendo</w:t>
      </w:r>
      <w:r>
        <w:rPr>
          <w:lang w:val="es-ES"/>
        </w:rPr>
        <w:t xml:space="preserve"> </w:t>
      </w:r>
      <m:oMath>
        <m:r>
          <w:rPr>
            <w:rFonts w:ascii="Cambria Math" w:hAnsi="Cambria Math"/>
            <w:lang w:val="es-ES"/>
          </w:rPr>
          <m:t>p=0.1684</m:t>
        </m:r>
      </m:oMath>
      <w:r>
        <w:rPr>
          <w:rFonts w:eastAsiaTheme="minorEastAsia"/>
          <w:lang w:val="es-ES"/>
        </w:rPr>
        <w:t>, lo que implica que la diferencia entre ambos modelos no es relevante</w:t>
      </w:r>
      <w:r w:rsidR="00420FF4">
        <w:rPr>
          <w:rFonts w:eastAsiaTheme="minorEastAsia"/>
          <w:lang w:val="es-ES"/>
        </w:rPr>
        <w:t>. Además, implica que s</w:t>
      </w:r>
      <w:r w:rsidR="004F2307">
        <w:rPr>
          <w:rFonts w:eastAsiaTheme="minorEastAsia"/>
          <w:lang w:val="es-ES"/>
        </w:rPr>
        <w:t>ó</w:t>
      </w:r>
      <w:r w:rsidR="00420FF4">
        <w:rPr>
          <w:rFonts w:eastAsiaTheme="minorEastAsia"/>
          <w:lang w:val="es-ES"/>
        </w:rPr>
        <w:t>lo con las variables seleccionadas se puede estimar la supervivencia del paciente de la misma manera que con todas las variables</w:t>
      </w:r>
      <w:r>
        <w:rPr>
          <w:rFonts w:eastAsiaTheme="minorEastAsia"/>
          <w:lang w:val="es-ES"/>
        </w:rPr>
        <w:t>.</w:t>
      </w:r>
    </w:p>
    <w:p w14:paraId="1CBC1566" w14:textId="510B0A40" w:rsidR="002373AE" w:rsidRPr="00C60027" w:rsidRDefault="00A36B16" w:rsidP="00C60027">
      <w:pPr>
        <w:rPr>
          <w:rFonts w:eastAsiaTheme="minorEastAsia"/>
          <w:lang w:val="es-ES"/>
        </w:rPr>
      </w:pPr>
      <w:r>
        <w:rPr>
          <w:rFonts w:eastAsiaTheme="minorEastAsia"/>
          <w:lang w:val="es-ES"/>
        </w:rPr>
        <w:t xml:space="preserve">Como métrica para la comparación de los cuatro modelos se ha empleado la concordancia o </w:t>
      </w:r>
      <w:r w:rsidR="006D7F05">
        <w:rPr>
          <w:rFonts w:eastAsiaTheme="minorEastAsia"/>
          <w:i/>
          <w:iCs/>
          <w:lang w:val="es-ES"/>
        </w:rPr>
        <w:t>C</w:t>
      </w:r>
      <w:r w:rsidRPr="00A36B16">
        <w:rPr>
          <w:rFonts w:eastAsiaTheme="minorEastAsia"/>
          <w:i/>
          <w:iCs/>
          <w:lang w:val="es-ES"/>
        </w:rPr>
        <w:t>-</w:t>
      </w:r>
      <w:proofErr w:type="spellStart"/>
      <w:r w:rsidRPr="00A36B16">
        <w:rPr>
          <w:rFonts w:eastAsiaTheme="minorEastAsia"/>
          <w:i/>
          <w:iCs/>
          <w:lang w:val="es-ES"/>
        </w:rPr>
        <w:t>index</w:t>
      </w:r>
      <w:proofErr w:type="spellEnd"/>
      <w:r w:rsidR="00D0431A">
        <w:rPr>
          <w:rFonts w:eastAsiaTheme="minorEastAsia"/>
          <w:lang w:val="es-ES"/>
        </w:rPr>
        <w:t xml:space="preserve">, obteniendo los valores mostrados en la </w:t>
      </w:r>
      <w:r w:rsidR="007F6440">
        <w:rPr>
          <w:rFonts w:eastAsiaTheme="minorEastAsia"/>
          <w:lang w:val="es-ES"/>
        </w:rPr>
        <w:fldChar w:fldCharType="begin"/>
      </w:r>
      <w:r w:rsidR="007F6440">
        <w:rPr>
          <w:rFonts w:eastAsiaTheme="minorEastAsia"/>
          <w:lang w:val="es-ES"/>
        </w:rPr>
        <w:instrText xml:space="preserve"> REF _Ref72915086 \h </w:instrText>
      </w:r>
      <w:r w:rsidR="007F6440">
        <w:rPr>
          <w:rFonts w:eastAsiaTheme="minorEastAsia"/>
          <w:lang w:val="es-ES"/>
        </w:rPr>
      </w:r>
      <w:r w:rsidR="007F6440">
        <w:rPr>
          <w:rFonts w:eastAsiaTheme="minorEastAsia"/>
          <w:lang w:val="es-ES"/>
        </w:rPr>
        <w:fldChar w:fldCharType="separate"/>
      </w:r>
      <w:r w:rsidR="00771A69" w:rsidRPr="005C16E5">
        <w:rPr>
          <w:lang w:val="es-ES"/>
        </w:rPr>
        <w:t xml:space="preserve">Tabla </w:t>
      </w:r>
      <w:r w:rsidR="00771A69">
        <w:rPr>
          <w:noProof/>
          <w:lang w:val="es-ES"/>
        </w:rPr>
        <w:t>6</w:t>
      </w:r>
      <w:r w:rsidR="007F6440">
        <w:rPr>
          <w:rFonts w:eastAsiaTheme="minorEastAsia"/>
          <w:lang w:val="es-ES"/>
        </w:rPr>
        <w:fldChar w:fldCharType="end"/>
      </w:r>
      <w:r w:rsidR="004B374C">
        <w:rPr>
          <w:rFonts w:eastAsiaTheme="minorEastAsia"/>
          <w:lang w:val="es-ES"/>
        </w:rPr>
        <w:t xml:space="preserve"> donde se observa que el mejor modelo es el creado mediante la regresión de riesgos proporcionales de Cox empleando todas las variables disponibles.</w:t>
      </w:r>
    </w:p>
    <w:p w14:paraId="731088E4" w14:textId="6B15DF2A" w:rsidR="005C16E5" w:rsidRPr="005C16E5" w:rsidRDefault="005C16E5" w:rsidP="005C16E5">
      <w:pPr>
        <w:pStyle w:val="Caption"/>
        <w:keepNext/>
        <w:ind w:firstLine="0"/>
        <w:rPr>
          <w:lang w:val="es-ES"/>
        </w:rPr>
      </w:pPr>
      <w:bookmarkStart w:id="168" w:name="_Ref72915086"/>
      <w:bookmarkStart w:id="169" w:name="_Toc73693338"/>
      <w:r w:rsidRPr="005C16E5">
        <w:rPr>
          <w:lang w:val="es-ES"/>
        </w:rPr>
        <w:t xml:space="preserve">Tabla </w:t>
      </w:r>
      <w:r>
        <w:fldChar w:fldCharType="begin"/>
      </w:r>
      <w:r w:rsidRPr="005C16E5">
        <w:rPr>
          <w:lang w:val="es-ES"/>
        </w:rPr>
        <w:instrText xml:space="preserve"> SEQ Tabla \* ARABIC </w:instrText>
      </w:r>
      <w:r>
        <w:fldChar w:fldCharType="separate"/>
      </w:r>
      <w:r w:rsidR="00771A69">
        <w:rPr>
          <w:noProof/>
          <w:lang w:val="es-ES"/>
        </w:rPr>
        <w:t>6</w:t>
      </w:r>
      <w:r>
        <w:fldChar w:fldCharType="end"/>
      </w:r>
      <w:bookmarkEnd w:id="168"/>
      <w:r w:rsidRPr="005C16E5">
        <w:rPr>
          <w:lang w:val="es-ES"/>
        </w:rPr>
        <w:t>. Valores de la concordancia obtenidos para los modelos de supervivencia creados de los metadatos.</w:t>
      </w:r>
      <w:bookmarkEnd w:id="169"/>
    </w:p>
    <w:tbl>
      <w:tblPr>
        <w:tblStyle w:val="TableGrid"/>
        <w:tblW w:w="0" w:type="auto"/>
        <w:jc w:val="center"/>
        <w:tblInd w:w="0" w:type="dxa"/>
        <w:tblLook w:val="04A0" w:firstRow="1" w:lastRow="0" w:firstColumn="1" w:lastColumn="0" w:noHBand="0" w:noVBand="1"/>
      </w:tblPr>
      <w:tblGrid>
        <w:gridCol w:w="1487"/>
        <w:gridCol w:w="1487"/>
        <w:gridCol w:w="1487"/>
        <w:gridCol w:w="1488"/>
      </w:tblGrid>
      <w:tr w:rsidR="00D0431A" w:rsidRPr="008F4266" w14:paraId="172C3BD9" w14:textId="77777777" w:rsidTr="009F5A71">
        <w:trPr>
          <w:trHeight w:val="353"/>
          <w:jc w:val="center"/>
        </w:trPr>
        <w:tc>
          <w:tcPr>
            <w:tcW w:w="2974" w:type="dxa"/>
            <w:gridSpan w:val="2"/>
            <w:vAlign w:val="center"/>
          </w:tcPr>
          <w:p w14:paraId="4BD19567" w14:textId="29A41158" w:rsidR="00D0431A" w:rsidRPr="008F4266" w:rsidRDefault="00D0431A" w:rsidP="000640B9">
            <w:pPr>
              <w:ind w:firstLine="0"/>
              <w:jc w:val="center"/>
              <w:rPr>
                <w:b/>
                <w:bCs/>
                <w:lang w:val="es-ES"/>
              </w:rPr>
            </w:pPr>
            <w:r>
              <w:rPr>
                <w:b/>
                <w:bCs/>
                <w:lang w:val="es-ES"/>
              </w:rPr>
              <w:t>Cox</w:t>
            </w:r>
          </w:p>
        </w:tc>
        <w:tc>
          <w:tcPr>
            <w:tcW w:w="2975" w:type="dxa"/>
            <w:gridSpan w:val="2"/>
            <w:vAlign w:val="center"/>
          </w:tcPr>
          <w:p w14:paraId="425D7A5E" w14:textId="41D9AAD0" w:rsidR="00D0431A" w:rsidRPr="008F4266" w:rsidRDefault="00D0431A" w:rsidP="000640B9">
            <w:pPr>
              <w:ind w:firstLine="0"/>
              <w:jc w:val="center"/>
              <w:rPr>
                <w:b/>
                <w:bCs/>
                <w:lang w:val="es-ES"/>
              </w:rPr>
            </w:pPr>
            <w:r>
              <w:rPr>
                <w:b/>
                <w:bCs/>
                <w:lang w:val="es-ES"/>
              </w:rPr>
              <w:t>RF</w:t>
            </w:r>
          </w:p>
        </w:tc>
      </w:tr>
      <w:tr w:rsidR="00D0431A" w14:paraId="37FF69E6" w14:textId="77777777" w:rsidTr="009F5A71">
        <w:trPr>
          <w:trHeight w:val="353"/>
          <w:jc w:val="center"/>
        </w:trPr>
        <w:tc>
          <w:tcPr>
            <w:tcW w:w="1487" w:type="dxa"/>
            <w:vAlign w:val="center"/>
          </w:tcPr>
          <w:p w14:paraId="1700A331" w14:textId="77777777" w:rsidR="00D0431A" w:rsidRDefault="00D0431A" w:rsidP="000640B9">
            <w:pPr>
              <w:ind w:firstLine="0"/>
              <w:jc w:val="center"/>
              <w:rPr>
                <w:b/>
                <w:bCs/>
                <w:lang w:val="es-ES"/>
              </w:rPr>
            </w:pPr>
            <w:r>
              <w:rPr>
                <w:b/>
                <w:bCs/>
                <w:lang w:val="es-ES"/>
              </w:rPr>
              <w:t>Todas</w:t>
            </w:r>
          </w:p>
        </w:tc>
        <w:tc>
          <w:tcPr>
            <w:tcW w:w="1487" w:type="dxa"/>
            <w:vAlign w:val="center"/>
          </w:tcPr>
          <w:p w14:paraId="0E813A7D" w14:textId="77777777" w:rsidR="00D0431A" w:rsidRDefault="00D0431A" w:rsidP="000640B9">
            <w:pPr>
              <w:ind w:firstLine="0"/>
              <w:jc w:val="center"/>
              <w:rPr>
                <w:b/>
                <w:bCs/>
                <w:lang w:val="es-ES"/>
              </w:rPr>
            </w:pPr>
            <w:r>
              <w:rPr>
                <w:b/>
                <w:bCs/>
                <w:lang w:val="es-ES"/>
              </w:rPr>
              <w:t>Selección</w:t>
            </w:r>
          </w:p>
        </w:tc>
        <w:tc>
          <w:tcPr>
            <w:tcW w:w="1487" w:type="dxa"/>
            <w:vAlign w:val="center"/>
          </w:tcPr>
          <w:p w14:paraId="0EAD7CEB" w14:textId="77777777" w:rsidR="00D0431A" w:rsidRDefault="00D0431A" w:rsidP="000640B9">
            <w:pPr>
              <w:ind w:firstLine="0"/>
              <w:jc w:val="center"/>
              <w:rPr>
                <w:b/>
                <w:bCs/>
                <w:lang w:val="es-ES"/>
              </w:rPr>
            </w:pPr>
            <w:r>
              <w:rPr>
                <w:b/>
                <w:bCs/>
                <w:lang w:val="es-ES"/>
              </w:rPr>
              <w:t>Todas</w:t>
            </w:r>
          </w:p>
        </w:tc>
        <w:tc>
          <w:tcPr>
            <w:tcW w:w="1488" w:type="dxa"/>
            <w:vAlign w:val="center"/>
          </w:tcPr>
          <w:p w14:paraId="309DFCFE" w14:textId="77777777" w:rsidR="00D0431A" w:rsidRDefault="00D0431A" w:rsidP="000640B9">
            <w:pPr>
              <w:ind w:firstLine="0"/>
              <w:jc w:val="center"/>
              <w:rPr>
                <w:b/>
                <w:bCs/>
                <w:lang w:val="es-ES"/>
              </w:rPr>
            </w:pPr>
            <w:r>
              <w:rPr>
                <w:b/>
                <w:bCs/>
                <w:lang w:val="es-ES"/>
              </w:rPr>
              <w:t>Selección</w:t>
            </w:r>
          </w:p>
        </w:tc>
      </w:tr>
      <w:tr w:rsidR="00D0431A" w:rsidRPr="00887850" w14:paraId="5B33001A" w14:textId="77777777" w:rsidTr="009F5A71">
        <w:trPr>
          <w:trHeight w:val="368"/>
          <w:jc w:val="center"/>
        </w:trPr>
        <w:tc>
          <w:tcPr>
            <w:tcW w:w="1487" w:type="dxa"/>
            <w:vAlign w:val="center"/>
          </w:tcPr>
          <w:p w14:paraId="5C8E7D49" w14:textId="254C7861" w:rsidR="00D0431A" w:rsidRPr="00D0431A" w:rsidRDefault="00D0431A" w:rsidP="000640B9">
            <w:pPr>
              <w:ind w:firstLine="0"/>
              <w:jc w:val="center"/>
              <w:rPr>
                <w:sz w:val="22"/>
                <w:lang w:val="es-ES"/>
              </w:rPr>
            </w:pPr>
            <w:r w:rsidRPr="00D0431A">
              <w:rPr>
                <w:sz w:val="22"/>
                <w:lang w:val="es-ES"/>
              </w:rPr>
              <w:t>0.70</w:t>
            </w:r>
          </w:p>
        </w:tc>
        <w:tc>
          <w:tcPr>
            <w:tcW w:w="1487" w:type="dxa"/>
            <w:vAlign w:val="center"/>
          </w:tcPr>
          <w:p w14:paraId="61694677" w14:textId="2C7BF051" w:rsidR="00D0431A" w:rsidRPr="00D0431A" w:rsidRDefault="00D0431A" w:rsidP="000640B9">
            <w:pPr>
              <w:ind w:firstLine="0"/>
              <w:jc w:val="center"/>
              <w:rPr>
                <w:b/>
                <w:bCs/>
                <w:sz w:val="22"/>
                <w:lang w:val="es-ES"/>
              </w:rPr>
            </w:pPr>
            <w:r w:rsidRPr="00D0431A">
              <w:rPr>
                <w:sz w:val="22"/>
                <w:lang w:val="es-ES"/>
              </w:rPr>
              <w:t>0.6</w:t>
            </w:r>
            <w:r w:rsidR="007F6440">
              <w:rPr>
                <w:sz w:val="22"/>
                <w:lang w:val="es-ES"/>
              </w:rPr>
              <w:t>4</w:t>
            </w:r>
          </w:p>
        </w:tc>
        <w:tc>
          <w:tcPr>
            <w:tcW w:w="1487" w:type="dxa"/>
            <w:vAlign w:val="center"/>
          </w:tcPr>
          <w:p w14:paraId="1EC1211E" w14:textId="55EFCF89" w:rsidR="00D0431A" w:rsidRPr="00D0431A" w:rsidRDefault="00D0431A" w:rsidP="000640B9">
            <w:pPr>
              <w:ind w:firstLine="0"/>
              <w:jc w:val="center"/>
              <w:rPr>
                <w:b/>
                <w:bCs/>
                <w:sz w:val="22"/>
                <w:lang w:val="es-ES"/>
              </w:rPr>
            </w:pPr>
            <w:r w:rsidRPr="00D0431A">
              <w:rPr>
                <w:sz w:val="22"/>
                <w:lang w:val="es-ES"/>
              </w:rPr>
              <w:t>0.5</w:t>
            </w:r>
            <w:r w:rsidR="007F6440">
              <w:rPr>
                <w:sz w:val="22"/>
                <w:lang w:val="es-ES"/>
              </w:rPr>
              <w:t>2</w:t>
            </w:r>
          </w:p>
        </w:tc>
        <w:tc>
          <w:tcPr>
            <w:tcW w:w="1488" w:type="dxa"/>
            <w:vAlign w:val="center"/>
          </w:tcPr>
          <w:p w14:paraId="72204639" w14:textId="74A2D6FF" w:rsidR="00D0431A" w:rsidRPr="00D0431A" w:rsidRDefault="00D0431A" w:rsidP="000640B9">
            <w:pPr>
              <w:ind w:firstLine="0"/>
              <w:jc w:val="center"/>
              <w:rPr>
                <w:b/>
                <w:bCs/>
                <w:sz w:val="22"/>
                <w:lang w:val="es-ES"/>
              </w:rPr>
            </w:pPr>
            <w:r w:rsidRPr="00D0431A">
              <w:rPr>
                <w:sz w:val="22"/>
                <w:lang w:val="es-ES"/>
              </w:rPr>
              <w:t>0.5</w:t>
            </w:r>
            <w:r w:rsidR="007F6440">
              <w:rPr>
                <w:sz w:val="22"/>
                <w:lang w:val="es-ES"/>
              </w:rPr>
              <w:t>9</w:t>
            </w:r>
          </w:p>
        </w:tc>
      </w:tr>
    </w:tbl>
    <w:p w14:paraId="5A83A0DA" w14:textId="0EBC9DFF" w:rsidR="00667E8E" w:rsidRDefault="00667E8E" w:rsidP="00D228C7">
      <w:pPr>
        <w:rPr>
          <w:lang w:val="es-ES"/>
        </w:rPr>
      </w:pPr>
    </w:p>
    <w:p w14:paraId="09D70052" w14:textId="041A350B" w:rsidR="003C646A" w:rsidRDefault="003C646A" w:rsidP="003C646A">
      <w:pPr>
        <w:pStyle w:val="Heading3"/>
        <w:rPr>
          <w:lang w:val="es-ES"/>
        </w:rPr>
      </w:pPr>
      <w:bookmarkStart w:id="170" w:name="_Toc73693285"/>
      <w:r>
        <w:rPr>
          <w:lang w:val="es-ES"/>
        </w:rPr>
        <w:t>Basado en características de las RM y metadatos</w:t>
      </w:r>
      <w:bookmarkEnd w:id="170"/>
    </w:p>
    <w:p w14:paraId="1F75B92A" w14:textId="2AA40019" w:rsidR="00C37CCA" w:rsidRDefault="00EC608F" w:rsidP="005C2643">
      <w:pPr>
        <w:rPr>
          <w:lang w:val="es-ES"/>
        </w:rPr>
      </w:pPr>
      <w:r>
        <w:rPr>
          <w:lang w:val="es-ES"/>
        </w:rPr>
        <w:t>En este caso se va a realizar el análisis a los 12 meses de seguimiento. Para ello, s</w:t>
      </w:r>
      <w:r w:rsidR="005C2643">
        <w:rPr>
          <w:lang w:val="es-ES"/>
        </w:rPr>
        <w:t>e cuenta con 5</w:t>
      </w:r>
      <w:r w:rsidR="00C37CCA">
        <w:rPr>
          <w:lang w:val="es-ES"/>
        </w:rPr>
        <w:t>5</w:t>
      </w:r>
      <w:r w:rsidR="005C2643">
        <w:rPr>
          <w:lang w:val="es-ES"/>
        </w:rPr>
        <w:t xml:space="preserve"> pacientes</w:t>
      </w:r>
      <w:r w:rsidR="00C37CCA">
        <w:rPr>
          <w:lang w:val="es-ES"/>
        </w:rPr>
        <w:t xml:space="preserve"> </w:t>
      </w:r>
      <w:r w:rsidR="005C2643">
        <w:rPr>
          <w:lang w:val="es-ES"/>
        </w:rPr>
        <w:t xml:space="preserve">para los que se han extraído las características </w:t>
      </w:r>
      <w:r w:rsidR="00C37CCA">
        <w:rPr>
          <w:lang w:val="es-ES"/>
        </w:rPr>
        <w:t>con 53 variables. Teniendo en cuenta el ID de cada paciente, s</w:t>
      </w:r>
      <w:r w:rsidR="005C2643">
        <w:rPr>
          <w:lang w:val="es-ES"/>
        </w:rPr>
        <w:t xml:space="preserve">e </w:t>
      </w:r>
      <w:r w:rsidR="00C37CCA">
        <w:rPr>
          <w:lang w:val="es-ES"/>
        </w:rPr>
        <w:t xml:space="preserve">junta </w:t>
      </w:r>
      <w:r w:rsidR="005C2643">
        <w:rPr>
          <w:lang w:val="es-ES"/>
        </w:rPr>
        <w:t xml:space="preserve">con los metadatos de 170 pacientes compuestos por 18 variables. </w:t>
      </w:r>
      <w:r w:rsidR="00C37CCA">
        <w:rPr>
          <w:lang w:val="es-ES"/>
        </w:rPr>
        <w:t>Tras esta operación, se obtienen 55 pacientes con 69 variables.</w:t>
      </w:r>
    </w:p>
    <w:p w14:paraId="1630B3D4" w14:textId="28A6598C" w:rsidR="005C2643" w:rsidRDefault="005C2643" w:rsidP="005C2643">
      <w:pPr>
        <w:rPr>
          <w:lang w:val="es-ES" w:eastAsia="es-ES"/>
        </w:rPr>
      </w:pPr>
      <w:r>
        <w:rPr>
          <w:lang w:val="es-ES"/>
        </w:rPr>
        <w:t>Las variables</w:t>
      </w:r>
      <w:r>
        <w:rPr>
          <w:lang w:val="es-ES" w:eastAsia="es-ES"/>
        </w:rPr>
        <w:t xml:space="preserve"> s</w:t>
      </w:r>
      <w:r w:rsidR="00880EBE">
        <w:rPr>
          <w:lang w:val="es-ES" w:eastAsia="es-ES"/>
        </w:rPr>
        <w:t>on las</w:t>
      </w:r>
      <w:r>
        <w:rPr>
          <w:lang w:val="es-ES" w:eastAsia="es-ES"/>
        </w:rPr>
        <w:t xml:space="preserve"> descri</w:t>
      </w:r>
      <w:r w:rsidR="00880EBE">
        <w:rPr>
          <w:lang w:val="es-ES" w:eastAsia="es-ES"/>
        </w:rPr>
        <w:t>tas</w:t>
      </w:r>
      <w:r>
        <w:rPr>
          <w:lang w:val="es-ES" w:eastAsia="es-ES"/>
        </w:rPr>
        <w:t xml:space="preserve"> en la </w:t>
      </w:r>
      <w:r>
        <w:rPr>
          <w:lang w:val="es-ES" w:eastAsia="es-ES"/>
        </w:rPr>
        <w:fldChar w:fldCharType="begin"/>
      </w:r>
      <w:r>
        <w:rPr>
          <w:lang w:val="es-ES" w:eastAsia="es-ES"/>
        </w:rPr>
        <w:instrText xml:space="preserve"> REF _Ref72749047 \h </w:instrText>
      </w:r>
      <w:r>
        <w:rPr>
          <w:lang w:val="es-ES" w:eastAsia="es-ES"/>
        </w:rPr>
      </w:r>
      <w:r>
        <w:rPr>
          <w:lang w:val="es-ES" w:eastAsia="es-ES"/>
        </w:rPr>
        <w:fldChar w:fldCharType="separate"/>
      </w:r>
      <w:r w:rsidR="00771A69" w:rsidRPr="00220BD3">
        <w:rPr>
          <w:lang w:val="es-ES"/>
        </w:rPr>
        <w:t xml:space="preserve">Tabla </w:t>
      </w:r>
      <w:r w:rsidR="00771A69">
        <w:rPr>
          <w:noProof/>
          <w:lang w:val="es-ES"/>
        </w:rPr>
        <w:t>4</w:t>
      </w:r>
      <w:r>
        <w:rPr>
          <w:lang w:val="es-ES" w:eastAsia="es-ES"/>
        </w:rPr>
        <w:fldChar w:fldCharType="end"/>
      </w:r>
      <w:r w:rsidR="00880EBE">
        <w:rPr>
          <w:lang w:val="es-ES" w:eastAsia="es-ES"/>
        </w:rPr>
        <w:t xml:space="preserve"> y las características extraídas e incluidas en el CSV como se ha explicado en </w:t>
      </w:r>
      <w:r w:rsidR="00880EBE">
        <w:rPr>
          <w:lang w:val="es-ES" w:eastAsia="es-ES"/>
        </w:rPr>
        <w:fldChar w:fldCharType="begin"/>
      </w:r>
      <w:r w:rsidR="00880EBE">
        <w:rPr>
          <w:lang w:val="es-ES" w:eastAsia="es-ES"/>
        </w:rPr>
        <w:instrText xml:space="preserve"> REF _Ref73469716 \r \h </w:instrText>
      </w:r>
      <w:r w:rsidR="00880EBE">
        <w:rPr>
          <w:lang w:val="es-ES" w:eastAsia="es-ES"/>
        </w:rPr>
      </w:r>
      <w:r w:rsidR="00880EBE">
        <w:rPr>
          <w:lang w:val="es-ES" w:eastAsia="es-ES"/>
        </w:rPr>
        <w:fldChar w:fldCharType="separate"/>
      </w:r>
      <w:r w:rsidR="00771A69">
        <w:rPr>
          <w:lang w:val="es-ES" w:eastAsia="es-ES"/>
        </w:rPr>
        <w:t>4.3</w:t>
      </w:r>
      <w:r w:rsidR="00880EBE">
        <w:rPr>
          <w:lang w:val="es-ES" w:eastAsia="es-ES"/>
        </w:rPr>
        <w:fldChar w:fldCharType="end"/>
      </w:r>
      <w:r w:rsidR="00880EBE">
        <w:rPr>
          <w:lang w:val="es-ES" w:eastAsia="es-ES"/>
        </w:rPr>
        <w:t xml:space="preserve"> </w:t>
      </w:r>
      <w:r w:rsidR="00880EBE">
        <w:rPr>
          <w:lang w:val="es-ES" w:eastAsia="es-ES"/>
        </w:rPr>
        <w:fldChar w:fldCharType="begin"/>
      </w:r>
      <w:r w:rsidR="00880EBE">
        <w:rPr>
          <w:lang w:val="es-ES" w:eastAsia="es-ES"/>
        </w:rPr>
        <w:instrText xml:space="preserve"> REF _Ref73469718 \h </w:instrText>
      </w:r>
      <w:r w:rsidR="00880EBE">
        <w:rPr>
          <w:lang w:val="es-ES" w:eastAsia="es-ES"/>
        </w:rPr>
      </w:r>
      <w:r w:rsidR="00880EBE">
        <w:rPr>
          <w:lang w:val="es-ES" w:eastAsia="es-ES"/>
        </w:rPr>
        <w:fldChar w:fldCharType="separate"/>
      </w:r>
      <w:r w:rsidR="00771A69">
        <w:rPr>
          <w:lang w:val="es-ES"/>
        </w:rPr>
        <w:t>Extracción de características</w:t>
      </w:r>
      <w:r w:rsidR="00880EBE">
        <w:rPr>
          <w:lang w:val="es-ES" w:eastAsia="es-ES"/>
        </w:rPr>
        <w:fldChar w:fldCharType="end"/>
      </w:r>
      <w:r>
        <w:rPr>
          <w:lang w:val="es-ES" w:eastAsia="es-ES"/>
        </w:rPr>
        <w:t>.</w:t>
      </w:r>
      <w:r w:rsidR="0014608E">
        <w:rPr>
          <w:lang w:val="es-ES" w:eastAsia="es-ES"/>
        </w:rPr>
        <w:t xml:space="preserve"> Entre las </w:t>
      </w:r>
      <w:r w:rsidR="0014608E">
        <w:rPr>
          <w:lang w:val="es-ES" w:eastAsia="es-ES"/>
        </w:rPr>
        <w:lastRenderedPageBreak/>
        <w:t xml:space="preserve">características extraídas, </w:t>
      </w:r>
      <w:r w:rsidR="00CC37FD">
        <w:rPr>
          <w:lang w:val="es-ES" w:eastAsia="es-ES"/>
        </w:rPr>
        <w:t>las variables del ID del paciente (</w:t>
      </w:r>
      <w:proofErr w:type="spellStart"/>
      <w:r w:rsidR="00B1565A">
        <w:rPr>
          <w:lang w:val="es-ES" w:eastAsia="es-ES"/>
        </w:rPr>
        <w:t>case_id</w:t>
      </w:r>
      <w:proofErr w:type="spellEnd"/>
      <w:r w:rsidR="00CC37FD">
        <w:rPr>
          <w:lang w:val="es-ES" w:eastAsia="es-ES"/>
        </w:rPr>
        <w:t>), el tipo de MRI de donde se ha obtenido el tumor (</w:t>
      </w:r>
      <w:proofErr w:type="spellStart"/>
      <w:r w:rsidR="00CC37FD">
        <w:rPr>
          <w:lang w:val="es-ES" w:eastAsia="es-ES"/>
        </w:rPr>
        <w:t>tumor_mri_type</w:t>
      </w:r>
      <w:proofErr w:type="spellEnd"/>
      <w:r w:rsidR="00CC37FD">
        <w:rPr>
          <w:lang w:val="es-ES" w:eastAsia="es-ES"/>
        </w:rPr>
        <w:t>), y el tipo de MRI de donde se ha obtenido el edema (</w:t>
      </w:r>
      <w:proofErr w:type="spellStart"/>
      <w:r w:rsidR="00CC37FD">
        <w:rPr>
          <w:lang w:val="es-ES" w:eastAsia="es-ES"/>
        </w:rPr>
        <w:t>edema_mri_type</w:t>
      </w:r>
      <w:proofErr w:type="spellEnd"/>
      <w:r w:rsidR="00CC37FD">
        <w:rPr>
          <w:lang w:val="es-ES" w:eastAsia="es-ES"/>
        </w:rPr>
        <w:t>) son categóricas, mientras que las demás son numéricas.</w:t>
      </w:r>
    </w:p>
    <w:p w14:paraId="7FF0152B" w14:textId="17B6D26A" w:rsidR="00CC37FD" w:rsidRDefault="00CC37FD" w:rsidP="007C1BAE">
      <w:pPr>
        <w:pStyle w:val="Heading4"/>
        <w:numPr>
          <w:ilvl w:val="0"/>
          <w:numId w:val="46"/>
        </w:numPr>
      </w:pPr>
      <w:proofErr w:type="spellStart"/>
      <w:r>
        <w:t>Exploratory</w:t>
      </w:r>
      <w:proofErr w:type="spellEnd"/>
      <w:r>
        <w:t xml:space="preserve"> Data </w:t>
      </w:r>
      <w:proofErr w:type="spellStart"/>
      <w:r>
        <w:t>Analysis</w:t>
      </w:r>
      <w:proofErr w:type="spellEnd"/>
      <w:r>
        <w:t xml:space="preserve"> (EDA)</w:t>
      </w:r>
    </w:p>
    <w:p w14:paraId="44B1CA06" w14:textId="2F2CF3FE" w:rsidR="00D74B24" w:rsidRDefault="00D74B24" w:rsidP="005E3C00">
      <w:pPr>
        <w:rPr>
          <w:lang w:val="es-ES"/>
        </w:rPr>
      </w:pPr>
      <w:r w:rsidRPr="00D74B24">
        <w:rPr>
          <w:lang w:val="es-ES"/>
        </w:rPr>
        <w:t xml:space="preserve">Debido a que algunos de los NA presentes en el dataset de las características se dan en casos en los que no es posible calcular esas características porque no se ha encontrado ningún tumor o </w:t>
      </w:r>
      <w:r w:rsidR="004F2307" w:rsidRPr="00D74B24">
        <w:rPr>
          <w:lang w:val="es-ES"/>
        </w:rPr>
        <w:t>edema,</w:t>
      </w:r>
      <w:r w:rsidRPr="00D74B24">
        <w:rPr>
          <w:lang w:val="es-ES"/>
        </w:rPr>
        <w:t xml:space="preserve"> por ejemplo, se sustituirán estos valores por un valor extremo como puede ser "-99999". Así, se ve que estas entradas son especiales y se podrán tener en cuenta. Esto se da cuando el volumen del edema o del tumor es 0 y tiene algún NA.</w:t>
      </w:r>
      <w:r>
        <w:rPr>
          <w:lang w:val="es-ES"/>
        </w:rPr>
        <w:t xml:space="preserve"> </w:t>
      </w:r>
      <w:r w:rsidRPr="00D74B24">
        <w:rPr>
          <w:lang w:val="es-ES"/>
        </w:rPr>
        <w:t>Aun así, hay una excepción para los casos anteriores. Los casos en los que todos los valores son NA (incluyendo el volumen del tumor o del edema) deberán ser imputados ya que no significa que no se haya encontrado ningún tumor, sino que no se dispone de un escáner para analizarlo. También hay algún caso donde se ha detectado una anomalía, pero existe al menos un NA. Estos NA no se cambiarán para que sean imputados después.</w:t>
      </w:r>
    </w:p>
    <w:p w14:paraId="1818C8AB" w14:textId="1D36E5E3" w:rsidR="003C646A" w:rsidRDefault="00900B47" w:rsidP="005E3C00">
      <w:pPr>
        <w:rPr>
          <w:lang w:val="es-ES"/>
        </w:rPr>
      </w:pPr>
      <w:r>
        <w:rPr>
          <w:lang w:val="es-ES"/>
        </w:rPr>
        <w:t>Tras analizar las variables y las entradas</w:t>
      </w:r>
      <w:r w:rsidR="007E23A4">
        <w:rPr>
          <w:lang w:val="es-ES"/>
        </w:rPr>
        <w:t xml:space="preserve">, se han eliminado las entradas con un </w:t>
      </w:r>
      <w:r w:rsidR="0056303A">
        <w:rPr>
          <w:lang w:val="es-ES"/>
        </w:rPr>
        <w:t>7</w:t>
      </w:r>
      <w:r w:rsidR="007E23A4">
        <w:rPr>
          <w:lang w:val="es-ES"/>
        </w:rPr>
        <w:t xml:space="preserve">0% o más de variables NA y </w:t>
      </w:r>
      <w:r>
        <w:rPr>
          <w:lang w:val="es-ES"/>
        </w:rPr>
        <w:t xml:space="preserve">las variables con un </w:t>
      </w:r>
      <w:r w:rsidR="0056303A" w:rsidRPr="0056303A">
        <w:rPr>
          <w:lang w:val="es-ES"/>
        </w:rPr>
        <w:t>6</w:t>
      </w:r>
      <w:r w:rsidRPr="0056303A">
        <w:rPr>
          <w:lang w:val="es-ES"/>
        </w:rPr>
        <w:t>0%</w:t>
      </w:r>
      <w:r>
        <w:rPr>
          <w:lang w:val="es-ES"/>
        </w:rPr>
        <w:t xml:space="preserve"> o más de variables NA, ya que es un porcentaje demasiado alto para realizar una imputación realista. Así, se han eliminado 4 pacientes y 3 variables</w:t>
      </w:r>
      <w:r w:rsidR="000C4FBA">
        <w:rPr>
          <w:lang w:val="es-ES"/>
        </w:rPr>
        <w:t xml:space="preserve"> (</w:t>
      </w:r>
      <w:proofErr w:type="spellStart"/>
      <w:r w:rsidR="000C4FBA">
        <w:rPr>
          <w:lang w:val="es-ES"/>
        </w:rPr>
        <w:t>ethnicity</w:t>
      </w:r>
      <w:proofErr w:type="spellEnd"/>
      <w:r w:rsidR="000C4FBA">
        <w:rPr>
          <w:lang w:val="es-ES"/>
        </w:rPr>
        <w:t xml:space="preserve">, </w:t>
      </w:r>
      <w:proofErr w:type="spellStart"/>
      <w:r w:rsidR="000C4FBA">
        <w:rPr>
          <w:lang w:val="es-ES"/>
        </w:rPr>
        <w:t>race</w:t>
      </w:r>
      <w:proofErr w:type="spellEnd"/>
      <w:r w:rsidR="000C4FBA">
        <w:rPr>
          <w:lang w:val="es-ES"/>
        </w:rPr>
        <w:t xml:space="preserve"> y </w:t>
      </w:r>
      <w:proofErr w:type="spellStart"/>
      <w:r w:rsidR="000C4FBA" w:rsidRPr="000C4FBA">
        <w:rPr>
          <w:lang w:val="es-ES"/>
        </w:rPr>
        <w:t>years_high_alcohol_quantity_consumed</w:t>
      </w:r>
      <w:proofErr w:type="spellEnd"/>
      <w:r w:rsidR="000C4FBA">
        <w:rPr>
          <w:lang w:val="es-ES"/>
        </w:rPr>
        <w:t>)</w:t>
      </w:r>
      <w:r>
        <w:rPr>
          <w:lang w:val="es-ES"/>
        </w:rPr>
        <w:t xml:space="preserve"> dejando un dataset de 51 pacientes y 66 variables.</w:t>
      </w:r>
    </w:p>
    <w:p w14:paraId="6E246244" w14:textId="0A863780" w:rsidR="000C4FBA" w:rsidRDefault="000C4FBA" w:rsidP="000C4FBA">
      <w:pPr>
        <w:rPr>
          <w:lang w:val="es-ES"/>
        </w:rPr>
      </w:pPr>
      <w:r>
        <w:rPr>
          <w:lang w:val="es-ES"/>
        </w:rPr>
        <w:t xml:space="preserve">Analizando las distribuciones de las variables no se ha encontrado ningún </w:t>
      </w:r>
      <w:proofErr w:type="spellStart"/>
      <w:r w:rsidRPr="000C4FBA">
        <w:rPr>
          <w:i/>
          <w:iCs/>
          <w:lang w:val="es-ES"/>
        </w:rPr>
        <w:t>outlier</w:t>
      </w:r>
      <w:proofErr w:type="spellEnd"/>
      <w:r>
        <w:rPr>
          <w:lang w:val="es-ES"/>
        </w:rPr>
        <w:t xml:space="preserve"> que debería ser eliminado. Se ha visto que en este punto hay 3 pacientes de los que se han extraído características, pero no se tienen sus metadatos por lo que han sido eliminados dejando 48 entradas. También se ha procedido al análisis de la correlación entre las variables numéricas y s</w:t>
      </w:r>
      <w:r w:rsidRPr="000C4FBA">
        <w:rPr>
          <w:lang w:val="es-ES"/>
        </w:rPr>
        <w:t>e van a eliminar las variables altamente correla</w:t>
      </w:r>
      <w:r>
        <w:rPr>
          <w:lang w:val="es-ES"/>
        </w:rPr>
        <w:t>cionadas</w:t>
      </w:r>
      <w:r w:rsidRPr="000C4FBA">
        <w:rPr>
          <w:lang w:val="es-ES"/>
        </w:rPr>
        <w:t xml:space="preserve"> del dataset para evitar problemas de </w:t>
      </w:r>
      <w:proofErr w:type="spellStart"/>
      <w:r w:rsidR="008B7273" w:rsidRPr="000C4FBA">
        <w:rPr>
          <w:lang w:val="es-ES"/>
        </w:rPr>
        <w:t>multicolinealidad</w:t>
      </w:r>
      <w:proofErr w:type="spellEnd"/>
      <w:r>
        <w:rPr>
          <w:lang w:val="es-ES"/>
        </w:rPr>
        <w:t xml:space="preserve">, de </w:t>
      </w:r>
      <w:proofErr w:type="spellStart"/>
      <w:r w:rsidRPr="000C4FBA">
        <w:rPr>
          <w:lang w:val="es-ES"/>
        </w:rPr>
        <w:t>overfitting</w:t>
      </w:r>
      <w:proofErr w:type="spellEnd"/>
      <w:r>
        <w:rPr>
          <w:lang w:val="es-ES"/>
        </w:rPr>
        <w:t xml:space="preserve"> y en la creación de modelos de supervivencia.</w:t>
      </w:r>
      <w:r w:rsidR="0027712A">
        <w:rPr>
          <w:lang w:val="es-ES"/>
        </w:rPr>
        <w:t xml:space="preserve"> Para ello, s</w:t>
      </w:r>
      <w:r w:rsidR="00866566">
        <w:rPr>
          <w:lang w:val="es-ES"/>
        </w:rPr>
        <w:t>e ha establecido un límite de correlación de 0.85</w:t>
      </w:r>
      <w:r w:rsidR="008B7273">
        <w:rPr>
          <w:lang w:val="es-ES"/>
        </w:rPr>
        <w:t xml:space="preserve"> y se han eliminado 32 variables.</w:t>
      </w:r>
    </w:p>
    <w:p w14:paraId="5A0BD315" w14:textId="2CD63DE4" w:rsidR="00EC608F" w:rsidRDefault="00EC608F" w:rsidP="000C4FBA">
      <w:pPr>
        <w:rPr>
          <w:lang w:val="es-ES"/>
        </w:rPr>
      </w:pPr>
      <w:r>
        <w:rPr>
          <w:lang w:val="es-ES"/>
        </w:rPr>
        <w:t xml:space="preserve">Ya que se quiere realizar el análisis a los 12 meses, se ha limitado </w:t>
      </w:r>
      <w:r w:rsidR="00347230">
        <w:rPr>
          <w:lang w:val="es-ES"/>
        </w:rPr>
        <w:t>el</w:t>
      </w:r>
      <w:r>
        <w:rPr>
          <w:lang w:val="es-ES"/>
        </w:rPr>
        <w:t xml:space="preserve"> valor de la variable tiempo monitorizado (</w:t>
      </w:r>
      <w:proofErr w:type="spellStart"/>
      <w:r>
        <w:rPr>
          <w:lang w:val="es-ES"/>
        </w:rPr>
        <w:t>time_monitored</w:t>
      </w:r>
      <w:proofErr w:type="spellEnd"/>
      <w:r>
        <w:rPr>
          <w:lang w:val="es-ES"/>
        </w:rPr>
        <w:t>) a 365.</w:t>
      </w:r>
      <w:r w:rsidR="00347230">
        <w:rPr>
          <w:lang w:val="es-ES"/>
        </w:rPr>
        <w:t xml:space="preserve"> Igualmente, se han cambiado los valores mayores que 365 de la esperanza de vida (</w:t>
      </w:r>
      <w:proofErr w:type="spellStart"/>
      <w:r w:rsidR="00347230">
        <w:rPr>
          <w:lang w:val="es-ES"/>
        </w:rPr>
        <w:t>life_expectancy</w:t>
      </w:r>
      <w:proofErr w:type="spellEnd"/>
      <w:r w:rsidR="00347230">
        <w:rPr>
          <w:lang w:val="es-ES"/>
        </w:rPr>
        <w:t>) por NA ya que un valor mayor significa que ha muerto después de los 12 meses.</w:t>
      </w:r>
    </w:p>
    <w:p w14:paraId="5BB6DA76" w14:textId="0B3EEE8A" w:rsidR="000F2370" w:rsidRDefault="000F2370" w:rsidP="000C4FBA">
      <w:pPr>
        <w:rPr>
          <w:lang w:val="es-ES"/>
        </w:rPr>
      </w:pPr>
      <w:r>
        <w:rPr>
          <w:lang w:val="es-ES"/>
        </w:rPr>
        <w:t xml:space="preserve">Como en el caso basado en metadatos, se ha analizado la relación de cada variable con las variables de estado del paciente y la supervivencia desde el diagnóstico o tiempo de monitorización, las cuales se emplean para la creación del modelo de supervivencia, con el objetivo de poder observar si hay una clara separación o tendencia. Se han empleado diagramas de caja, de barras y de dispersión, </w:t>
      </w:r>
      <w:r w:rsidR="000A7E6F">
        <w:rPr>
          <w:lang w:val="es-ES"/>
        </w:rPr>
        <w:t>aunque</w:t>
      </w:r>
      <w:r>
        <w:rPr>
          <w:lang w:val="es-ES"/>
        </w:rPr>
        <w:t xml:space="preserve"> de estas no se ha podido identificar una clara separación entre clases (</w:t>
      </w:r>
      <w:r w:rsidR="00323565">
        <w:rPr>
          <w:lang w:val="es-ES"/>
        </w:rPr>
        <w:fldChar w:fldCharType="begin"/>
      </w:r>
      <w:r w:rsidR="00323565">
        <w:rPr>
          <w:lang w:val="es-ES"/>
        </w:rPr>
        <w:instrText xml:space="preserve"> REF _Ref73479399 \h </w:instrText>
      </w:r>
      <w:r w:rsidR="00323565">
        <w:rPr>
          <w:lang w:val="es-ES"/>
        </w:rPr>
      </w:r>
      <w:r w:rsidR="00323565">
        <w:rPr>
          <w:lang w:val="es-ES"/>
        </w:rPr>
        <w:fldChar w:fldCharType="separate"/>
      </w:r>
      <w:r w:rsidR="00771A69" w:rsidRPr="00323565">
        <w:rPr>
          <w:lang w:val="es-ES"/>
        </w:rPr>
        <w:t xml:space="preserve">Figura </w:t>
      </w:r>
      <w:r w:rsidR="00771A69">
        <w:rPr>
          <w:noProof/>
          <w:lang w:val="es-ES"/>
        </w:rPr>
        <w:t>37</w:t>
      </w:r>
      <w:r w:rsidR="00323565">
        <w:rPr>
          <w:lang w:val="es-ES"/>
        </w:rPr>
        <w:fldChar w:fldCharType="end"/>
      </w:r>
      <w:r>
        <w:rPr>
          <w:lang w:val="es-ES"/>
        </w:rPr>
        <w:t>).</w:t>
      </w:r>
      <w:r w:rsidR="004B1A41">
        <w:rPr>
          <w:lang w:val="es-ES"/>
        </w:rPr>
        <w:t xml:space="preserve"> No obstante, parece que la mayoría de los que han muerto </w:t>
      </w:r>
      <w:r w:rsidR="004B1A41" w:rsidRPr="004B1A41">
        <w:rPr>
          <w:lang w:val="es-ES"/>
        </w:rPr>
        <w:t xml:space="preserve">tenían un tamaño de tumor algo más alto como </w:t>
      </w:r>
      <w:r w:rsidR="004B1A41" w:rsidRPr="004B1A41">
        <w:rPr>
          <w:lang w:val="es-ES"/>
        </w:rPr>
        <w:lastRenderedPageBreak/>
        <w:t xml:space="preserve">mediana. También se han observado ciertas variaciones en la distancia X </w:t>
      </w:r>
      <w:r w:rsidR="00075D98">
        <w:rPr>
          <w:lang w:val="es-ES"/>
        </w:rPr>
        <w:t>del edema y la</w:t>
      </w:r>
      <w:r w:rsidR="004B1A41" w:rsidRPr="004B1A41">
        <w:rPr>
          <w:lang w:val="es-ES"/>
        </w:rPr>
        <w:t xml:space="preserve"> Y</w:t>
      </w:r>
      <w:r w:rsidR="00075D98">
        <w:rPr>
          <w:lang w:val="es-ES"/>
        </w:rPr>
        <w:t xml:space="preserve"> del tumor</w:t>
      </w:r>
      <w:r w:rsidR="004B1A41" w:rsidRPr="004B1A41">
        <w:rPr>
          <w:lang w:val="es-ES"/>
        </w:rPr>
        <w:t xml:space="preserve"> desde el centroide del cerebro al centroide del tumor y en la variable ASM de los edemas. </w:t>
      </w:r>
      <w:r w:rsidR="00FF2962" w:rsidRPr="00FF2962">
        <w:rPr>
          <w:lang w:val="es-ES"/>
        </w:rPr>
        <w:t>También parece que los que nunca han fumado tienden a sobrevivir.</w:t>
      </w:r>
      <w:r w:rsidR="00FF2962">
        <w:rPr>
          <w:lang w:val="es-ES"/>
        </w:rPr>
        <w:t xml:space="preserve"> </w:t>
      </w:r>
      <w:r w:rsidR="004B1A41" w:rsidRPr="004B1A41">
        <w:rPr>
          <w:lang w:val="es-ES"/>
        </w:rPr>
        <w:t>Pero no se observa que ninguna variable sea determinante para una predicción clara del estado del paciente.</w:t>
      </w:r>
    </w:p>
    <w:p w14:paraId="17D59AF0" w14:textId="41C1CC25" w:rsidR="00DA61D0" w:rsidRDefault="00DA61D0" w:rsidP="00DA61D0">
      <w:pPr>
        <w:rPr>
          <w:lang w:val="es-ES"/>
        </w:rPr>
      </w:pPr>
      <w:r>
        <w:rPr>
          <w:lang w:val="es-ES"/>
        </w:rPr>
        <w:t>Además, se ha comprobado si el dataset está compensado para la variable del estado del paciente. El dataset contiene un 43.75% (21) de pacientes que sobreviven al seguimiento que se les ha realizado y un 56.25% (27) que no sobreviven. Aunque no esté completamente compensado, no se ha planteado el uso de técnicas para compensar la BD.</w:t>
      </w:r>
    </w:p>
    <w:p w14:paraId="43D8AC18" w14:textId="77777777" w:rsidR="002F21ED" w:rsidRDefault="00B97D48" w:rsidP="002F21ED">
      <w:pPr>
        <w:keepNext/>
        <w:ind w:firstLine="0"/>
        <w:jc w:val="center"/>
      </w:pPr>
      <w:r>
        <w:rPr>
          <w:noProof/>
        </w:rPr>
        <w:drawing>
          <wp:inline distT="0" distB="0" distL="0" distR="0" wp14:anchorId="20A49F30" wp14:editId="2B1C479D">
            <wp:extent cx="4320540" cy="4112236"/>
            <wp:effectExtent l="0" t="0" r="3810" b="317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330077" cy="4121313"/>
                    </a:xfrm>
                    <a:prstGeom prst="rect">
                      <a:avLst/>
                    </a:prstGeom>
                  </pic:spPr>
                </pic:pic>
              </a:graphicData>
            </a:graphic>
          </wp:inline>
        </w:drawing>
      </w:r>
    </w:p>
    <w:p w14:paraId="42C1719F" w14:textId="5008C6D3" w:rsidR="00B97D48" w:rsidRDefault="002F21ED" w:rsidP="002F21ED">
      <w:pPr>
        <w:pStyle w:val="Caption"/>
        <w:jc w:val="center"/>
        <w:rPr>
          <w:sz w:val="24"/>
          <w:lang w:val="es-ES"/>
        </w:rPr>
      </w:pPr>
      <w:bookmarkStart w:id="171" w:name="_Ref73479399"/>
      <w:bookmarkStart w:id="172" w:name="_Toc73693330"/>
      <w:r w:rsidRPr="00323565">
        <w:rPr>
          <w:lang w:val="es-ES"/>
        </w:rPr>
        <w:t xml:space="preserve">Figura </w:t>
      </w:r>
      <w:r>
        <w:fldChar w:fldCharType="begin"/>
      </w:r>
      <w:r w:rsidRPr="00323565">
        <w:rPr>
          <w:lang w:val="es-ES"/>
        </w:rPr>
        <w:instrText xml:space="preserve"> SEQ Figura \* ARABIC </w:instrText>
      </w:r>
      <w:r>
        <w:fldChar w:fldCharType="separate"/>
      </w:r>
      <w:r w:rsidR="00771A69">
        <w:rPr>
          <w:noProof/>
          <w:lang w:val="es-ES"/>
        </w:rPr>
        <w:t>37</w:t>
      </w:r>
      <w:r>
        <w:fldChar w:fldCharType="end"/>
      </w:r>
      <w:bookmarkEnd w:id="171"/>
      <w:r w:rsidRPr="00323565">
        <w:rPr>
          <w:lang w:val="es-ES"/>
        </w:rPr>
        <w:t>: Gráficas extraídas para la separación de clases del análisis de factores de riesgo con los metadatos y características.</w:t>
      </w:r>
      <w:bookmarkEnd w:id="172"/>
    </w:p>
    <w:p w14:paraId="731381A9" w14:textId="6C709B63" w:rsidR="00330B35" w:rsidRDefault="00330B35" w:rsidP="007C1BAE">
      <w:pPr>
        <w:pStyle w:val="Heading4"/>
        <w:numPr>
          <w:ilvl w:val="0"/>
          <w:numId w:val="46"/>
        </w:numPr>
      </w:pPr>
      <w:r>
        <w:t>Pre-procesamiento</w:t>
      </w:r>
    </w:p>
    <w:p w14:paraId="7997B4D5" w14:textId="77777777" w:rsidR="00EF4543" w:rsidRDefault="00330B35" w:rsidP="000C4FBA">
      <w:pPr>
        <w:rPr>
          <w:lang w:val="es-ES" w:eastAsia="es-ES"/>
        </w:rPr>
      </w:pPr>
      <w:r>
        <w:rPr>
          <w:lang w:val="es-ES"/>
        </w:rPr>
        <w:t>El alto número de valores NA que contiene la BD</w:t>
      </w:r>
      <w:r w:rsidR="009F70C7">
        <w:rPr>
          <w:lang w:val="es-ES"/>
        </w:rPr>
        <w:t xml:space="preserve"> (149)</w:t>
      </w:r>
      <w:r>
        <w:rPr>
          <w:lang w:val="es-ES"/>
        </w:rPr>
        <w:t xml:space="preserve"> obliga a realizar una imputación de dichos valores. La técnica seleccionada para este proceso ha sido </w:t>
      </w:r>
      <w:r w:rsidR="00016624">
        <w:rPr>
          <w:lang w:val="es-ES"/>
        </w:rPr>
        <w:t>PMM para este caso también.</w:t>
      </w:r>
      <w:r w:rsidR="009F70C7">
        <w:rPr>
          <w:lang w:val="es-ES"/>
        </w:rPr>
        <w:t xml:space="preserve"> Se ha observado </w:t>
      </w:r>
      <w:r w:rsidR="009F70C7" w:rsidRPr="009F70C7">
        <w:rPr>
          <w:lang w:val="es-ES" w:eastAsia="es-ES"/>
        </w:rPr>
        <w:t xml:space="preserve">que el dataset imputado todavía contiene valores NA en </w:t>
      </w:r>
      <w:r w:rsidR="009F70C7">
        <w:rPr>
          <w:lang w:val="es-ES" w:eastAsia="es-ES"/>
        </w:rPr>
        <w:t>ciertas</w:t>
      </w:r>
      <w:r w:rsidR="009F70C7" w:rsidRPr="009F70C7">
        <w:rPr>
          <w:lang w:val="es-ES" w:eastAsia="es-ES"/>
        </w:rPr>
        <w:t xml:space="preserve"> variables </w:t>
      </w:r>
      <w:r w:rsidR="009F70C7">
        <w:rPr>
          <w:lang w:val="es-ES" w:eastAsia="es-ES"/>
        </w:rPr>
        <w:t>(</w:t>
      </w:r>
      <w:r w:rsidR="009F70C7" w:rsidRPr="009F70C7">
        <w:rPr>
          <w:lang w:val="es-ES" w:eastAsia="es-ES"/>
        </w:rPr>
        <w:t>edema_Hu_3, edema_Hu_4, edema_Hu_5, edema_Hu_6, edema_Hu_7</w:t>
      </w:r>
      <w:r w:rsidR="009F70C7">
        <w:rPr>
          <w:lang w:val="es-ES" w:eastAsia="es-ES"/>
        </w:rPr>
        <w:t>)</w:t>
      </w:r>
      <w:r w:rsidR="009F70C7" w:rsidRPr="009F70C7">
        <w:rPr>
          <w:lang w:val="es-ES" w:eastAsia="es-ES"/>
        </w:rPr>
        <w:t xml:space="preserve">. Esto se debe a que el algoritmo ha detectado que estas variables son </w:t>
      </w:r>
      <w:proofErr w:type="spellStart"/>
      <w:r w:rsidR="009F70C7" w:rsidRPr="009F70C7">
        <w:rPr>
          <w:lang w:val="es-ES" w:eastAsia="es-ES"/>
        </w:rPr>
        <w:t>colineales</w:t>
      </w:r>
      <w:proofErr w:type="spellEnd"/>
      <w:r w:rsidR="009F70C7" w:rsidRPr="009F70C7">
        <w:rPr>
          <w:lang w:val="es-ES" w:eastAsia="es-ES"/>
        </w:rPr>
        <w:t xml:space="preserve"> con otras. Por lo tanto, se decide eliminar esta</w:t>
      </w:r>
      <w:r w:rsidR="009F70C7">
        <w:rPr>
          <w:lang w:val="es-ES" w:eastAsia="es-ES"/>
        </w:rPr>
        <w:t>s</w:t>
      </w:r>
      <w:r w:rsidR="009F70C7" w:rsidRPr="009F70C7">
        <w:rPr>
          <w:lang w:val="es-ES" w:eastAsia="es-ES"/>
        </w:rPr>
        <w:t xml:space="preserve"> variables del</w:t>
      </w:r>
      <w:r w:rsidR="00EF4543">
        <w:rPr>
          <w:lang w:val="es-ES" w:eastAsia="es-ES"/>
        </w:rPr>
        <w:t xml:space="preserve"> para</w:t>
      </w:r>
      <w:r w:rsidR="009F70C7" w:rsidRPr="009F70C7">
        <w:rPr>
          <w:lang w:val="es-ES" w:eastAsia="es-ES"/>
        </w:rPr>
        <w:t xml:space="preserve"> terminar con la imputación.</w:t>
      </w:r>
    </w:p>
    <w:p w14:paraId="549FDD7A" w14:textId="6A991B62" w:rsidR="00DA61D0" w:rsidRDefault="00EF4543" w:rsidP="000C4FBA">
      <w:pPr>
        <w:rPr>
          <w:lang w:val="es-ES"/>
        </w:rPr>
      </w:pPr>
      <w:r>
        <w:rPr>
          <w:lang w:val="es-ES"/>
        </w:rPr>
        <w:lastRenderedPageBreak/>
        <w:t>T</w:t>
      </w:r>
      <w:r w:rsidR="009F70C7" w:rsidRPr="009F70C7">
        <w:rPr>
          <w:lang w:val="es-ES"/>
        </w:rPr>
        <w:t xml:space="preserve">ras eliminar las variables que presentaban una </w:t>
      </w:r>
      <w:proofErr w:type="spellStart"/>
      <w:r w:rsidR="009F70C7" w:rsidRPr="009F70C7">
        <w:rPr>
          <w:lang w:val="es-ES"/>
        </w:rPr>
        <w:t>colinea</w:t>
      </w:r>
      <w:r>
        <w:rPr>
          <w:lang w:val="es-ES"/>
        </w:rPr>
        <w:t>l</w:t>
      </w:r>
      <w:r w:rsidR="009F70C7" w:rsidRPr="009F70C7">
        <w:rPr>
          <w:lang w:val="es-ES"/>
        </w:rPr>
        <w:t>idad</w:t>
      </w:r>
      <w:proofErr w:type="spellEnd"/>
      <w:r>
        <w:rPr>
          <w:lang w:val="es-ES"/>
        </w:rPr>
        <w:t>,</w:t>
      </w:r>
      <w:r w:rsidR="009F70C7" w:rsidRPr="009F70C7">
        <w:rPr>
          <w:lang w:val="es-ES"/>
        </w:rPr>
        <w:t xml:space="preserve"> el dataset no tiene ningún valor NA. Los únicos valores NA presentes ahora son los de </w:t>
      </w:r>
      <w:proofErr w:type="spellStart"/>
      <w:r w:rsidR="009F70C7" w:rsidRPr="009F70C7">
        <w:rPr>
          <w:lang w:val="es-ES"/>
        </w:rPr>
        <w:t>life_expectancy</w:t>
      </w:r>
      <w:proofErr w:type="spellEnd"/>
      <w:r w:rsidR="004F2307">
        <w:rPr>
          <w:lang w:val="es-ES"/>
        </w:rPr>
        <w:t>,</w:t>
      </w:r>
      <w:r w:rsidR="009F70C7" w:rsidRPr="009F70C7">
        <w:rPr>
          <w:lang w:val="es-ES"/>
        </w:rPr>
        <w:t xml:space="preserve"> que corresponden a pacientes vivos</w:t>
      </w:r>
      <w:r w:rsidR="00347230">
        <w:rPr>
          <w:lang w:val="es-ES"/>
        </w:rPr>
        <w:t xml:space="preserve"> a los 12 meses</w:t>
      </w:r>
      <w:r w:rsidR="009F70C7" w:rsidRPr="009F70C7">
        <w:rPr>
          <w:lang w:val="es-ES"/>
        </w:rPr>
        <w:t>.</w:t>
      </w:r>
    </w:p>
    <w:p w14:paraId="6CC2891A" w14:textId="4DD51123" w:rsidR="00347230" w:rsidRDefault="00347230" w:rsidP="007C1BAE">
      <w:pPr>
        <w:pStyle w:val="Heading4"/>
        <w:numPr>
          <w:ilvl w:val="0"/>
          <w:numId w:val="46"/>
        </w:numPr>
      </w:pPr>
      <w:r>
        <w:t>Modelos de supervivencia</w:t>
      </w:r>
    </w:p>
    <w:p w14:paraId="01FF44F5" w14:textId="1610F559" w:rsidR="00347230" w:rsidRPr="00347230" w:rsidRDefault="00E40C52" w:rsidP="00347230">
      <w:pPr>
        <w:rPr>
          <w:lang w:val="es-ES" w:eastAsia="es-ES"/>
        </w:rPr>
      </w:pPr>
      <w:r>
        <w:rPr>
          <w:lang w:val="es-ES"/>
        </w:rPr>
        <w:t>Una vez se ha completado la BD, se procede al cálculo de las curvas de supervivencia empleando los algoritmos de ML RF y la regresión de riesgos proporcionales de Cox.</w:t>
      </w:r>
    </w:p>
    <w:p w14:paraId="237DFBFC" w14:textId="3E7601C0" w:rsidR="00291B1D" w:rsidRDefault="00291B1D" w:rsidP="00291B1D">
      <w:pPr>
        <w:rPr>
          <w:lang w:val="es-ES"/>
        </w:rPr>
      </w:pPr>
      <w:r>
        <w:rPr>
          <w:lang w:val="es-ES"/>
        </w:rPr>
        <w:t xml:space="preserve">Se ha procedido al cálculo del modelo de supervivencia con todas las variables disponibles por cada algoritmo. De estas, se han extraído las variables más determinantes </w:t>
      </w:r>
      <w:r w:rsidR="00970480">
        <w:rPr>
          <w:lang w:val="es-ES"/>
        </w:rPr>
        <w:t xml:space="preserve">al igual que en el caso basado en metadatos </w:t>
      </w:r>
      <w:r>
        <w:rPr>
          <w:lang w:val="es-ES"/>
        </w:rPr>
        <w:t xml:space="preserve">para la creación de dicha curva y se ha creado una segunda empleando el mismo algoritmo, pero empleando únicamente la selección de variables. La </w:t>
      </w:r>
      <w:r w:rsidR="0095471B">
        <w:rPr>
          <w:lang w:val="es-ES"/>
        </w:rPr>
        <w:fldChar w:fldCharType="begin"/>
      </w:r>
      <w:r w:rsidR="0095471B">
        <w:rPr>
          <w:lang w:val="es-ES"/>
        </w:rPr>
        <w:instrText xml:space="preserve"> REF _Ref73515954 \h </w:instrText>
      </w:r>
      <w:r w:rsidR="0095471B">
        <w:rPr>
          <w:lang w:val="es-ES"/>
        </w:rPr>
      </w:r>
      <w:r w:rsidR="0095471B">
        <w:rPr>
          <w:lang w:val="es-ES"/>
        </w:rPr>
        <w:fldChar w:fldCharType="separate"/>
      </w:r>
      <w:r w:rsidR="00771A69" w:rsidRPr="00291B1D">
        <w:rPr>
          <w:lang w:val="es-ES"/>
        </w:rPr>
        <w:t xml:space="preserve">Figura </w:t>
      </w:r>
      <w:r w:rsidR="00771A69">
        <w:rPr>
          <w:noProof/>
          <w:lang w:val="es-ES"/>
        </w:rPr>
        <w:t>38</w:t>
      </w:r>
      <w:r w:rsidR="0095471B">
        <w:rPr>
          <w:lang w:val="es-ES"/>
        </w:rPr>
        <w:fldChar w:fldCharType="end"/>
      </w:r>
      <w:r>
        <w:rPr>
          <w:lang w:val="es-ES"/>
        </w:rPr>
        <w:fldChar w:fldCharType="begin"/>
      </w:r>
      <w:r>
        <w:rPr>
          <w:lang w:val="es-ES"/>
        </w:rPr>
        <w:instrText xml:space="preserve"> REF _Ref72836063 \h </w:instrText>
      </w:r>
      <w:r>
        <w:rPr>
          <w:lang w:val="es-ES"/>
        </w:rPr>
      </w:r>
      <w:r>
        <w:rPr>
          <w:lang w:val="es-ES"/>
        </w:rPr>
        <w:fldChar w:fldCharType="separate"/>
      </w:r>
      <w:r w:rsidR="00771A69" w:rsidRPr="008F05D3">
        <w:rPr>
          <w:lang w:val="es-ES"/>
        </w:rPr>
        <w:t xml:space="preserve">Figura </w:t>
      </w:r>
      <w:r w:rsidR="00771A69">
        <w:rPr>
          <w:noProof/>
          <w:lang w:val="es-ES"/>
        </w:rPr>
        <w:t>36</w:t>
      </w:r>
      <w:r>
        <w:rPr>
          <w:lang w:val="es-ES"/>
        </w:rPr>
        <w:fldChar w:fldCharType="end"/>
      </w:r>
      <w:r>
        <w:rPr>
          <w:lang w:val="es-ES"/>
        </w:rPr>
        <w:t xml:space="preserve"> muestra las curvas obtenidas así algunos de los valores de cada una de las curvas.</w:t>
      </w:r>
    </w:p>
    <w:p w14:paraId="15718C75" w14:textId="77777777" w:rsidR="00291B1D" w:rsidRDefault="00291B1D" w:rsidP="00291B1D">
      <w:pPr>
        <w:keepNext/>
        <w:ind w:firstLine="0"/>
        <w:jc w:val="center"/>
      </w:pPr>
      <w:r>
        <w:rPr>
          <w:noProof/>
        </w:rPr>
        <w:drawing>
          <wp:inline distT="0" distB="0" distL="0" distR="0" wp14:anchorId="5FB6EE94" wp14:editId="1B99AFBD">
            <wp:extent cx="5173980" cy="3213051"/>
            <wp:effectExtent l="0" t="0" r="7620" b="698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191123" cy="3223697"/>
                    </a:xfrm>
                    <a:prstGeom prst="rect">
                      <a:avLst/>
                    </a:prstGeom>
                  </pic:spPr>
                </pic:pic>
              </a:graphicData>
            </a:graphic>
          </wp:inline>
        </w:drawing>
      </w:r>
    </w:p>
    <w:p w14:paraId="232758A2" w14:textId="43882E09" w:rsidR="00347230" w:rsidRDefault="00291B1D" w:rsidP="00EB59B5">
      <w:pPr>
        <w:pStyle w:val="Caption"/>
        <w:ind w:firstLine="0"/>
        <w:jc w:val="center"/>
        <w:rPr>
          <w:lang w:val="es-ES"/>
        </w:rPr>
      </w:pPr>
      <w:bookmarkStart w:id="173" w:name="_Ref73515954"/>
      <w:bookmarkStart w:id="174" w:name="_Toc73693331"/>
      <w:r w:rsidRPr="00291B1D">
        <w:rPr>
          <w:lang w:val="es-ES"/>
        </w:rPr>
        <w:t xml:space="preserve">Figura </w:t>
      </w:r>
      <w:r w:rsidRPr="00291B1D">
        <w:rPr>
          <w:lang w:val="es-ES"/>
        </w:rPr>
        <w:fldChar w:fldCharType="begin"/>
      </w:r>
      <w:r w:rsidRPr="00291B1D">
        <w:rPr>
          <w:lang w:val="es-ES"/>
        </w:rPr>
        <w:instrText xml:space="preserve"> SEQ Figura \* ARABIC </w:instrText>
      </w:r>
      <w:r w:rsidRPr="00291B1D">
        <w:rPr>
          <w:lang w:val="es-ES"/>
        </w:rPr>
        <w:fldChar w:fldCharType="separate"/>
      </w:r>
      <w:r w:rsidR="00771A69">
        <w:rPr>
          <w:noProof/>
          <w:lang w:val="es-ES"/>
        </w:rPr>
        <w:t>38</w:t>
      </w:r>
      <w:r w:rsidRPr="00291B1D">
        <w:rPr>
          <w:lang w:val="es-ES"/>
        </w:rPr>
        <w:fldChar w:fldCharType="end"/>
      </w:r>
      <w:bookmarkEnd w:id="173"/>
      <w:r w:rsidRPr="00291B1D">
        <w:rPr>
          <w:lang w:val="es-ES"/>
        </w:rPr>
        <w:t>: Curvas de supervivencia obtenidas del análisis de factores de riesgo con los metadatos y características extraídas.</w:t>
      </w:r>
      <w:bookmarkEnd w:id="174"/>
    </w:p>
    <w:p w14:paraId="2238638A" w14:textId="0FF3E3A8" w:rsidR="00F06F4A" w:rsidRDefault="00F06F4A" w:rsidP="00F06F4A">
      <w:pPr>
        <w:rPr>
          <w:lang w:val="es-ES"/>
        </w:rPr>
      </w:pPr>
      <w:r>
        <w:rPr>
          <w:lang w:val="es-ES"/>
        </w:rPr>
        <w:t xml:space="preserve">Los resultados obtenidos para la relevancia de variables en cada caso se resumen en la </w:t>
      </w:r>
      <w:r w:rsidR="008D49B7">
        <w:rPr>
          <w:lang w:val="es-ES"/>
        </w:rPr>
        <w:fldChar w:fldCharType="begin"/>
      </w:r>
      <w:r w:rsidR="008D49B7">
        <w:rPr>
          <w:lang w:val="es-ES"/>
        </w:rPr>
        <w:instrText xml:space="preserve"> REF _Ref73519130 \h </w:instrText>
      </w:r>
      <w:r w:rsidR="008D49B7">
        <w:rPr>
          <w:lang w:val="es-ES"/>
        </w:rPr>
      </w:r>
      <w:r w:rsidR="008D49B7">
        <w:rPr>
          <w:lang w:val="es-ES"/>
        </w:rPr>
        <w:fldChar w:fldCharType="separate"/>
      </w:r>
      <w:r w:rsidR="00771A69" w:rsidRPr="0082635D">
        <w:rPr>
          <w:lang w:val="es-ES"/>
        </w:rPr>
        <w:t xml:space="preserve">Tabla </w:t>
      </w:r>
      <w:r w:rsidR="00771A69">
        <w:rPr>
          <w:noProof/>
          <w:lang w:val="es-ES"/>
        </w:rPr>
        <w:t>7</w:t>
      </w:r>
      <w:r w:rsidR="008D49B7">
        <w:rPr>
          <w:lang w:val="es-ES"/>
        </w:rPr>
        <w:fldChar w:fldCharType="end"/>
      </w:r>
      <w:r>
        <w:rPr>
          <w:lang w:val="es-ES"/>
        </w:rPr>
        <w:t>.</w:t>
      </w:r>
      <w:r w:rsidR="006303D9">
        <w:rPr>
          <w:lang w:val="es-ES"/>
        </w:rPr>
        <w:t xml:space="preserve"> Ambos algoritmos coinciden en señalar el tamaño del tumor en cm y el género del paciente como factores determinantes. La regresión de Cox determina además los segundos momentos de </w:t>
      </w:r>
      <w:proofErr w:type="spellStart"/>
      <w:r w:rsidR="006303D9">
        <w:rPr>
          <w:lang w:val="es-ES"/>
        </w:rPr>
        <w:t>Hu</w:t>
      </w:r>
      <w:proofErr w:type="spellEnd"/>
      <w:r w:rsidR="006303D9">
        <w:rPr>
          <w:lang w:val="es-ES"/>
        </w:rPr>
        <w:t xml:space="preserve"> del tumor y del edema como determinantes. No obstante, el algoritmo RF señala las variables de historial de fumador y consumo de alcohol como unas de las más importantes junto con otras características obtenidas.</w:t>
      </w:r>
    </w:p>
    <w:p w14:paraId="71D27004" w14:textId="32CEFD42" w:rsidR="00106D36" w:rsidRDefault="00106D36" w:rsidP="00F06F4A">
      <w:pPr>
        <w:rPr>
          <w:lang w:val="es-ES"/>
        </w:rPr>
      </w:pPr>
      <w:r>
        <w:rPr>
          <w:lang w:val="es-ES"/>
        </w:rPr>
        <w:t>Aun así, hay que tener en cuenta que se ha excluido la variable del historial de fumador de la regresión de Cox ya que da un coeficiente infinito y no converge.</w:t>
      </w:r>
    </w:p>
    <w:p w14:paraId="744BA973" w14:textId="6584C7C8" w:rsidR="0082635D" w:rsidRPr="0082635D" w:rsidRDefault="0082635D" w:rsidP="00F25C6E">
      <w:pPr>
        <w:pStyle w:val="Caption"/>
        <w:ind w:firstLine="0"/>
        <w:jc w:val="center"/>
        <w:rPr>
          <w:lang w:val="es-ES"/>
        </w:rPr>
      </w:pPr>
      <w:bookmarkStart w:id="175" w:name="_Ref73519130"/>
      <w:bookmarkStart w:id="176" w:name="_Toc73693339"/>
      <w:r w:rsidRPr="0082635D">
        <w:rPr>
          <w:lang w:val="es-ES"/>
        </w:rPr>
        <w:lastRenderedPageBreak/>
        <w:t xml:space="preserve">Tabla </w:t>
      </w:r>
      <w:r w:rsidRPr="00F25C6E">
        <w:rPr>
          <w:lang w:val="es-ES"/>
        </w:rPr>
        <w:fldChar w:fldCharType="begin"/>
      </w:r>
      <w:r w:rsidRPr="0082635D">
        <w:rPr>
          <w:lang w:val="es-ES"/>
        </w:rPr>
        <w:instrText xml:space="preserve"> SEQ Tabla \* ARABIC </w:instrText>
      </w:r>
      <w:r w:rsidRPr="00F25C6E">
        <w:rPr>
          <w:lang w:val="es-ES"/>
        </w:rPr>
        <w:fldChar w:fldCharType="separate"/>
      </w:r>
      <w:r w:rsidR="00771A69">
        <w:rPr>
          <w:noProof/>
          <w:lang w:val="es-ES"/>
        </w:rPr>
        <w:t>7</w:t>
      </w:r>
      <w:r w:rsidRPr="00F25C6E">
        <w:rPr>
          <w:lang w:val="es-ES"/>
        </w:rPr>
        <w:fldChar w:fldCharType="end"/>
      </w:r>
      <w:bookmarkEnd w:id="175"/>
      <w:r w:rsidRPr="0082635D">
        <w:rPr>
          <w:lang w:val="es-ES"/>
        </w:rPr>
        <w:t>: Resultados de relevancia por cada variable y modelo en el análisis de factores de riesgo con los metadatos y características.</w:t>
      </w:r>
      <w:bookmarkEnd w:id="176"/>
    </w:p>
    <w:tbl>
      <w:tblPr>
        <w:tblStyle w:val="TableGrid"/>
        <w:tblW w:w="5254" w:type="pct"/>
        <w:tblInd w:w="0" w:type="dxa"/>
        <w:tblLook w:val="04A0" w:firstRow="1" w:lastRow="0" w:firstColumn="1" w:lastColumn="0" w:noHBand="0" w:noVBand="1"/>
      </w:tblPr>
      <w:tblGrid>
        <w:gridCol w:w="3841"/>
        <w:gridCol w:w="1269"/>
        <w:gridCol w:w="1273"/>
        <w:gridCol w:w="1271"/>
        <w:gridCol w:w="1271"/>
      </w:tblGrid>
      <w:tr w:rsidR="00F06F4A" w14:paraId="163FBE02" w14:textId="77777777" w:rsidTr="00F06F4A">
        <w:trPr>
          <w:trHeight w:val="353"/>
          <w:tblHeader/>
        </w:trPr>
        <w:tc>
          <w:tcPr>
            <w:tcW w:w="2152" w:type="pct"/>
            <w:vMerge w:val="restart"/>
            <w:vAlign w:val="center"/>
          </w:tcPr>
          <w:p w14:paraId="60A1802D" w14:textId="77777777" w:rsidR="00F06F4A" w:rsidRPr="008F4266" w:rsidRDefault="00F06F4A" w:rsidP="00C6697D">
            <w:pPr>
              <w:ind w:firstLine="0"/>
              <w:jc w:val="center"/>
              <w:rPr>
                <w:b/>
                <w:bCs/>
                <w:lang w:val="es-ES"/>
              </w:rPr>
            </w:pPr>
            <w:r>
              <w:rPr>
                <w:b/>
                <w:bCs/>
                <w:lang w:val="es-ES"/>
              </w:rPr>
              <w:t>Variable</w:t>
            </w:r>
          </w:p>
        </w:tc>
        <w:tc>
          <w:tcPr>
            <w:tcW w:w="1424" w:type="pct"/>
            <w:gridSpan w:val="2"/>
            <w:vAlign w:val="center"/>
          </w:tcPr>
          <w:p w14:paraId="2EBF2646" w14:textId="77777777" w:rsidR="00F06F4A" w:rsidRPr="008F4266" w:rsidRDefault="00F06F4A" w:rsidP="00C6697D">
            <w:pPr>
              <w:ind w:firstLine="0"/>
              <w:jc w:val="center"/>
              <w:rPr>
                <w:b/>
                <w:bCs/>
                <w:lang w:val="es-ES"/>
              </w:rPr>
            </w:pPr>
            <w:r>
              <w:rPr>
                <w:b/>
                <w:bCs/>
                <w:lang w:val="es-ES"/>
              </w:rPr>
              <w:t>Cox (</w:t>
            </w:r>
            <w:r w:rsidRPr="00887850">
              <w:rPr>
                <w:b/>
                <w:bCs/>
                <w:i/>
                <w:iCs/>
                <w:lang w:val="es-ES"/>
              </w:rPr>
              <w:t>p-</w:t>
            </w:r>
            <w:proofErr w:type="spellStart"/>
            <w:r w:rsidRPr="00887850">
              <w:rPr>
                <w:b/>
                <w:bCs/>
                <w:i/>
                <w:iCs/>
                <w:lang w:val="es-ES"/>
              </w:rPr>
              <w:t>value</w:t>
            </w:r>
            <w:proofErr w:type="spellEnd"/>
            <w:r>
              <w:rPr>
                <w:b/>
                <w:bCs/>
                <w:lang w:val="es-ES"/>
              </w:rPr>
              <w:t>)</w:t>
            </w:r>
          </w:p>
        </w:tc>
        <w:tc>
          <w:tcPr>
            <w:tcW w:w="1424" w:type="pct"/>
            <w:gridSpan w:val="2"/>
            <w:vAlign w:val="center"/>
          </w:tcPr>
          <w:p w14:paraId="762C22CB" w14:textId="77777777" w:rsidR="00F06F4A" w:rsidRPr="008F4266" w:rsidRDefault="00F06F4A" w:rsidP="00C6697D">
            <w:pPr>
              <w:ind w:firstLine="0"/>
              <w:jc w:val="center"/>
              <w:rPr>
                <w:b/>
                <w:bCs/>
                <w:lang w:val="es-ES"/>
              </w:rPr>
            </w:pPr>
            <w:r>
              <w:rPr>
                <w:b/>
                <w:bCs/>
                <w:lang w:val="es-ES"/>
              </w:rPr>
              <w:t>RF (importancia)</w:t>
            </w:r>
          </w:p>
        </w:tc>
      </w:tr>
      <w:tr w:rsidR="00F06F4A" w14:paraId="75F07F82" w14:textId="77777777" w:rsidTr="00F06F4A">
        <w:trPr>
          <w:trHeight w:val="353"/>
          <w:tblHeader/>
        </w:trPr>
        <w:tc>
          <w:tcPr>
            <w:tcW w:w="2152" w:type="pct"/>
            <w:vMerge/>
            <w:vAlign w:val="center"/>
          </w:tcPr>
          <w:p w14:paraId="26691ABC" w14:textId="77777777" w:rsidR="00F06F4A" w:rsidRDefault="00F06F4A" w:rsidP="00C6697D">
            <w:pPr>
              <w:ind w:firstLine="0"/>
              <w:jc w:val="center"/>
              <w:rPr>
                <w:b/>
                <w:bCs/>
                <w:lang w:val="es-ES"/>
              </w:rPr>
            </w:pPr>
          </w:p>
        </w:tc>
        <w:tc>
          <w:tcPr>
            <w:tcW w:w="711" w:type="pct"/>
            <w:vAlign w:val="center"/>
          </w:tcPr>
          <w:p w14:paraId="29336721" w14:textId="77777777" w:rsidR="00F06F4A" w:rsidRDefault="00F06F4A" w:rsidP="00C6697D">
            <w:pPr>
              <w:ind w:firstLine="0"/>
              <w:jc w:val="center"/>
              <w:rPr>
                <w:b/>
                <w:bCs/>
                <w:lang w:val="es-ES"/>
              </w:rPr>
            </w:pPr>
            <w:r>
              <w:rPr>
                <w:b/>
                <w:bCs/>
                <w:lang w:val="es-ES"/>
              </w:rPr>
              <w:t>Todas</w:t>
            </w:r>
          </w:p>
        </w:tc>
        <w:tc>
          <w:tcPr>
            <w:tcW w:w="713" w:type="pct"/>
            <w:vAlign w:val="center"/>
          </w:tcPr>
          <w:p w14:paraId="340825BF" w14:textId="77777777" w:rsidR="00F06F4A" w:rsidRDefault="00F06F4A" w:rsidP="00C6697D">
            <w:pPr>
              <w:ind w:firstLine="0"/>
              <w:jc w:val="center"/>
              <w:rPr>
                <w:b/>
                <w:bCs/>
                <w:lang w:val="es-ES"/>
              </w:rPr>
            </w:pPr>
            <w:r>
              <w:rPr>
                <w:b/>
                <w:bCs/>
                <w:lang w:val="es-ES"/>
              </w:rPr>
              <w:t>Selección</w:t>
            </w:r>
          </w:p>
        </w:tc>
        <w:tc>
          <w:tcPr>
            <w:tcW w:w="712" w:type="pct"/>
            <w:vAlign w:val="center"/>
          </w:tcPr>
          <w:p w14:paraId="379CD22D" w14:textId="77777777" w:rsidR="00F06F4A" w:rsidRDefault="00F06F4A" w:rsidP="00C6697D">
            <w:pPr>
              <w:ind w:firstLine="0"/>
              <w:jc w:val="center"/>
              <w:rPr>
                <w:b/>
                <w:bCs/>
                <w:lang w:val="es-ES"/>
              </w:rPr>
            </w:pPr>
            <w:r>
              <w:rPr>
                <w:b/>
                <w:bCs/>
                <w:lang w:val="es-ES"/>
              </w:rPr>
              <w:t>Todas</w:t>
            </w:r>
          </w:p>
        </w:tc>
        <w:tc>
          <w:tcPr>
            <w:tcW w:w="712" w:type="pct"/>
            <w:vAlign w:val="center"/>
          </w:tcPr>
          <w:p w14:paraId="1637CE42" w14:textId="77777777" w:rsidR="00F06F4A" w:rsidRDefault="00F06F4A" w:rsidP="00C6697D">
            <w:pPr>
              <w:ind w:firstLine="0"/>
              <w:jc w:val="center"/>
              <w:rPr>
                <w:b/>
                <w:bCs/>
                <w:lang w:val="es-ES"/>
              </w:rPr>
            </w:pPr>
            <w:r>
              <w:rPr>
                <w:b/>
                <w:bCs/>
                <w:lang w:val="es-ES"/>
              </w:rPr>
              <w:t>Selección</w:t>
            </w:r>
          </w:p>
        </w:tc>
      </w:tr>
      <w:tr w:rsidR="00F06F4A" w14:paraId="3BA9B52B" w14:textId="77777777" w:rsidTr="00C6697D">
        <w:trPr>
          <w:trHeight w:val="368"/>
        </w:trPr>
        <w:tc>
          <w:tcPr>
            <w:tcW w:w="2152" w:type="pct"/>
            <w:vAlign w:val="center"/>
          </w:tcPr>
          <w:p w14:paraId="26588DA6" w14:textId="56B0A638" w:rsidR="00F06F4A" w:rsidRPr="00C25E02" w:rsidRDefault="00F06F4A" w:rsidP="00C6697D">
            <w:pPr>
              <w:ind w:firstLine="0"/>
              <w:jc w:val="left"/>
              <w:rPr>
                <w:sz w:val="22"/>
                <w:szCs w:val="21"/>
                <w:lang w:val="es-ES"/>
              </w:rPr>
            </w:pPr>
            <w:r>
              <w:rPr>
                <w:sz w:val="22"/>
                <w:szCs w:val="21"/>
                <w:lang w:val="es-ES"/>
              </w:rPr>
              <w:t>tumor_Hu_2</w:t>
            </w:r>
          </w:p>
        </w:tc>
        <w:tc>
          <w:tcPr>
            <w:tcW w:w="711" w:type="pct"/>
            <w:vAlign w:val="center"/>
          </w:tcPr>
          <w:p w14:paraId="2E3ED0AE" w14:textId="3645434F" w:rsidR="00F06F4A" w:rsidRPr="00887850" w:rsidRDefault="00F06F4A" w:rsidP="00C6697D">
            <w:pPr>
              <w:ind w:firstLine="0"/>
              <w:jc w:val="center"/>
              <w:rPr>
                <w:b/>
                <w:bCs/>
                <w:i/>
                <w:iCs/>
                <w:sz w:val="22"/>
                <w:lang w:val="es-ES"/>
              </w:rPr>
            </w:pPr>
            <w:r w:rsidRPr="00887850">
              <w:rPr>
                <w:b/>
                <w:bCs/>
                <w:i/>
                <w:iCs/>
                <w:sz w:val="22"/>
                <w:lang w:val="es-ES"/>
              </w:rPr>
              <w:t>0.0</w:t>
            </w:r>
            <w:r>
              <w:rPr>
                <w:b/>
                <w:bCs/>
                <w:i/>
                <w:iCs/>
                <w:sz w:val="22"/>
                <w:lang w:val="es-ES"/>
              </w:rPr>
              <w:t>283</w:t>
            </w:r>
          </w:p>
        </w:tc>
        <w:tc>
          <w:tcPr>
            <w:tcW w:w="713" w:type="pct"/>
            <w:vAlign w:val="center"/>
          </w:tcPr>
          <w:p w14:paraId="3AD85F9B" w14:textId="58BDC53F" w:rsidR="00F06F4A" w:rsidRPr="00887850" w:rsidRDefault="00F06F4A" w:rsidP="00C6697D">
            <w:pPr>
              <w:ind w:firstLine="0"/>
              <w:jc w:val="center"/>
              <w:rPr>
                <w:b/>
                <w:bCs/>
                <w:i/>
                <w:iCs/>
                <w:sz w:val="22"/>
                <w:lang w:val="es-ES"/>
              </w:rPr>
            </w:pPr>
            <w:r w:rsidRPr="00887850">
              <w:rPr>
                <w:b/>
                <w:bCs/>
                <w:i/>
                <w:iCs/>
                <w:sz w:val="22"/>
                <w:lang w:val="es-ES"/>
              </w:rPr>
              <w:t>0.</w:t>
            </w:r>
            <w:r w:rsidR="00000A7E">
              <w:rPr>
                <w:b/>
                <w:bCs/>
                <w:i/>
                <w:iCs/>
                <w:sz w:val="22"/>
                <w:lang w:val="es-ES"/>
              </w:rPr>
              <w:t>1</w:t>
            </w:r>
            <w:r w:rsidR="001C3A9E">
              <w:rPr>
                <w:b/>
                <w:bCs/>
                <w:i/>
                <w:iCs/>
                <w:sz w:val="22"/>
                <w:lang w:val="es-ES"/>
              </w:rPr>
              <w:t>468</w:t>
            </w:r>
          </w:p>
        </w:tc>
        <w:tc>
          <w:tcPr>
            <w:tcW w:w="712" w:type="pct"/>
            <w:vAlign w:val="center"/>
          </w:tcPr>
          <w:p w14:paraId="19D88039" w14:textId="7EA92EAB" w:rsidR="00F06F4A" w:rsidRPr="00D603D0" w:rsidRDefault="00D603D0" w:rsidP="00C6697D">
            <w:pPr>
              <w:ind w:firstLine="0"/>
              <w:jc w:val="center"/>
              <w:rPr>
                <w:sz w:val="22"/>
                <w:lang w:val="es-ES"/>
              </w:rPr>
            </w:pPr>
            <w:r w:rsidRPr="00D603D0">
              <w:rPr>
                <w:sz w:val="22"/>
                <w:lang w:val="es-ES"/>
              </w:rPr>
              <w:t>-0.2281</w:t>
            </w:r>
          </w:p>
        </w:tc>
        <w:tc>
          <w:tcPr>
            <w:tcW w:w="712" w:type="pct"/>
            <w:vAlign w:val="center"/>
          </w:tcPr>
          <w:p w14:paraId="21BBC60D" w14:textId="7741902A" w:rsidR="00F06F4A" w:rsidRPr="00D05FD5" w:rsidRDefault="00D05FD5" w:rsidP="00C6697D">
            <w:pPr>
              <w:ind w:firstLine="0"/>
              <w:jc w:val="center"/>
              <w:rPr>
                <w:sz w:val="22"/>
                <w:lang w:val="es-ES"/>
              </w:rPr>
            </w:pPr>
            <w:r w:rsidRPr="00D05FD5">
              <w:rPr>
                <w:sz w:val="22"/>
                <w:lang w:val="es-ES"/>
              </w:rPr>
              <w:t>—</w:t>
            </w:r>
          </w:p>
        </w:tc>
      </w:tr>
      <w:tr w:rsidR="00F06F4A" w:rsidRPr="00886655" w14:paraId="6787EF47" w14:textId="77777777" w:rsidTr="00C6697D">
        <w:trPr>
          <w:trHeight w:val="368"/>
        </w:trPr>
        <w:tc>
          <w:tcPr>
            <w:tcW w:w="2152" w:type="pct"/>
            <w:vAlign w:val="center"/>
          </w:tcPr>
          <w:p w14:paraId="7898014B" w14:textId="72A0C64E" w:rsidR="00F06F4A" w:rsidRPr="00C25E02" w:rsidRDefault="00F06F4A" w:rsidP="00C6697D">
            <w:pPr>
              <w:ind w:firstLine="0"/>
              <w:jc w:val="left"/>
              <w:rPr>
                <w:sz w:val="22"/>
                <w:szCs w:val="21"/>
                <w:lang w:val="es-ES"/>
              </w:rPr>
            </w:pPr>
            <w:proofErr w:type="spellStart"/>
            <w:r>
              <w:rPr>
                <w:sz w:val="22"/>
                <w:szCs w:val="21"/>
                <w:lang w:val="es-ES"/>
              </w:rPr>
              <w:t>tumor_size_in_cm</w:t>
            </w:r>
            <w:proofErr w:type="spellEnd"/>
          </w:p>
        </w:tc>
        <w:tc>
          <w:tcPr>
            <w:tcW w:w="711" w:type="pct"/>
            <w:vAlign w:val="center"/>
          </w:tcPr>
          <w:p w14:paraId="7A768FCE" w14:textId="35EF4165" w:rsidR="00F06F4A" w:rsidRPr="00887850" w:rsidRDefault="00F06F4A" w:rsidP="00C6697D">
            <w:pPr>
              <w:ind w:firstLine="0"/>
              <w:jc w:val="center"/>
              <w:rPr>
                <w:b/>
                <w:bCs/>
                <w:i/>
                <w:iCs/>
                <w:sz w:val="22"/>
                <w:lang w:val="es-ES"/>
              </w:rPr>
            </w:pPr>
            <w:r w:rsidRPr="00887850">
              <w:rPr>
                <w:b/>
                <w:bCs/>
                <w:i/>
                <w:iCs/>
                <w:sz w:val="22"/>
                <w:lang w:val="es-ES"/>
              </w:rPr>
              <w:t>0.0</w:t>
            </w:r>
            <w:r>
              <w:rPr>
                <w:b/>
                <w:bCs/>
                <w:i/>
                <w:iCs/>
                <w:sz w:val="22"/>
                <w:lang w:val="es-ES"/>
              </w:rPr>
              <w:t>411</w:t>
            </w:r>
          </w:p>
        </w:tc>
        <w:tc>
          <w:tcPr>
            <w:tcW w:w="713" w:type="pct"/>
            <w:vAlign w:val="center"/>
          </w:tcPr>
          <w:p w14:paraId="3177D1E4" w14:textId="617D2FED" w:rsidR="00F06F4A" w:rsidRPr="00887850" w:rsidRDefault="00F06F4A" w:rsidP="00C6697D">
            <w:pPr>
              <w:ind w:firstLine="0"/>
              <w:jc w:val="center"/>
              <w:rPr>
                <w:b/>
                <w:bCs/>
                <w:i/>
                <w:iCs/>
                <w:sz w:val="22"/>
                <w:lang w:val="es-ES"/>
              </w:rPr>
            </w:pPr>
            <w:r w:rsidRPr="00887850">
              <w:rPr>
                <w:b/>
                <w:bCs/>
                <w:i/>
                <w:iCs/>
                <w:sz w:val="22"/>
                <w:lang w:val="es-ES"/>
              </w:rPr>
              <w:t>0.</w:t>
            </w:r>
            <w:r w:rsidR="00000A7E">
              <w:rPr>
                <w:b/>
                <w:bCs/>
                <w:i/>
                <w:iCs/>
                <w:sz w:val="22"/>
                <w:lang w:val="es-ES"/>
              </w:rPr>
              <w:t>3</w:t>
            </w:r>
            <w:r w:rsidR="001C3A9E">
              <w:rPr>
                <w:b/>
                <w:bCs/>
                <w:i/>
                <w:iCs/>
                <w:sz w:val="22"/>
                <w:lang w:val="es-ES"/>
              </w:rPr>
              <w:t>819</w:t>
            </w:r>
          </w:p>
        </w:tc>
        <w:tc>
          <w:tcPr>
            <w:tcW w:w="712" w:type="pct"/>
            <w:vAlign w:val="center"/>
          </w:tcPr>
          <w:p w14:paraId="5CBBDBA3" w14:textId="782E1202" w:rsidR="00F06F4A" w:rsidRPr="00887850" w:rsidRDefault="00685A4C" w:rsidP="00C6697D">
            <w:pPr>
              <w:ind w:firstLine="0"/>
              <w:jc w:val="center"/>
              <w:rPr>
                <w:b/>
                <w:bCs/>
                <w:i/>
                <w:iCs/>
                <w:sz w:val="22"/>
                <w:lang w:val="es-ES"/>
              </w:rPr>
            </w:pPr>
            <w:r>
              <w:rPr>
                <w:b/>
                <w:bCs/>
                <w:i/>
                <w:iCs/>
                <w:sz w:val="22"/>
                <w:lang w:val="es-ES"/>
              </w:rPr>
              <w:t>3.1992</w:t>
            </w:r>
          </w:p>
        </w:tc>
        <w:tc>
          <w:tcPr>
            <w:tcW w:w="712" w:type="pct"/>
            <w:vAlign w:val="center"/>
          </w:tcPr>
          <w:p w14:paraId="2DE5E4D1" w14:textId="1A6E1D6B" w:rsidR="00F06F4A" w:rsidRPr="00887850" w:rsidRDefault="00D05FD5" w:rsidP="00C6697D">
            <w:pPr>
              <w:ind w:firstLine="0"/>
              <w:jc w:val="center"/>
              <w:rPr>
                <w:b/>
                <w:bCs/>
                <w:i/>
                <w:iCs/>
                <w:sz w:val="22"/>
                <w:lang w:val="es-ES"/>
              </w:rPr>
            </w:pPr>
            <w:r>
              <w:rPr>
                <w:b/>
                <w:bCs/>
                <w:i/>
                <w:iCs/>
                <w:sz w:val="22"/>
                <w:lang w:val="es-ES"/>
              </w:rPr>
              <w:t>4.0519</w:t>
            </w:r>
          </w:p>
        </w:tc>
      </w:tr>
      <w:tr w:rsidR="00F06F4A" w:rsidRPr="00886655" w14:paraId="12E92069" w14:textId="77777777" w:rsidTr="00C6697D">
        <w:trPr>
          <w:trHeight w:val="368"/>
        </w:trPr>
        <w:tc>
          <w:tcPr>
            <w:tcW w:w="2152" w:type="pct"/>
            <w:vAlign w:val="center"/>
          </w:tcPr>
          <w:p w14:paraId="64F37053" w14:textId="6997B174" w:rsidR="00F06F4A" w:rsidRPr="00C25E02" w:rsidRDefault="00F06F4A" w:rsidP="00C6697D">
            <w:pPr>
              <w:ind w:firstLine="0"/>
              <w:jc w:val="left"/>
              <w:rPr>
                <w:sz w:val="22"/>
                <w:szCs w:val="21"/>
                <w:lang w:val="es-ES"/>
              </w:rPr>
            </w:pPr>
            <w:r>
              <w:rPr>
                <w:sz w:val="22"/>
                <w:szCs w:val="21"/>
                <w:lang w:val="es-ES"/>
              </w:rPr>
              <w:t>edema_Hu_2</w:t>
            </w:r>
          </w:p>
        </w:tc>
        <w:tc>
          <w:tcPr>
            <w:tcW w:w="711" w:type="pct"/>
            <w:vAlign w:val="center"/>
          </w:tcPr>
          <w:p w14:paraId="6A2911D1" w14:textId="03FCF176" w:rsidR="00F06F4A" w:rsidRPr="00887850" w:rsidRDefault="00F06F4A" w:rsidP="00C6697D">
            <w:pPr>
              <w:ind w:firstLine="0"/>
              <w:jc w:val="center"/>
              <w:rPr>
                <w:b/>
                <w:bCs/>
                <w:i/>
                <w:iCs/>
                <w:sz w:val="22"/>
                <w:lang w:val="es-ES"/>
              </w:rPr>
            </w:pPr>
            <w:r w:rsidRPr="00887850">
              <w:rPr>
                <w:b/>
                <w:bCs/>
                <w:i/>
                <w:iCs/>
                <w:sz w:val="22"/>
                <w:lang w:val="es-ES"/>
              </w:rPr>
              <w:t>0.0</w:t>
            </w:r>
            <w:r>
              <w:rPr>
                <w:b/>
                <w:bCs/>
                <w:i/>
                <w:iCs/>
                <w:sz w:val="22"/>
                <w:lang w:val="es-ES"/>
              </w:rPr>
              <w:t>462</w:t>
            </w:r>
          </w:p>
        </w:tc>
        <w:tc>
          <w:tcPr>
            <w:tcW w:w="713" w:type="pct"/>
            <w:vAlign w:val="center"/>
          </w:tcPr>
          <w:p w14:paraId="449D6DD2" w14:textId="2E3AD74D" w:rsidR="00F06F4A" w:rsidRPr="00887850" w:rsidRDefault="00F06F4A" w:rsidP="00C6697D">
            <w:pPr>
              <w:ind w:firstLine="0"/>
              <w:jc w:val="center"/>
              <w:rPr>
                <w:b/>
                <w:bCs/>
                <w:i/>
                <w:iCs/>
                <w:sz w:val="22"/>
                <w:lang w:val="es-ES"/>
              </w:rPr>
            </w:pPr>
            <w:r w:rsidRPr="00887850">
              <w:rPr>
                <w:b/>
                <w:bCs/>
                <w:i/>
                <w:iCs/>
                <w:sz w:val="22"/>
                <w:lang w:val="es-ES"/>
              </w:rPr>
              <w:t>0.</w:t>
            </w:r>
            <w:r w:rsidR="001C3A9E">
              <w:rPr>
                <w:b/>
                <w:bCs/>
                <w:i/>
                <w:iCs/>
                <w:sz w:val="22"/>
                <w:lang w:val="es-ES"/>
              </w:rPr>
              <w:t>8951</w:t>
            </w:r>
          </w:p>
        </w:tc>
        <w:tc>
          <w:tcPr>
            <w:tcW w:w="712" w:type="pct"/>
            <w:vAlign w:val="center"/>
          </w:tcPr>
          <w:p w14:paraId="668AE488" w14:textId="6F3EF2E2" w:rsidR="00F06F4A" w:rsidRPr="00C04BB6" w:rsidRDefault="00D603D0" w:rsidP="00C6697D">
            <w:pPr>
              <w:ind w:firstLine="0"/>
              <w:jc w:val="center"/>
              <w:rPr>
                <w:sz w:val="22"/>
                <w:lang w:val="es-ES"/>
              </w:rPr>
            </w:pPr>
            <w:r w:rsidRPr="00D603D0">
              <w:rPr>
                <w:sz w:val="22"/>
                <w:lang w:val="es-ES"/>
              </w:rPr>
              <w:t>-1.3324</w:t>
            </w:r>
          </w:p>
        </w:tc>
        <w:tc>
          <w:tcPr>
            <w:tcW w:w="712" w:type="pct"/>
            <w:vAlign w:val="center"/>
          </w:tcPr>
          <w:p w14:paraId="796E2E0A" w14:textId="2BD8B022" w:rsidR="00F06F4A" w:rsidRPr="00C04BB6" w:rsidRDefault="00D05FD5" w:rsidP="00C6697D">
            <w:pPr>
              <w:ind w:firstLine="0"/>
              <w:jc w:val="center"/>
              <w:rPr>
                <w:sz w:val="22"/>
                <w:lang w:val="es-ES"/>
              </w:rPr>
            </w:pPr>
            <w:r>
              <w:rPr>
                <w:rFonts w:ascii="Calibri" w:hAnsi="Calibri" w:cs="Calibri"/>
                <w:sz w:val="22"/>
                <w:lang w:val="es-ES"/>
              </w:rPr>
              <w:t>—</w:t>
            </w:r>
          </w:p>
        </w:tc>
      </w:tr>
      <w:tr w:rsidR="00F06F4A" w14:paraId="4B2EDD29" w14:textId="77777777" w:rsidTr="00C6697D">
        <w:trPr>
          <w:trHeight w:val="368"/>
        </w:trPr>
        <w:tc>
          <w:tcPr>
            <w:tcW w:w="2152" w:type="pct"/>
            <w:vAlign w:val="center"/>
          </w:tcPr>
          <w:p w14:paraId="148D097B" w14:textId="77777777" w:rsidR="00F06F4A" w:rsidRPr="00C25E02" w:rsidRDefault="00F06F4A" w:rsidP="00C6697D">
            <w:pPr>
              <w:ind w:firstLine="0"/>
              <w:jc w:val="left"/>
              <w:rPr>
                <w:sz w:val="22"/>
                <w:szCs w:val="21"/>
                <w:lang w:val="es-ES"/>
              </w:rPr>
            </w:pPr>
            <w:proofErr w:type="spellStart"/>
            <w:r w:rsidRPr="00C25E02">
              <w:rPr>
                <w:sz w:val="22"/>
                <w:szCs w:val="21"/>
                <w:lang w:val="es-ES"/>
              </w:rPr>
              <w:t>gender</w:t>
            </w:r>
            <w:proofErr w:type="spellEnd"/>
          </w:p>
        </w:tc>
        <w:tc>
          <w:tcPr>
            <w:tcW w:w="711" w:type="pct"/>
            <w:vAlign w:val="center"/>
          </w:tcPr>
          <w:p w14:paraId="01B1630B" w14:textId="4B57E7A1" w:rsidR="00F06F4A" w:rsidRPr="00F06F4A" w:rsidRDefault="00F06F4A" w:rsidP="00C6697D">
            <w:pPr>
              <w:ind w:firstLine="0"/>
              <w:jc w:val="center"/>
              <w:rPr>
                <w:b/>
                <w:bCs/>
                <w:sz w:val="22"/>
                <w:lang w:val="es-ES"/>
              </w:rPr>
            </w:pPr>
            <w:r w:rsidRPr="00F06F4A">
              <w:rPr>
                <w:b/>
                <w:bCs/>
                <w:sz w:val="22"/>
                <w:lang w:val="es-ES"/>
              </w:rPr>
              <w:t>0.0476</w:t>
            </w:r>
          </w:p>
        </w:tc>
        <w:tc>
          <w:tcPr>
            <w:tcW w:w="713" w:type="pct"/>
            <w:vAlign w:val="center"/>
          </w:tcPr>
          <w:p w14:paraId="0D3148AF" w14:textId="04EE6509" w:rsidR="00F06F4A" w:rsidRPr="001C3A9E" w:rsidRDefault="001C3A9E" w:rsidP="00C6697D">
            <w:pPr>
              <w:ind w:firstLine="0"/>
              <w:jc w:val="center"/>
              <w:rPr>
                <w:b/>
                <w:bCs/>
                <w:sz w:val="22"/>
                <w:lang w:val="es-ES"/>
              </w:rPr>
            </w:pPr>
            <w:r w:rsidRPr="001C3A9E">
              <w:rPr>
                <w:b/>
                <w:bCs/>
                <w:sz w:val="22"/>
                <w:lang w:val="es-ES"/>
              </w:rPr>
              <w:t>0.033</w:t>
            </w:r>
            <w:r>
              <w:rPr>
                <w:b/>
                <w:bCs/>
                <w:sz w:val="22"/>
                <w:lang w:val="es-ES"/>
              </w:rPr>
              <w:t>3</w:t>
            </w:r>
          </w:p>
        </w:tc>
        <w:tc>
          <w:tcPr>
            <w:tcW w:w="712" w:type="pct"/>
            <w:vAlign w:val="center"/>
          </w:tcPr>
          <w:p w14:paraId="36BE1115" w14:textId="2946D20C" w:rsidR="00F06F4A" w:rsidRPr="00A71D2C" w:rsidRDefault="00A71D2C" w:rsidP="00C6697D">
            <w:pPr>
              <w:ind w:firstLine="0"/>
              <w:jc w:val="center"/>
              <w:rPr>
                <w:b/>
                <w:bCs/>
                <w:i/>
                <w:iCs/>
                <w:sz w:val="22"/>
                <w:lang w:val="es-ES"/>
              </w:rPr>
            </w:pPr>
            <w:r w:rsidRPr="00A71D2C">
              <w:rPr>
                <w:b/>
                <w:bCs/>
                <w:i/>
                <w:iCs/>
                <w:sz w:val="22"/>
                <w:lang w:val="es-ES"/>
              </w:rPr>
              <w:t>1.6775</w:t>
            </w:r>
          </w:p>
        </w:tc>
        <w:tc>
          <w:tcPr>
            <w:tcW w:w="712" w:type="pct"/>
            <w:vAlign w:val="center"/>
          </w:tcPr>
          <w:p w14:paraId="34A2233E" w14:textId="75772B00" w:rsidR="00F06F4A" w:rsidRPr="00152947" w:rsidRDefault="00D05FD5" w:rsidP="00C6697D">
            <w:pPr>
              <w:ind w:firstLine="0"/>
              <w:jc w:val="center"/>
              <w:rPr>
                <w:b/>
                <w:bCs/>
                <w:i/>
                <w:iCs/>
                <w:sz w:val="22"/>
                <w:lang w:val="es-ES"/>
              </w:rPr>
            </w:pPr>
            <w:r w:rsidRPr="00152947">
              <w:rPr>
                <w:b/>
                <w:bCs/>
                <w:i/>
                <w:iCs/>
                <w:sz w:val="22"/>
                <w:lang w:val="es-ES"/>
              </w:rPr>
              <w:t>1.</w:t>
            </w:r>
            <w:r w:rsidRPr="00D05FD5">
              <w:rPr>
                <w:b/>
                <w:bCs/>
                <w:i/>
                <w:iCs/>
                <w:sz w:val="22"/>
                <w:lang w:val="es-ES"/>
              </w:rPr>
              <w:t>4981</w:t>
            </w:r>
          </w:p>
        </w:tc>
      </w:tr>
      <w:tr w:rsidR="00F06F4A" w14:paraId="32E50809" w14:textId="77777777" w:rsidTr="00C6697D">
        <w:trPr>
          <w:trHeight w:val="368"/>
        </w:trPr>
        <w:tc>
          <w:tcPr>
            <w:tcW w:w="2152" w:type="pct"/>
            <w:vAlign w:val="center"/>
          </w:tcPr>
          <w:p w14:paraId="5FE74D5A" w14:textId="41CBCF3A" w:rsidR="00F06F4A" w:rsidRPr="00C25E02" w:rsidRDefault="00F06F4A" w:rsidP="00C6697D">
            <w:pPr>
              <w:ind w:firstLine="0"/>
              <w:jc w:val="left"/>
              <w:rPr>
                <w:sz w:val="22"/>
                <w:szCs w:val="21"/>
                <w:lang w:val="es-ES"/>
              </w:rPr>
            </w:pPr>
            <w:proofErr w:type="spellStart"/>
            <w:r>
              <w:rPr>
                <w:sz w:val="22"/>
                <w:szCs w:val="21"/>
                <w:lang w:val="es-ES"/>
              </w:rPr>
              <w:t>tumor_glcm_ASM</w:t>
            </w:r>
            <w:proofErr w:type="spellEnd"/>
          </w:p>
        </w:tc>
        <w:tc>
          <w:tcPr>
            <w:tcW w:w="711" w:type="pct"/>
            <w:vAlign w:val="center"/>
          </w:tcPr>
          <w:p w14:paraId="478F5F45" w14:textId="0380E3D0" w:rsidR="00F06F4A" w:rsidRPr="00C04BB6" w:rsidRDefault="00F06F4A" w:rsidP="00C6697D">
            <w:pPr>
              <w:ind w:firstLine="0"/>
              <w:jc w:val="center"/>
              <w:rPr>
                <w:sz w:val="22"/>
                <w:lang w:val="es-ES"/>
              </w:rPr>
            </w:pPr>
            <w:r>
              <w:rPr>
                <w:sz w:val="22"/>
                <w:lang w:val="es-ES"/>
              </w:rPr>
              <w:t>0.0738</w:t>
            </w:r>
          </w:p>
        </w:tc>
        <w:tc>
          <w:tcPr>
            <w:tcW w:w="713" w:type="pct"/>
            <w:vAlign w:val="center"/>
          </w:tcPr>
          <w:p w14:paraId="6246B148"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4D0C017B" w14:textId="786BA70D" w:rsidR="00F06F4A" w:rsidRPr="00A71D2C" w:rsidRDefault="00A71D2C" w:rsidP="00C6697D">
            <w:pPr>
              <w:ind w:firstLine="0"/>
              <w:jc w:val="center"/>
              <w:rPr>
                <w:b/>
                <w:bCs/>
                <w:i/>
                <w:iCs/>
                <w:sz w:val="22"/>
                <w:lang w:val="es-ES"/>
              </w:rPr>
            </w:pPr>
            <w:r w:rsidRPr="00A71D2C">
              <w:rPr>
                <w:b/>
                <w:bCs/>
                <w:i/>
                <w:iCs/>
                <w:sz w:val="22"/>
                <w:lang w:val="es-ES"/>
              </w:rPr>
              <w:t>0.2063</w:t>
            </w:r>
          </w:p>
        </w:tc>
        <w:tc>
          <w:tcPr>
            <w:tcW w:w="712" w:type="pct"/>
            <w:vAlign w:val="center"/>
          </w:tcPr>
          <w:p w14:paraId="60A19BDB" w14:textId="0177E33E" w:rsidR="00F06F4A" w:rsidRPr="00C04BB6" w:rsidRDefault="00D05FD5" w:rsidP="00C6697D">
            <w:pPr>
              <w:ind w:firstLine="0"/>
              <w:jc w:val="center"/>
              <w:rPr>
                <w:sz w:val="22"/>
                <w:lang w:val="es-ES"/>
              </w:rPr>
            </w:pPr>
            <w:r>
              <w:rPr>
                <w:sz w:val="22"/>
                <w:lang w:val="es-ES"/>
              </w:rPr>
              <w:t>-2.1971</w:t>
            </w:r>
          </w:p>
        </w:tc>
      </w:tr>
      <w:tr w:rsidR="00F06F4A" w:rsidRPr="00957439" w14:paraId="0F60F852" w14:textId="77777777" w:rsidTr="00C6697D">
        <w:trPr>
          <w:trHeight w:val="368"/>
        </w:trPr>
        <w:tc>
          <w:tcPr>
            <w:tcW w:w="2152" w:type="pct"/>
            <w:vAlign w:val="center"/>
          </w:tcPr>
          <w:p w14:paraId="17721531" w14:textId="5CC9D4C3" w:rsidR="00F06F4A" w:rsidRPr="00C25E02" w:rsidRDefault="00F06F4A" w:rsidP="00C6697D">
            <w:pPr>
              <w:ind w:firstLine="0"/>
              <w:jc w:val="left"/>
              <w:rPr>
                <w:sz w:val="22"/>
                <w:szCs w:val="21"/>
                <w:lang w:val="es-ES"/>
              </w:rPr>
            </w:pPr>
            <w:r>
              <w:rPr>
                <w:sz w:val="22"/>
                <w:szCs w:val="21"/>
                <w:lang w:val="es-ES"/>
              </w:rPr>
              <w:t>tumor_Hu_1</w:t>
            </w:r>
          </w:p>
        </w:tc>
        <w:tc>
          <w:tcPr>
            <w:tcW w:w="711" w:type="pct"/>
            <w:vAlign w:val="center"/>
          </w:tcPr>
          <w:p w14:paraId="0EA3BD10" w14:textId="5DDBC9BD" w:rsidR="00F06F4A" w:rsidRPr="00C04BB6" w:rsidRDefault="00F06F4A" w:rsidP="00C6697D">
            <w:pPr>
              <w:ind w:firstLine="0"/>
              <w:jc w:val="center"/>
              <w:rPr>
                <w:sz w:val="22"/>
                <w:lang w:val="es-ES"/>
              </w:rPr>
            </w:pPr>
            <w:r>
              <w:rPr>
                <w:sz w:val="22"/>
                <w:lang w:val="es-ES"/>
              </w:rPr>
              <w:t>0.0840</w:t>
            </w:r>
          </w:p>
        </w:tc>
        <w:tc>
          <w:tcPr>
            <w:tcW w:w="713" w:type="pct"/>
            <w:vAlign w:val="center"/>
          </w:tcPr>
          <w:p w14:paraId="3A98D47F"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141CE322" w14:textId="4F704CE4" w:rsidR="00F06F4A" w:rsidRPr="00A71D2C" w:rsidRDefault="00A71D2C" w:rsidP="00C6697D">
            <w:pPr>
              <w:ind w:firstLine="0"/>
              <w:jc w:val="center"/>
              <w:rPr>
                <w:b/>
                <w:bCs/>
                <w:i/>
                <w:iCs/>
                <w:sz w:val="22"/>
                <w:lang w:val="es-ES"/>
              </w:rPr>
            </w:pPr>
            <w:r w:rsidRPr="00A71D2C">
              <w:rPr>
                <w:b/>
                <w:bCs/>
                <w:i/>
                <w:iCs/>
                <w:sz w:val="22"/>
                <w:lang w:val="es-ES"/>
              </w:rPr>
              <w:t>1.5425</w:t>
            </w:r>
          </w:p>
        </w:tc>
        <w:tc>
          <w:tcPr>
            <w:tcW w:w="712" w:type="pct"/>
            <w:vAlign w:val="center"/>
          </w:tcPr>
          <w:p w14:paraId="33423E68" w14:textId="7A77ED07" w:rsidR="00F06F4A" w:rsidRPr="00E959F6" w:rsidRDefault="00D05FD5" w:rsidP="00C6697D">
            <w:pPr>
              <w:ind w:firstLine="0"/>
              <w:jc w:val="center"/>
              <w:rPr>
                <w:b/>
                <w:bCs/>
                <w:i/>
                <w:iCs/>
                <w:sz w:val="22"/>
                <w:lang w:val="es-ES"/>
              </w:rPr>
            </w:pPr>
            <w:r>
              <w:rPr>
                <w:b/>
                <w:bCs/>
                <w:i/>
                <w:iCs/>
                <w:sz w:val="22"/>
                <w:lang w:val="es-ES"/>
              </w:rPr>
              <w:t>1.5437</w:t>
            </w:r>
          </w:p>
        </w:tc>
      </w:tr>
      <w:tr w:rsidR="00F06F4A" w:rsidRPr="00957439" w14:paraId="12623A56" w14:textId="77777777" w:rsidTr="00C6697D">
        <w:trPr>
          <w:trHeight w:val="368"/>
        </w:trPr>
        <w:tc>
          <w:tcPr>
            <w:tcW w:w="2152" w:type="pct"/>
            <w:vAlign w:val="center"/>
          </w:tcPr>
          <w:p w14:paraId="162321C8" w14:textId="68280191" w:rsidR="00F06F4A" w:rsidRPr="00C25E02" w:rsidRDefault="001C3A9E" w:rsidP="00C6697D">
            <w:pPr>
              <w:ind w:firstLine="0"/>
              <w:jc w:val="left"/>
              <w:rPr>
                <w:sz w:val="22"/>
                <w:szCs w:val="21"/>
                <w:lang w:val="en-US"/>
              </w:rPr>
            </w:pPr>
            <w:proofErr w:type="spellStart"/>
            <w:r>
              <w:rPr>
                <w:sz w:val="22"/>
                <w:szCs w:val="21"/>
                <w:lang w:val="en-US"/>
              </w:rPr>
              <w:t>tobacco_smoking_history</w:t>
            </w:r>
            <w:proofErr w:type="spellEnd"/>
          </w:p>
        </w:tc>
        <w:tc>
          <w:tcPr>
            <w:tcW w:w="711" w:type="pct"/>
            <w:vAlign w:val="center"/>
          </w:tcPr>
          <w:p w14:paraId="5CD3ADC7" w14:textId="337F3078" w:rsidR="00F06F4A" w:rsidRPr="00C04BB6" w:rsidRDefault="00D603D0" w:rsidP="00C6697D">
            <w:pPr>
              <w:ind w:firstLine="0"/>
              <w:jc w:val="center"/>
              <w:rPr>
                <w:sz w:val="22"/>
                <w:lang w:val="en-US"/>
              </w:rPr>
            </w:pPr>
            <w:r>
              <w:rPr>
                <w:rFonts w:ascii="Calibri" w:hAnsi="Calibri" w:cs="Calibri"/>
                <w:sz w:val="22"/>
                <w:lang w:val="es-ES"/>
              </w:rPr>
              <w:t>—</w:t>
            </w:r>
          </w:p>
        </w:tc>
        <w:tc>
          <w:tcPr>
            <w:tcW w:w="713" w:type="pct"/>
            <w:vAlign w:val="center"/>
          </w:tcPr>
          <w:p w14:paraId="3FBE8701" w14:textId="77777777" w:rsidR="00F06F4A" w:rsidRPr="00C04BB6" w:rsidRDefault="00F06F4A" w:rsidP="00C6697D">
            <w:pPr>
              <w:ind w:firstLine="0"/>
              <w:jc w:val="center"/>
              <w:rPr>
                <w:sz w:val="22"/>
                <w:lang w:val="en-US"/>
              </w:rPr>
            </w:pPr>
            <w:r>
              <w:rPr>
                <w:rFonts w:ascii="Calibri" w:hAnsi="Calibri" w:cs="Calibri"/>
                <w:sz w:val="22"/>
                <w:lang w:val="es-ES"/>
              </w:rPr>
              <w:t>—</w:t>
            </w:r>
          </w:p>
        </w:tc>
        <w:tc>
          <w:tcPr>
            <w:tcW w:w="712" w:type="pct"/>
            <w:vAlign w:val="center"/>
          </w:tcPr>
          <w:p w14:paraId="0B4E17CB" w14:textId="1D86888A" w:rsidR="00F06F4A" w:rsidRPr="00685A4C" w:rsidRDefault="00685A4C" w:rsidP="00C6697D">
            <w:pPr>
              <w:ind w:firstLine="0"/>
              <w:jc w:val="center"/>
              <w:rPr>
                <w:b/>
                <w:bCs/>
                <w:sz w:val="22"/>
                <w:lang w:val="en-US"/>
              </w:rPr>
            </w:pPr>
            <w:r w:rsidRPr="00685A4C">
              <w:rPr>
                <w:b/>
                <w:bCs/>
                <w:i/>
                <w:iCs/>
                <w:sz w:val="22"/>
                <w:lang w:val="es-ES"/>
              </w:rPr>
              <w:t>4.5640</w:t>
            </w:r>
          </w:p>
        </w:tc>
        <w:tc>
          <w:tcPr>
            <w:tcW w:w="712" w:type="pct"/>
            <w:vAlign w:val="center"/>
          </w:tcPr>
          <w:p w14:paraId="4DF385D6" w14:textId="1F16B040" w:rsidR="00F06F4A" w:rsidRPr="00D05FD5" w:rsidRDefault="00D05FD5" w:rsidP="00C6697D">
            <w:pPr>
              <w:ind w:firstLine="0"/>
              <w:jc w:val="center"/>
              <w:rPr>
                <w:b/>
                <w:bCs/>
                <w:i/>
                <w:iCs/>
                <w:sz w:val="22"/>
                <w:lang w:val="es-ES"/>
              </w:rPr>
            </w:pPr>
            <w:r w:rsidRPr="00D05FD5">
              <w:rPr>
                <w:b/>
                <w:bCs/>
                <w:i/>
                <w:iCs/>
                <w:sz w:val="22"/>
                <w:lang w:val="es-ES"/>
              </w:rPr>
              <w:t>6.1961</w:t>
            </w:r>
          </w:p>
        </w:tc>
      </w:tr>
      <w:tr w:rsidR="00F06F4A" w14:paraId="6E2E31D0" w14:textId="77777777" w:rsidTr="00C6697D">
        <w:trPr>
          <w:trHeight w:val="368"/>
        </w:trPr>
        <w:tc>
          <w:tcPr>
            <w:tcW w:w="2152" w:type="pct"/>
            <w:vAlign w:val="center"/>
          </w:tcPr>
          <w:p w14:paraId="5D64B5AE" w14:textId="5E294F56" w:rsidR="00F06F4A" w:rsidRPr="00C25E02" w:rsidRDefault="001C3A9E" w:rsidP="00C6697D">
            <w:pPr>
              <w:ind w:firstLine="0"/>
              <w:jc w:val="left"/>
              <w:rPr>
                <w:sz w:val="22"/>
                <w:szCs w:val="21"/>
                <w:lang w:val="es-ES"/>
              </w:rPr>
            </w:pPr>
            <w:r>
              <w:rPr>
                <w:sz w:val="22"/>
                <w:szCs w:val="21"/>
                <w:lang w:val="es-ES"/>
              </w:rPr>
              <w:t>edema_Hu_1</w:t>
            </w:r>
          </w:p>
        </w:tc>
        <w:tc>
          <w:tcPr>
            <w:tcW w:w="711" w:type="pct"/>
            <w:vAlign w:val="center"/>
          </w:tcPr>
          <w:p w14:paraId="7B9AB624" w14:textId="0629A9C0" w:rsidR="00F06F4A" w:rsidRPr="00C04BB6" w:rsidRDefault="00D603D0" w:rsidP="00C6697D">
            <w:pPr>
              <w:ind w:firstLine="0"/>
              <w:jc w:val="center"/>
              <w:rPr>
                <w:sz w:val="22"/>
                <w:lang w:val="es-ES"/>
              </w:rPr>
            </w:pPr>
            <w:r>
              <w:rPr>
                <w:sz w:val="22"/>
                <w:lang w:val="es-ES"/>
              </w:rPr>
              <w:t>0.4015</w:t>
            </w:r>
          </w:p>
        </w:tc>
        <w:tc>
          <w:tcPr>
            <w:tcW w:w="713" w:type="pct"/>
            <w:vAlign w:val="center"/>
          </w:tcPr>
          <w:p w14:paraId="794A6C6D"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372E7A6C" w14:textId="025F02FB" w:rsidR="00F06F4A" w:rsidRPr="00685A4C" w:rsidRDefault="00685A4C" w:rsidP="00C6697D">
            <w:pPr>
              <w:ind w:firstLine="0"/>
              <w:jc w:val="center"/>
              <w:rPr>
                <w:b/>
                <w:bCs/>
                <w:i/>
                <w:iCs/>
                <w:sz w:val="22"/>
                <w:lang w:val="es-ES"/>
              </w:rPr>
            </w:pPr>
            <w:r w:rsidRPr="00685A4C">
              <w:rPr>
                <w:b/>
                <w:bCs/>
                <w:i/>
                <w:iCs/>
                <w:sz w:val="22"/>
                <w:lang w:val="es-ES"/>
              </w:rPr>
              <w:t>2.0570</w:t>
            </w:r>
          </w:p>
        </w:tc>
        <w:tc>
          <w:tcPr>
            <w:tcW w:w="712" w:type="pct"/>
            <w:vAlign w:val="center"/>
          </w:tcPr>
          <w:p w14:paraId="0D1B5F93" w14:textId="56C3C63C" w:rsidR="00F06F4A" w:rsidRPr="00D05FD5" w:rsidRDefault="00D05FD5" w:rsidP="00C6697D">
            <w:pPr>
              <w:ind w:firstLine="0"/>
              <w:jc w:val="center"/>
              <w:rPr>
                <w:b/>
                <w:bCs/>
                <w:i/>
                <w:iCs/>
                <w:sz w:val="22"/>
                <w:lang w:val="es-ES"/>
              </w:rPr>
            </w:pPr>
            <w:r w:rsidRPr="00D05FD5">
              <w:rPr>
                <w:b/>
                <w:bCs/>
                <w:i/>
                <w:iCs/>
                <w:sz w:val="22"/>
                <w:lang w:val="es-ES"/>
              </w:rPr>
              <w:t>0.0953</w:t>
            </w:r>
          </w:p>
        </w:tc>
      </w:tr>
      <w:tr w:rsidR="00F06F4A" w14:paraId="146331ED" w14:textId="77777777" w:rsidTr="00C6697D">
        <w:trPr>
          <w:trHeight w:val="368"/>
        </w:trPr>
        <w:tc>
          <w:tcPr>
            <w:tcW w:w="2152" w:type="pct"/>
            <w:vAlign w:val="center"/>
          </w:tcPr>
          <w:p w14:paraId="7D39E73A" w14:textId="301B1160" w:rsidR="00F06F4A" w:rsidRPr="00C25E02" w:rsidRDefault="001C3A9E" w:rsidP="00C6697D">
            <w:pPr>
              <w:ind w:firstLine="0"/>
              <w:jc w:val="left"/>
              <w:rPr>
                <w:sz w:val="22"/>
                <w:szCs w:val="21"/>
                <w:lang w:val="es-ES"/>
              </w:rPr>
            </w:pPr>
            <w:proofErr w:type="spellStart"/>
            <w:r>
              <w:rPr>
                <w:sz w:val="22"/>
                <w:szCs w:val="21"/>
                <w:lang w:val="es-ES"/>
              </w:rPr>
              <w:t>alcohol_consumption</w:t>
            </w:r>
            <w:proofErr w:type="spellEnd"/>
          </w:p>
        </w:tc>
        <w:tc>
          <w:tcPr>
            <w:tcW w:w="711" w:type="pct"/>
            <w:vAlign w:val="center"/>
          </w:tcPr>
          <w:p w14:paraId="3168A737" w14:textId="2D0BAAF0" w:rsidR="00F06F4A" w:rsidRPr="00C04BB6" w:rsidRDefault="00D603D0" w:rsidP="00C6697D">
            <w:pPr>
              <w:ind w:firstLine="0"/>
              <w:jc w:val="center"/>
              <w:rPr>
                <w:sz w:val="22"/>
                <w:lang w:val="es-ES"/>
              </w:rPr>
            </w:pPr>
            <w:r>
              <w:rPr>
                <w:sz w:val="22"/>
                <w:lang w:val="es-ES"/>
              </w:rPr>
              <w:t>0.7689</w:t>
            </w:r>
          </w:p>
        </w:tc>
        <w:tc>
          <w:tcPr>
            <w:tcW w:w="713" w:type="pct"/>
            <w:vAlign w:val="center"/>
          </w:tcPr>
          <w:p w14:paraId="16E3A84C"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36BC31BE" w14:textId="364AFA99" w:rsidR="00F06F4A" w:rsidRPr="00C04BB6" w:rsidRDefault="00AF3236" w:rsidP="00C6697D">
            <w:pPr>
              <w:ind w:firstLine="0"/>
              <w:jc w:val="center"/>
              <w:rPr>
                <w:sz w:val="22"/>
                <w:lang w:val="es-ES"/>
              </w:rPr>
            </w:pPr>
            <w:r w:rsidRPr="00AF3236">
              <w:rPr>
                <w:b/>
                <w:bCs/>
                <w:i/>
                <w:iCs/>
                <w:sz w:val="22"/>
                <w:lang w:val="es-ES"/>
              </w:rPr>
              <w:t>1.9366</w:t>
            </w:r>
          </w:p>
        </w:tc>
        <w:tc>
          <w:tcPr>
            <w:tcW w:w="712" w:type="pct"/>
            <w:vAlign w:val="center"/>
          </w:tcPr>
          <w:p w14:paraId="6CCD2076" w14:textId="6E751EBD" w:rsidR="00F06F4A" w:rsidRPr="00D05FD5" w:rsidRDefault="00D05FD5" w:rsidP="00C6697D">
            <w:pPr>
              <w:ind w:firstLine="0"/>
              <w:jc w:val="center"/>
              <w:rPr>
                <w:b/>
                <w:bCs/>
                <w:i/>
                <w:iCs/>
                <w:sz w:val="22"/>
                <w:lang w:val="es-ES"/>
              </w:rPr>
            </w:pPr>
            <w:r w:rsidRPr="00D05FD5">
              <w:rPr>
                <w:b/>
                <w:bCs/>
                <w:i/>
                <w:iCs/>
                <w:sz w:val="22"/>
                <w:lang w:val="es-ES"/>
              </w:rPr>
              <w:t>0.7625</w:t>
            </w:r>
          </w:p>
        </w:tc>
      </w:tr>
      <w:tr w:rsidR="00F06F4A" w14:paraId="3EA954A0" w14:textId="77777777" w:rsidTr="00C6697D">
        <w:trPr>
          <w:trHeight w:val="368"/>
        </w:trPr>
        <w:tc>
          <w:tcPr>
            <w:tcW w:w="2152" w:type="pct"/>
            <w:vAlign w:val="center"/>
          </w:tcPr>
          <w:p w14:paraId="3C7F09AB" w14:textId="64E225CA" w:rsidR="00F06F4A" w:rsidRPr="00C25E02" w:rsidRDefault="001C3A9E" w:rsidP="00C6697D">
            <w:pPr>
              <w:ind w:firstLine="0"/>
              <w:jc w:val="left"/>
              <w:rPr>
                <w:sz w:val="22"/>
                <w:szCs w:val="21"/>
                <w:lang w:val="es-ES"/>
              </w:rPr>
            </w:pPr>
            <w:r>
              <w:rPr>
                <w:sz w:val="22"/>
                <w:szCs w:val="21"/>
                <w:lang w:val="es-ES"/>
              </w:rPr>
              <w:t>tumor_Hu_3</w:t>
            </w:r>
          </w:p>
        </w:tc>
        <w:tc>
          <w:tcPr>
            <w:tcW w:w="711" w:type="pct"/>
            <w:vAlign w:val="center"/>
          </w:tcPr>
          <w:p w14:paraId="70A2C447" w14:textId="7A64CE51" w:rsidR="00F06F4A" w:rsidRPr="00C04BB6" w:rsidRDefault="00D603D0" w:rsidP="00C6697D">
            <w:pPr>
              <w:ind w:firstLine="0"/>
              <w:jc w:val="center"/>
              <w:rPr>
                <w:sz w:val="22"/>
                <w:lang w:val="es-ES"/>
              </w:rPr>
            </w:pPr>
            <w:r>
              <w:rPr>
                <w:sz w:val="22"/>
                <w:lang w:val="es-ES"/>
              </w:rPr>
              <w:t>0.4340</w:t>
            </w:r>
          </w:p>
        </w:tc>
        <w:tc>
          <w:tcPr>
            <w:tcW w:w="713" w:type="pct"/>
            <w:vAlign w:val="center"/>
          </w:tcPr>
          <w:p w14:paraId="2F50CBDC" w14:textId="77777777" w:rsidR="00F06F4A" w:rsidRPr="00C04BB6" w:rsidRDefault="00F06F4A" w:rsidP="00C6697D">
            <w:pPr>
              <w:ind w:firstLine="0"/>
              <w:jc w:val="center"/>
              <w:rPr>
                <w:sz w:val="22"/>
                <w:lang w:val="es-ES"/>
              </w:rPr>
            </w:pPr>
            <w:r>
              <w:rPr>
                <w:rFonts w:ascii="Calibri" w:hAnsi="Calibri" w:cs="Calibri"/>
                <w:sz w:val="22"/>
                <w:lang w:val="es-ES"/>
              </w:rPr>
              <w:t>—</w:t>
            </w:r>
          </w:p>
        </w:tc>
        <w:tc>
          <w:tcPr>
            <w:tcW w:w="712" w:type="pct"/>
            <w:vAlign w:val="center"/>
          </w:tcPr>
          <w:p w14:paraId="49A97856" w14:textId="5969FCBC" w:rsidR="00F06F4A" w:rsidRPr="00A71D2C" w:rsidRDefault="00A71D2C" w:rsidP="00C6697D">
            <w:pPr>
              <w:ind w:firstLine="0"/>
              <w:jc w:val="center"/>
              <w:rPr>
                <w:b/>
                <w:bCs/>
                <w:i/>
                <w:iCs/>
                <w:sz w:val="22"/>
                <w:lang w:val="es-ES"/>
              </w:rPr>
            </w:pPr>
            <w:r w:rsidRPr="00A71D2C">
              <w:rPr>
                <w:b/>
                <w:bCs/>
                <w:i/>
                <w:iCs/>
                <w:sz w:val="22"/>
                <w:lang w:val="es-ES"/>
              </w:rPr>
              <w:t>1.8743</w:t>
            </w:r>
          </w:p>
        </w:tc>
        <w:tc>
          <w:tcPr>
            <w:tcW w:w="712" w:type="pct"/>
            <w:vAlign w:val="center"/>
          </w:tcPr>
          <w:p w14:paraId="057A44AD" w14:textId="386C444C" w:rsidR="00F06F4A" w:rsidRPr="00D05FD5" w:rsidRDefault="00D05FD5" w:rsidP="00C6697D">
            <w:pPr>
              <w:ind w:firstLine="0"/>
              <w:jc w:val="center"/>
              <w:rPr>
                <w:b/>
                <w:bCs/>
                <w:i/>
                <w:iCs/>
                <w:sz w:val="22"/>
                <w:lang w:val="es-ES"/>
              </w:rPr>
            </w:pPr>
            <w:r w:rsidRPr="00D05FD5">
              <w:rPr>
                <w:b/>
                <w:bCs/>
                <w:i/>
                <w:iCs/>
                <w:sz w:val="22"/>
                <w:lang w:val="es-ES"/>
              </w:rPr>
              <w:t>1.1649</w:t>
            </w:r>
          </w:p>
        </w:tc>
      </w:tr>
      <w:tr w:rsidR="00F06F4A" w:rsidRPr="00957439" w14:paraId="2666FE51" w14:textId="77777777" w:rsidTr="00C6697D">
        <w:trPr>
          <w:trHeight w:val="368"/>
        </w:trPr>
        <w:tc>
          <w:tcPr>
            <w:tcW w:w="2152" w:type="pct"/>
            <w:vAlign w:val="center"/>
          </w:tcPr>
          <w:p w14:paraId="01204550" w14:textId="030EBC1C" w:rsidR="00F06F4A" w:rsidRPr="00C25E02" w:rsidRDefault="001C3A9E" w:rsidP="00C6697D">
            <w:pPr>
              <w:ind w:firstLine="0"/>
              <w:jc w:val="left"/>
              <w:rPr>
                <w:sz w:val="22"/>
                <w:szCs w:val="21"/>
                <w:lang w:val="en-US"/>
              </w:rPr>
            </w:pPr>
            <w:proofErr w:type="spellStart"/>
            <w:r>
              <w:rPr>
                <w:sz w:val="22"/>
                <w:szCs w:val="21"/>
                <w:lang w:val="en-US"/>
              </w:rPr>
              <w:t>height_in_cm</w:t>
            </w:r>
            <w:proofErr w:type="spellEnd"/>
          </w:p>
        </w:tc>
        <w:tc>
          <w:tcPr>
            <w:tcW w:w="711" w:type="pct"/>
            <w:vAlign w:val="center"/>
          </w:tcPr>
          <w:p w14:paraId="4E0FB09B" w14:textId="17B8A8A0" w:rsidR="00F06F4A" w:rsidRPr="00C04BB6" w:rsidRDefault="00D603D0" w:rsidP="00C6697D">
            <w:pPr>
              <w:ind w:firstLine="0"/>
              <w:jc w:val="center"/>
              <w:rPr>
                <w:sz w:val="22"/>
                <w:lang w:val="en-US"/>
              </w:rPr>
            </w:pPr>
            <w:r>
              <w:rPr>
                <w:sz w:val="22"/>
                <w:lang w:val="en-US"/>
              </w:rPr>
              <w:t>0.9250</w:t>
            </w:r>
          </w:p>
        </w:tc>
        <w:tc>
          <w:tcPr>
            <w:tcW w:w="713" w:type="pct"/>
            <w:vAlign w:val="center"/>
          </w:tcPr>
          <w:p w14:paraId="4AF6FA08" w14:textId="77777777" w:rsidR="00F06F4A" w:rsidRPr="00C04BB6" w:rsidRDefault="00F06F4A" w:rsidP="00C6697D">
            <w:pPr>
              <w:ind w:firstLine="0"/>
              <w:jc w:val="center"/>
              <w:rPr>
                <w:sz w:val="22"/>
                <w:lang w:val="en-US"/>
              </w:rPr>
            </w:pPr>
            <w:r>
              <w:rPr>
                <w:rFonts w:ascii="Calibri" w:hAnsi="Calibri" w:cs="Calibri"/>
                <w:sz w:val="22"/>
                <w:lang w:val="es-ES"/>
              </w:rPr>
              <w:t>—</w:t>
            </w:r>
          </w:p>
        </w:tc>
        <w:tc>
          <w:tcPr>
            <w:tcW w:w="712" w:type="pct"/>
            <w:vAlign w:val="center"/>
          </w:tcPr>
          <w:p w14:paraId="7FE2F465" w14:textId="6EF10A26" w:rsidR="00F06F4A" w:rsidRPr="00A71D2C" w:rsidRDefault="00A71D2C" w:rsidP="00C6697D">
            <w:pPr>
              <w:ind w:firstLine="0"/>
              <w:jc w:val="center"/>
              <w:rPr>
                <w:b/>
                <w:bCs/>
                <w:i/>
                <w:iCs/>
                <w:sz w:val="22"/>
                <w:lang w:val="es-ES"/>
              </w:rPr>
            </w:pPr>
            <w:r w:rsidRPr="00A71D2C">
              <w:rPr>
                <w:b/>
                <w:bCs/>
                <w:i/>
                <w:iCs/>
                <w:sz w:val="22"/>
                <w:lang w:val="es-ES"/>
              </w:rPr>
              <w:t>1.7007</w:t>
            </w:r>
          </w:p>
        </w:tc>
        <w:tc>
          <w:tcPr>
            <w:tcW w:w="712" w:type="pct"/>
            <w:vAlign w:val="center"/>
          </w:tcPr>
          <w:p w14:paraId="40C6D1AF" w14:textId="721FF27C" w:rsidR="00F06F4A" w:rsidRPr="00D05FD5" w:rsidRDefault="00D05FD5" w:rsidP="00C6697D">
            <w:pPr>
              <w:ind w:firstLine="0"/>
              <w:jc w:val="center"/>
              <w:rPr>
                <w:b/>
                <w:bCs/>
                <w:i/>
                <w:iCs/>
                <w:sz w:val="22"/>
                <w:lang w:val="es-ES"/>
              </w:rPr>
            </w:pPr>
            <w:r w:rsidRPr="00D05FD5">
              <w:rPr>
                <w:b/>
                <w:bCs/>
                <w:i/>
                <w:iCs/>
                <w:sz w:val="22"/>
                <w:lang w:val="es-ES"/>
              </w:rPr>
              <w:t>0.7143</w:t>
            </w:r>
          </w:p>
        </w:tc>
      </w:tr>
      <w:tr w:rsidR="0076692A" w:rsidRPr="00957439" w14:paraId="3F7466DC" w14:textId="77777777" w:rsidTr="00C6697D">
        <w:trPr>
          <w:trHeight w:val="368"/>
        </w:trPr>
        <w:tc>
          <w:tcPr>
            <w:tcW w:w="2152" w:type="pct"/>
            <w:vAlign w:val="center"/>
          </w:tcPr>
          <w:p w14:paraId="3CA7CD13" w14:textId="57D8617A" w:rsidR="0076692A" w:rsidRDefault="0076692A" w:rsidP="00C6697D">
            <w:pPr>
              <w:ind w:firstLine="0"/>
              <w:jc w:val="left"/>
              <w:rPr>
                <w:sz w:val="22"/>
                <w:szCs w:val="21"/>
                <w:lang w:val="en-US"/>
              </w:rPr>
            </w:pPr>
            <w:proofErr w:type="spellStart"/>
            <w:r>
              <w:rPr>
                <w:sz w:val="22"/>
                <w:szCs w:val="21"/>
                <w:lang w:val="en-US"/>
              </w:rPr>
              <w:t>tumor_kur</w:t>
            </w:r>
            <w:proofErr w:type="spellEnd"/>
          </w:p>
        </w:tc>
        <w:tc>
          <w:tcPr>
            <w:tcW w:w="711" w:type="pct"/>
            <w:vAlign w:val="center"/>
          </w:tcPr>
          <w:p w14:paraId="0C733170" w14:textId="6BE600FE" w:rsidR="0076692A" w:rsidRPr="00C04BB6" w:rsidRDefault="001E50EC" w:rsidP="00C6697D">
            <w:pPr>
              <w:ind w:firstLine="0"/>
              <w:jc w:val="center"/>
              <w:rPr>
                <w:sz w:val="22"/>
                <w:lang w:val="en-US"/>
              </w:rPr>
            </w:pPr>
            <w:r>
              <w:rPr>
                <w:sz w:val="22"/>
                <w:lang w:val="en-US"/>
              </w:rPr>
              <w:t>0.2432</w:t>
            </w:r>
          </w:p>
        </w:tc>
        <w:tc>
          <w:tcPr>
            <w:tcW w:w="713" w:type="pct"/>
            <w:vAlign w:val="center"/>
          </w:tcPr>
          <w:p w14:paraId="3A3C5FDE" w14:textId="4811F22B" w:rsidR="0076692A" w:rsidRDefault="00D603D0" w:rsidP="00C6697D">
            <w:pPr>
              <w:ind w:firstLine="0"/>
              <w:jc w:val="center"/>
              <w:rPr>
                <w:rFonts w:ascii="Calibri" w:hAnsi="Calibri" w:cs="Calibri"/>
                <w:sz w:val="22"/>
                <w:lang w:val="es-ES"/>
              </w:rPr>
            </w:pPr>
            <w:r>
              <w:rPr>
                <w:rFonts w:ascii="Calibri" w:hAnsi="Calibri" w:cs="Calibri"/>
                <w:sz w:val="22"/>
                <w:lang w:val="es-ES"/>
              </w:rPr>
              <w:t>—</w:t>
            </w:r>
          </w:p>
        </w:tc>
        <w:tc>
          <w:tcPr>
            <w:tcW w:w="712" w:type="pct"/>
            <w:vAlign w:val="center"/>
          </w:tcPr>
          <w:p w14:paraId="39369ABF" w14:textId="4928E9A6" w:rsidR="0076692A" w:rsidRPr="00A71D2C" w:rsidRDefault="00A71D2C" w:rsidP="00C6697D">
            <w:pPr>
              <w:ind w:firstLine="0"/>
              <w:jc w:val="center"/>
              <w:rPr>
                <w:b/>
                <w:bCs/>
                <w:i/>
                <w:iCs/>
                <w:sz w:val="22"/>
                <w:lang w:val="es-ES"/>
              </w:rPr>
            </w:pPr>
            <w:r w:rsidRPr="00A71D2C">
              <w:rPr>
                <w:b/>
                <w:bCs/>
                <w:i/>
                <w:iCs/>
                <w:sz w:val="22"/>
                <w:lang w:val="es-ES"/>
              </w:rPr>
              <w:t>0.4776</w:t>
            </w:r>
          </w:p>
        </w:tc>
        <w:tc>
          <w:tcPr>
            <w:tcW w:w="712" w:type="pct"/>
            <w:vAlign w:val="center"/>
          </w:tcPr>
          <w:p w14:paraId="7EDB55B8" w14:textId="1C68BC1A" w:rsidR="0076692A" w:rsidRPr="00C04BB6" w:rsidRDefault="00D05FD5" w:rsidP="00C6697D">
            <w:pPr>
              <w:ind w:firstLine="0"/>
              <w:jc w:val="center"/>
              <w:rPr>
                <w:sz w:val="22"/>
                <w:lang w:val="en-US"/>
              </w:rPr>
            </w:pPr>
            <w:r>
              <w:rPr>
                <w:sz w:val="22"/>
                <w:lang w:val="en-US"/>
              </w:rPr>
              <w:t>-0.2584</w:t>
            </w:r>
          </w:p>
        </w:tc>
      </w:tr>
      <w:tr w:rsidR="00685A4C" w:rsidRPr="00957439" w14:paraId="563481B7" w14:textId="77777777" w:rsidTr="00C6697D">
        <w:trPr>
          <w:trHeight w:val="368"/>
        </w:trPr>
        <w:tc>
          <w:tcPr>
            <w:tcW w:w="2152" w:type="pct"/>
            <w:vAlign w:val="center"/>
          </w:tcPr>
          <w:p w14:paraId="32BF969E" w14:textId="157477B5" w:rsidR="00685A4C" w:rsidRDefault="00685A4C" w:rsidP="00C6697D">
            <w:pPr>
              <w:ind w:firstLine="0"/>
              <w:jc w:val="left"/>
              <w:rPr>
                <w:sz w:val="22"/>
                <w:szCs w:val="21"/>
                <w:lang w:val="en-US"/>
              </w:rPr>
            </w:pPr>
            <w:proofErr w:type="spellStart"/>
            <w:r>
              <w:rPr>
                <w:sz w:val="22"/>
                <w:szCs w:val="21"/>
                <w:lang w:val="en-US"/>
              </w:rPr>
              <w:t>edema_dist_x</w:t>
            </w:r>
            <w:proofErr w:type="spellEnd"/>
          </w:p>
        </w:tc>
        <w:tc>
          <w:tcPr>
            <w:tcW w:w="711" w:type="pct"/>
            <w:vAlign w:val="center"/>
          </w:tcPr>
          <w:p w14:paraId="7B01FF64" w14:textId="4828132B" w:rsidR="00685A4C" w:rsidRPr="00C04BB6" w:rsidRDefault="001E50EC" w:rsidP="00C6697D">
            <w:pPr>
              <w:ind w:firstLine="0"/>
              <w:jc w:val="center"/>
              <w:rPr>
                <w:sz w:val="22"/>
                <w:lang w:val="en-US"/>
              </w:rPr>
            </w:pPr>
            <w:r>
              <w:rPr>
                <w:sz w:val="22"/>
                <w:lang w:val="en-US"/>
              </w:rPr>
              <w:t>0.1141</w:t>
            </w:r>
          </w:p>
        </w:tc>
        <w:tc>
          <w:tcPr>
            <w:tcW w:w="713" w:type="pct"/>
            <w:vAlign w:val="center"/>
          </w:tcPr>
          <w:p w14:paraId="16AF90EC" w14:textId="73843F59" w:rsidR="00685A4C" w:rsidRDefault="00D603D0" w:rsidP="00C6697D">
            <w:pPr>
              <w:ind w:firstLine="0"/>
              <w:jc w:val="center"/>
              <w:rPr>
                <w:rFonts w:ascii="Calibri" w:hAnsi="Calibri" w:cs="Calibri"/>
                <w:sz w:val="22"/>
                <w:lang w:val="es-ES"/>
              </w:rPr>
            </w:pPr>
            <w:r>
              <w:rPr>
                <w:rFonts w:ascii="Calibri" w:hAnsi="Calibri" w:cs="Calibri"/>
                <w:sz w:val="22"/>
                <w:lang w:val="es-ES"/>
              </w:rPr>
              <w:t>—</w:t>
            </w:r>
          </w:p>
        </w:tc>
        <w:tc>
          <w:tcPr>
            <w:tcW w:w="712" w:type="pct"/>
            <w:vAlign w:val="center"/>
          </w:tcPr>
          <w:p w14:paraId="68576F4B" w14:textId="70BAC576" w:rsidR="00685A4C" w:rsidRPr="00A71D2C" w:rsidRDefault="00A71D2C" w:rsidP="00C6697D">
            <w:pPr>
              <w:ind w:firstLine="0"/>
              <w:jc w:val="center"/>
              <w:rPr>
                <w:b/>
                <w:bCs/>
                <w:i/>
                <w:iCs/>
                <w:sz w:val="22"/>
                <w:lang w:val="es-ES"/>
              </w:rPr>
            </w:pPr>
            <w:r w:rsidRPr="00A71D2C">
              <w:rPr>
                <w:b/>
                <w:bCs/>
                <w:i/>
                <w:iCs/>
                <w:sz w:val="22"/>
                <w:lang w:val="es-ES"/>
              </w:rPr>
              <w:t>0.1633</w:t>
            </w:r>
          </w:p>
        </w:tc>
        <w:tc>
          <w:tcPr>
            <w:tcW w:w="712" w:type="pct"/>
            <w:vAlign w:val="center"/>
          </w:tcPr>
          <w:p w14:paraId="7D558DF9" w14:textId="7A3A986A" w:rsidR="00685A4C" w:rsidRPr="00D05FD5" w:rsidRDefault="00D05FD5" w:rsidP="00C6697D">
            <w:pPr>
              <w:ind w:firstLine="0"/>
              <w:jc w:val="center"/>
              <w:rPr>
                <w:b/>
                <w:bCs/>
                <w:i/>
                <w:iCs/>
                <w:sz w:val="22"/>
                <w:lang w:val="es-ES"/>
              </w:rPr>
            </w:pPr>
            <w:r w:rsidRPr="00D05FD5">
              <w:rPr>
                <w:b/>
                <w:bCs/>
                <w:i/>
                <w:iCs/>
                <w:sz w:val="22"/>
                <w:lang w:val="es-ES"/>
              </w:rPr>
              <w:t>0.5381</w:t>
            </w:r>
          </w:p>
        </w:tc>
      </w:tr>
    </w:tbl>
    <w:p w14:paraId="4A19F38F" w14:textId="2440B40E" w:rsidR="00F06F4A" w:rsidRDefault="00F06F4A" w:rsidP="00F06F4A">
      <w:pPr>
        <w:rPr>
          <w:lang w:val="es-ES"/>
        </w:rPr>
      </w:pPr>
    </w:p>
    <w:p w14:paraId="763CB68F" w14:textId="6678B846" w:rsidR="001308C2" w:rsidRDefault="001308C2" w:rsidP="001308C2">
      <w:pPr>
        <w:rPr>
          <w:rFonts w:eastAsiaTheme="minorEastAsia"/>
          <w:lang w:val="es-ES"/>
        </w:rPr>
      </w:pPr>
      <w:r>
        <w:rPr>
          <w:lang w:val="es-ES"/>
        </w:rPr>
        <w:t xml:space="preserve">También se ha realizado una prueba estadística de significancia entre los dos modelos de regresión de riesgos proporcionales de Cox, obteniendo </w:t>
      </w:r>
      <m:oMath>
        <m:r>
          <w:rPr>
            <w:rFonts w:ascii="Cambria Math" w:hAnsi="Cambria Math"/>
            <w:lang w:val="es-ES"/>
          </w:rPr>
          <m:t>p=0.1029</m:t>
        </m:r>
      </m:oMath>
      <w:r>
        <w:rPr>
          <w:rFonts w:eastAsiaTheme="minorEastAsia"/>
          <w:lang w:val="es-ES"/>
        </w:rPr>
        <w:t>, lo que implica que la diferencia entre ambos modelos no es relevante y se podría estimar la supervivencia del paciente sin tener que usar todas las variables.</w:t>
      </w:r>
    </w:p>
    <w:p w14:paraId="6619CAE5" w14:textId="756306B0" w:rsidR="007B3403" w:rsidRPr="00C60027" w:rsidRDefault="007B3403" w:rsidP="007B3403">
      <w:pPr>
        <w:rPr>
          <w:rFonts w:eastAsiaTheme="minorEastAsia"/>
          <w:lang w:val="es-ES"/>
        </w:rPr>
      </w:pPr>
      <w:r>
        <w:rPr>
          <w:rFonts w:eastAsiaTheme="minorEastAsia"/>
          <w:lang w:val="es-ES"/>
        </w:rPr>
        <w:t xml:space="preserve">Como métrica para la comparación de los cuatro modelos se ha empleado la concordancia o </w:t>
      </w:r>
      <w:r>
        <w:rPr>
          <w:rFonts w:eastAsiaTheme="minorEastAsia"/>
          <w:i/>
          <w:iCs/>
          <w:lang w:val="es-ES"/>
        </w:rPr>
        <w:t>C</w:t>
      </w:r>
      <w:r w:rsidRPr="00A36B16">
        <w:rPr>
          <w:rFonts w:eastAsiaTheme="minorEastAsia"/>
          <w:i/>
          <w:iCs/>
          <w:lang w:val="es-ES"/>
        </w:rPr>
        <w:t>-</w:t>
      </w:r>
      <w:proofErr w:type="spellStart"/>
      <w:r w:rsidRPr="00A36B16">
        <w:rPr>
          <w:rFonts w:eastAsiaTheme="minorEastAsia"/>
          <w:i/>
          <w:iCs/>
          <w:lang w:val="es-ES"/>
        </w:rPr>
        <w:t>index</w:t>
      </w:r>
      <w:proofErr w:type="spellEnd"/>
      <w:r>
        <w:rPr>
          <w:rFonts w:eastAsiaTheme="minorEastAsia"/>
          <w:lang w:val="es-ES"/>
        </w:rPr>
        <w:t xml:space="preserve">, obteniendo los valores mostrados en la </w:t>
      </w:r>
      <w:r w:rsidR="00230214">
        <w:rPr>
          <w:rFonts w:eastAsiaTheme="minorEastAsia"/>
          <w:lang w:val="es-ES"/>
        </w:rPr>
        <w:fldChar w:fldCharType="begin"/>
      </w:r>
      <w:r w:rsidR="00230214">
        <w:rPr>
          <w:rFonts w:eastAsiaTheme="minorEastAsia"/>
          <w:lang w:val="es-ES"/>
        </w:rPr>
        <w:instrText xml:space="preserve"> REF _Ref73519890 \h </w:instrText>
      </w:r>
      <w:r w:rsidR="00230214">
        <w:rPr>
          <w:rFonts w:eastAsiaTheme="minorEastAsia"/>
          <w:lang w:val="es-ES"/>
        </w:rPr>
      </w:r>
      <w:r w:rsidR="00230214">
        <w:rPr>
          <w:rFonts w:eastAsiaTheme="minorEastAsia"/>
          <w:lang w:val="es-ES"/>
        </w:rPr>
        <w:fldChar w:fldCharType="separate"/>
      </w:r>
      <w:r w:rsidR="00771A69" w:rsidRPr="00081911">
        <w:rPr>
          <w:lang w:val="es-ES"/>
        </w:rPr>
        <w:t xml:space="preserve">Tabla </w:t>
      </w:r>
      <w:r w:rsidR="00771A69">
        <w:rPr>
          <w:noProof/>
          <w:lang w:val="es-ES"/>
        </w:rPr>
        <w:t>8</w:t>
      </w:r>
      <w:r w:rsidR="00230214">
        <w:rPr>
          <w:rFonts w:eastAsiaTheme="minorEastAsia"/>
          <w:lang w:val="es-ES"/>
        </w:rPr>
        <w:fldChar w:fldCharType="end"/>
      </w:r>
      <w:r w:rsidR="00230214">
        <w:rPr>
          <w:rFonts w:eastAsiaTheme="minorEastAsia"/>
          <w:lang w:val="es-ES"/>
        </w:rPr>
        <w:t xml:space="preserve"> </w:t>
      </w:r>
      <w:r>
        <w:rPr>
          <w:rFonts w:eastAsiaTheme="minorEastAsia"/>
          <w:lang w:val="es-ES"/>
        </w:rPr>
        <w:t>donde se observa que en este caso también el mejor modelo es el creado mediante la regresión de riesgos proporcionales de Cox empleando todas las variables disponibles.</w:t>
      </w:r>
    </w:p>
    <w:p w14:paraId="5DCBF416" w14:textId="2EC4DA3F" w:rsidR="00081911" w:rsidRPr="00081911" w:rsidRDefault="00081911" w:rsidP="00081911">
      <w:pPr>
        <w:pStyle w:val="Caption"/>
        <w:ind w:firstLine="0"/>
        <w:jc w:val="center"/>
        <w:rPr>
          <w:lang w:val="es-ES"/>
        </w:rPr>
      </w:pPr>
      <w:bookmarkStart w:id="177" w:name="_Ref73519890"/>
      <w:bookmarkStart w:id="178" w:name="_Toc73693340"/>
      <w:r w:rsidRPr="00081911">
        <w:rPr>
          <w:lang w:val="es-ES"/>
        </w:rPr>
        <w:t xml:space="preserve">Tabla </w:t>
      </w:r>
      <w:r w:rsidRPr="00081911">
        <w:rPr>
          <w:lang w:val="es-ES"/>
        </w:rPr>
        <w:fldChar w:fldCharType="begin"/>
      </w:r>
      <w:r w:rsidRPr="00081911">
        <w:rPr>
          <w:lang w:val="es-ES"/>
        </w:rPr>
        <w:instrText xml:space="preserve"> SEQ Tabla \* ARABIC </w:instrText>
      </w:r>
      <w:r w:rsidRPr="00081911">
        <w:rPr>
          <w:lang w:val="es-ES"/>
        </w:rPr>
        <w:fldChar w:fldCharType="separate"/>
      </w:r>
      <w:r w:rsidR="00771A69">
        <w:rPr>
          <w:noProof/>
          <w:lang w:val="es-ES"/>
        </w:rPr>
        <w:t>8</w:t>
      </w:r>
      <w:r w:rsidRPr="00081911">
        <w:rPr>
          <w:lang w:val="es-ES"/>
        </w:rPr>
        <w:fldChar w:fldCharType="end"/>
      </w:r>
      <w:bookmarkEnd w:id="177"/>
      <w:r w:rsidRPr="00081911">
        <w:rPr>
          <w:lang w:val="es-ES"/>
        </w:rPr>
        <w:t>: Valores de la concordancia obtenidos para los modelos de supervivencia creados de los metadatos y características.</w:t>
      </w:r>
      <w:bookmarkEnd w:id="178"/>
    </w:p>
    <w:tbl>
      <w:tblPr>
        <w:tblStyle w:val="TableGrid"/>
        <w:tblW w:w="0" w:type="auto"/>
        <w:jc w:val="center"/>
        <w:tblInd w:w="0" w:type="dxa"/>
        <w:tblLook w:val="04A0" w:firstRow="1" w:lastRow="0" w:firstColumn="1" w:lastColumn="0" w:noHBand="0" w:noVBand="1"/>
      </w:tblPr>
      <w:tblGrid>
        <w:gridCol w:w="1487"/>
        <w:gridCol w:w="1487"/>
        <w:gridCol w:w="1487"/>
        <w:gridCol w:w="1488"/>
      </w:tblGrid>
      <w:tr w:rsidR="007B3403" w:rsidRPr="008F4266" w14:paraId="0BF18D7B" w14:textId="77777777" w:rsidTr="00C6697D">
        <w:trPr>
          <w:trHeight w:val="353"/>
          <w:jc w:val="center"/>
        </w:trPr>
        <w:tc>
          <w:tcPr>
            <w:tcW w:w="2974" w:type="dxa"/>
            <w:gridSpan w:val="2"/>
            <w:vAlign w:val="center"/>
          </w:tcPr>
          <w:p w14:paraId="79F5C770" w14:textId="77777777" w:rsidR="007B3403" w:rsidRPr="008F4266" w:rsidRDefault="007B3403" w:rsidP="00C6697D">
            <w:pPr>
              <w:ind w:firstLine="0"/>
              <w:jc w:val="center"/>
              <w:rPr>
                <w:b/>
                <w:bCs/>
                <w:lang w:val="es-ES"/>
              </w:rPr>
            </w:pPr>
            <w:r>
              <w:rPr>
                <w:b/>
                <w:bCs/>
                <w:lang w:val="es-ES"/>
              </w:rPr>
              <w:t>Cox</w:t>
            </w:r>
          </w:p>
        </w:tc>
        <w:tc>
          <w:tcPr>
            <w:tcW w:w="2975" w:type="dxa"/>
            <w:gridSpan w:val="2"/>
            <w:vAlign w:val="center"/>
          </w:tcPr>
          <w:p w14:paraId="64F0FB9C" w14:textId="77777777" w:rsidR="007B3403" w:rsidRPr="008F4266" w:rsidRDefault="007B3403" w:rsidP="00C6697D">
            <w:pPr>
              <w:ind w:firstLine="0"/>
              <w:jc w:val="center"/>
              <w:rPr>
                <w:b/>
                <w:bCs/>
                <w:lang w:val="es-ES"/>
              </w:rPr>
            </w:pPr>
            <w:r>
              <w:rPr>
                <w:b/>
                <w:bCs/>
                <w:lang w:val="es-ES"/>
              </w:rPr>
              <w:t>RF</w:t>
            </w:r>
          </w:p>
        </w:tc>
      </w:tr>
      <w:tr w:rsidR="007B3403" w14:paraId="6F1E4A72" w14:textId="77777777" w:rsidTr="00C6697D">
        <w:trPr>
          <w:trHeight w:val="353"/>
          <w:jc w:val="center"/>
        </w:trPr>
        <w:tc>
          <w:tcPr>
            <w:tcW w:w="1487" w:type="dxa"/>
            <w:vAlign w:val="center"/>
          </w:tcPr>
          <w:p w14:paraId="4CCD5A2F" w14:textId="77777777" w:rsidR="007B3403" w:rsidRDefault="007B3403" w:rsidP="00C6697D">
            <w:pPr>
              <w:ind w:firstLine="0"/>
              <w:jc w:val="center"/>
              <w:rPr>
                <w:b/>
                <w:bCs/>
                <w:lang w:val="es-ES"/>
              </w:rPr>
            </w:pPr>
            <w:r>
              <w:rPr>
                <w:b/>
                <w:bCs/>
                <w:lang w:val="es-ES"/>
              </w:rPr>
              <w:t>Todas</w:t>
            </w:r>
          </w:p>
        </w:tc>
        <w:tc>
          <w:tcPr>
            <w:tcW w:w="1487" w:type="dxa"/>
            <w:vAlign w:val="center"/>
          </w:tcPr>
          <w:p w14:paraId="7D09A73F" w14:textId="77777777" w:rsidR="007B3403" w:rsidRDefault="007B3403" w:rsidP="00C6697D">
            <w:pPr>
              <w:ind w:firstLine="0"/>
              <w:jc w:val="center"/>
              <w:rPr>
                <w:b/>
                <w:bCs/>
                <w:lang w:val="es-ES"/>
              </w:rPr>
            </w:pPr>
            <w:r>
              <w:rPr>
                <w:b/>
                <w:bCs/>
                <w:lang w:val="es-ES"/>
              </w:rPr>
              <w:t>Selección</w:t>
            </w:r>
          </w:p>
        </w:tc>
        <w:tc>
          <w:tcPr>
            <w:tcW w:w="1487" w:type="dxa"/>
            <w:vAlign w:val="center"/>
          </w:tcPr>
          <w:p w14:paraId="7662047C" w14:textId="77777777" w:rsidR="007B3403" w:rsidRDefault="007B3403" w:rsidP="00C6697D">
            <w:pPr>
              <w:ind w:firstLine="0"/>
              <w:jc w:val="center"/>
              <w:rPr>
                <w:b/>
                <w:bCs/>
                <w:lang w:val="es-ES"/>
              </w:rPr>
            </w:pPr>
            <w:r>
              <w:rPr>
                <w:b/>
                <w:bCs/>
                <w:lang w:val="es-ES"/>
              </w:rPr>
              <w:t>Todas</w:t>
            </w:r>
          </w:p>
        </w:tc>
        <w:tc>
          <w:tcPr>
            <w:tcW w:w="1488" w:type="dxa"/>
            <w:vAlign w:val="center"/>
          </w:tcPr>
          <w:p w14:paraId="2952F8C4" w14:textId="77777777" w:rsidR="007B3403" w:rsidRDefault="007B3403" w:rsidP="00C6697D">
            <w:pPr>
              <w:ind w:firstLine="0"/>
              <w:jc w:val="center"/>
              <w:rPr>
                <w:b/>
                <w:bCs/>
                <w:lang w:val="es-ES"/>
              </w:rPr>
            </w:pPr>
            <w:r>
              <w:rPr>
                <w:b/>
                <w:bCs/>
                <w:lang w:val="es-ES"/>
              </w:rPr>
              <w:t>Selección</w:t>
            </w:r>
          </w:p>
        </w:tc>
      </w:tr>
      <w:tr w:rsidR="007B3403" w:rsidRPr="00887850" w14:paraId="72231AB7" w14:textId="77777777" w:rsidTr="00C6697D">
        <w:trPr>
          <w:trHeight w:val="368"/>
          <w:jc w:val="center"/>
        </w:trPr>
        <w:tc>
          <w:tcPr>
            <w:tcW w:w="1487" w:type="dxa"/>
            <w:vAlign w:val="center"/>
          </w:tcPr>
          <w:p w14:paraId="781AF00C" w14:textId="196035C6" w:rsidR="007B3403" w:rsidRPr="00D0431A" w:rsidRDefault="007B3403" w:rsidP="00C6697D">
            <w:pPr>
              <w:ind w:firstLine="0"/>
              <w:jc w:val="center"/>
              <w:rPr>
                <w:sz w:val="22"/>
                <w:lang w:val="es-ES"/>
              </w:rPr>
            </w:pPr>
            <w:r w:rsidRPr="00D0431A">
              <w:rPr>
                <w:sz w:val="22"/>
                <w:lang w:val="es-ES"/>
              </w:rPr>
              <w:t>0.</w:t>
            </w:r>
            <w:r>
              <w:rPr>
                <w:sz w:val="22"/>
                <w:lang w:val="es-ES"/>
              </w:rPr>
              <w:t>82</w:t>
            </w:r>
          </w:p>
        </w:tc>
        <w:tc>
          <w:tcPr>
            <w:tcW w:w="1487" w:type="dxa"/>
            <w:vAlign w:val="center"/>
          </w:tcPr>
          <w:p w14:paraId="3C77E748" w14:textId="12058E3E" w:rsidR="007B3403" w:rsidRPr="00D0431A" w:rsidRDefault="007B3403" w:rsidP="00C6697D">
            <w:pPr>
              <w:ind w:firstLine="0"/>
              <w:jc w:val="center"/>
              <w:rPr>
                <w:b/>
                <w:bCs/>
                <w:sz w:val="22"/>
                <w:lang w:val="es-ES"/>
              </w:rPr>
            </w:pPr>
            <w:r w:rsidRPr="00D0431A">
              <w:rPr>
                <w:sz w:val="22"/>
                <w:lang w:val="es-ES"/>
              </w:rPr>
              <w:t>0.</w:t>
            </w:r>
            <w:r>
              <w:rPr>
                <w:sz w:val="22"/>
                <w:lang w:val="es-ES"/>
              </w:rPr>
              <w:t>67</w:t>
            </w:r>
          </w:p>
        </w:tc>
        <w:tc>
          <w:tcPr>
            <w:tcW w:w="1487" w:type="dxa"/>
            <w:vAlign w:val="center"/>
          </w:tcPr>
          <w:p w14:paraId="5EF096C9" w14:textId="74465493" w:rsidR="007B3403" w:rsidRPr="00D0431A" w:rsidRDefault="007B3403" w:rsidP="00C6697D">
            <w:pPr>
              <w:ind w:firstLine="0"/>
              <w:jc w:val="center"/>
              <w:rPr>
                <w:b/>
                <w:bCs/>
                <w:sz w:val="22"/>
                <w:lang w:val="es-ES"/>
              </w:rPr>
            </w:pPr>
            <w:r w:rsidRPr="00D0431A">
              <w:rPr>
                <w:sz w:val="22"/>
                <w:lang w:val="es-ES"/>
              </w:rPr>
              <w:t>0.</w:t>
            </w:r>
            <w:r>
              <w:rPr>
                <w:sz w:val="22"/>
                <w:lang w:val="es-ES"/>
              </w:rPr>
              <w:t>40</w:t>
            </w:r>
          </w:p>
        </w:tc>
        <w:tc>
          <w:tcPr>
            <w:tcW w:w="1488" w:type="dxa"/>
            <w:vAlign w:val="center"/>
          </w:tcPr>
          <w:p w14:paraId="4ED590DC" w14:textId="1E4F9B22" w:rsidR="007B3403" w:rsidRPr="00D0431A" w:rsidRDefault="007B3403" w:rsidP="00C6697D">
            <w:pPr>
              <w:ind w:firstLine="0"/>
              <w:jc w:val="center"/>
              <w:rPr>
                <w:b/>
                <w:bCs/>
                <w:sz w:val="22"/>
                <w:lang w:val="es-ES"/>
              </w:rPr>
            </w:pPr>
            <w:r w:rsidRPr="00D0431A">
              <w:rPr>
                <w:sz w:val="22"/>
                <w:lang w:val="es-ES"/>
              </w:rPr>
              <w:t>0.</w:t>
            </w:r>
            <w:r>
              <w:rPr>
                <w:sz w:val="22"/>
                <w:lang w:val="es-ES"/>
              </w:rPr>
              <w:t>50</w:t>
            </w:r>
          </w:p>
        </w:tc>
      </w:tr>
    </w:tbl>
    <w:p w14:paraId="61483F65" w14:textId="77777777" w:rsidR="001308C2" w:rsidRPr="00F06F4A" w:rsidRDefault="001308C2" w:rsidP="00F06F4A">
      <w:pPr>
        <w:rPr>
          <w:lang w:val="es-ES"/>
        </w:rPr>
      </w:pPr>
    </w:p>
    <w:p w14:paraId="0C55A68D" w14:textId="3ECC40D8" w:rsidR="006627F9" w:rsidRDefault="006627F9" w:rsidP="003C646A">
      <w:pPr>
        <w:rPr>
          <w:lang w:val="es-ES"/>
        </w:rPr>
      </w:pPr>
      <w:r w:rsidRPr="00A422C2">
        <w:rPr>
          <w:lang w:val="es-ES"/>
        </w:rPr>
        <w:br w:type="page"/>
      </w:r>
    </w:p>
    <w:p w14:paraId="023332DC" w14:textId="77777777" w:rsidR="0072421B" w:rsidRPr="00AE2AD1" w:rsidRDefault="0072421B" w:rsidP="0072421B">
      <w:pPr>
        <w:pStyle w:val="Heading1"/>
      </w:pPr>
      <w:bookmarkStart w:id="179" w:name="_Toc73693286"/>
      <w:r>
        <w:lastRenderedPageBreak/>
        <w:t>EVALUACIÓN</w:t>
      </w:r>
      <w:bookmarkEnd w:id="179"/>
    </w:p>
    <w:p w14:paraId="0132CE82" w14:textId="77777777" w:rsidR="0072421B" w:rsidRDefault="0072421B" w:rsidP="0072421B">
      <w:pPr>
        <w:rPr>
          <w:lang w:val="es-ES"/>
        </w:rPr>
      </w:pPr>
      <w:r>
        <w:rPr>
          <w:lang w:val="es-ES"/>
        </w:rPr>
        <w:t>En este apartado se realiza una evaluación de las distintas implementaciones realizadas para el desarrollo del proyecto.</w:t>
      </w:r>
    </w:p>
    <w:p w14:paraId="152907A1" w14:textId="77777777" w:rsidR="0072421B" w:rsidRDefault="0072421B" w:rsidP="0072421B">
      <w:pPr>
        <w:pStyle w:val="Heading2"/>
        <w:rPr>
          <w:lang w:val="es-ES"/>
        </w:rPr>
      </w:pPr>
      <w:bookmarkStart w:id="180" w:name="_Toc73693287"/>
      <w:r>
        <w:rPr>
          <w:lang w:val="es-ES"/>
        </w:rPr>
        <w:t>Algoritmo para la e</w:t>
      </w:r>
      <w:r w:rsidRPr="00D047B5">
        <w:rPr>
          <w:lang w:val="es-ES"/>
        </w:rPr>
        <w:t>liminación del cráneo</w:t>
      </w:r>
      <w:bookmarkEnd w:id="180"/>
    </w:p>
    <w:p w14:paraId="62167104" w14:textId="77777777" w:rsidR="0072421B" w:rsidRPr="004E1508" w:rsidRDefault="0072421B" w:rsidP="0072421B">
      <w:pPr>
        <w:rPr>
          <w:lang w:val="es-ES"/>
        </w:rPr>
      </w:pPr>
      <w:r>
        <w:rPr>
          <w:lang w:val="es-ES"/>
        </w:rPr>
        <w:t>Se ha creado un pequeño programa que compara la máscara resultante de la implementación del algoritmo para la eliminación del cráneo con una máscara que se considera como la realidad (</w:t>
      </w:r>
      <w:proofErr w:type="spellStart"/>
      <w:r w:rsidRPr="004E6577">
        <w:rPr>
          <w:i/>
          <w:iCs/>
          <w:lang w:val="es-ES"/>
        </w:rPr>
        <w:t>ground</w:t>
      </w:r>
      <w:proofErr w:type="spellEnd"/>
      <w:r w:rsidRPr="004E6577">
        <w:rPr>
          <w:i/>
          <w:iCs/>
          <w:lang w:val="es-ES"/>
        </w:rPr>
        <w:t xml:space="preserve"> </w:t>
      </w:r>
      <w:proofErr w:type="spellStart"/>
      <w:r w:rsidRPr="004E6577">
        <w:rPr>
          <w:i/>
          <w:iCs/>
          <w:lang w:val="es-ES"/>
        </w:rPr>
        <w:t>truth</w:t>
      </w:r>
      <w:proofErr w:type="spellEnd"/>
      <w:r>
        <w:rPr>
          <w:lang w:val="es-ES"/>
        </w:rPr>
        <w:t>).</w:t>
      </w:r>
    </w:p>
    <w:p w14:paraId="11FA82C0" w14:textId="77777777" w:rsidR="0072421B" w:rsidRDefault="0072421B" w:rsidP="0072421B">
      <w:pPr>
        <w:pStyle w:val="Heading3"/>
        <w:rPr>
          <w:lang w:val="es-ES"/>
        </w:rPr>
      </w:pPr>
      <w:bookmarkStart w:id="181" w:name="_Toc73693288"/>
      <w:r>
        <w:rPr>
          <w:lang w:val="es-ES"/>
        </w:rPr>
        <w:t>Dataset</w:t>
      </w:r>
      <w:bookmarkEnd w:id="181"/>
    </w:p>
    <w:p w14:paraId="5276B2B3" w14:textId="1D6A6A05" w:rsidR="0072421B" w:rsidRDefault="0072421B" w:rsidP="0072421B">
      <w:pPr>
        <w:rPr>
          <w:lang w:val="es-ES"/>
        </w:rPr>
      </w:pPr>
      <w:r>
        <w:rPr>
          <w:lang w:val="es-ES"/>
        </w:rPr>
        <w:t xml:space="preserve">Para poder evaluar el algoritmo correctamente, se necesita de la RM original y la máscara que se considerará como la realidad, es decir, cual </w:t>
      </w:r>
      <w:r w:rsidR="008F4266">
        <w:rPr>
          <w:lang w:val="es-ES"/>
        </w:rPr>
        <w:t>sería</w:t>
      </w:r>
      <w:r>
        <w:rPr>
          <w:lang w:val="es-ES"/>
        </w:rPr>
        <w:t xml:space="preserve"> la máscara resultante de una extracción perfecta.</w:t>
      </w:r>
    </w:p>
    <w:p w14:paraId="2EB26AA6" w14:textId="29747D86" w:rsidR="0072421B" w:rsidRPr="004E1508" w:rsidRDefault="0072421B" w:rsidP="0072421B">
      <w:pPr>
        <w:rPr>
          <w:lang w:val="es-ES"/>
        </w:rPr>
      </w:pPr>
      <w:r>
        <w:rPr>
          <w:lang w:val="es-ES"/>
        </w:rPr>
        <w:t xml:space="preserve">Dado que el dataset seleccionado para el desarrollo del proyecto no cuenta con la máscara de la extracción perfecta, se ha empleado un dataset </w:t>
      </w:r>
      <w:r>
        <w:rPr>
          <w:lang w:val="es-ES"/>
        </w:rPr>
        <w:fldChar w:fldCharType="begin"/>
      </w:r>
      <w:r w:rsidR="00F15765">
        <w:rPr>
          <w:lang w:val="es-ES"/>
        </w:rPr>
        <w:instrText xml:space="preserve"> ADDIN ZOTERO_ITEM CSL_CITATION {"citationID":"mHYDleN5","properties":{"formattedCitation":"[91]","plainCitation":"[91]","noteIndex":0},"citationItems":[{"id":254,"uris":["http://zotero.org/groups/2648216/items/ZQ4FCSLG"],"uri":["http://zotero.org/groups/2648216/items/ZQ4FCSLG"],"itemData":{"id":254,"type":"article-journal","container-title":"IEEE Transactions on Medical Imaging","DOI":"10.1109/TMI.2011.2163944","ISSN":"0278-0062, 1558-254X","issue":"2","journalAbbreviation":"IEEE Trans. Med. Imaging","page":"153-163","source":"DOI.org (Crossref)","title":"Image Similarity and Tissue Overlaps as Surrogates for Image Registration Accuracy: Widely Used but Unreliable","title-short":"Image Similarity and Tissue Overlaps as Surrogates for Image Registration Accuracy","volume":"31","author":[{"family":"Rohlfing","given":"T."}],"issued":{"date-parts":[["2012",2]]}}}],"schema":"https://github.com/citation-style-language/schema/raw/master/csl-citation.json"} </w:instrText>
      </w:r>
      <w:r>
        <w:rPr>
          <w:lang w:val="es-ES"/>
        </w:rPr>
        <w:fldChar w:fldCharType="separate"/>
      </w:r>
      <w:r w:rsidR="00F15765">
        <w:rPr>
          <w:rFonts w:ascii="Calibri" w:hAnsi="Calibri" w:cs="Calibri"/>
          <w:lang w:val="es-ES"/>
        </w:rPr>
        <w:t>[91]</w:t>
      </w:r>
      <w:r>
        <w:rPr>
          <w:lang w:val="es-ES"/>
        </w:rPr>
        <w:fldChar w:fldCharType="end"/>
      </w:r>
      <w:r>
        <w:rPr>
          <w:lang w:val="es-ES"/>
        </w:rPr>
        <w:t xml:space="preserve"> disponible en la Internet </w:t>
      </w:r>
      <w:proofErr w:type="spellStart"/>
      <w:r>
        <w:rPr>
          <w:lang w:val="es-ES"/>
        </w:rPr>
        <w:t>Brain</w:t>
      </w:r>
      <w:proofErr w:type="spellEnd"/>
      <w:r>
        <w:rPr>
          <w:lang w:val="es-ES"/>
        </w:rPr>
        <w:t xml:space="preserve"> </w:t>
      </w:r>
      <w:proofErr w:type="spellStart"/>
      <w:r>
        <w:rPr>
          <w:lang w:val="es-ES"/>
        </w:rPr>
        <w:t>Segmentation</w:t>
      </w:r>
      <w:proofErr w:type="spellEnd"/>
      <w:r>
        <w:rPr>
          <w:lang w:val="es-ES"/>
        </w:rPr>
        <w:t xml:space="preserve"> </w:t>
      </w:r>
      <w:proofErr w:type="spellStart"/>
      <w:r>
        <w:rPr>
          <w:lang w:val="es-ES"/>
        </w:rPr>
        <w:t>Repository</w:t>
      </w:r>
      <w:proofErr w:type="spellEnd"/>
      <w:r>
        <w:rPr>
          <w:lang w:val="es-ES"/>
        </w:rPr>
        <w:t xml:space="preserve"> (IBSR</w:t>
      </w:r>
      <w:r w:rsidR="00E31FC3">
        <w:rPr>
          <w:lang w:val="es-ES"/>
        </w:rPr>
        <w:fldChar w:fldCharType="begin"/>
      </w:r>
      <w:r w:rsidR="00E31FC3" w:rsidRPr="00023872">
        <w:rPr>
          <w:lang w:val="es-ES"/>
        </w:rPr>
        <w:instrText xml:space="preserve"> XE "</w:instrText>
      </w:r>
      <w:r w:rsidR="00E31FC3">
        <w:rPr>
          <w:lang w:val="es-ES"/>
        </w:rPr>
        <w:instrText>IBSR</w:instrText>
      </w:r>
      <w:r w:rsidR="00E31FC3" w:rsidRPr="00023872">
        <w:rPr>
          <w:lang w:val="es-ES"/>
        </w:rPr>
        <w:instrText>" \t "</w:instrText>
      </w:r>
      <w:r w:rsidR="00E31FC3" w:rsidRPr="002F0071">
        <w:rPr>
          <w:i/>
          <w:iCs/>
          <w:lang w:val="es-ES"/>
        </w:rPr>
        <w:instrText>Internet Brain Segmentation Repository</w:instrText>
      </w:r>
      <w:r w:rsidR="00E31FC3" w:rsidRPr="00023872">
        <w:rPr>
          <w:lang w:val="es-ES"/>
        </w:rPr>
        <w:instrText>"</w:instrText>
      </w:r>
      <w:r w:rsidR="00E31FC3">
        <w:rPr>
          <w:lang w:val="es-ES"/>
        </w:rPr>
        <w:instrText xml:space="preserve"> \f “Acrónimos”</w:instrText>
      </w:r>
      <w:r w:rsidR="00E31FC3" w:rsidRPr="00C93EE9">
        <w:rPr>
          <w:lang w:val="es-ES"/>
        </w:rPr>
        <w:instrText xml:space="preserve"> </w:instrText>
      </w:r>
      <w:r w:rsidR="00E31FC3">
        <w:rPr>
          <w:lang w:val="es-ES"/>
        </w:rPr>
        <w:fldChar w:fldCharType="end"/>
      </w:r>
      <w:r>
        <w:rPr>
          <w:lang w:val="es-ES"/>
        </w:rPr>
        <w:t xml:space="preserve">) de la página </w:t>
      </w:r>
      <w:proofErr w:type="spellStart"/>
      <w:r>
        <w:rPr>
          <w:lang w:val="es-ES"/>
        </w:rPr>
        <w:t>Neuroimaging</w:t>
      </w:r>
      <w:proofErr w:type="spellEnd"/>
      <w:r>
        <w:rPr>
          <w:lang w:val="es-ES"/>
        </w:rPr>
        <w:t xml:space="preserve"> Tools &amp; </w:t>
      </w:r>
      <w:proofErr w:type="spellStart"/>
      <w:r>
        <w:rPr>
          <w:lang w:val="es-ES"/>
        </w:rPr>
        <w:t>Resources</w:t>
      </w:r>
      <w:proofErr w:type="spellEnd"/>
      <w:r>
        <w:rPr>
          <w:lang w:val="es-ES"/>
        </w:rPr>
        <w:t xml:space="preserve"> </w:t>
      </w:r>
      <w:proofErr w:type="spellStart"/>
      <w:r>
        <w:rPr>
          <w:lang w:val="es-ES"/>
        </w:rPr>
        <w:t>Collaboratory</w:t>
      </w:r>
      <w:proofErr w:type="spellEnd"/>
      <w:r>
        <w:rPr>
          <w:lang w:val="es-ES"/>
        </w:rPr>
        <w:t>. Cuenta con imágenes de RM de 18 pacientes distintos, y todos cuentan con el volumen original, la máscara resultante de la extracción y el volumen con el cráneo eliminado.</w:t>
      </w:r>
    </w:p>
    <w:p w14:paraId="0DB2322F" w14:textId="77777777" w:rsidR="0072421B" w:rsidRDefault="0072421B" w:rsidP="0072421B">
      <w:pPr>
        <w:pStyle w:val="Heading3"/>
        <w:rPr>
          <w:lang w:val="es-ES"/>
        </w:rPr>
      </w:pPr>
      <w:bookmarkStart w:id="182" w:name="_Toc73693289"/>
      <w:r>
        <w:rPr>
          <w:lang w:val="es-ES"/>
        </w:rPr>
        <w:t>Resultados</w:t>
      </w:r>
      <w:bookmarkEnd w:id="182"/>
    </w:p>
    <w:p w14:paraId="083BDA51" w14:textId="0409B9F8" w:rsidR="0072421B" w:rsidRDefault="0072421B" w:rsidP="0072421B">
      <w:pPr>
        <w:rPr>
          <w:lang w:val="es-ES"/>
        </w:rPr>
      </w:pPr>
      <w:r>
        <w:rPr>
          <w:lang w:val="es-ES"/>
        </w:rPr>
        <w:t>Se han calculado dos tipos de métricas. Por un lado, se calcula el error de la segmentación obteniendo el número de falsos positivos (FP</w:t>
      </w:r>
      <w:r w:rsidR="00562F48">
        <w:rPr>
          <w:lang w:val="es-ES"/>
        </w:rPr>
        <w:t>R</w:t>
      </w:r>
      <w:r>
        <w:rPr>
          <w:lang w:val="es-ES"/>
        </w:rPr>
        <w:t>) y de falsos negativos (FN</w:t>
      </w:r>
      <w:r w:rsidR="00562F48">
        <w:rPr>
          <w:lang w:val="es-ES"/>
        </w:rPr>
        <w:t>R</w:t>
      </w:r>
      <w:r w:rsidR="00562F48">
        <w:rPr>
          <w:lang w:val="es-ES" w:eastAsia="es-ES"/>
        </w:rPr>
        <w:fldChar w:fldCharType="begin"/>
      </w:r>
      <w:r w:rsidR="00562F48" w:rsidRPr="004229E7">
        <w:rPr>
          <w:lang w:val="es-ES"/>
        </w:rPr>
        <w:instrText xml:space="preserve"> XE "</w:instrText>
      </w:r>
      <w:r w:rsidR="00562F48">
        <w:rPr>
          <w:lang w:val="es-ES" w:eastAsia="es-ES"/>
        </w:rPr>
        <w:instrText>FNR</w:instrText>
      </w:r>
      <w:r w:rsidR="00562F48" w:rsidRPr="004229E7">
        <w:rPr>
          <w:lang w:val="es-ES"/>
        </w:rPr>
        <w:instrText>" \t "</w:instrText>
      </w:r>
      <w:r w:rsidR="00562F48">
        <w:rPr>
          <w:rFonts w:cstheme="minorHAnsi"/>
          <w:i/>
          <w:lang w:val="es-ES"/>
        </w:rPr>
        <w:instrText>False Negative Rate</w:instrText>
      </w:r>
      <w:r w:rsidR="00562F48" w:rsidRPr="004229E7">
        <w:rPr>
          <w:lang w:val="es-ES"/>
        </w:rPr>
        <w:instrText>"</w:instrText>
      </w:r>
      <w:r w:rsidR="00562F48">
        <w:rPr>
          <w:lang w:val="es-ES"/>
        </w:rPr>
        <w:instrText xml:space="preserve"> \f “Acrónimos”</w:instrText>
      </w:r>
      <w:r w:rsidR="00562F48" w:rsidRPr="00C93EE9">
        <w:rPr>
          <w:lang w:val="es-ES"/>
        </w:rPr>
        <w:instrText xml:space="preserve"> </w:instrText>
      </w:r>
      <w:r w:rsidR="00562F48">
        <w:rPr>
          <w:lang w:val="es-ES" w:eastAsia="es-ES"/>
        </w:rPr>
        <w:fldChar w:fldCharType="end"/>
      </w:r>
      <w:r>
        <w:rPr>
          <w:lang w:val="es-ES"/>
        </w:rPr>
        <w:t xml:space="preserve">). Estas métricas se obtienen dividiendo el número de </w:t>
      </w:r>
      <w:proofErr w:type="spellStart"/>
      <w:r>
        <w:rPr>
          <w:lang w:val="es-ES"/>
        </w:rPr>
        <w:t>vóxeles</w:t>
      </w:r>
      <w:proofErr w:type="spellEnd"/>
      <w:r>
        <w:rPr>
          <w:lang w:val="es-ES"/>
        </w:rPr>
        <w:t xml:space="preserve"> clasificados erróneamente como cerebro o no cerebro, respectivamente, entre el número de </w:t>
      </w:r>
      <w:proofErr w:type="spellStart"/>
      <w:r>
        <w:rPr>
          <w:lang w:val="es-ES"/>
        </w:rPr>
        <w:t>vóxeles</w:t>
      </w:r>
      <w:proofErr w:type="spellEnd"/>
      <w:r>
        <w:rPr>
          <w:lang w:val="es-ES"/>
        </w:rPr>
        <w:t xml:space="preserve"> que pertenecen al cerebro en el volumen.</w:t>
      </w:r>
      <w:r w:rsidR="00896CA6">
        <w:rPr>
          <w:lang w:val="es-ES"/>
        </w:rPr>
        <w:t xml:space="preserve"> Además, también se obtiene el número de verdaderos positivos (TPR)</w:t>
      </w:r>
      <w:r w:rsidR="00D23736">
        <w:rPr>
          <w:lang w:val="es-ES"/>
        </w:rPr>
        <w:t xml:space="preserve">, dividiendo el número de </w:t>
      </w:r>
      <w:proofErr w:type="spellStart"/>
      <w:r w:rsidR="00D23736">
        <w:rPr>
          <w:lang w:val="es-ES"/>
        </w:rPr>
        <w:t>vóxeles</w:t>
      </w:r>
      <w:proofErr w:type="spellEnd"/>
      <w:r w:rsidR="00D23736">
        <w:rPr>
          <w:lang w:val="es-ES"/>
        </w:rPr>
        <w:t xml:space="preserve"> clasificados como cerebro correctamente entre el número total de </w:t>
      </w:r>
      <w:proofErr w:type="spellStart"/>
      <w:r w:rsidR="00D23736">
        <w:rPr>
          <w:lang w:val="es-ES"/>
        </w:rPr>
        <w:t>vóxeles</w:t>
      </w:r>
      <w:proofErr w:type="spellEnd"/>
      <w:r w:rsidR="00D23736">
        <w:rPr>
          <w:lang w:val="es-ES"/>
        </w:rPr>
        <w:t xml:space="preserve"> asociados al cerebro en el </w:t>
      </w:r>
      <w:proofErr w:type="spellStart"/>
      <w:r w:rsidR="00D23736" w:rsidRPr="00D23736">
        <w:rPr>
          <w:i/>
          <w:iCs/>
          <w:lang w:val="es-ES"/>
        </w:rPr>
        <w:t>ground</w:t>
      </w:r>
      <w:proofErr w:type="spellEnd"/>
      <w:r w:rsidR="00D23736" w:rsidRPr="00D23736">
        <w:rPr>
          <w:i/>
          <w:iCs/>
          <w:lang w:val="es-ES"/>
        </w:rPr>
        <w:t xml:space="preserve"> </w:t>
      </w:r>
      <w:proofErr w:type="spellStart"/>
      <w:r w:rsidR="00D23736" w:rsidRPr="00D23736">
        <w:rPr>
          <w:i/>
          <w:iCs/>
          <w:lang w:val="es-ES"/>
        </w:rPr>
        <w:t>truth</w:t>
      </w:r>
      <w:proofErr w:type="spellEnd"/>
      <w:r w:rsidR="00D23736">
        <w:rPr>
          <w:lang w:val="es-ES"/>
        </w:rPr>
        <w:t>.</w:t>
      </w:r>
    </w:p>
    <w:p w14:paraId="7B331377" w14:textId="77777777" w:rsidR="0072421B" w:rsidRDefault="0072421B" w:rsidP="0072421B">
      <w:pPr>
        <w:rPr>
          <w:lang w:val="es-ES"/>
        </w:rPr>
      </w:pPr>
      <w:r>
        <w:rPr>
          <w:lang w:val="es-ES"/>
        </w:rPr>
        <w:t xml:space="preserve">Por otro lado, se calcula el índice de </w:t>
      </w:r>
      <w:proofErr w:type="spellStart"/>
      <w:r w:rsidRPr="00080A8E">
        <w:rPr>
          <w:i/>
          <w:iCs/>
          <w:lang w:val="es-ES"/>
        </w:rPr>
        <w:t>Jaccard</w:t>
      </w:r>
      <w:proofErr w:type="spellEnd"/>
      <w:r>
        <w:rPr>
          <w:lang w:val="es-ES"/>
        </w:rPr>
        <w:t xml:space="preserve"> para obtener el grado de similitud entre los dos volúmenes. Este índice se calcula mediante la división de la intersección y la unión de ambos volúmenes.</w:t>
      </w:r>
    </w:p>
    <w:p w14:paraId="717EA55A" w14:textId="34084A87" w:rsidR="0072421B" w:rsidRDefault="0072421B" w:rsidP="0072421B">
      <w:pPr>
        <w:rPr>
          <w:lang w:val="es-ES"/>
        </w:rPr>
      </w:pPr>
      <w:r>
        <w:rPr>
          <w:lang w:val="es-ES"/>
        </w:rPr>
        <w:t xml:space="preserve">Los resultados </w:t>
      </w:r>
      <w:r w:rsidR="006A32C5">
        <w:rPr>
          <w:lang w:val="es-ES"/>
        </w:rPr>
        <w:t>de cada métrica se muestran en</w:t>
      </w:r>
      <w:r w:rsidR="003E4837">
        <w:rPr>
          <w:lang w:val="es-ES"/>
        </w:rPr>
        <w:t xml:space="preserve"> la</w:t>
      </w:r>
      <w:r w:rsidR="006A32C5">
        <w:rPr>
          <w:lang w:val="es-ES"/>
        </w:rPr>
        <w:t xml:space="preserve"> </w:t>
      </w:r>
      <w:r w:rsidR="003E4837">
        <w:rPr>
          <w:lang w:val="es-ES"/>
        </w:rPr>
        <w:fldChar w:fldCharType="begin"/>
      </w:r>
      <w:r w:rsidR="003E4837">
        <w:rPr>
          <w:lang w:val="es-ES"/>
        </w:rPr>
        <w:instrText xml:space="preserve"> REF _Ref62737307 \h </w:instrText>
      </w:r>
      <w:r w:rsidR="003E4837">
        <w:rPr>
          <w:lang w:val="es-ES"/>
        </w:rPr>
      </w:r>
      <w:r w:rsidR="003E4837">
        <w:rPr>
          <w:lang w:val="es-ES"/>
        </w:rPr>
        <w:fldChar w:fldCharType="separate"/>
      </w:r>
      <w:r w:rsidR="00771A69" w:rsidRPr="003E4837">
        <w:rPr>
          <w:lang w:val="es-ES"/>
        </w:rPr>
        <w:t xml:space="preserve">Figura </w:t>
      </w:r>
      <w:r w:rsidR="00771A69">
        <w:rPr>
          <w:noProof/>
          <w:lang w:val="es-ES"/>
        </w:rPr>
        <w:t>39</w:t>
      </w:r>
      <w:r w:rsidR="003E4837">
        <w:rPr>
          <w:lang w:val="es-ES"/>
        </w:rPr>
        <w:fldChar w:fldCharType="end"/>
      </w:r>
      <w:r w:rsidR="006A32C5">
        <w:rPr>
          <w:lang w:val="es-ES"/>
        </w:rPr>
        <w:t>.</w:t>
      </w:r>
    </w:p>
    <w:p w14:paraId="1E756D1A" w14:textId="77777777" w:rsidR="006A32C5" w:rsidRDefault="006A32C5" w:rsidP="006A32C5">
      <w:pPr>
        <w:keepNext/>
        <w:ind w:firstLine="0"/>
        <w:jc w:val="center"/>
      </w:pPr>
      <w:r>
        <w:rPr>
          <w:noProof/>
          <w:lang w:val="es-ES"/>
        </w:rPr>
        <w:lastRenderedPageBreak/>
        <w:drawing>
          <wp:inline distT="0" distB="0" distL="0" distR="0" wp14:anchorId="304F2490" wp14:editId="4CF5BC39">
            <wp:extent cx="4485939" cy="2646186"/>
            <wp:effectExtent l="0" t="0" r="0" b="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pic:nvPicPr>
                  <pic:blipFill rotWithShape="1">
                    <a:blip r:embed="rId73" cstate="print">
                      <a:extLst>
                        <a:ext uri="{28A0092B-C50C-407E-A947-70E740481C1C}">
                          <a14:useLocalDpi xmlns:a14="http://schemas.microsoft.com/office/drawing/2010/main" val="0"/>
                        </a:ext>
                      </a:extLst>
                    </a:blip>
                    <a:srcRect l="8565" t="7452" r="8356" b="5250"/>
                    <a:stretch/>
                  </pic:blipFill>
                  <pic:spPr bwMode="auto">
                    <a:xfrm>
                      <a:off x="0" y="0"/>
                      <a:ext cx="4486244" cy="2646366"/>
                    </a:xfrm>
                    <a:prstGeom prst="rect">
                      <a:avLst/>
                    </a:prstGeom>
                    <a:ln>
                      <a:noFill/>
                    </a:ln>
                    <a:extLst>
                      <a:ext uri="{53640926-AAD7-44D8-BBD7-CCE9431645EC}">
                        <a14:shadowObscured xmlns:a14="http://schemas.microsoft.com/office/drawing/2010/main"/>
                      </a:ext>
                    </a:extLst>
                  </pic:spPr>
                </pic:pic>
              </a:graphicData>
            </a:graphic>
          </wp:inline>
        </w:drawing>
      </w:r>
    </w:p>
    <w:p w14:paraId="25E44EEA" w14:textId="42B6145A" w:rsidR="0072421B" w:rsidRDefault="006A32C5" w:rsidP="006A32C5">
      <w:pPr>
        <w:pStyle w:val="Caption"/>
        <w:ind w:firstLine="0"/>
        <w:jc w:val="center"/>
        <w:rPr>
          <w:lang w:val="es-ES"/>
        </w:rPr>
      </w:pPr>
      <w:bookmarkStart w:id="183" w:name="_Ref62737307"/>
      <w:bookmarkStart w:id="184" w:name="_Toc73693332"/>
      <w:r w:rsidRPr="003E4837">
        <w:rPr>
          <w:lang w:val="es-ES"/>
        </w:rPr>
        <w:t xml:space="preserve">Figura </w:t>
      </w:r>
      <w:r>
        <w:fldChar w:fldCharType="begin"/>
      </w:r>
      <w:r w:rsidRPr="003E4837">
        <w:rPr>
          <w:lang w:val="es-ES"/>
        </w:rPr>
        <w:instrText xml:space="preserve"> SEQ Figura \* ARABIC </w:instrText>
      </w:r>
      <w:r>
        <w:fldChar w:fldCharType="separate"/>
      </w:r>
      <w:r w:rsidR="00771A69">
        <w:rPr>
          <w:noProof/>
          <w:lang w:val="es-ES"/>
        </w:rPr>
        <w:t>39</w:t>
      </w:r>
      <w:r>
        <w:fldChar w:fldCharType="end"/>
      </w:r>
      <w:bookmarkEnd w:id="183"/>
      <w:r w:rsidRPr="003E4837">
        <w:rPr>
          <w:lang w:val="es-ES"/>
        </w:rPr>
        <w:t xml:space="preserve">. </w:t>
      </w:r>
      <w:proofErr w:type="spellStart"/>
      <w:r w:rsidRPr="003E4837">
        <w:rPr>
          <w:lang w:val="es-ES"/>
        </w:rPr>
        <w:t>Boxplots</w:t>
      </w:r>
      <w:proofErr w:type="spellEnd"/>
      <w:r w:rsidRPr="003E4837">
        <w:rPr>
          <w:lang w:val="es-ES"/>
        </w:rPr>
        <w:t xml:space="preserve"> </w:t>
      </w:r>
      <w:r w:rsidR="00BE6BE4">
        <w:rPr>
          <w:lang w:val="es-ES"/>
        </w:rPr>
        <w:t>de</w:t>
      </w:r>
      <w:r w:rsidRPr="003E4837">
        <w:rPr>
          <w:lang w:val="es-ES"/>
        </w:rPr>
        <w:t xml:space="preserve"> las métricas para la evaluación del algoritmo de extracción del cerebro.</w:t>
      </w:r>
      <w:bookmarkEnd w:id="184"/>
    </w:p>
    <w:p w14:paraId="42B42A5E" w14:textId="1223C0C7" w:rsidR="0072421B" w:rsidRDefault="0072421B" w:rsidP="0072421B">
      <w:pPr>
        <w:rPr>
          <w:lang w:val="es-ES"/>
        </w:rPr>
      </w:pPr>
      <w:r>
        <w:rPr>
          <w:lang w:val="es-ES"/>
        </w:rPr>
        <w:t xml:space="preserve">La media </w:t>
      </w:r>
      <w:r w:rsidR="00BC2050">
        <w:rPr>
          <w:lang w:val="es-ES"/>
        </w:rPr>
        <w:t xml:space="preserve">y las desviaciones </w:t>
      </w:r>
      <w:r>
        <w:rPr>
          <w:lang w:val="es-ES"/>
        </w:rPr>
        <w:t xml:space="preserve">de las métricas se muestra en la </w:t>
      </w:r>
      <w:r>
        <w:rPr>
          <w:lang w:val="es-ES"/>
        </w:rPr>
        <w:fldChar w:fldCharType="begin"/>
      </w:r>
      <w:r>
        <w:rPr>
          <w:lang w:val="es-ES"/>
        </w:rPr>
        <w:instrText xml:space="preserve"> REF _Ref62236059 \h </w:instrText>
      </w:r>
      <w:r>
        <w:rPr>
          <w:lang w:val="es-ES"/>
        </w:rPr>
      </w:r>
      <w:r>
        <w:rPr>
          <w:lang w:val="es-ES"/>
        </w:rPr>
        <w:fldChar w:fldCharType="separate"/>
      </w:r>
      <w:r w:rsidR="00771A69" w:rsidRPr="00BF21B7">
        <w:rPr>
          <w:lang w:val="es-ES"/>
        </w:rPr>
        <w:t xml:space="preserve">Tabla </w:t>
      </w:r>
      <w:r w:rsidR="00771A69">
        <w:rPr>
          <w:noProof/>
          <w:lang w:val="es-ES"/>
        </w:rPr>
        <w:t>9</w:t>
      </w:r>
      <w:r>
        <w:rPr>
          <w:lang w:val="es-ES"/>
        </w:rPr>
        <w:fldChar w:fldCharType="end"/>
      </w:r>
      <w:r>
        <w:rPr>
          <w:lang w:val="es-ES"/>
        </w:rPr>
        <w:t>.</w:t>
      </w:r>
    </w:p>
    <w:p w14:paraId="14CA3D4E" w14:textId="34AE503A" w:rsidR="0072421B" w:rsidRPr="00BF21B7" w:rsidRDefault="0072421B" w:rsidP="0072421B">
      <w:pPr>
        <w:pStyle w:val="Caption"/>
        <w:keepNext/>
        <w:ind w:firstLine="0"/>
        <w:jc w:val="center"/>
        <w:rPr>
          <w:lang w:val="es-ES"/>
        </w:rPr>
      </w:pPr>
      <w:bookmarkStart w:id="185" w:name="_Ref62236059"/>
      <w:bookmarkStart w:id="186" w:name="_Toc73693341"/>
      <w:r w:rsidRPr="00BF21B7">
        <w:rPr>
          <w:lang w:val="es-ES"/>
        </w:rPr>
        <w:t xml:space="preserve">Tabla </w:t>
      </w:r>
      <w:r>
        <w:fldChar w:fldCharType="begin"/>
      </w:r>
      <w:r w:rsidRPr="00BF21B7">
        <w:rPr>
          <w:lang w:val="es-ES"/>
        </w:rPr>
        <w:instrText xml:space="preserve"> SEQ Tabla \* ARABIC </w:instrText>
      </w:r>
      <w:r>
        <w:fldChar w:fldCharType="separate"/>
      </w:r>
      <w:r w:rsidR="00771A69">
        <w:rPr>
          <w:noProof/>
          <w:lang w:val="es-ES"/>
        </w:rPr>
        <w:t>9</w:t>
      </w:r>
      <w:r>
        <w:fldChar w:fldCharType="end"/>
      </w:r>
      <w:bookmarkEnd w:id="185"/>
      <w:r w:rsidRPr="00BF21B7">
        <w:rPr>
          <w:lang w:val="es-ES"/>
        </w:rPr>
        <w:t>. Media de las métricas obtenidas</w:t>
      </w:r>
      <w:r w:rsidR="003256B5">
        <w:rPr>
          <w:lang w:val="es-ES"/>
        </w:rPr>
        <w:t xml:space="preserve"> </w:t>
      </w:r>
      <w:r w:rsidR="003256B5" w:rsidRPr="003E4837">
        <w:rPr>
          <w:lang w:val="es-ES"/>
        </w:rPr>
        <w:t>para la evaluación del algoritmo de extracción del cerebro</w:t>
      </w:r>
      <w:r w:rsidRPr="00BF21B7">
        <w:rPr>
          <w:lang w:val="es-ES"/>
        </w:rPr>
        <w:t>.</w:t>
      </w:r>
      <w:bookmarkEnd w:id="186"/>
    </w:p>
    <w:tbl>
      <w:tblPr>
        <w:tblStyle w:val="TableGrid"/>
        <w:tblW w:w="4337" w:type="pct"/>
        <w:jc w:val="center"/>
        <w:tblInd w:w="0" w:type="dxa"/>
        <w:tblLook w:val="04A0" w:firstRow="1" w:lastRow="0" w:firstColumn="1" w:lastColumn="0" w:noHBand="0" w:noVBand="1"/>
      </w:tblPr>
      <w:tblGrid>
        <w:gridCol w:w="1842"/>
        <w:gridCol w:w="1842"/>
        <w:gridCol w:w="1842"/>
        <w:gridCol w:w="1842"/>
      </w:tblGrid>
      <w:tr w:rsidR="007C7DF3" w:rsidRPr="00A422C2" w14:paraId="5282F1F7" w14:textId="77777777" w:rsidTr="0032716F">
        <w:trPr>
          <w:trHeight w:val="567"/>
          <w:jc w:val="center"/>
        </w:trPr>
        <w:tc>
          <w:tcPr>
            <w:tcW w:w="1842" w:type="dxa"/>
            <w:tcBorders>
              <w:top w:val="single" w:sz="4" w:space="0" w:color="auto"/>
              <w:left w:val="single" w:sz="4" w:space="0" w:color="auto"/>
              <w:bottom w:val="single" w:sz="4" w:space="0" w:color="auto"/>
            </w:tcBorders>
            <w:vAlign w:val="center"/>
          </w:tcPr>
          <w:p w14:paraId="23F864DE" w14:textId="24ED62C4" w:rsidR="007C7DF3" w:rsidRPr="00241316" w:rsidRDefault="007C7DF3" w:rsidP="007C7DF3">
            <w:pPr>
              <w:ind w:firstLine="0"/>
              <w:jc w:val="center"/>
              <w:rPr>
                <w:b/>
                <w:bCs/>
                <w:lang w:val="es-ES" w:eastAsia="es-ES"/>
              </w:rPr>
            </w:pPr>
            <w:r>
              <w:rPr>
                <w:b/>
                <w:bCs/>
                <w:lang w:val="es-ES" w:eastAsia="es-ES"/>
              </w:rPr>
              <w:t>TPR</w:t>
            </w:r>
          </w:p>
        </w:tc>
        <w:tc>
          <w:tcPr>
            <w:tcW w:w="1842" w:type="dxa"/>
            <w:tcBorders>
              <w:top w:val="single" w:sz="4" w:space="0" w:color="auto"/>
              <w:left w:val="single" w:sz="4" w:space="0" w:color="auto"/>
              <w:bottom w:val="single" w:sz="4" w:space="0" w:color="auto"/>
            </w:tcBorders>
            <w:vAlign w:val="center"/>
          </w:tcPr>
          <w:p w14:paraId="2D9E950E" w14:textId="61CD81C6" w:rsidR="007C7DF3" w:rsidRPr="00241316" w:rsidRDefault="007C7DF3" w:rsidP="00041567">
            <w:pPr>
              <w:ind w:firstLine="0"/>
              <w:jc w:val="center"/>
              <w:rPr>
                <w:b/>
                <w:bCs/>
                <w:lang w:val="es-ES" w:eastAsia="es-ES"/>
              </w:rPr>
            </w:pPr>
            <w:r w:rsidRPr="00241316">
              <w:rPr>
                <w:b/>
                <w:bCs/>
                <w:lang w:val="es-ES" w:eastAsia="es-ES"/>
              </w:rPr>
              <w:t>FPR</w:t>
            </w:r>
          </w:p>
        </w:tc>
        <w:tc>
          <w:tcPr>
            <w:tcW w:w="1842" w:type="dxa"/>
            <w:vAlign w:val="center"/>
          </w:tcPr>
          <w:p w14:paraId="37C90B02" w14:textId="60074930" w:rsidR="007C7DF3" w:rsidRPr="00241316" w:rsidRDefault="007C7DF3" w:rsidP="00041567">
            <w:pPr>
              <w:ind w:firstLine="0"/>
              <w:jc w:val="center"/>
              <w:rPr>
                <w:b/>
                <w:bCs/>
                <w:lang w:val="es-ES" w:eastAsia="es-ES"/>
              </w:rPr>
            </w:pPr>
            <w:r w:rsidRPr="00241316">
              <w:rPr>
                <w:b/>
                <w:bCs/>
                <w:lang w:val="es-ES" w:eastAsia="es-ES"/>
              </w:rPr>
              <w:t>FNR</w:t>
            </w:r>
          </w:p>
        </w:tc>
        <w:tc>
          <w:tcPr>
            <w:tcW w:w="1842" w:type="dxa"/>
            <w:vAlign w:val="center"/>
          </w:tcPr>
          <w:p w14:paraId="36B82C29" w14:textId="77777777" w:rsidR="007C7DF3" w:rsidRPr="00080A8E" w:rsidRDefault="007C7DF3" w:rsidP="00041567">
            <w:pPr>
              <w:ind w:firstLine="0"/>
              <w:jc w:val="center"/>
              <w:rPr>
                <w:b/>
                <w:bCs/>
                <w:i/>
                <w:iCs/>
                <w:lang w:val="es-ES" w:eastAsia="es-ES"/>
              </w:rPr>
            </w:pPr>
            <w:proofErr w:type="spellStart"/>
            <w:r w:rsidRPr="00080A8E">
              <w:rPr>
                <w:b/>
                <w:bCs/>
                <w:i/>
                <w:iCs/>
                <w:lang w:val="es-ES" w:eastAsia="es-ES"/>
              </w:rPr>
              <w:t>Jaccard</w:t>
            </w:r>
            <w:proofErr w:type="spellEnd"/>
          </w:p>
        </w:tc>
      </w:tr>
      <w:tr w:rsidR="007C7DF3" w:rsidRPr="00A422C2" w14:paraId="7E223802" w14:textId="77777777" w:rsidTr="0032716F">
        <w:trPr>
          <w:trHeight w:val="567"/>
          <w:jc w:val="center"/>
        </w:trPr>
        <w:tc>
          <w:tcPr>
            <w:tcW w:w="1842" w:type="dxa"/>
            <w:tcBorders>
              <w:top w:val="single" w:sz="4" w:space="0" w:color="auto"/>
            </w:tcBorders>
            <w:vAlign w:val="center"/>
          </w:tcPr>
          <w:p w14:paraId="0E741F7E" w14:textId="4B06D9F9" w:rsidR="007C7DF3" w:rsidRDefault="007C7DF3" w:rsidP="007C7DF3">
            <w:pPr>
              <w:ind w:firstLine="0"/>
              <w:jc w:val="center"/>
              <w:rPr>
                <w:rFonts w:ascii="Calibri" w:hAnsi="Calibri" w:cs="Calibri"/>
                <w:color w:val="000000"/>
              </w:rPr>
            </w:pPr>
            <w:r>
              <w:rPr>
                <w:rFonts w:ascii="Calibri" w:hAnsi="Calibri" w:cs="Calibri"/>
                <w:color w:val="000000"/>
              </w:rPr>
              <w:t xml:space="preserve">0,902 </w:t>
            </w:r>
            <w:r>
              <w:rPr>
                <w:rFonts w:ascii="Calibri" w:hAnsi="Calibri" w:cs="Calibri"/>
                <w:color w:val="000000"/>
              </w:rPr>
              <w:sym w:font="Symbol" w:char="F0B1"/>
            </w:r>
            <w:r w:rsidR="00B60065">
              <w:rPr>
                <w:rFonts w:ascii="Calibri" w:hAnsi="Calibri" w:cs="Calibri"/>
                <w:color w:val="000000"/>
              </w:rPr>
              <w:t xml:space="preserve"> </w:t>
            </w:r>
            <w:r w:rsidR="00B60065" w:rsidRPr="00B60065">
              <w:rPr>
                <w:lang w:val="es-ES"/>
              </w:rPr>
              <w:t>0,188</w:t>
            </w:r>
          </w:p>
        </w:tc>
        <w:tc>
          <w:tcPr>
            <w:tcW w:w="1842" w:type="dxa"/>
            <w:tcBorders>
              <w:top w:val="single" w:sz="4" w:space="0" w:color="auto"/>
            </w:tcBorders>
            <w:vAlign w:val="center"/>
          </w:tcPr>
          <w:p w14:paraId="04897F1B" w14:textId="5436B9CC" w:rsidR="007C7DF3" w:rsidRPr="00A0743E" w:rsidRDefault="007C7DF3" w:rsidP="00041567">
            <w:pPr>
              <w:ind w:firstLine="0"/>
              <w:jc w:val="center"/>
              <w:rPr>
                <w:lang w:val="es-ES" w:eastAsia="es-ES"/>
              </w:rPr>
            </w:pPr>
            <w:r>
              <w:rPr>
                <w:rFonts w:ascii="Calibri" w:hAnsi="Calibri" w:cs="Calibri"/>
                <w:color w:val="000000"/>
              </w:rPr>
              <w:t xml:space="preserve">0,104 </w:t>
            </w:r>
            <w:r>
              <w:rPr>
                <w:rFonts w:ascii="Calibri" w:hAnsi="Calibri" w:cs="Calibri"/>
                <w:color w:val="000000"/>
              </w:rPr>
              <w:sym w:font="Symbol" w:char="F0B1"/>
            </w:r>
            <w:r>
              <w:rPr>
                <w:rFonts w:ascii="Calibri" w:hAnsi="Calibri" w:cs="Calibri"/>
                <w:color w:val="000000"/>
              </w:rPr>
              <w:t xml:space="preserve"> </w:t>
            </w:r>
            <w:r w:rsidR="00B60065" w:rsidRPr="00B60065">
              <w:rPr>
                <w:lang w:val="es-ES"/>
              </w:rPr>
              <w:t>0,112</w:t>
            </w:r>
          </w:p>
        </w:tc>
        <w:tc>
          <w:tcPr>
            <w:tcW w:w="1842" w:type="dxa"/>
            <w:vAlign w:val="center"/>
          </w:tcPr>
          <w:p w14:paraId="29DDD147" w14:textId="1565B94B" w:rsidR="007C7DF3" w:rsidRPr="00A0743E" w:rsidRDefault="007C7DF3" w:rsidP="00041567">
            <w:pPr>
              <w:ind w:firstLine="0"/>
              <w:jc w:val="center"/>
              <w:rPr>
                <w:lang w:val="es-ES" w:eastAsia="es-ES"/>
              </w:rPr>
            </w:pPr>
            <w:r>
              <w:rPr>
                <w:rFonts w:ascii="Calibri" w:hAnsi="Calibri" w:cs="Calibri"/>
                <w:color w:val="000000"/>
              </w:rPr>
              <w:t xml:space="preserve">0,098 </w:t>
            </w:r>
            <w:r>
              <w:rPr>
                <w:rFonts w:ascii="Calibri" w:hAnsi="Calibri" w:cs="Calibri"/>
                <w:color w:val="000000"/>
              </w:rPr>
              <w:sym w:font="Symbol" w:char="F0B1"/>
            </w:r>
            <w:r w:rsidR="00B60065">
              <w:rPr>
                <w:rFonts w:ascii="Calibri" w:hAnsi="Calibri" w:cs="Calibri"/>
                <w:color w:val="000000"/>
              </w:rPr>
              <w:t xml:space="preserve"> </w:t>
            </w:r>
            <w:r w:rsidR="00B60065" w:rsidRPr="00B60065">
              <w:rPr>
                <w:lang w:val="es-ES"/>
              </w:rPr>
              <w:t>0,188</w:t>
            </w:r>
          </w:p>
        </w:tc>
        <w:tc>
          <w:tcPr>
            <w:tcW w:w="1842" w:type="dxa"/>
            <w:vAlign w:val="center"/>
          </w:tcPr>
          <w:p w14:paraId="3DB2598C" w14:textId="627F43CA" w:rsidR="007C7DF3" w:rsidRPr="00A0743E" w:rsidRDefault="007C7DF3" w:rsidP="00041567">
            <w:pPr>
              <w:ind w:firstLine="0"/>
              <w:jc w:val="center"/>
              <w:rPr>
                <w:lang w:val="es-ES" w:eastAsia="es-ES"/>
              </w:rPr>
            </w:pPr>
            <w:r>
              <w:rPr>
                <w:rFonts w:ascii="Calibri" w:hAnsi="Calibri" w:cs="Calibri"/>
                <w:color w:val="000000"/>
              </w:rPr>
              <w:t xml:space="preserve">0,824 </w:t>
            </w:r>
            <w:r>
              <w:rPr>
                <w:rFonts w:ascii="Calibri" w:hAnsi="Calibri" w:cs="Calibri"/>
                <w:color w:val="000000"/>
              </w:rPr>
              <w:sym w:font="Symbol" w:char="F0B1"/>
            </w:r>
            <w:r w:rsidR="00B60065">
              <w:rPr>
                <w:rFonts w:ascii="Calibri" w:hAnsi="Calibri" w:cs="Calibri"/>
                <w:color w:val="000000"/>
              </w:rPr>
              <w:t xml:space="preserve"> </w:t>
            </w:r>
            <w:r w:rsidR="00B60065" w:rsidRPr="00B60065">
              <w:rPr>
                <w:lang w:val="es-ES"/>
              </w:rPr>
              <w:t>0,179</w:t>
            </w:r>
          </w:p>
        </w:tc>
      </w:tr>
    </w:tbl>
    <w:p w14:paraId="36EC00EA" w14:textId="77777777" w:rsidR="006700B2" w:rsidRDefault="006700B2" w:rsidP="0072421B">
      <w:pPr>
        <w:rPr>
          <w:lang w:val="es-ES"/>
        </w:rPr>
      </w:pPr>
    </w:p>
    <w:p w14:paraId="01CB9101" w14:textId="2D8DF855" w:rsidR="0072421B" w:rsidRDefault="006700B2" w:rsidP="0072421B">
      <w:pPr>
        <w:rPr>
          <w:lang w:val="es-ES"/>
        </w:rPr>
      </w:pPr>
      <w:r>
        <w:rPr>
          <w:lang w:val="es-ES"/>
        </w:rPr>
        <w:t>Los resultados obtenidos son buenos exceptuando en los sujetos con id IBSR_05, IBSR_09 e IBSR_11</w:t>
      </w:r>
      <w:r w:rsidR="008C21BF">
        <w:rPr>
          <w:lang w:val="es-ES"/>
        </w:rPr>
        <w:t xml:space="preserve"> (los resultados completos se encuentran en el </w:t>
      </w:r>
      <w:r w:rsidR="008C21BF">
        <w:rPr>
          <w:lang w:val="es-ES"/>
        </w:rPr>
        <w:fldChar w:fldCharType="begin"/>
      </w:r>
      <w:r w:rsidR="008C21BF">
        <w:rPr>
          <w:lang w:val="es-ES"/>
        </w:rPr>
        <w:instrText xml:space="preserve"> REF _Ref62749094 \r \h </w:instrText>
      </w:r>
      <w:r w:rsidR="008C21BF">
        <w:rPr>
          <w:lang w:val="es-ES"/>
        </w:rPr>
      </w:r>
      <w:r w:rsidR="008C21BF">
        <w:rPr>
          <w:lang w:val="es-ES"/>
        </w:rPr>
        <w:fldChar w:fldCharType="separate"/>
      </w:r>
      <w:r w:rsidR="00771A69">
        <w:rPr>
          <w:lang w:val="es-ES"/>
        </w:rPr>
        <w:t>APÉNDICE A</w:t>
      </w:r>
      <w:r w:rsidR="008C21BF">
        <w:rPr>
          <w:lang w:val="es-ES"/>
        </w:rPr>
        <w:fldChar w:fldCharType="end"/>
      </w:r>
      <w:r w:rsidR="008C21BF">
        <w:rPr>
          <w:lang w:val="es-ES"/>
        </w:rPr>
        <w:t>)</w:t>
      </w:r>
      <w:r>
        <w:rPr>
          <w:lang w:val="es-ES"/>
        </w:rPr>
        <w:t xml:space="preserve">. Esto se debe a que en los volúmenes originales se observa una mayor calidad de la imagen, y ese ruido no permite </w:t>
      </w:r>
      <w:r w:rsidR="008F4266">
        <w:rPr>
          <w:lang w:val="es-ES"/>
        </w:rPr>
        <w:t xml:space="preserve">el correcto rendimiento </w:t>
      </w:r>
      <w:r>
        <w:rPr>
          <w:lang w:val="es-ES"/>
        </w:rPr>
        <w:t>del algoritmo.</w:t>
      </w:r>
    </w:p>
    <w:p w14:paraId="35E79AB3" w14:textId="77777777" w:rsidR="0072421B" w:rsidRDefault="0072421B" w:rsidP="0072421B">
      <w:pPr>
        <w:ind w:firstLine="0"/>
        <w:jc w:val="left"/>
        <w:rPr>
          <w:lang w:val="es-ES"/>
        </w:rPr>
      </w:pPr>
      <w:r w:rsidRPr="00A422C2">
        <w:rPr>
          <w:lang w:val="es-ES"/>
        </w:rPr>
        <w:br w:type="page"/>
      </w:r>
    </w:p>
    <w:p w14:paraId="58481A0F" w14:textId="0234ABE3" w:rsidR="00AE2AD1" w:rsidRPr="00AE2AD1" w:rsidRDefault="00AE2AD1" w:rsidP="00AE2AD1">
      <w:pPr>
        <w:pStyle w:val="Heading1"/>
      </w:pPr>
      <w:bookmarkStart w:id="187" w:name="_Toc73693290"/>
      <w:r>
        <w:lastRenderedPageBreak/>
        <w:t>CONCLUSIONES</w:t>
      </w:r>
      <w:bookmarkEnd w:id="187"/>
    </w:p>
    <w:p w14:paraId="08D15307" w14:textId="1DB28801" w:rsidR="00CC219C" w:rsidRDefault="00CC219C" w:rsidP="00CC219C">
      <w:pPr>
        <w:rPr>
          <w:lang w:val="es-ES"/>
        </w:rPr>
      </w:pPr>
      <w:r>
        <w:rPr>
          <w:lang w:val="es-ES"/>
        </w:rPr>
        <w:t>Tras finalizar la primera fase del proyecto y haber analizado el trabajo realizado, se han sacado varias conclusiones.</w:t>
      </w:r>
    </w:p>
    <w:p w14:paraId="65184FA0" w14:textId="709D2DC1" w:rsidR="00F601BE" w:rsidRDefault="00F601BE" w:rsidP="00CC219C">
      <w:pPr>
        <w:rPr>
          <w:lang w:val="es-ES"/>
        </w:rPr>
      </w:pPr>
      <w:r>
        <w:rPr>
          <w:lang w:val="es-ES"/>
        </w:rPr>
        <w:t xml:space="preserve">Antes que nada, se ha logrado encontrar una </w:t>
      </w:r>
      <w:proofErr w:type="gramStart"/>
      <w:r w:rsidR="00BD1448">
        <w:rPr>
          <w:lang w:val="es-ES"/>
        </w:rPr>
        <w:t>BD</w:t>
      </w:r>
      <w:r>
        <w:rPr>
          <w:lang w:val="es-ES"/>
        </w:rPr>
        <w:t xml:space="preserve"> válida</w:t>
      </w:r>
      <w:proofErr w:type="gramEnd"/>
      <w:r>
        <w:rPr>
          <w:lang w:val="es-ES"/>
        </w:rPr>
        <w:t xml:space="preserve"> con información de RM de suficiente volumen, 66 pacientes en concreto. Aun así, no todos los pacientes incluyen la misma información y hay ciertos pacientes con imágenes defectuosas en la vista axial, por lo que se ha de valorar el uso de otra vista adicional como puede ser la sagital o la coronal.</w:t>
      </w:r>
    </w:p>
    <w:p w14:paraId="425F74CB" w14:textId="63603B1D" w:rsidR="006009E0" w:rsidRDefault="006009E0" w:rsidP="00CC219C">
      <w:pPr>
        <w:rPr>
          <w:lang w:val="es-ES"/>
        </w:rPr>
      </w:pPr>
      <w:r>
        <w:rPr>
          <w:lang w:val="es-ES"/>
        </w:rPr>
        <w:t xml:space="preserve">Se ha realizado un análisis extenso del estado del arte para evaluar la situación actual y enmarcar el proyecto teniendo en cuenta los recursos y el tiempo disponibles. Por ejemplo, se ha observado que nuevas técnicas de DL son las que actualmente ofrecen mejores resultados para la </w:t>
      </w:r>
      <w:r w:rsidR="006D7A81">
        <w:rPr>
          <w:lang w:val="es-ES"/>
        </w:rPr>
        <w:t>segmentación,</w:t>
      </w:r>
      <w:r>
        <w:rPr>
          <w:lang w:val="es-ES"/>
        </w:rPr>
        <w:t xml:space="preserve"> pero por ahora se han descartado por su mayor complejidad.</w:t>
      </w:r>
    </w:p>
    <w:p w14:paraId="34A599A5" w14:textId="6ED62B01" w:rsidR="006C51CD" w:rsidRDefault="00CC219C" w:rsidP="006E4B75">
      <w:pPr>
        <w:rPr>
          <w:lang w:val="es-ES"/>
        </w:rPr>
      </w:pPr>
      <w:r>
        <w:rPr>
          <w:lang w:val="es-ES"/>
        </w:rPr>
        <w:t>A pesar del trabajo y los avances realizados, ningún objetivo principal ha sido completado en su totalidad. Aun así, se han efectuado pasos importantes en objetivos como el pre</w:t>
      </w:r>
      <w:r w:rsidR="00E1581A">
        <w:rPr>
          <w:lang w:val="es-ES"/>
        </w:rPr>
        <w:t>-</w:t>
      </w:r>
      <w:r>
        <w:rPr>
          <w:lang w:val="es-ES"/>
        </w:rPr>
        <w:t>procesamiento de las imágenes y su posterior segmentación para aislar el tumor.</w:t>
      </w:r>
    </w:p>
    <w:p w14:paraId="355E64ED" w14:textId="293CBFCC" w:rsidR="006E4B75" w:rsidRDefault="00BC30E7" w:rsidP="006E4B75">
      <w:pPr>
        <w:rPr>
          <w:lang w:val="es-ES"/>
        </w:rPr>
      </w:pPr>
      <w:r>
        <w:rPr>
          <w:lang w:val="es-ES"/>
        </w:rPr>
        <w:t>En lo que se corresponde</w:t>
      </w:r>
      <w:r w:rsidR="00CC219C">
        <w:rPr>
          <w:lang w:val="es-ES"/>
        </w:rPr>
        <w:t xml:space="preserve"> al pre</w:t>
      </w:r>
      <w:r w:rsidR="00E1581A">
        <w:rPr>
          <w:lang w:val="es-ES"/>
        </w:rPr>
        <w:t>-</w:t>
      </w:r>
      <w:r w:rsidR="00CC219C">
        <w:rPr>
          <w:lang w:val="es-ES"/>
        </w:rPr>
        <w:t xml:space="preserve">procesamiento, se ha logrado </w:t>
      </w:r>
      <w:r>
        <w:rPr>
          <w:lang w:val="es-ES"/>
        </w:rPr>
        <w:t>una correcta extracción del cerebro de la RM</w:t>
      </w:r>
      <w:r w:rsidR="00CC219C">
        <w:rPr>
          <w:lang w:val="es-ES"/>
        </w:rPr>
        <w:t>.</w:t>
      </w:r>
      <w:r w:rsidR="006E4B75">
        <w:rPr>
          <w:lang w:val="es-ES"/>
        </w:rPr>
        <w:t xml:space="preserve"> La evaluación </w:t>
      </w:r>
      <w:r>
        <w:rPr>
          <w:lang w:val="es-ES"/>
        </w:rPr>
        <w:t xml:space="preserve">de este algoritmo </w:t>
      </w:r>
      <w:r w:rsidR="006E4B75">
        <w:rPr>
          <w:lang w:val="es-ES"/>
        </w:rPr>
        <w:t xml:space="preserve">ha mostrado unos resultados </w:t>
      </w:r>
      <w:r w:rsidR="006700B2">
        <w:rPr>
          <w:lang w:val="es-ES"/>
        </w:rPr>
        <w:t>que,</w:t>
      </w:r>
      <w:r w:rsidR="006E4B75">
        <w:rPr>
          <w:lang w:val="es-ES"/>
        </w:rPr>
        <w:t xml:space="preserve"> aun siendo relativamente buenos, </w:t>
      </w:r>
      <w:r>
        <w:rPr>
          <w:lang w:val="es-ES"/>
        </w:rPr>
        <w:t>habría</w:t>
      </w:r>
      <w:r w:rsidR="006E4B75">
        <w:rPr>
          <w:lang w:val="es-ES"/>
        </w:rPr>
        <w:t xml:space="preserve"> que mejorar</w:t>
      </w:r>
      <w:r>
        <w:rPr>
          <w:lang w:val="es-ES"/>
        </w:rPr>
        <w:t>,</w:t>
      </w:r>
      <w:r w:rsidR="006E4B75">
        <w:rPr>
          <w:lang w:val="es-ES"/>
        </w:rPr>
        <w:t xml:space="preserve"> </w:t>
      </w:r>
      <w:r>
        <w:rPr>
          <w:lang w:val="es-ES"/>
        </w:rPr>
        <w:t>dado</w:t>
      </w:r>
      <w:r w:rsidR="006E4B75">
        <w:rPr>
          <w:lang w:val="es-ES"/>
        </w:rPr>
        <w:t xml:space="preserve"> que el proceso de segmentación </w:t>
      </w:r>
      <w:r>
        <w:rPr>
          <w:lang w:val="es-ES"/>
        </w:rPr>
        <w:t xml:space="preserve">del GBM </w:t>
      </w:r>
      <w:r w:rsidR="00F012D0">
        <w:rPr>
          <w:lang w:val="es-ES"/>
        </w:rPr>
        <w:t xml:space="preserve">requiere de </w:t>
      </w:r>
      <w:r w:rsidR="006E4B75">
        <w:rPr>
          <w:lang w:val="es-ES"/>
        </w:rPr>
        <w:t xml:space="preserve">una </w:t>
      </w:r>
      <w:r>
        <w:rPr>
          <w:lang w:val="es-ES"/>
        </w:rPr>
        <w:t>previa segmentación del cerebro lo más exacta posible</w:t>
      </w:r>
      <w:r w:rsidR="006E4B75">
        <w:rPr>
          <w:lang w:val="es-ES"/>
        </w:rPr>
        <w:t>.</w:t>
      </w:r>
      <w:r w:rsidR="003504B2">
        <w:rPr>
          <w:lang w:val="es-ES"/>
        </w:rPr>
        <w:t xml:space="preserve"> </w:t>
      </w:r>
      <w:r w:rsidR="00F601BE">
        <w:rPr>
          <w:lang w:val="es-ES"/>
        </w:rPr>
        <w:t>Por el momento,</w:t>
      </w:r>
      <w:r w:rsidR="00CC219C">
        <w:rPr>
          <w:lang w:val="es-ES"/>
        </w:rPr>
        <w:t xml:space="preserve"> el método desarrollado se ha centrado en imágenes de RM T1</w:t>
      </w:r>
      <w:r w:rsidR="00F601BE">
        <w:rPr>
          <w:lang w:val="es-ES"/>
        </w:rPr>
        <w:t>.</w:t>
      </w:r>
    </w:p>
    <w:p w14:paraId="5AC50867" w14:textId="1E6575A1" w:rsidR="00CC219C" w:rsidRDefault="00F601BE" w:rsidP="006E4B75">
      <w:pPr>
        <w:rPr>
          <w:lang w:val="es-ES"/>
        </w:rPr>
      </w:pPr>
      <w:r>
        <w:rPr>
          <w:lang w:val="es-ES"/>
        </w:rPr>
        <w:t>En cuanto a la segmentación, la localización del tumor es el objetivo en desarrollo al final de esta primera fase a falta de ajustar el sistema planteado y mejorar los resultados hasta el momento.</w:t>
      </w:r>
    </w:p>
    <w:p w14:paraId="2BF2D3C2" w14:textId="2203AF50" w:rsidR="00F601BE" w:rsidRDefault="00F601BE" w:rsidP="00CC219C">
      <w:pPr>
        <w:rPr>
          <w:lang w:val="es-ES"/>
        </w:rPr>
      </w:pPr>
      <w:r>
        <w:rPr>
          <w:lang w:val="es-ES"/>
        </w:rPr>
        <w:t>Cabe destacar que a pesar de no haber logrado ningún objetivo principal esto estaba previsto en la planificación y el proyecto transcurre en los tiempos marcados.</w:t>
      </w:r>
    </w:p>
    <w:p w14:paraId="02694950" w14:textId="5E283131" w:rsidR="00F601BE" w:rsidRPr="00E22155" w:rsidRDefault="00E22155" w:rsidP="00CC219C">
      <w:pPr>
        <w:rPr>
          <w:b/>
          <w:bCs/>
          <w:color w:val="FF0000"/>
          <w:lang w:val="es-ES"/>
        </w:rPr>
      </w:pPr>
      <w:r w:rsidRPr="00E22155">
        <w:rPr>
          <w:b/>
          <w:bCs/>
          <w:color w:val="FF0000"/>
          <w:lang w:val="es-ES"/>
        </w:rPr>
        <w:t>EGUNERATZEKO</w:t>
      </w:r>
    </w:p>
    <w:p w14:paraId="083B9960" w14:textId="7177BC35" w:rsidR="00AE2AD1" w:rsidRDefault="00AE2AD1">
      <w:pPr>
        <w:ind w:firstLine="0"/>
        <w:jc w:val="left"/>
        <w:rPr>
          <w:lang w:val="es-ES"/>
        </w:rPr>
      </w:pPr>
      <w:r>
        <w:rPr>
          <w:lang w:val="es-ES"/>
        </w:rPr>
        <w:br w:type="page"/>
      </w:r>
    </w:p>
    <w:p w14:paraId="141498A8" w14:textId="0E76EFE4" w:rsidR="00AE2AD1" w:rsidRPr="00A422C2" w:rsidRDefault="00AE2AD1" w:rsidP="00AE2AD1">
      <w:pPr>
        <w:pStyle w:val="Heading1"/>
        <w:rPr>
          <w:lang w:val="es-ES"/>
        </w:rPr>
      </w:pPr>
      <w:bookmarkStart w:id="188" w:name="_Toc73693291"/>
      <w:r>
        <w:rPr>
          <w:lang w:val="es-ES"/>
        </w:rPr>
        <w:lastRenderedPageBreak/>
        <w:t>LÍNEAS FUTURAS</w:t>
      </w:r>
      <w:bookmarkEnd w:id="188"/>
    </w:p>
    <w:p w14:paraId="6B075A00" w14:textId="4ED7A7A5" w:rsidR="00AE2AD1" w:rsidRDefault="00373740" w:rsidP="004E2C6E">
      <w:pPr>
        <w:rPr>
          <w:lang w:val="es-ES"/>
        </w:rPr>
      </w:pPr>
      <w:r>
        <w:rPr>
          <w:lang w:val="es-ES"/>
        </w:rPr>
        <w:t>En este apartado se presentan las mejoras y siguientes pasos a desarrollar para la continuación del proyecto.</w:t>
      </w:r>
      <w:r w:rsidR="0011563F">
        <w:rPr>
          <w:lang w:val="es-ES"/>
        </w:rPr>
        <w:t xml:space="preserve"> El objetivo es realizar todos estos desarrollos a lo largo de la segunda parte del proyecto.</w:t>
      </w:r>
    </w:p>
    <w:p w14:paraId="42473736" w14:textId="75004E3A" w:rsidR="00FC6A1E" w:rsidRDefault="00BF6447" w:rsidP="004E2C6E">
      <w:pPr>
        <w:rPr>
          <w:lang w:val="es-ES"/>
        </w:rPr>
      </w:pPr>
      <w:r>
        <w:rPr>
          <w:lang w:val="es-ES"/>
        </w:rPr>
        <w:t xml:space="preserve">La primera tarea que realizar será la de finalizar la implementación de la segmentación del tumor, tarea que se encuentra en un estado de desarrollo avanzado. Además, se </w:t>
      </w:r>
      <w:r w:rsidR="00FC6A1E">
        <w:rPr>
          <w:lang w:val="es-ES"/>
        </w:rPr>
        <w:t>plantea la mejora del apartado del pre</w:t>
      </w:r>
      <w:r w:rsidR="00E1581A">
        <w:rPr>
          <w:lang w:val="es-ES"/>
        </w:rPr>
        <w:t>-</w:t>
      </w:r>
      <w:r w:rsidR="00FC6A1E">
        <w:rPr>
          <w:lang w:val="es-ES"/>
        </w:rPr>
        <w:t xml:space="preserve">procesamiento de las imágenes médicas, dado que </w:t>
      </w:r>
      <w:r>
        <w:rPr>
          <w:lang w:val="es-ES"/>
        </w:rPr>
        <w:t xml:space="preserve">la mala calidad de distintos volúmenes presentes en la </w:t>
      </w:r>
      <w:r w:rsidR="00BD1448">
        <w:rPr>
          <w:lang w:val="es-ES"/>
        </w:rPr>
        <w:t>BD</w:t>
      </w:r>
      <w:r>
        <w:rPr>
          <w:lang w:val="es-ES"/>
        </w:rPr>
        <w:t xml:space="preserve"> dificulta</w:t>
      </w:r>
      <w:r w:rsidR="00FC6A1E">
        <w:rPr>
          <w:lang w:val="es-ES"/>
        </w:rPr>
        <w:t xml:space="preserve"> la extracción del cerebro </w:t>
      </w:r>
      <w:r>
        <w:rPr>
          <w:lang w:val="es-ES"/>
        </w:rPr>
        <w:t>y,</w:t>
      </w:r>
      <w:r w:rsidR="00FC6A1E">
        <w:rPr>
          <w:lang w:val="es-ES"/>
        </w:rPr>
        <w:t xml:space="preserve"> en consecuencia, la segmentación del tumor.</w:t>
      </w:r>
      <w:r w:rsidR="00A45C30">
        <w:rPr>
          <w:lang w:val="es-ES"/>
        </w:rPr>
        <w:t xml:space="preserve"> Al igual que se ha hecho con la segmentación del cerebro, la segmentación del tumor deberá ir con su respectiva evaluación.</w:t>
      </w:r>
    </w:p>
    <w:p w14:paraId="1D7BF6C2" w14:textId="27C5EB07" w:rsidR="00142D4E" w:rsidRDefault="00C01D2C" w:rsidP="004E2C6E">
      <w:pPr>
        <w:rPr>
          <w:lang w:val="es-ES"/>
        </w:rPr>
      </w:pPr>
      <w:r>
        <w:rPr>
          <w:lang w:val="es-ES"/>
        </w:rPr>
        <w:t>En relación con la parte de pre</w:t>
      </w:r>
      <w:r w:rsidR="00E1581A">
        <w:rPr>
          <w:lang w:val="es-ES"/>
        </w:rPr>
        <w:t>-</w:t>
      </w:r>
      <w:r>
        <w:rPr>
          <w:lang w:val="es-ES"/>
        </w:rPr>
        <w:t>procesamiento, se plantea modificar o mejorar las implementaciones para posibilitar que el código sea capaz de realizar las mismas funciones para RM de tipo T2 y FLAIR</w:t>
      </w:r>
      <w:r w:rsidR="00A30598">
        <w:rPr>
          <w:lang w:val="es-ES"/>
        </w:rPr>
        <w:t xml:space="preserve">, convirtiendo el sistema en uno </w:t>
      </w:r>
      <w:proofErr w:type="spellStart"/>
      <w:r w:rsidR="00A30598">
        <w:rPr>
          <w:lang w:val="es-ES"/>
        </w:rPr>
        <w:t>multi</w:t>
      </w:r>
      <w:proofErr w:type="spellEnd"/>
      <w:r w:rsidR="00A30598">
        <w:rPr>
          <w:lang w:val="es-ES"/>
        </w:rPr>
        <w:t>-modal, lo que permitiría la obtención de más información sobre el tumor.</w:t>
      </w:r>
    </w:p>
    <w:p w14:paraId="4337133F" w14:textId="38F81A01" w:rsidR="00E362EB" w:rsidRDefault="00E362EB" w:rsidP="004E2C6E">
      <w:pPr>
        <w:rPr>
          <w:lang w:val="es-ES"/>
        </w:rPr>
      </w:pPr>
      <w:r>
        <w:rPr>
          <w:lang w:val="es-ES"/>
        </w:rPr>
        <w:t>Una vez se cuenta con la extracción del tumor, se deberán obtener una serie de características de este, para su introducción como parámetro en el sistema inteligente.</w:t>
      </w:r>
    </w:p>
    <w:p w14:paraId="210A65FE" w14:textId="203ED929" w:rsidR="004E3B9A" w:rsidRDefault="004E3B9A" w:rsidP="004E2C6E">
      <w:pPr>
        <w:rPr>
          <w:lang w:val="es-ES"/>
        </w:rPr>
      </w:pPr>
      <w:r>
        <w:rPr>
          <w:lang w:val="es-ES"/>
        </w:rPr>
        <w:t xml:space="preserve">Con la información obtenida del </w:t>
      </w:r>
      <w:r w:rsidRPr="00AD232A">
        <w:rPr>
          <w:i/>
          <w:iCs/>
          <w:lang w:val="es-ES"/>
        </w:rPr>
        <w:t>glioma</w:t>
      </w:r>
      <w:r>
        <w:rPr>
          <w:lang w:val="es-ES"/>
        </w:rPr>
        <w:t xml:space="preserve"> y con los biomarcadores de los sujetos, se desarrollará el sistema inteligente para la realización de predicciones de supervivencia y recaída.</w:t>
      </w:r>
      <w:r w:rsidR="008C6DA9">
        <w:rPr>
          <w:lang w:val="es-ES"/>
        </w:rPr>
        <w:t xml:space="preserve"> Este sistema deberá ser validado para comprobar su correcto funcionamiento. </w:t>
      </w:r>
      <w:r w:rsidR="009824A8">
        <w:rPr>
          <w:lang w:val="es-ES"/>
        </w:rPr>
        <w:t>Se obtendrán los parámetros más relevantes para las predicciones y así optimizar el sistema.</w:t>
      </w:r>
    </w:p>
    <w:p w14:paraId="261DC5F3" w14:textId="0E68301E" w:rsidR="007611B2" w:rsidRDefault="007611B2" w:rsidP="004E2C6E">
      <w:pPr>
        <w:rPr>
          <w:lang w:val="es-ES"/>
        </w:rPr>
      </w:pPr>
      <w:r>
        <w:rPr>
          <w:lang w:val="es-ES"/>
        </w:rPr>
        <w:t>Todo el código desarrollado deberá ser comprobado mediante herramientas de análisis estático</w:t>
      </w:r>
      <w:r w:rsidR="006C29FD">
        <w:rPr>
          <w:lang w:val="es-ES"/>
        </w:rPr>
        <w:t>. De esta forma se podrán identificar bugs y desarrollar un código seguro</w:t>
      </w:r>
      <w:r w:rsidR="007D667C">
        <w:rPr>
          <w:lang w:val="es-ES"/>
        </w:rPr>
        <w:t>,</w:t>
      </w:r>
      <w:r w:rsidR="006C29FD">
        <w:rPr>
          <w:lang w:val="es-ES"/>
        </w:rPr>
        <w:t xml:space="preserve"> además de comprobar que se han seguido las buenas prácticas establecidas por PEP8</w:t>
      </w:r>
      <w:r w:rsidR="007D667C">
        <w:rPr>
          <w:lang w:val="es-ES"/>
        </w:rPr>
        <w:t>.</w:t>
      </w:r>
    </w:p>
    <w:p w14:paraId="4B0A44DD" w14:textId="3AF20C1A" w:rsidR="007611B2" w:rsidRDefault="007611B2" w:rsidP="004E2C6E">
      <w:pPr>
        <w:rPr>
          <w:lang w:val="es-ES"/>
        </w:rPr>
      </w:pPr>
      <w:r>
        <w:rPr>
          <w:lang w:val="es-ES"/>
        </w:rPr>
        <w:t>En caso</w:t>
      </w:r>
      <w:r w:rsidR="006C29FD">
        <w:rPr>
          <w:lang w:val="es-ES"/>
        </w:rPr>
        <w:t xml:space="preserve"> </w:t>
      </w:r>
      <w:r w:rsidR="00565041">
        <w:rPr>
          <w:lang w:val="es-ES"/>
        </w:rPr>
        <w:t>de contar con el tiempo suficiente, se implementará una interfaz gráfica que permita la gestión de los datos y visualización de las imágenes médicas.</w:t>
      </w:r>
    </w:p>
    <w:p w14:paraId="5940EA48" w14:textId="77777777" w:rsidR="00E22155" w:rsidRPr="00E22155" w:rsidRDefault="00E22155" w:rsidP="00E22155">
      <w:pPr>
        <w:rPr>
          <w:b/>
          <w:bCs/>
          <w:color w:val="FF0000"/>
          <w:lang w:val="es-ES"/>
        </w:rPr>
      </w:pPr>
      <w:r w:rsidRPr="00E22155">
        <w:rPr>
          <w:b/>
          <w:bCs/>
          <w:color w:val="FF0000"/>
          <w:lang w:val="es-ES"/>
        </w:rPr>
        <w:t>EGUNERATZEKO</w:t>
      </w:r>
    </w:p>
    <w:p w14:paraId="72C70CBF" w14:textId="77777777" w:rsidR="00E22155" w:rsidRDefault="00E22155" w:rsidP="004E2C6E">
      <w:pPr>
        <w:rPr>
          <w:lang w:val="es-ES"/>
        </w:rPr>
      </w:pPr>
    </w:p>
    <w:p w14:paraId="4154CD7A" w14:textId="7ADCD494" w:rsidR="00AE2AD1" w:rsidRDefault="00AE2AD1">
      <w:pPr>
        <w:ind w:firstLine="0"/>
        <w:jc w:val="left"/>
        <w:rPr>
          <w:lang w:val="es-ES"/>
        </w:rPr>
      </w:pPr>
      <w:r>
        <w:rPr>
          <w:lang w:val="es-ES"/>
        </w:rPr>
        <w:br w:type="page"/>
      </w:r>
    </w:p>
    <w:p w14:paraId="5B5047BE" w14:textId="15393F78" w:rsidR="00741AC9" w:rsidRPr="00A422C2" w:rsidRDefault="00741AC9" w:rsidP="00741AC9">
      <w:pPr>
        <w:pStyle w:val="Heading1"/>
        <w:rPr>
          <w:lang w:val="es-ES"/>
        </w:rPr>
      </w:pPr>
      <w:bookmarkStart w:id="189" w:name="_Toc73693292"/>
      <w:r w:rsidRPr="00A422C2">
        <w:rPr>
          <w:lang w:val="es-ES"/>
        </w:rPr>
        <w:lastRenderedPageBreak/>
        <w:t>BIBLIOGRAFÍA</w:t>
      </w:r>
      <w:bookmarkEnd w:id="189"/>
    </w:p>
    <w:p w14:paraId="4518CB41" w14:textId="77777777" w:rsidR="00F15765" w:rsidRPr="00F15765" w:rsidRDefault="00084142" w:rsidP="00F15765">
      <w:pPr>
        <w:pStyle w:val="Bibliography"/>
        <w:rPr>
          <w:lang w:val="es-ES"/>
        </w:rPr>
      </w:pPr>
      <w:r w:rsidRPr="00A422C2">
        <w:rPr>
          <w:lang w:val="es-ES"/>
        </w:rPr>
        <w:fldChar w:fldCharType="begin"/>
      </w:r>
      <w:r w:rsidR="00030100">
        <w:rPr>
          <w:lang w:val="es-ES"/>
        </w:rPr>
        <w:instrText xml:space="preserve"> ADDIN ZOTERO_BIBL {"uncited":[],"omitted":[],"custom":[]} CSL_BIBLIOGRAPHY </w:instrText>
      </w:r>
      <w:r w:rsidRPr="00A422C2">
        <w:rPr>
          <w:lang w:val="es-ES"/>
        </w:rPr>
        <w:fldChar w:fldCharType="separate"/>
      </w:r>
      <w:r w:rsidR="00F15765" w:rsidRPr="00F15765">
        <w:rPr>
          <w:lang w:val="es-ES"/>
        </w:rPr>
        <w:t>[1]</w:t>
      </w:r>
      <w:r w:rsidR="00F15765" w:rsidRPr="00F15765">
        <w:rPr>
          <w:lang w:val="es-ES"/>
        </w:rPr>
        <w:tab/>
        <w:t>«¿Qué es el cáncer? - Instituto Nacional del Cáncer», sep. 02, 2015. https://www.cancer.gov/espanol/cancer/naturaleza/que-es (accedido nov. 13, 2020).</w:t>
      </w:r>
    </w:p>
    <w:p w14:paraId="633A6716" w14:textId="77777777" w:rsidR="00F15765" w:rsidRPr="00F15765" w:rsidRDefault="00F15765" w:rsidP="00F15765">
      <w:pPr>
        <w:pStyle w:val="Bibliography"/>
      </w:pPr>
      <w:r w:rsidRPr="00F15765">
        <w:t>[2]</w:t>
      </w:r>
      <w:r w:rsidRPr="00F15765">
        <w:tab/>
        <w:t xml:space="preserve">F. Hanif, K. Muzaffar,  kahkashan Perveen, S. Malhi, y S. Simjee, «Glioblastoma Multiforme: A Review of its Epidemiology and Pathogenesis through Clinical Presentation and Treatment», </w:t>
      </w:r>
      <w:r w:rsidRPr="00F15765">
        <w:rPr>
          <w:i/>
          <w:iCs/>
        </w:rPr>
        <w:t>Asian Pac. J. Cancer Prev.</w:t>
      </w:r>
      <w:r w:rsidRPr="00F15765">
        <w:t>, vol. 18, n.</w:t>
      </w:r>
      <w:r w:rsidRPr="00F15765">
        <w:rPr>
          <w:vertAlign w:val="superscript"/>
        </w:rPr>
        <w:t>o</w:t>
      </w:r>
      <w:r w:rsidRPr="00F15765">
        <w:t xml:space="preserve"> 1, ene. 2017, doi: 10.22034/APJCP.2017.18.1.3.</w:t>
      </w:r>
    </w:p>
    <w:p w14:paraId="5291951A" w14:textId="77777777" w:rsidR="00F15765" w:rsidRPr="00F15765" w:rsidRDefault="00F15765" w:rsidP="00F15765">
      <w:pPr>
        <w:pStyle w:val="Bibliography"/>
      </w:pPr>
      <w:r w:rsidRPr="00F15765">
        <w:t>[3]</w:t>
      </w:r>
      <w:r w:rsidRPr="00F15765">
        <w:tab/>
        <w:t xml:space="preserve">D. Armocida, A. Pesce, F. Di Giammarco, A. Frati, A. Santoro, y M. Salvati, «Long Term Survival in Patients Suffering from Glio-blastoma Multiforme: A Single-Center Observational Cohort Study», </w:t>
      </w:r>
      <w:r w:rsidRPr="00F15765">
        <w:rPr>
          <w:i/>
          <w:iCs/>
        </w:rPr>
        <w:t>Diagnostics</w:t>
      </w:r>
      <w:r w:rsidRPr="00F15765">
        <w:t>, vol. 9, n.</w:t>
      </w:r>
      <w:r w:rsidRPr="00F15765">
        <w:rPr>
          <w:vertAlign w:val="superscript"/>
        </w:rPr>
        <w:t>o</w:t>
      </w:r>
      <w:r w:rsidRPr="00F15765">
        <w:t xml:space="preserve"> 4, p. 209, nov. 2019, doi: 10.3390/diagnostics9040209.</w:t>
      </w:r>
    </w:p>
    <w:p w14:paraId="3611E5AE" w14:textId="77777777" w:rsidR="00F15765" w:rsidRPr="00F15765" w:rsidRDefault="00F15765" w:rsidP="00F15765">
      <w:pPr>
        <w:pStyle w:val="Bibliography"/>
      </w:pPr>
      <w:r w:rsidRPr="00F15765">
        <w:t>[4]</w:t>
      </w:r>
      <w:r w:rsidRPr="00F15765">
        <w:tab/>
        <w:t xml:space="preserve">«Early Detection Can Be Key to Surviving a Brain Tumor», </w:t>
      </w:r>
      <w:r w:rsidRPr="00F15765">
        <w:rPr>
          <w:i/>
          <w:iCs/>
        </w:rPr>
        <w:t>Weill Cornell Brain and Spine Center</w:t>
      </w:r>
      <w:r w:rsidRPr="00F15765">
        <w:t>, ago. 08, 2016. https://weillcornellbrainandspine.org/early-detection-can-be-key-surviving-brain-tumor (accedido dic. 09, 2020).</w:t>
      </w:r>
    </w:p>
    <w:p w14:paraId="67A518E1" w14:textId="77777777" w:rsidR="00F15765" w:rsidRPr="00F15765" w:rsidRDefault="00F15765" w:rsidP="00F15765">
      <w:pPr>
        <w:pStyle w:val="Bibliography"/>
      </w:pPr>
      <w:r w:rsidRPr="00F15765">
        <w:t>[5]</w:t>
      </w:r>
      <w:r w:rsidRPr="00F15765">
        <w:tab/>
        <w:t xml:space="preserve">P. J. Kelly, «Gliomas: Survival, origin and early detection», </w:t>
      </w:r>
      <w:r w:rsidRPr="00F15765">
        <w:rPr>
          <w:i/>
          <w:iCs/>
        </w:rPr>
        <w:t>Surg. Neurol. Int.</w:t>
      </w:r>
      <w:r w:rsidRPr="00F15765">
        <w:t>, vol. 1, dic. 2010, doi: 10.4103/2152-7806.74243.</w:t>
      </w:r>
    </w:p>
    <w:p w14:paraId="43B85351" w14:textId="77777777" w:rsidR="00F15765" w:rsidRPr="00F15765" w:rsidRDefault="00F15765" w:rsidP="00F15765">
      <w:pPr>
        <w:pStyle w:val="Bibliography"/>
      </w:pPr>
      <w:r w:rsidRPr="00F15765">
        <w:t>[6]</w:t>
      </w:r>
      <w:r w:rsidRPr="00F15765">
        <w:tab/>
        <w:t>«Glioblastoma (GBM) – American Brain Tumor Association». https://www.abta.org/tumor_types/glioblastoma-gbm/ (accedido dic. 09, 2020).</w:t>
      </w:r>
    </w:p>
    <w:p w14:paraId="116133A1" w14:textId="77777777" w:rsidR="00F15765" w:rsidRPr="00F15765" w:rsidRDefault="00F15765" w:rsidP="00F15765">
      <w:pPr>
        <w:pStyle w:val="Bibliography"/>
      </w:pPr>
      <w:r w:rsidRPr="00F15765">
        <w:t>[7]</w:t>
      </w:r>
      <w:r w:rsidRPr="00F15765">
        <w:tab/>
        <w:t xml:space="preserve">«Early Detection», </w:t>
      </w:r>
      <w:r w:rsidRPr="00F15765">
        <w:rPr>
          <w:i/>
          <w:iCs/>
        </w:rPr>
        <w:t>Glioblastoma Foundation</w:t>
      </w:r>
      <w:r w:rsidRPr="00F15765">
        <w:t>. https://glioblastomafoundation.org/research/early-detection (accedido nov. 13, 2020).</w:t>
      </w:r>
    </w:p>
    <w:p w14:paraId="59065BDD" w14:textId="77777777" w:rsidR="00F15765" w:rsidRPr="00F15765" w:rsidRDefault="00F15765" w:rsidP="00F15765">
      <w:pPr>
        <w:pStyle w:val="Bibliography"/>
      </w:pPr>
      <w:r w:rsidRPr="00F15765">
        <w:t>[8]</w:t>
      </w:r>
      <w:r w:rsidRPr="00F15765">
        <w:tab/>
        <w:t xml:space="preserve">Committee on Diagnostic Error in Health Care, Board on Health Care Services, Institute of Medicine, y The National Academies of Sciences, Engineering, and Medicine, </w:t>
      </w:r>
      <w:r w:rsidRPr="00F15765">
        <w:rPr>
          <w:i/>
          <w:iCs/>
        </w:rPr>
        <w:t>Improving Diagnosis in Health Care</w:t>
      </w:r>
      <w:r w:rsidRPr="00F15765">
        <w:t>. Washington, D.C.: National Academies Press, 2015, p. 21794. doi: 10.17226/21794.</w:t>
      </w:r>
    </w:p>
    <w:p w14:paraId="63FF05D9" w14:textId="77777777" w:rsidR="00F15765" w:rsidRPr="00F15765" w:rsidRDefault="00F15765" w:rsidP="00F15765">
      <w:pPr>
        <w:pStyle w:val="Bibliography"/>
      </w:pPr>
      <w:r w:rsidRPr="00F15765">
        <w:t>[9]</w:t>
      </w:r>
      <w:r w:rsidRPr="00F15765">
        <w:tab/>
        <w:t xml:space="preserve">H. Singh, A. Meyer, y E. Thomas, «The frequency of diagnostic errors in outpatient care: Estimations from three large observational studies involving US adult populations», </w:t>
      </w:r>
      <w:r w:rsidRPr="00F15765">
        <w:rPr>
          <w:i/>
          <w:iCs/>
        </w:rPr>
        <w:t>BMJ Qual. Saf.</w:t>
      </w:r>
      <w:r w:rsidRPr="00F15765">
        <w:t>, vol. 23, abr. 2014, doi: 10.1136/bmjqs-2013-002627.</w:t>
      </w:r>
    </w:p>
    <w:p w14:paraId="49904A7F" w14:textId="77777777" w:rsidR="00F15765" w:rsidRPr="00F15765" w:rsidRDefault="00F15765" w:rsidP="00F15765">
      <w:pPr>
        <w:pStyle w:val="Bibliography"/>
      </w:pPr>
      <w:r w:rsidRPr="00F15765">
        <w:t>[10]</w:t>
      </w:r>
      <w:r w:rsidRPr="00F15765">
        <w:tab/>
        <w:t>«Assessing Concordance With Watson for Oncology, a Cognitive Computing Decision Support System for Colon Cancer Treatment in Korea | JCO Clinical Cancer Informatics». https://ascopubs.org/doi/full/10.1200/CCI.17.00109 (accedido dic. 10, 2020).</w:t>
      </w:r>
    </w:p>
    <w:p w14:paraId="3F86BCDC" w14:textId="77777777" w:rsidR="00F15765" w:rsidRPr="00F15765" w:rsidRDefault="00F15765" w:rsidP="00F15765">
      <w:pPr>
        <w:pStyle w:val="Bibliography"/>
      </w:pPr>
      <w:r w:rsidRPr="00F15765">
        <w:t>[11]</w:t>
      </w:r>
      <w:r w:rsidRPr="00F15765">
        <w:tab/>
        <w:t xml:space="preserve">W. Taal, J. Bromberg, y M. Bent, «Chemotherapy in glioma», </w:t>
      </w:r>
      <w:r w:rsidRPr="00F15765">
        <w:rPr>
          <w:i/>
          <w:iCs/>
        </w:rPr>
        <w:t>CNS Oncol.</w:t>
      </w:r>
      <w:r w:rsidRPr="00F15765">
        <w:t>, vol. 4, pp. 1-14, abr. 2015, doi: 10.2217/cns.15.2.</w:t>
      </w:r>
    </w:p>
    <w:p w14:paraId="2F080BC8" w14:textId="77777777" w:rsidR="00F15765" w:rsidRPr="00FE2D87" w:rsidRDefault="00F15765" w:rsidP="00F15765">
      <w:pPr>
        <w:pStyle w:val="Bibliography"/>
        <w:rPr>
          <w:lang w:val="es-ES"/>
        </w:rPr>
      </w:pPr>
      <w:r w:rsidRPr="00F15765">
        <w:t>[12]</w:t>
      </w:r>
      <w:r w:rsidRPr="00F15765">
        <w:tab/>
        <w:t xml:space="preserve">T. C. Booth, M. Williams, A. Luis, J. Cardoso, K. Ashkan, y H. Shuaib, «Machine learning and glioma imaging biomarkers», </w:t>
      </w:r>
      <w:r w:rsidRPr="00F15765">
        <w:rPr>
          <w:i/>
          <w:iCs/>
        </w:rPr>
        <w:t xml:space="preserve">Clin. </w:t>
      </w:r>
      <w:r w:rsidRPr="00FE2D87">
        <w:rPr>
          <w:i/>
          <w:iCs/>
          <w:lang w:val="es-ES"/>
        </w:rPr>
        <w:t>Radiol.</w:t>
      </w:r>
      <w:r w:rsidRPr="00FE2D87">
        <w:rPr>
          <w:lang w:val="es-ES"/>
        </w:rPr>
        <w:t>, vol. 75, n.</w:t>
      </w:r>
      <w:r w:rsidRPr="00FE2D87">
        <w:rPr>
          <w:vertAlign w:val="superscript"/>
          <w:lang w:val="es-ES"/>
        </w:rPr>
        <w:t>o</w:t>
      </w:r>
      <w:r w:rsidRPr="00FE2D87">
        <w:rPr>
          <w:lang w:val="es-ES"/>
        </w:rPr>
        <w:t xml:space="preserve"> 1, pp. 20-32, ene. 2020, doi: 10.1016/j.crad.2019.07.001.</w:t>
      </w:r>
    </w:p>
    <w:p w14:paraId="62B8B28C" w14:textId="77777777" w:rsidR="00F15765" w:rsidRPr="00FE2D87" w:rsidRDefault="00F15765" w:rsidP="00F15765">
      <w:pPr>
        <w:pStyle w:val="Bibliography"/>
        <w:rPr>
          <w:lang w:val="es-ES"/>
        </w:rPr>
      </w:pPr>
      <w:r w:rsidRPr="00FE2D87">
        <w:rPr>
          <w:lang w:val="es-ES"/>
        </w:rPr>
        <w:t>[13]</w:t>
      </w:r>
      <w:r w:rsidRPr="00FE2D87">
        <w:rPr>
          <w:lang w:val="es-ES"/>
        </w:rPr>
        <w:tab/>
        <w:t xml:space="preserve">C. Okuma y R. Fernández, «EVALUACIÓN DE GLIOMAS POR TÉCNICAS AVANZADAS DE RESONANCIA MAGNÉTICA», </w:t>
      </w:r>
      <w:r w:rsidRPr="00FE2D87">
        <w:rPr>
          <w:i/>
          <w:iCs/>
          <w:lang w:val="es-ES"/>
        </w:rPr>
        <w:t>Rev. Médica Clínica Las Condes</w:t>
      </w:r>
      <w:r w:rsidRPr="00FE2D87">
        <w:rPr>
          <w:lang w:val="es-ES"/>
        </w:rPr>
        <w:t>, vol. 28, n.</w:t>
      </w:r>
      <w:r w:rsidRPr="00FE2D87">
        <w:rPr>
          <w:vertAlign w:val="superscript"/>
          <w:lang w:val="es-ES"/>
        </w:rPr>
        <w:t>o</w:t>
      </w:r>
      <w:r w:rsidRPr="00FE2D87">
        <w:rPr>
          <w:lang w:val="es-ES"/>
        </w:rPr>
        <w:t xml:space="preserve"> 3, pp. 360-377, may 2017, doi: 10.1016/j.rmclc.2017.05.005.</w:t>
      </w:r>
    </w:p>
    <w:p w14:paraId="62A69C38" w14:textId="77777777" w:rsidR="00F15765" w:rsidRPr="00F15765" w:rsidRDefault="00F15765" w:rsidP="00F15765">
      <w:pPr>
        <w:pStyle w:val="Bibliography"/>
      </w:pPr>
      <w:r w:rsidRPr="00F15765">
        <w:t>[14]</w:t>
      </w:r>
      <w:r w:rsidRPr="00F15765">
        <w:tab/>
        <w:t xml:space="preserve">A. A. Abd-Elghany </w:t>
      </w:r>
      <w:r w:rsidRPr="00F15765">
        <w:rPr>
          <w:i/>
          <w:iCs/>
        </w:rPr>
        <w:t>et al.</w:t>
      </w:r>
      <w:r w:rsidRPr="00F15765">
        <w:t xml:space="preserve">, «Radiological characteristics of glioblastoma multiforme using CT and MRI examination», </w:t>
      </w:r>
      <w:r w:rsidRPr="00F15765">
        <w:rPr>
          <w:i/>
          <w:iCs/>
        </w:rPr>
        <w:t>J. Radiat. Res. Appl. Sci.</w:t>
      </w:r>
      <w:r w:rsidRPr="00F15765">
        <w:t>, vol. 12, n.</w:t>
      </w:r>
      <w:r w:rsidRPr="00F15765">
        <w:rPr>
          <w:vertAlign w:val="superscript"/>
        </w:rPr>
        <w:t>o</w:t>
      </w:r>
      <w:r w:rsidRPr="00F15765">
        <w:t xml:space="preserve"> 1, pp. 289-293, ene. 2019, doi: 10.1080/16878507.2019.1655864.</w:t>
      </w:r>
    </w:p>
    <w:p w14:paraId="2CC3F7BF" w14:textId="77777777" w:rsidR="00F15765" w:rsidRPr="00F15765" w:rsidRDefault="00F15765" w:rsidP="00F15765">
      <w:pPr>
        <w:pStyle w:val="Bibliography"/>
      </w:pPr>
      <w:r w:rsidRPr="00F15765">
        <w:lastRenderedPageBreak/>
        <w:t>[15]</w:t>
      </w:r>
      <w:r w:rsidRPr="00F15765">
        <w:tab/>
        <w:t xml:space="preserve">C. Dupont, N. Betrouni, N. Reyns, y M. Vermandel, «On Image Segmentation Methods Applied to Glioblastoma: State of Art and New Trends», </w:t>
      </w:r>
      <w:r w:rsidRPr="00F15765">
        <w:rPr>
          <w:i/>
          <w:iCs/>
        </w:rPr>
        <w:t>IRBM</w:t>
      </w:r>
      <w:r w:rsidRPr="00F15765">
        <w:t>, vol. 37, n.</w:t>
      </w:r>
      <w:r w:rsidRPr="00F15765">
        <w:rPr>
          <w:vertAlign w:val="superscript"/>
        </w:rPr>
        <w:t>o</w:t>
      </w:r>
      <w:r w:rsidRPr="00F15765">
        <w:t xml:space="preserve"> 3, pp. 131-143, jun. 2016, doi: 10.1016/j.irbm.2015.12.004.</w:t>
      </w:r>
    </w:p>
    <w:p w14:paraId="75042756" w14:textId="77777777" w:rsidR="00F15765" w:rsidRPr="00F15765" w:rsidRDefault="00F15765" w:rsidP="00F15765">
      <w:pPr>
        <w:pStyle w:val="Bibliography"/>
      </w:pPr>
      <w:r w:rsidRPr="00F15765">
        <w:t>[16]</w:t>
      </w:r>
      <w:r w:rsidRPr="00F15765">
        <w:tab/>
        <w:t xml:space="preserve">Y. Wan, R. Rahmat, y S. J. Price, «Deep learning for glioblastoma segmentation using preoperative magnetic resonance imaging identifies volumetric features associated with survival», </w:t>
      </w:r>
      <w:r w:rsidRPr="00F15765">
        <w:rPr>
          <w:i/>
          <w:iCs/>
        </w:rPr>
        <w:t>Acta Neurochir. (Wien)</w:t>
      </w:r>
      <w:r w:rsidRPr="00F15765">
        <w:t>, vol. 162, n.</w:t>
      </w:r>
      <w:r w:rsidRPr="00F15765">
        <w:rPr>
          <w:vertAlign w:val="superscript"/>
        </w:rPr>
        <w:t>o</w:t>
      </w:r>
      <w:r w:rsidRPr="00F15765">
        <w:t xml:space="preserve"> 12, pp. 3067-3080, dic. 2020, doi: 10.1007/s00701-020-04483-7.</w:t>
      </w:r>
    </w:p>
    <w:p w14:paraId="3B65FCFD" w14:textId="77777777" w:rsidR="00F15765" w:rsidRPr="00F15765" w:rsidRDefault="00F15765" w:rsidP="00F15765">
      <w:pPr>
        <w:pStyle w:val="Bibliography"/>
      </w:pPr>
      <w:r w:rsidRPr="00F15765">
        <w:t>[17]</w:t>
      </w:r>
      <w:r w:rsidRPr="00F15765">
        <w:tab/>
        <w:t xml:space="preserve">S. Bauer, R. Wiest, L.-P. Nolte, y M. Reyes, «A survey of MRI-based medical image analysis for brain tumor studies», </w:t>
      </w:r>
      <w:r w:rsidRPr="00F15765">
        <w:rPr>
          <w:i/>
          <w:iCs/>
        </w:rPr>
        <w:t>Phys. Med. Biol.</w:t>
      </w:r>
      <w:r w:rsidRPr="00F15765">
        <w:t>, vol. 58, n.</w:t>
      </w:r>
      <w:r w:rsidRPr="00F15765">
        <w:rPr>
          <w:vertAlign w:val="superscript"/>
        </w:rPr>
        <w:t>o</w:t>
      </w:r>
      <w:r w:rsidRPr="00F15765">
        <w:t xml:space="preserve"> 13, pp. R97-R129, jun. 2013, doi: 10.1088/0031-9155/58/13/R97.</w:t>
      </w:r>
    </w:p>
    <w:p w14:paraId="52A73B5E" w14:textId="77777777" w:rsidR="00F15765" w:rsidRPr="00F15765" w:rsidRDefault="00F15765" w:rsidP="00F15765">
      <w:pPr>
        <w:pStyle w:val="Bibliography"/>
      </w:pPr>
      <w:r w:rsidRPr="00F15765">
        <w:t>[18]</w:t>
      </w:r>
      <w:r w:rsidRPr="00F15765">
        <w:tab/>
        <w:t>K. Sheela.V y D. Babu, «Pre-Processing Technique for Brain Tumor Detection and Segmentation», 2015. /paper/Pre-Processing-Technique-for-Brain-Tumor-Detection-Sheela.V.-Babu/75dbea602733c5120552162fb948371b8127a940 (accedido ene. 20, 2021).</w:t>
      </w:r>
    </w:p>
    <w:p w14:paraId="749D6D98" w14:textId="77777777" w:rsidR="00F15765" w:rsidRPr="00F15765" w:rsidRDefault="00F15765" w:rsidP="00F15765">
      <w:pPr>
        <w:pStyle w:val="Bibliography"/>
      </w:pPr>
      <w:r w:rsidRPr="00F15765">
        <w:t>[19]</w:t>
      </w:r>
      <w:r w:rsidRPr="00F15765">
        <w:tab/>
        <w:t xml:space="preserve">S. Suhas y C. R. Venugopal, «MRI image preprocessing and noise removal technique using linear and nonlinear filters», en </w:t>
      </w:r>
      <w:r w:rsidRPr="00F15765">
        <w:rPr>
          <w:i/>
          <w:iCs/>
        </w:rPr>
        <w:t>2017 International Conference on Electrical, Electronics, Communication, Computer, and Optimization Techniques (ICEECCOT)</w:t>
      </w:r>
      <w:r w:rsidRPr="00F15765">
        <w:t>, dic. 2017, pp. 1-4. doi: 10.1109/ICEECCOT.2017.8284595.</w:t>
      </w:r>
    </w:p>
    <w:p w14:paraId="5682685D" w14:textId="77777777" w:rsidR="00F15765" w:rsidRPr="00F15765" w:rsidRDefault="00F15765" w:rsidP="00F15765">
      <w:pPr>
        <w:pStyle w:val="Bibliography"/>
      </w:pPr>
      <w:r w:rsidRPr="00F15765">
        <w:t>[20]</w:t>
      </w:r>
      <w:r w:rsidRPr="00F15765">
        <w:tab/>
        <w:t>M. Sunaryo y M. Hariadi, «Preprocessing on Digital Image using Histogram Equalization : An Experiment Study on MRI Brain Image», 2016. /paper/Preprocessing-on-Digital-Image-using-Histogram-%3A-An-Sunaryo-Hariadi/3fce14df2185e2f1ffa93f7610e8a7ec8e536ae6 (accedido ene. 21, 2021).</w:t>
      </w:r>
    </w:p>
    <w:p w14:paraId="63EA9345" w14:textId="77777777" w:rsidR="00F15765" w:rsidRPr="00F15765" w:rsidRDefault="00F15765" w:rsidP="00F15765">
      <w:pPr>
        <w:pStyle w:val="Bibliography"/>
      </w:pPr>
      <w:r w:rsidRPr="00F15765">
        <w:t>[21]</w:t>
      </w:r>
      <w:r w:rsidRPr="00F15765">
        <w:tab/>
        <w:t xml:space="preserve">A. Makropoulos </w:t>
      </w:r>
      <w:r w:rsidRPr="00F15765">
        <w:rPr>
          <w:i/>
          <w:iCs/>
        </w:rPr>
        <w:t>et al.</w:t>
      </w:r>
      <w:r w:rsidRPr="00F15765">
        <w:t xml:space="preserve">, «Automatic Whole Brain MRI Segmentation of the Developing Neonatal Brain», </w:t>
      </w:r>
      <w:r w:rsidRPr="00F15765">
        <w:rPr>
          <w:i/>
          <w:iCs/>
        </w:rPr>
        <w:t>IEEE Trans. Med. Imaging</w:t>
      </w:r>
      <w:r w:rsidRPr="00F15765">
        <w:t>, vol. 33, n.</w:t>
      </w:r>
      <w:r w:rsidRPr="00F15765">
        <w:rPr>
          <w:vertAlign w:val="superscript"/>
        </w:rPr>
        <w:t>o</w:t>
      </w:r>
      <w:r w:rsidRPr="00F15765">
        <w:t xml:space="preserve"> 9, pp. 1818-1831, sep. 2014, doi: 10.1109/TMI.2014.2322280.</w:t>
      </w:r>
    </w:p>
    <w:p w14:paraId="3920B5F4" w14:textId="77777777" w:rsidR="00F15765" w:rsidRPr="00F15765" w:rsidRDefault="00F15765" w:rsidP="00F15765">
      <w:pPr>
        <w:pStyle w:val="Bibliography"/>
      </w:pPr>
      <w:r w:rsidRPr="00F15765">
        <w:t>[22]</w:t>
      </w:r>
      <w:r w:rsidRPr="00F15765">
        <w:tab/>
        <w:t xml:space="preserve">F. Zhou, Y. Zhuang, H. Gong, J. Zhan, M. Grossman, y Z. Wang, «Resting State Brain Entropy Alterations in Relapsing Remitting Multiple Sclerosis», </w:t>
      </w:r>
      <w:r w:rsidRPr="00F15765">
        <w:rPr>
          <w:i/>
          <w:iCs/>
        </w:rPr>
        <w:t>PLOS ONE</w:t>
      </w:r>
      <w:r w:rsidRPr="00F15765">
        <w:t>, vol. 11, n.</w:t>
      </w:r>
      <w:r w:rsidRPr="00F15765">
        <w:rPr>
          <w:vertAlign w:val="superscript"/>
        </w:rPr>
        <w:t>o</w:t>
      </w:r>
      <w:r w:rsidRPr="00F15765">
        <w:t xml:space="preserve"> 1, p. e0146080, ene. 2016, doi: 10.1371/journal.pone.0146080.</w:t>
      </w:r>
    </w:p>
    <w:p w14:paraId="36F11D18" w14:textId="77777777" w:rsidR="00F15765" w:rsidRPr="00F15765" w:rsidRDefault="00F15765" w:rsidP="00F15765">
      <w:pPr>
        <w:pStyle w:val="Bibliography"/>
      </w:pPr>
      <w:r w:rsidRPr="00F15765">
        <w:t>[23]</w:t>
      </w:r>
      <w:r w:rsidRPr="00F15765">
        <w:tab/>
        <w:t xml:space="preserve">P. Tanskanen </w:t>
      </w:r>
      <w:r w:rsidRPr="00F15765">
        <w:rPr>
          <w:i/>
          <w:iCs/>
        </w:rPr>
        <w:t>et al.</w:t>
      </w:r>
      <w:r w:rsidRPr="00F15765">
        <w:t xml:space="preserve">, «Hippocampus and amygdala volumes in schizophrenia and other psychoses in the Northern Finland 1966 birth cohort», </w:t>
      </w:r>
      <w:r w:rsidRPr="00F15765">
        <w:rPr>
          <w:i/>
          <w:iCs/>
        </w:rPr>
        <w:t>Schizophr. Res.</w:t>
      </w:r>
      <w:r w:rsidRPr="00F15765">
        <w:t>, vol. 75, n.</w:t>
      </w:r>
      <w:r w:rsidRPr="00F15765">
        <w:rPr>
          <w:vertAlign w:val="superscript"/>
        </w:rPr>
        <w:t>o</w:t>
      </w:r>
      <w:r w:rsidRPr="00F15765">
        <w:t xml:space="preserve"> 2-3, pp. 283-294, jun. 2005, doi: 10.1016/j.schres.2004.09.022.</w:t>
      </w:r>
    </w:p>
    <w:p w14:paraId="5AF5F82F" w14:textId="77777777" w:rsidR="00F15765" w:rsidRPr="00F15765" w:rsidRDefault="00F15765" w:rsidP="00F15765">
      <w:pPr>
        <w:pStyle w:val="Bibliography"/>
      </w:pPr>
      <w:r w:rsidRPr="00F15765">
        <w:t>[24]</w:t>
      </w:r>
      <w:r w:rsidRPr="00F15765">
        <w:tab/>
        <w:t xml:space="preserve">J. Leote, R. G. Nunes, L. Cerqueira, R. Loução, y H. A. Ferreira, «Reconstruction of white matter fibre tracts using diffusion kurtosis tensor imaging at 1.5T: Pre-surgical planning in patients with gliomas», </w:t>
      </w:r>
      <w:r w:rsidRPr="00F15765">
        <w:rPr>
          <w:i/>
          <w:iCs/>
        </w:rPr>
        <w:t>Eur. J. Radiol. Open</w:t>
      </w:r>
      <w:r w:rsidRPr="00F15765">
        <w:t>, vol. 5, pp. 20-23, 2018, doi: 10.1016/j.ejro.2018.01.002.</w:t>
      </w:r>
    </w:p>
    <w:p w14:paraId="293F1471" w14:textId="77777777" w:rsidR="00F15765" w:rsidRPr="00F15765" w:rsidRDefault="00F15765" w:rsidP="00F15765">
      <w:pPr>
        <w:pStyle w:val="Bibliography"/>
      </w:pPr>
      <w:r w:rsidRPr="00F15765">
        <w:t>[25]</w:t>
      </w:r>
      <w:r w:rsidRPr="00F15765">
        <w:tab/>
        <w:t xml:space="preserve">S. Roy y P. Maji, «A simple skull stripping algorithm for brain MRI», en </w:t>
      </w:r>
      <w:r w:rsidRPr="00F15765">
        <w:rPr>
          <w:i/>
          <w:iCs/>
        </w:rPr>
        <w:t>2015 Eighth International Conference on Advances in Pattern Recognition (ICAPR)</w:t>
      </w:r>
      <w:r w:rsidRPr="00F15765">
        <w:t>, Kolkata, India, ene. 2015, pp. 1-6. doi: 10.1109/ICAPR.2015.7050671.</w:t>
      </w:r>
    </w:p>
    <w:p w14:paraId="74000612" w14:textId="77777777" w:rsidR="00F15765" w:rsidRPr="00F15765" w:rsidRDefault="00F15765" w:rsidP="00F15765">
      <w:pPr>
        <w:pStyle w:val="Bibliography"/>
      </w:pPr>
      <w:r w:rsidRPr="00F15765">
        <w:t>[26]</w:t>
      </w:r>
      <w:r w:rsidRPr="00F15765">
        <w:tab/>
        <w:t xml:space="preserve">Y. Wu, Z. Zhao, W. Wu, Y. Lin, y M. Wang, «Automatic glioma segmentation based on adaptive superpixel», </w:t>
      </w:r>
      <w:r w:rsidRPr="00F15765">
        <w:rPr>
          <w:i/>
          <w:iCs/>
        </w:rPr>
        <w:t>BMC Med. Imaging</w:t>
      </w:r>
      <w:r w:rsidRPr="00F15765">
        <w:t>, vol. 19, n.</w:t>
      </w:r>
      <w:r w:rsidRPr="00F15765">
        <w:rPr>
          <w:vertAlign w:val="superscript"/>
        </w:rPr>
        <w:t>o</w:t>
      </w:r>
      <w:r w:rsidRPr="00F15765">
        <w:t xml:space="preserve"> 1, p. 73, ago. 2019, doi: 10.1186/s12880-019-0369-6.</w:t>
      </w:r>
    </w:p>
    <w:p w14:paraId="3FF5C445" w14:textId="77777777" w:rsidR="00F15765" w:rsidRPr="00F15765" w:rsidRDefault="00F15765" w:rsidP="00F15765">
      <w:pPr>
        <w:pStyle w:val="Bibliography"/>
      </w:pPr>
      <w:r w:rsidRPr="00F15765">
        <w:t>[27]</w:t>
      </w:r>
      <w:r w:rsidRPr="00F15765">
        <w:tab/>
        <w:t xml:space="preserve">E. Lotan, R. Jain, N. Razavian, G. M. Fatterpekar, y Y. W. Lui, «State of the Art: Machine Learning Applications in Glioma Imaging», </w:t>
      </w:r>
      <w:r w:rsidRPr="00F15765">
        <w:rPr>
          <w:i/>
          <w:iCs/>
        </w:rPr>
        <w:t>Am. J. Roentgenol.</w:t>
      </w:r>
      <w:r w:rsidRPr="00F15765">
        <w:t>, vol. 212, n.</w:t>
      </w:r>
      <w:r w:rsidRPr="00F15765">
        <w:rPr>
          <w:vertAlign w:val="superscript"/>
        </w:rPr>
        <w:t>o</w:t>
      </w:r>
      <w:r w:rsidRPr="00F15765">
        <w:t xml:space="preserve"> 1, pp. 26-37, oct. 2018, doi: 10.2214/AJR.18.20218.</w:t>
      </w:r>
    </w:p>
    <w:p w14:paraId="52775BEA" w14:textId="77777777" w:rsidR="00F15765" w:rsidRPr="00F15765" w:rsidRDefault="00F15765" w:rsidP="00F15765">
      <w:pPr>
        <w:pStyle w:val="Bibliography"/>
      </w:pPr>
      <w:r w:rsidRPr="00F15765">
        <w:t>[28]</w:t>
      </w:r>
      <w:r w:rsidRPr="00F15765">
        <w:tab/>
        <w:t xml:space="preserve">I. Despotović, B. Goossens, y W. Philips, «MRI Segmentation of the Human Brain: Challenges, Methods, and Applications», </w:t>
      </w:r>
      <w:r w:rsidRPr="00F15765">
        <w:rPr>
          <w:i/>
          <w:iCs/>
        </w:rPr>
        <w:t>Comput. Math. Methods Med.</w:t>
      </w:r>
      <w:r w:rsidRPr="00F15765">
        <w:t>, vol. 2015, pp. 1-23, 2015, doi: 10.1155/2015/450341.</w:t>
      </w:r>
    </w:p>
    <w:p w14:paraId="480DF979" w14:textId="77777777" w:rsidR="00F15765" w:rsidRPr="00F15765" w:rsidRDefault="00F15765" w:rsidP="00F15765">
      <w:pPr>
        <w:pStyle w:val="Bibliography"/>
      </w:pPr>
      <w:r w:rsidRPr="00F15765">
        <w:lastRenderedPageBreak/>
        <w:t>[29]</w:t>
      </w:r>
      <w:r w:rsidRPr="00F15765">
        <w:tab/>
        <w:t xml:space="preserve">M. Ben Abdallah, M. Blonski, S. Wantz-Mezieres, Y. Gaudeau, L. Taillandier, y J.-M. Moureaux, «Statistical evaluation of manual segmentation of a diffuse low-grade glioma MRI dataset», </w:t>
      </w:r>
      <w:r w:rsidRPr="00F15765">
        <w:rPr>
          <w:i/>
          <w:iCs/>
        </w:rPr>
        <w:t>Annu. Int. Conf. IEEE Eng. Med. Biol. Soc. IEEE Eng. Med. Biol. Soc. Annu. Int. Conf.</w:t>
      </w:r>
      <w:r w:rsidRPr="00F15765">
        <w:t>, vol. 2016, pp. 4403-4406, ago. 2016, doi: 10.1109/EMBC.2016.7591703.</w:t>
      </w:r>
    </w:p>
    <w:p w14:paraId="5B286C26" w14:textId="77777777" w:rsidR="00F15765" w:rsidRPr="00F15765" w:rsidRDefault="00F15765" w:rsidP="00F15765">
      <w:pPr>
        <w:pStyle w:val="Bibliography"/>
      </w:pPr>
      <w:r w:rsidRPr="00F15765">
        <w:t>[30]</w:t>
      </w:r>
      <w:r w:rsidRPr="00F15765">
        <w:tab/>
        <w:t xml:space="preserve">A. Bianchi, J. V. Miller, E. T. Tan, y A. Montillo, «BRAIN TUMOR SEGMENTATION WITH SYMMETRIC TEXTURE AND SYMMETRIC INTENSITY-BASED DECISION FORESTS», </w:t>
      </w:r>
      <w:r w:rsidRPr="00F15765">
        <w:rPr>
          <w:i/>
          <w:iCs/>
        </w:rPr>
        <w:t>Proc. IEEE Int. Symp. Biomed. Imaging Nano Macro IEEE Int. Symp. Biomed. Imaging</w:t>
      </w:r>
      <w:r w:rsidRPr="00F15765">
        <w:t>, vol. 2013, pp. 748-751, abr. 2013, doi: 10.1109/ISBI.2013.6556583.</w:t>
      </w:r>
    </w:p>
    <w:p w14:paraId="38C9DBCD" w14:textId="77777777" w:rsidR="00F15765" w:rsidRPr="00F15765" w:rsidRDefault="00F15765" w:rsidP="00F15765">
      <w:pPr>
        <w:pStyle w:val="Bibliography"/>
      </w:pPr>
      <w:r w:rsidRPr="00F15765">
        <w:t>[31]</w:t>
      </w:r>
      <w:r w:rsidRPr="00F15765">
        <w:tab/>
        <w:t xml:space="preserve">M. B. Cuadra, C. Pollo, A. Bardera, O. Cuisenaire, J.-G. Villemure, y J.-P. Thiran, «Atlas-based segmentation of pathological MR brain images using a model of lesion growth», </w:t>
      </w:r>
      <w:r w:rsidRPr="00F15765">
        <w:rPr>
          <w:i/>
          <w:iCs/>
        </w:rPr>
        <w:t>IEEE Trans. Med. Imaging</w:t>
      </w:r>
      <w:r w:rsidRPr="00F15765">
        <w:t>, vol. 23, n.</w:t>
      </w:r>
      <w:r w:rsidRPr="00F15765">
        <w:rPr>
          <w:vertAlign w:val="superscript"/>
        </w:rPr>
        <w:t>o</w:t>
      </w:r>
      <w:r w:rsidRPr="00F15765">
        <w:t xml:space="preserve"> 10, pp. 1301-1314, oct. 2004, doi: 10.1109/TMI.2004.834618.</w:t>
      </w:r>
    </w:p>
    <w:p w14:paraId="330213D3" w14:textId="77777777" w:rsidR="00F15765" w:rsidRPr="00F15765" w:rsidRDefault="00F15765" w:rsidP="00F15765">
      <w:pPr>
        <w:pStyle w:val="Bibliography"/>
      </w:pPr>
      <w:r w:rsidRPr="00F15765">
        <w:t>[32]</w:t>
      </w:r>
      <w:r w:rsidRPr="00F15765">
        <w:tab/>
        <w:t xml:space="preserve">A. Essadike, E. Ouabida, y A. Bouzid, «Brain tumor segmentation with Vander Lugt correlator based active contour», </w:t>
      </w:r>
      <w:r w:rsidRPr="00F15765">
        <w:rPr>
          <w:i/>
          <w:iCs/>
        </w:rPr>
        <w:t>Comput. Methods Programs Biomed.</w:t>
      </w:r>
      <w:r w:rsidRPr="00F15765">
        <w:t>, vol. 160, pp. 103-117, jul. 2018, doi: 10.1016/j.cmpb.2018.04.004.</w:t>
      </w:r>
    </w:p>
    <w:p w14:paraId="71BF6303" w14:textId="77777777" w:rsidR="00F15765" w:rsidRPr="00F15765" w:rsidRDefault="00F15765" w:rsidP="00F15765">
      <w:pPr>
        <w:pStyle w:val="Bibliography"/>
      </w:pPr>
      <w:r w:rsidRPr="00F15765">
        <w:t>[33]</w:t>
      </w:r>
      <w:r w:rsidRPr="00F15765">
        <w:tab/>
        <w:t xml:space="preserve">J. Long </w:t>
      </w:r>
      <w:r w:rsidRPr="00F15765">
        <w:rPr>
          <w:i/>
          <w:iCs/>
        </w:rPr>
        <w:t>et al.</w:t>
      </w:r>
      <w:r w:rsidRPr="00F15765">
        <w:t xml:space="preserve">, «Cascaded hybrid residual U-Net for glioma segmentation», </w:t>
      </w:r>
      <w:r w:rsidRPr="00F15765">
        <w:rPr>
          <w:i/>
          <w:iCs/>
        </w:rPr>
        <w:t>Multimed. Tools Appl.</w:t>
      </w:r>
      <w:r w:rsidRPr="00F15765">
        <w:t>, vol. 79, n.</w:t>
      </w:r>
      <w:r w:rsidRPr="00F15765">
        <w:rPr>
          <w:vertAlign w:val="superscript"/>
        </w:rPr>
        <w:t>o</w:t>
      </w:r>
      <w:r w:rsidRPr="00F15765">
        <w:t xml:space="preserve"> 33, pp. 24929-24947, sep. 2020, doi: 10.1007/s11042-020-09210-z.</w:t>
      </w:r>
    </w:p>
    <w:p w14:paraId="5646505E" w14:textId="77777777" w:rsidR="00F15765" w:rsidRPr="00F15765" w:rsidRDefault="00F15765" w:rsidP="00F15765">
      <w:pPr>
        <w:pStyle w:val="Bibliography"/>
      </w:pPr>
      <w:r w:rsidRPr="00F15765">
        <w:t>[34]</w:t>
      </w:r>
      <w:r w:rsidRPr="00F15765">
        <w:tab/>
        <w:t>«Survival Analysis». https://sphweb.bumc.bu.edu/otlt/mph-modules/bs/bs704_survival/BS704_Survival_print.html (accedido may 24, 2021).</w:t>
      </w:r>
    </w:p>
    <w:p w14:paraId="6285FDBD" w14:textId="77777777" w:rsidR="00F15765" w:rsidRPr="00F15765" w:rsidRDefault="00F15765" w:rsidP="00F15765">
      <w:pPr>
        <w:pStyle w:val="Bibliography"/>
      </w:pPr>
      <w:r w:rsidRPr="00F15765">
        <w:t>[35]</w:t>
      </w:r>
      <w:r w:rsidRPr="00F15765">
        <w:tab/>
        <w:t xml:space="preserve">L. L. Johnson y J. H. Shih, «CHAPTER 20 - An Introduction to Survival Analysis», en </w:t>
      </w:r>
      <w:r w:rsidRPr="00F15765">
        <w:rPr>
          <w:i/>
          <w:iCs/>
        </w:rPr>
        <w:t>Principles and Practice of Clinical Research (Second Edition)</w:t>
      </w:r>
      <w:r w:rsidRPr="00F15765">
        <w:t>, J. I. Gallin y F. P. Ognibene, Eds. Burlington: Academic Press, 2007, pp. 273-282. doi: 10.1016/B978-012369440-9/50024-4.</w:t>
      </w:r>
    </w:p>
    <w:p w14:paraId="49642276" w14:textId="77777777" w:rsidR="00F15765" w:rsidRPr="00F15765" w:rsidRDefault="00F15765" w:rsidP="00F15765">
      <w:pPr>
        <w:pStyle w:val="Bibliography"/>
      </w:pPr>
      <w:r w:rsidRPr="00F15765">
        <w:t>[36]</w:t>
      </w:r>
      <w:r w:rsidRPr="00F15765">
        <w:tab/>
        <w:t xml:space="preserve">F. E. Harrell Jr, R. M. Califf, D. B. Pryor, K. L. Lee, y R. A. Rosati, «Evaluating the Yield of Medical Tests», </w:t>
      </w:r>
      <w:r w:rsidRPr="00F15765">
        <w:rPr>
          <w:i/>
          <w:iCs/>
        </w:rPr>
        <w:t>JAMA</w:t>
      </w:r>
      <w:r w:rsidRPr="00F15765">
        <w:t>, vol. 247, n.</w:t>
      </w:r>
      <w:r w:rsidRPr="00F15765">
        <w:rPr>
          <w:vertAlign w:val="superscript"/>
        </w:rPr>
        <w:t>o</w:t>
      </w:r>
      <w:r w:rsidRPr="00F15765">
        <w:t xml:space="preserve"> 18, pp. 2543-2546, may 1982, doi: 10.1001/jama.1982.03320430047030.</w:t>
      </w:r>
    </w:p>
    <w:p w14:paraId="218AEACD" w14:textId="77777777" w:rsidR="00F15765" w:rsidRPr="00F15765" w:rsidRDefault="00F15765" w:rsidP="00F15765">
      <w:pPr>
        <w:pStyle w:val="Bibliography"/>
      </w:pPr>
      <w:r w:rsidRPr="00F15765">
        <w:t>[37]</w:t>
      </w:r>
      <w:r w:rsidRPr="00F15765">
        <w:tab/>
        <w:t xml:space="preserve">Stephanie, «C-Statistic: Definition, Examples, Weighting and Significance», </w:t>
      </w:r>
      <w:r w:rsidRPr="00F15765">
        <w:rPr>
          <w:i/>
          <w:iCs/>
        </w:rPr>
        <w:t>Statistics How To</w:t>
      </w:r>
      <w:r w:rsidRPr="00F15765">
        <w:t>, ago. 28, 2016. https://www.statisticshowto.com/c-statistic/ (accedido may 26, 2021).</w:t>
      </w:r>
    </w:p>
    <w:p w14:paraId="695E7D75" w14:textId="77777777" w:rsidR="00F15765" w:rsidRPr="00F15765" w:rsidRDefault="00F15765" w:rsidP="00F15765">
      <w:pPr>
        <w:pStyle w:val="Bibliography"/>
      </w:pPr>
      <w:r w:rsidRPr="00F15765">
        <w:t>[38]</w:t>
      </w:r>
      <w:r w:rsidRPr="00F15765">
        <w:tab/>
        <w:t xml:space="preserve">M. Schmid, M. N. Wright, y A. Ziegler, «On the use of Harrell’s C for clinical risk prediction via random survival forests», </w:t>
      </w:r>
      <w:r w:rsidRPr="00F15765">
        <w:rPr>
          <w:i/>
          <w:iCs/>
        </w:rPr>
        <w:t>Expert Syst. Appl.</w:t>
      </w:r>
      <w:r w:rsidRPr="00F15765">
        <w:t>, vol. 63, pp. 450-459, nov. 2016, doi: 10.1016/j.eswa.2016.07.018.</w:t>
      </w:r>
    </w:p>
    <w:p w14:paraId="68FFDA2D" w14:textId="77777777" w:rsidR="00F15765" w:rsidRPr="00F15765" w:rsidRDefault="00F15765" w:rsidP="00F15765">
      <w:pPr>
        <w:pStyle w:val="Bibliography"/>
      </w:pPr>
      <w:r w:rsidRPr="00F15765">
        <w:t>[39]</w:t>
      </w:r>
      <w:r w:rsidRPr="00F15765">
        <w:tab/>
        <w:t xml:space="preserve">«Ascent of machine learning in medicine», </w:t>
      </w:r>
      <w:r w:rsidRPr="00F15765">
        <w:rPr>
          <w:i/>
          <w:iCs/>
        </w:rPr>
        <w:t>Nat. Mater.</w:t>
      </w:r>
      <w:r w:rsidRPr="00F15765">
        <w:t>, vol. 18, n.</w:t>
      </w:r>
      <w:r w:rsidRPr="00F15765">
        <w:rPr>
          <w:vertAlign w:val="superscript"/>
        </w:rPr>
        <w:t>o</w:t>
      </w:r>
      <w:r w:rsidRPr="00F15765">
        <w:t xml:space="preserve"> 5, Art. n.</w:t>
      </w:r>
      <w:r w:rsidRPr="00F15765">
        <w:rPr>
          <w:vertAlign w:val="superscript"/>
        </w:rPr>
        <w:t>o</w:t>
      </w:r>
      <w:r w:rsidRPr="00F15765">
        <w:t xml:space="preserve"> 5, may 2019, doi: 10.1038/s41563-019-0360-1.</w:t>
      </w:r>
    </w:p>
    <w:p w14:paraId="3A61E709" w14:textId="77777777" w:rsidR="00F15765" w:rsidRPr="00F15765" w:rsidRDefault="00F15765" w:rsidP="00F15765">
      <w:pPr>
        <w:pStyle w:val="Bibliography"/>
      </w:pPr>
      <w:r w:rsidRPr="00F15765">
        <w:t>[40]</w:t>
      </w:r>
      <w:r w:rsidRPr="00F15765">
        <w:tab/>
        <w:t xml:space="preserve">K. Kourou, T. P. Exarchos, K. P. Exarchos, M. V. Karamouzis, y D. I. Fotiadis, «Machine learning applications in cancer prognosis and prediction», </w:t>
      </w:r>
      <w:r w:rsidRPr="00F15765">
        <w:rPr>
          <w:i/>
          <w:iCs/>
        </w:rPr>
        <w:t>Comput. Struct. Biotechnol. J.</w:t>
      </w:r>
      <w:r w:rsidRPr="00F15765">
        <w:t>, vol. 13, pp. 8-17, ene. 2015, doi: 10.1016/j.csbj.2014.11.005.</w:t>
      </w:r>
    </w:p>
    <w:p w14:paraId="58E91351" w14:textId="77777777" w:rsidR="00F15765" w:rsidRPr="00F15765" w:rsidRDefault="00F15765" w:rsidP="00F15765">
      <w:pPr>
        <w:pStyle w:val="Bibliography"/>
      </w:pPr>
      <w:r w:rsidRPr="00F15765">
        <w:t>[41]</w:t>
      </w:r>
      <w:r w:rsidRPr="00F15765">
        <w:tab/>
        <w:t xml:space="preserve">J. A. M. Sidey-Gibbons y C. J. Sidey-Gibbons, «Machine learning in medicine: a practical introduction», </w:t>
      </w:r>
      <w:r w:rsidRPr="00F15765">
        <w:rPr>
          <w:i/>
          <w:iCs/>
        </w:rPr>
        <w:t>BMC Med. Res. Methodol.</w:t>
      </w:r>
      <w:r w:rsidRPr="00F15765">
        <w:t>, vol. 19, n.</w:t>
      </w:r>
      <w:r w:rsidRPr="00F15765">
        <w:rPr>
          <w:vertAlign w:val="superscript"/>
        </w:rPr>
        <w:t>o</w:t>
      </w:r>
      <w:r w:rsidRPr="00F15765">
        <w:t xml:space="preserve"> 1, p. 64, dic. 2019, doi: 10.1186/s12874-019-0681-4.</w:t>
      </w:r>
    </w:p>
    <w:p w14:paraId="0096FC79" w14:textId="77777777" w:rsidR="00F15765" w:rsidRPr="00F15765" w:rsidRDefault="00F15765" w:rsidP="00F15765">
      <w:pPr>
        <w:pStyle w:val="Bibliography"/>
      </w:pPr>
      <w:r w:rsidRPr="00F15765">
        <w:t>[42]</w:t>
      </w:r>
      <w:r w:rsidRPr="00F15765">
        <w:tab/>
        <w:t>S. Anto, «Supervised Machine Learning Approaches for Medical Data Set Classification-A Review», ene. 2011.</w:t>
      </w:r>
    </w:p>
    <w:p w14:paraId="3B604C9A" w14:textId="77777777" w:rsidR="00F15765" w:rsidRPr="00F15765" w:rsidRDefault="00F15765" w:rsidP="00F15765">
      <w:pPr>
        <w:pStyle w:val="Bibliography"/>
      </w:pPr>
      <w:r w:rsidRPr="00F15765">
        <w:lastRenderedPageBreak/>
        <w:t>[43]</w:t>
      </w:r>
      <w:r w:rsidRPr="00F15765">
        <w:tab/>
        <w:t xml:space="preserve">«Random Forests Classifiers in Python», </w:t>
      </w:r>
      <w:r w:rsidRPr="00F15765">
        <w:rPr>
          <w:i/>
          <w:iCs/>
        </w:rPr>
        <w:t>DataCamp Community</w:t>
      </w:r>
      <w:r w:rsidRPr="00F15765">
        <w:t>, may 16, 2018. https://www.datacamp.com/community/tutorials/random-forests-classifier-python (accedido ene. 27, 2021).</w:t>
      </w:r>
    </w:p>
    <w:p w14:paraId="786794F2" w14:textId="77777777" w:rsidR="00F15765" w:rsidRPr="00F15765" w:rsidRDefault="00F15765" w:rsidP="00F15765">
      <w:pPr>
        <w:pStyle w:val="Bibliography"/>
      </w:pPr>
      <w:r w:rsidRPr="00F15765">
        <w:t>[44]</w:t>
      </w:r>
      <w:r w:rsidRPr="00F15765">
        <w:tab/>
        <w:t xml:space="preserve">R. Bhatia, «Top 6 Regression Algorithms Used In Analytics &amp; Data Mining», </w:t>
      </w:r>
      <w:r w:rsidRPr="00F15765">
        <w:rPr>
          <w:i/>
          <w:iCs/>
        </w:rPr>
        <w:t>Analytics India Magazine</w:t>
      </w:r>
      <w:r w:rsidRPr="00F15765">
        <w:t>, sep. 18, 2017. https://analyticsindiamag.com/top-6-regression-algorithms-used-data-mining-applications-industry/ (accedido ene. 27, 2021).</w:t>
      </w:r>
    </w:p>
    <w:p w14:paraId="38CA0DE3" w14:textId="77777777" w:rsidR="00F15765" w:rsidRPr="00F15765" w:rsidRDefault="00F15765" w:rsidP="00F15765">
      <w:pPr>
        <w:pStyle w:val="Bibliography"/>
      </w:pPr>
      <w:r w:rsidRPr="00F15765">
        <w:t>[45]</w:t>
      </w:r>
      <w:r w:rsidRPr="00F15765">
        <w:tab/>
        <w:t xml:space="preserve">A. Ye, «5 Regression Algorithms You Need to Know — Theory &amp; Implementation», </w:t>
      </w:r>
      <w:r w:rsidRPr="00F15765">
        <w:rPr>
          <w:i/>
          <w:iCs/>
        </w:rPr>
        <w:t>Medium</w:t>
      </w:r>
      <w:r w:rsidRPr="00F15765">
        <w:t>, nov. 18, 2020. https://medium.com/analytics-vidhya/5-regression-algorithms-you-need-to-know-theory-implementation-37993382122d (accedido ene. 27, 2021).</w:t>
      </w:r>
    </w:p>
    <w:p w14:paraId="3A838E9D" w14:textId="77777777" w:rsidR="00F15765" w:rsidRPr="00F15765" w:rsidRDefault="00F15765" w:rsidP="00F15765">
      <w:pPr>
        <w:pStyle w:val="Bibliography"/>
      </w:pPr>
      <w:r w:rsidRPr="00F15765">
        <w:t>[46]</w:t>
      </w:r>
      <w:r w:rsidRPr="00F15765">
        <w:tab/>
        <w:t xml:space="preserve">S. Damilola, «A Review of Unsupervised Artificial Neural Networks with Applications», </w:t>
      </w:r>
      <w:r w:rsidRPr="00F15765">
        <w:rPr>
          <w:i/>
          <w:iCs/>
        </w:rPr>
        <w:t>Int. J. Comput. Appl.</w:t>
      </w:r>
      <w:r w:rsidRPr="00F15765">
        <w:t>, vol. 181, n.</w:t>
      </w:r>
      <w:r w:rsidRPr="00F15765">
        <w:rPr>
          <w:vertAlign w:val="superscript"/>
        </w:rPr>
        <w:t>o</w:t>
      </w:r>
      <w:r w:rsidRPr="00F15765">
        <w:t xml:space="preserve"> 40, pp. 22-26, feb. 2019, doi: 10.5120/ijca2019918425.</w:t>
      </w:r>
    </w:p>
    <w:p w14:paraId="6402EC02" w14:textId="77777777" w:rsidR="00F15765" w:rsidRPr="00F15765" w:rsidRDefault="00F15765" w:rsidP="00F15765">
      <w:pPr>
        <w:pStyle w:val="Bibliography"/>
      </w:pPr>
      <w:r w:rsidRPr="00F15765">
        <w:t>[47]</w:t>
      </w:r>
      <w:r w:rsidRPr="00F15765">
        <w:tab/>
        <w:t xml:space="preserve">K. G. Kim, «Book Review: Deep Learning», </w:t>
      </w:r>
      <w:r w:rsidRPr="00F15765">
        <w:rPr>
          <w:i/>
          <w:iCs/>
        </w:rPr>
        <w:t>Healthc. Inform. Res.</w:t>
      </w:r>
      <w:r w:rsidRPr="00F15765">
        <w:t>, vol. 22, n.</w:t>
      </w:r>
      <w:r w:rsidRPr="00F15765">
        <w:rPr>
          <w:vertAlign w:val="superscript"/>
        </w:rPr>
        <w:t>o</w:t>
      </w:r>
      <w:r w:rsidRPr="00F15765">
        <w:t xml:space="preserve"> 4, p. 351, 2016, doi: 10.4258/hir.2016.22.4.351.</w:t>
      </w:r>
    </w:p>
    <w:p w14:paraId="5F24F3CC" w14:textId="77777777" w:rsidR="00F15765" w:rsidRPr="00F15765" w:rsidRDefault="00F15765" w:rsidP="00F15765">
      <w:pPr>
        <w:pStyle w:val="Bibliography"/>
      </w:pPr>
      <w:r w:rsidRPr="00F15765">
        <w:t>[48]</w:t>
      </w:r>
      <w:r w:rsidRPr="00F15765">
        <w:tab/>
        <w:t xml:space="preserve">S. Albawi, T. A. Mohammed, y S. Al-Zawi, «Understanding of a convolutional neural network», en </w:t>
      </w:r>
      <w:r w:rsidRPr="00F15765">
        <w:rPr>
          <w:i/>
          <w:iCs/>
        </w:rPr>
        <w:t>2017 International Conference on Engineering and Technology (ICET)</w:t>
      </w:r>
      <w:r w:rsidRPr="00F15765">
        <w:t>, ago. 2017, pp. 1-6. doi: 10.1109/ICEngTechnol.2017.8308186.</w:t>
      </w:r>
    </w:p>
    <w:p w14:paraId="27A9C89B" w14:textId="77777777" w:rsidR="00F15765" w:rsidRPr="00F15765" w:rsidRDefault="00F15765" w:rsidP="00F15765">
      <w:pPr>
        <w:pStyle w:val="Bibliography"/>
      </w:pPr>
      <w:r w:rsidRPr="00F15765">
        <w:t>[49]</w:t>
      </w:r>
      <w:r w:rsidRPr="00F15765">
        <w:tab/>
        <w:t xml:space="preserve">K. O’Shea y R. Nash, «An Introduction to Convolutional Neural Networks», </w:t>
      </w:r>
      <w:r w:rsidRPr="00F15765">
        <w:rPr>
          <w:i/>
          <w:iCs/>
        </w:rPr>
        <w:t>ArXiv151108458 Cs</w:t>
      </w:r>
      <w:r w:rsidRPr="00F15765">
        <w:t>, dic. 2015, Accedido: ene. 22, 2021. [En línea]. Disponible en: http://arxiv.org/abs/1511.08458</w:t>
      </w:r>
    </w:p>
    <w:p w14:paraId="3781A093" w14:textId="77777777" w:rsidR="00F15765" w:rsidRPr="00F15765" w:rsidRDefault="00F15765" w:rsidP="00F15765">
      <w:pPr>
        <w:pStyle w:val="Bibliography"/>
      </w:pPr>
      <w:r w:rsidRPr="00F15765">
        <w:t>[50]</w:t>
      </w:r>
      <w:r w:rsidRPr="00F15765">
        <w:tab/>
        <w:t xml:space="preserve">S. Mutuvi, «Introduction to Machine Learning Model Evaluation», </w:t>
      </w:r>
      <w:r w:rsidRPr="00F15765">
        <w:rPr>
          <w:i/>
          <w:iCs/>
        </w:rPr>
        <w:t>Medium</w:t>
      </w:r>
      <w:r w:rsidRPr="00F15765">
        <w:t>, feb. 05, 2020. https://heartbeat.fritz.ai/introduction-to-machine-learning-model-evaluation-fa859e1b2d7f (accedido dic. 14, 2020).</w:t>
      </w:r>
    </w:p>
    <w:p w14:paraId="02F9FF13" w14:textId="77777777" w:rsidR="00F15765" w:rsidRPr="00F15765" w:rsidRDefault="00F15765" w:rsidP="00F15765">
      <w:pPr>
        <w:pStyle w:val="Bibliography"/>
      </w:pPr>
      <w:r w:rsidRPr="00F15765">
        <w:t>[51]</w:t>
      </w:r>
      <w:r w:rsidRPr="00F15765">
        <w:tab/>
        <w:t>D. Johari, T. K. A. Rahman, y P. Dr. I. Musirin, «ANN Model Selection and Performance Evaluation for Lightning Prediction System», jul. 2009.</w:t>
      </w:r>
    </w:p>
    <w:p w14:paraId="4BBB1CF2" w14:textId="77777777" w:rsidR="00F15765" w:rsidRPr="00F15765" w:rsidRDefault="00F15765" w:rsidP="00F15765">
      <w:pPr>
        <w:pStyle w:val="Bibliography"/>
      </w:pPr>
      <w:r w:rsidRPr="00F15765">
        <w:t>[52]</w:t>
      </w:r>
      <w:r w:rsidRPr="00F15765">
        <w:tab/>
        <w:t xml:space="preserve">K. Nighania, «Various ways to evaluate a machine learning models performance», </w:t>
      </w:r>
      <w:r w:rsidRPr="00F15765">
        <w:rPr>
          <w:i/>
          <w:iCs/>
        </w:rPr>
        <w:t>Medium</w:t>
      </w:r>
      <w:r w:rsidRPr="00F15765">
        <w:t>, ene. 30, 2019. https://towardsdatascience.com/various-ways-to-evaluate-a-machine-learning-models-performance-230449055f15 (accedido dic. 14, 2020).</w:t>
      </w:r>
    </w:p>
    <w:p w14:paraId="64524DBA" w14:textId="77777777" w:rsidR="00F15765" w:rsidRPr="00F15765" w:rsidRDefault="00F15765" w:rsidP="00F15765">
      <w:pPr>
        <w:pStyle w:val="Bibliography"/>
      </w:pPr>
      <w:r w:rsidRPr="00F15765">
        <w:t>[53]</w:t>
      </w:r>
      <w:r w:rsidRPr="00F15765">
        <w:tab/>
        <w:t xml:space="preserve">«Imbalanced Classification | Handling Imbalanced Data using Python», </w:t>
      </w:r>
      <w:r w:rsidRPr="00F15765">
        <w:rPr>
          <w:i/>
          <w:iCs/>
        </w:rPr>
        <w:t>Analytics Vidhya</w:t>
      </w:r>
      <w:r w:rsidRPr="00F15765">
        <w:t>, jul. 23, 2020. https://www.analyticsvidhya.com/blog/2020/07/10-techniques-to-deal-with-class-imbalance-in-machine-learning/ (accedido ene. 27, 2021).</w:t>
      </w:r>
    </w:p>
    <w:p w14:paraId="447CB2EF" w14:textId="77777777" w:rsidR="00F15765" w:rsidRPr="00F15765" w:rsidRDefault="00F15765" w:rsidP="00F15765">
      <w:pPr>
        <w:pStyle w:val="Bibliography"/>
      </w:pPr>
      <w:r w:rsidRPr="00F15765">
        <w:t>[54]</w:t>
      </w:r>
      <w:r w:rsidRPr="00F15765">
        <w:tab/>
        <w:t xml:space="preserve">B. Rocca, «Handling imbalanced datasets in machine learning», </w:t>
      </w:r>
      <w:r w:rsidRPr="00F15765">
        <w:rPr>
          <w:i/>
          <w:iCs/>
        </w:rPr>
        <w:t>Medium</w:t>
      </w:r>
      <w:r w:rsidRPr="00F15765">
        <w:t>, mar. 30, 2019. https://towardsdatascience.com/handling-imbalanced-datasets-in-machine-learning-7a0e84220f28 (accedido ene. 27, 2021).</w:t>
      </w:r>
    </w:p>
    <w:p w14:paraId="7EE956E8" w14:textId="77777777" w:rsidR="00F15765" w:rsidRPr="00F15765" w:rsidRDefault="00F15765" w:rsidP="00F15765">
      <w:pPr>
        <w:pStyle w:val="Bibliography"/>
      </w:pPr>
      <w:r w:rsidRPr="00F15765">
        <w:t>[55]</w:t>
      </w:r>
      <w:r w:rsidRPr="00F15765">
        <w:tab/>
        <w:t xml:space="preserve">D. Faggella, «Machine Learning for Medical Diagnostics - 4 Current Applications», </w:t>
      </w:r>
      <w:r w:rsidRPr="00F15765">
        <w:rPr>
          <w:i/>
          <w:iCs/>
        </w:rPr>
        <w:t>Emerj</w:t>
      </w:r>
      <w:r w:rsidRPr="00F15765">
        <w:t>. https://emerj.com/ai-sector-overviews/machine-learning-medical-diagnostics-4-current-applications/ (accedido dic. 10, 2020).</w:t>
      </w:r>
    </w:p>
    <w:p w14:paraId="58B80B8C" w14:textId="77777777" w:rsidR="00F15765" w:rsidRPr="00F15765" w:rsidRDefault="00F15765" w:rsidP="00F15765">
      <w:pPr>
        <w:pStyle w:val="Bibliography"/>
      </w:pPr>
      <w:r w:rsidRPr="00F15765">
        <w:t>[56]</w:t>
      </w:r>
      <w:r w:rsidRPr="00F15765">
        <w:tab/>
        <w:t xml:space="preserve">«Babylon Health UK - The Online Doctor and Prescription Services App», </w:t>
      </w:r>
      <w:r w:rsidRPr="00F15765">
        <w:rPr>
          <w:i/>
          <w:iCs/>
        </w:rPr>
        <w:t>Babylon Health</w:t>
      </w:r>
      <w:r w:rsidRPr="00F15765">
        <w:t>. https://www.babylonhealth.com/ (accedido dic. 11, 2020).</w:t>
      </w:r>
    </w:p>
    <w:p w14:paraId="279FF112" w14:textId="77777777" w:rsidR="00F15765" w:rsidRPr="00F15765" w:rsidRDefault="00F15765" w:rsidP="00F15765">
      <w:pPr>
        <w:pStyle w:val="Bibliography"/>
      </w:pPr>
      <w:r w:rsidRPr="00F15765">
        <w:t>[57]</w:t>
      </w:r>
      <w:r w:rsidRPr="00F15765">
        <w:tab/>
        <w:t>«Better Together». https://hms.harvard.edu/news/better-together (accedido dic. 11, 2020).</w:t>
      </w:r>
    </w:p>
    <w:p w14:paraId="3DF01901" w14:textId="77777777" w:rsidR="00F15765" w:rsidRPr="00F15765" w:rsidRDefault="00F15765" w:rsidP="00F15765">
      <w:pPr>
        <w:pStyle w:val="Bibliography"/>
      </w:pPr>
      <w:r w:rsidRPr="00F15765">
        <w:lastRenderedPageBreak/>
        <w:t>[58]</w:t>
      </w:r>
      <w:r w:rsidRPr="00F15765">
        <w:tab/>
        <w:t xml:space="preserve">«Face2Gene Technology - How It Works», </w:t>
      </w:r>
      <w:r w:rsidRPr="00F15765">
        <w:rPr>
          <w:i/>
          <w:iCs/>
        </w:rPr>
        <w:t>Face2Gene</w:t>
      </w:r>
      <w:r w:rsidRPr="00F15765">
        <w:t>. https://www.face2gene.com/technology-facial-recognition-feature-detection-phenotype-analysis/ (accedido dic. 11, 2020).</w:t>
      </w:r>
    </w:p>
    <w:p w14:paraId="3EFC108F" w14:textId="77777777" w:rsidR="00F15765" w:rsidRPr="00F15765" w:rsidRDefault="00F15765" w:rsidP="00F15765">
      <w:pPr>
        <w:pStyle w:val="Bibliography"/>
      </w:pPr>
      <w:r w:rsidRPr="00F15765">
        <w:t>[59]</w:t>
      </w:r>
      <w:r w:rsidRPr="00F15765">
        <w:tab/>
        <w:t xml:space="preserve">A. Esteva </w:t>
      </w:r>
      <w:r w:rsidRPr="00F15765">
        <w:rPr>
          <w:i/>
          <w:iCs/>
        </w:rPr>
        <w:t>et al.</w:t>
      </w:r>
      <w:r w:rsidRPr="00F15765">
        <w:t xml:space="preserve">, «Dermatologist-level classification of skin cancer with deep neural networks», </w:t>
      </w:r>
      <w:r w:rsidRPr="00F15765">
        <w:rPr>
          <w:i/>
          <w:iCs/>
        </w:rPr>
        <w:t>Nature</w:t>
      </w:r>
      <w:r w:rsidRPr="00F15765">
        <w:t>, vol. 542, n.</w:t>
      </w:r>
      <w:r w:rsidRPr="00F15765">
        <w:rPr>
          <w:vertAlign w:val="superscript"/>
        </w:rPr>
        <w:t>o</w:t>
      </w:r>
      <w:r w:rsidRPr="00F15765">
        <w:t xml:space="preserve"> 7639, Art. n.</w:t>
      </w:r>
      <w:r w:rsidRPr="00F15765">
        <w:rPr>
          <w:vertAlign w:val="superscript"/>
        </w:rPr>
        <w:t>o</w:t>
      </w:r>
      <w:r w:rsidRPr="00F15765">
        <w:t xml:space="preserve"> 7639, feb. 2017, doi: 10.1038/nature21056.</w:t>
      </w:r>
    </w:p>
    <w:p w14:paraId="67140594" w14:textId="77777777" w:rsidR="00F15765" w:rsidRPr="00F15765" w:rsidRDefault="00F15765" w:rsidP="00F15765">
      <w:pPr>
        <w:pStyle w:val="Bibliography"/>
      </w:pPr>
      <w:r w:rsidRPr="00F15765">
        <w:t>[60]</w:t>
      </w:r>
      <w:r w:rsidRPr="00F15765">
        <w:tab/>
        <w:t xml:space="preserve">J. Valdebenito y F. Medina, «Machine learning approaches to study glioblastoma: A review of the last decade of applications», </w:t>
      </w:r>
      <w:r w:rsidRPr="00F15765">
        <w:rPr>
          <w:i/>
          <w:iCs/>
        </w:rPr>
        <w:t>Cancer Rep.</w:t>
      </w:r>
      <w:r w:rsidRPr="00F15765">
        <w:t>, vol. 2, n.</w:t>
      </w:r>
      <w:r w:rsidRPr="00F15765">
        <w:rPr>
          <w:vertAlign w:val="superscript"/>
        </w:rPr>
        <w:t>o</w:t>
      </w:r>
      <w:r w:rsidRPr="00F15765">
        <w:t xml:space="preserve"> 6, p. e1226, 2019, doi: https://doi.org/10.1002/cnr2.1226.</w:t>
      </w:r>
    </w:p>
    <w:p w14:paraId="0626F17C" w14:textId="77777777" w:rsidR="00F15765" w:rsidRPr="00F15765" w:rsidRDefault="00F15765" w:rsidP="00F15765">
      <w:pPr>
        <w:pStyle w:val="Bibliography"/>
      </w:pPr>
      <w:r w:rsidRPr="00F15765">
        <w:t>[61]</w:t>
      </w:r>
      <w:r w:rsidRPr="00F15765">
        <w:tab/>
        <w:t xml:space="preserve">H. Sotoudeh </w:t>
      </w:r>
      <w:r w:rsidRPr="00F15765">
        <w:rPr>
          <w:i/>
          <w:iCs/>
        </w:rPr>
        <w:t>et al.</w:t>
      </w:r>
      <w:r w:rsidRPr="00F15765">
        <w:t xml:space="preserve">, «Artificial Intelligence in the Management of Glioma: Era of Personalized Medicine», </w:t>
      </w:r>
      <w:r w:rsidRPr="00F15765">
        <w:rPr>
          <w:i/>
          <w:iCs/>
        </w:rPr>
        <w:t>Front. Oncol.</w:t>
      </w:r>
      <w:r w:rsidRPr="00F15765">
        <w:t>, vol. 9, 2019, doi: 10.3389/fonc.2019.00768.</w:t>
      </w:r>
    </w:p>
    <w:p w14:paraId="1F0AD90C" w14:textId="77777777" w:rsidR="00F15765" w:rsidRPr="00F15765" w:rsidRDefault="00F15765" w:rsidP="00F15765">
      <w:pPr>
        <w:pStyle w:val="Bibliography"/>
      </w:pPr>
      <w:r w:rsidRPr="00F15765">
        <w:t>[62]</w:t>
      </w:r>
      <w:r w:rsidRPr="00F15765">
        <w:tab/>
        <w:t xml:space="preserve">Z. Qian </w:t>
      </w:r>
      <w:r w:rsidRPr="00F15765">
        <w:rPr>
          <w:i/>
          <w:iCs/>
        </w:rPr>
        <w:t>et al.</w:t>
      </w:r>
      <w:r w:rsidRPr="00F15765">
        <w:t xml:space="preserve">, «Differentiation of glioblastoma from solitary brain metastases using radiomic machine-learning classifiers», </w:t>
      </w:r>
      <w:r w:rsidRPr="00F15765">
        <w:rPr>
          <w:i/>
          <w:iCs/>
        </w:rPr>
        <w:t>Cancer Lett.</w:t>
      </w:r>
      <w:r w:rsidRPr="00F15765">
        <w:t>, vol. 451, pp. 128-135, jun. 2019, doi: 10.1016/j.canlet.2019.02.054.</w:t>
      </w:r>
    </w:p>
    <w:p w14:paraId="7E356145" w14:textId="77777777" w:rsidR="00F15765" w:rsidRPr="00F15765" w:rsidRDefault="00F15765" w:rsidP="00F15765">
      <w:pPr>
        <w:pStyle w:val="Bibliography"/>
      </w:pPr>
      <w:r w:rsidRPr="00F15765">
        <w:t>[63]</w:t>
      </w:r>
      <w:r w:rsidRPr="00F15765">
        <w:tab/>
        <w:t xml:space="preserve">C. Chen, X. Ou, J. Wang, W. Guo, y X. Ma, «Radiomics-Based Machine Learning in Differentiation Between Glioblastoma and Metastatic Brain Tumors», </w:t>
      </w:r>
      <w:r w:rsidRPr="00F15765">
        <w:rPr>
          <w:i/>
          <w:iCs/>
        </w:rPr>
        <w:t>Front. Oncol.</w:t>
      </w:r>
      <w:r w:rsidRPr="00F15765">
        <w:t>, vol. 9, 2019, doi: 10.3389/fonc.2019.00806.</w:t>
      </w:r>
    </w:p>
    <w:p w14:paraId="60E191F2" w14:textId="77777777" w:rsidR="00F15765" w:rsidRPr="00F15765" w:rsidRDefault="00F15765" w:rsidP="00F15765">
      <w:pPr>
        <w:pStyle w:val="Bibliography"/>
      </w:pPr>
      <w:r w:rsidRPr="00F15765">
        <w:t>[64]</w:t>
      </w:r>
      <w:r w:rsidRPr="00F15765">
        <w:tab/>
        <w:t xml:space="preserve">S. Bae </w:t>
      </w:r>
      <w:r w:rsidRPr="00F15765">
        <w:rPr>
          <w:i/>
          <w:iCs/>
        </w:rPr>
        <w:t>et al.</w:t>
      </w:r>
      <w:r w:rsidRPr="00F15765">
        <w:t xml:space="preserve">, «Robust performance of deep learning for distinguishing glioblastoma from single brain metastasis using radiomic features: model development and validation», </w:t>
      </w:r>
      <w:r w:rsidRPr="00F15765">
        <w:rPr>
          <w:i/>
          <w:iCs/>
        </w:rPr>
        <w:t>Sci. Rep.</w:t>
      </w:r>
      <w:r w:rsidRPr="00F15765">
        <w:t>, vol. 10, n.</w:t>
      </w:r>
      <w:r w:rsidRPr="00F15765">
        <w:rPr>
          <w:vertAlign w:val="superscript"/>
        </w:rPr>
        <w:t>o</w:t>
      </w:r>
      <w:r w:rsidRPr="00F15765">
        <w:t xml:space="preserve"> 1, Art. n.</w:t>
      </w:r>
      <w:r w:rsidRPr="00F15765">
        <w:rPr>
          <w:vertAlign w:val="superscript"/>
        </w:rPr>
        <w:t>o</w:t>
      </w:r>
      <w:r w:rsidRPr="00F15765">
        <w:t xml:space="preserve"> 1, jul. 2020, doi: 10.1038/s41598-020-68980-6.</w:t>
      </w:r>
    </w:p>
    <w:p w14:paraId="48A8D0BF" w14:textId="77777777" w:rsidR="00F15765" w:rsidRPr="00F15765" w:rsidRDefault="00F15765" w:rsidP="00F15765">
      <w:pPr>
        <w:pStyle w:val="Bibliography"/>
      </w:pPr>
      <w:r w:rsidRPr="00F15765">
        <w:t>[65]</w:t>
      </w:r>
      <w:r w:rsidRPr="00F15765">
        <w:tab/>
        <w:t xml:space="preserve">L. Macyszyn </w:t>
      </w:r>
      <w:r w:rsidRPr="00F15765">
        <w:rPr>
          <w:i/>
          <w:iCs/>
        </w:rPr>
        <w:t>et al.</w:t>
      </w:r>
      <w:r w:rsidRPr="00F15765">
        <w:t xml:space="preserve">, «Imaging patterns predict patient survival and molecular subtype in glioblastoma via machine learning techniques», </w:t>
      </w:r>
      <w:r w:rsidRPr="00F15765">
        <w:rPr>
          <w:i/>
          <w:iCs/>
        </w:rPr>
        <w:t>Neuro-Oncol.</w:t>
      </w:r>
      <w:r w:rsidRPr="00F15765">
        <w:t>, vol. 18, n.</w:t>
      </w:r>
      <w:r w:rsidRPr="00F15765">
        <w:rPr>
          <w:vertAlign w:val="superscript"/>
        </w:rPr>
        <w:t>o</w:t>
      </w:r>
      <w:r w:rsidRPr="00F15765">
        <w:t xml:space="preserve"> 3, pp. 417-425, jun. 2015, doi: 10.1093/neuonc/nov127.</w:t>
      </w:r>
    </w:p>
    <w:p w14:paraId="0F5D1571" w14:textId="77777777" w:rsidR="00F15765" w:rsidRPr="00F15765" w:rsidRDefault="00F15765" w:rsidP="00F15765">
      <w:pPr>
        <w:pStyle w:val="Bibliography"/>
      </w:pPr>
      <w:r w:rsidRPr="00F15765">
        <w:t>[66]</w:t>
      </w:r>
      <w:r w:rsidRPr="00F15765">
        <w:tab/>
        <w:t xml:space="preserve">J. Jeong </w:t>
      </w:r>
      <w:r w:rsidRPr="00F15765">
        <w:rPr>
          <w:i/>
          <w:iCs/>
        </w:rPr>
        <w:t>et al.</w:t>
      </w:r>
      <w:r w:rsidRPr="00F15765">
        <w:t xml:space="preserve">, «Machine-learning based classification of glioblastoma using delta-radiomic features derived from dynamic susceptibility contrast enhanced magnetic resonance images», </w:t>
      </w:r>
      <w:r w:rsidRPr="00F15765">
        <w:rPr>
          <w:i/>
          <w:iCs/>
        </w:rPr>
        <w:t>Quant. Imaging Med. Surg.</w:t>
      </w:r>
      <w:r w:rsidRPr="00F15765">
        <w:t>, vol. 9, n.</w:t>
      </w:r>
      <w:r w:rsidRPr="00F15765">
        <w:rPr>
          <w:vertAlign w:val="superscript"/>
        </w:rPr>
        <w:t>o</w:t>
      </w:r>
      <w:r w:rsidRPr="00F15765">
        <w:t xml:space="preserve"> 7, pp. 1201-1213, jul. 2019, doi: 10.21037/qims.2019.07.01.</w:t>
      </w:r>
    </w:p>
    <w:p w14:paraId="010C52AB" w14:textId="77777777" w:rsidR="00F15765" w:rsidRPr="00F15765" w:rsidRDefault="00F15765" w:rsidP="00F15765">
      <w:pPr>
        <w:pStyle w:val="Bibliography"/>
      </w:pPr>
      <w:r w:rsidRPr="00F15765">
        <w:t>[67]</w:t>
      </w:r>
      <w:r w:rsidRPr="00F15765">
        <w:tab/>
        <w:t xml:space="preserve">K. Li-Chun Hsieh, C.-Y. Chen, y C.-M. Lo, «Quantitative glioma grading using transformed gray-scale invariant textures of MRI», </w:t>
      </w:r>
      <w:r w:rsidRPr="00F15765">
        <w:rPr>
          <w:i/>
          <w:iCs/>
        </w:rPr>
        <w:t>Comput. Biol. Med.</w:t>
      </w:r>
      <w:r w:rsidRPr="00F15765">
        <w:t>, vol. 83, pp. 102-108, abr. 2017, doi: 10.1016/j.compbiomed.2017.02.012.</w:t>
      </w:r>
    </w:p>
    <w:p w14:paraId="50CC0997" w14:textId="77777777" w:rsidR="00F15765" w:rsidRPr="00F15765" w:rsidRDefault="00F15765" w:rsidP="00F15765">
      <w:pPr>
        <w:pStyle w:val="Bibliography"/>
      </w:pPr>
      <w:r w:rsidRPr="00F15765">
        <w:t>[68]</w:t>
      </w:r>
      <w:r w:rsidRPr="00F15765">
        <w:tab/>
        <w:t xml:space="preserve">N. J. Tustison </w:t>
      </w:r>
      <w:r w:rsidRPr="00F15765">
        <w:rPr>
          <w:i/>
          <w:iCs/>
        </w:rPr>
        <w:t>et al.</w:t>
      </w:r>
      <w:r w:rsidRPr="00F15765">
        <w:t xml:space="preserve">, «Optimal Symmetric Multimodal Templates and Concatenated Random Forests for Supervised Brain Tumor Segmentation (Simplified) with ANTsR», </w:t>
      </w:r>
      <w:r w:rsidRPr="00F15765">
        <w:rPr>
          <w:i/>
          <w:iCs/>
        </w:rPr>
        <w:t>Neuroinformatics</w:t>
      </w:r>
      <w:r w:rsidRPr="00F15765">
        <w:t>, vol. 13, n.</w:t>
      </w:r>
      <w:r w:rsidRPr="00F15765">
        <w:rPr>
          <w:vertAlign w:val="superscript"/>
        </w:rPr>
        <w:t>o</w:t>
      </w:r>
      <w:r w:rsidRPr="00F15765">
        <w:t xml:space="preserve"> 2, pp. 209-225, abr. 2015, doi: 10.1007/s12021-014-9245-2.</w:t>
      </w:r>
    </w:p>
    <w:p w14:paraId="3E98CAC9" w14:textId="77777777" w:rsidR="00F15765" w:rsidRPr="00F15765" w:rsidRDefault="00F15765" w:rsidP="00F15765">
      <w:pPr>
        <w:pStyle w:val="Bibliography"/>
      </w:pPr>
      <w:r w:rsidRPr="00F15765">
        <w:t>[69]</w:t>
      </w:r>
      <w:r w:rsidRPr="00F15765">
        <w:tab/>
        <w:t xml:space="preserve">K. Held, E. R. Kops, B. J. Krause, W. M. Wells, R. Kikinis, y H.- Muller-Gartner, «Markov random field segmentation of brain MR images», </w:t>
      </w:r>
      <w:r w:rsidRPr="00F15765">
        <w:rPr>
          <w:i/>
          <w:iCs/>
        </w:rPr>
        <w:t>IEEE Trans. Med. Imaging</w:t>
      </w:r>
      <w:r w:rsidRPr="00F15765">
        <w:t>, vol. 16, n.</w:t>
      </w:r>
      <w:r w:rsidRPr="00F15765">
        <w:rPr>
          <w:vertAlign w:val="superscript"/>
        </w:rPr>
        <w:t>o</w:t>
      </w:r>
      <w:r w:rsidRPr="00F15765">
        <w:t xml:space="preserve"> 6, pp. 878-886, dic. 1997, doi: 10.1109/42.650883.</w:t>
      </w:r>
    </w:p>
    <w:p w14:paraId="06A859AA" w14:textId="77777777" w:rsidR="00F15765" w:rsidRPr="00F15765" w:rsidRDefault="00F15765" w:rsidP="00F15765">
      <w:pPr>
        <w:pStyle w:val="Bibliography"/>
      </w:pPr>
      <w:r w:rsidRPr="00F15765">
        <w:t>[70]</w:t>
      </w:r>
      <w:r w:rsidRPr="00F15765">
        <w:tab/>
        <w:t xml:space="preserve">C.-H. Lee, M. Schmidt, A. Murtha, A. Bistritz, J. Sander, y R. Greiner, «Segmenting Brain Tumors with Conditional Random Fields and Support Vector Machines», en </w:t>
      </w:r>
      <w:r w:rsidRPr="00F15765">
        <w:rPr>
          <w:i/>
          <w:iCs/>
        </w:rPr>
        <w:t>Computer Vision for Biomedical Image Applications</w:t>
      </w:r>
      <w:r w:rsidRPr="00F15765">
        <w:t>, Berlin, Heidelberg, 2005, pp. 469-478. doi: 10.1007/11569541_47.</w:t>
      </w:r>
    </w:p>
    <w:p w14:paraId="03847DAB" w14:textId="77777777" w:rsidR="00F15765" w:rsidRPr="00F15765" w:rsidRDefault="00F15765" w:rsidP="00F15765">
      <w:pPr>
        <w:pStyle w:val="Bibliography"/>
      </w:pPr>
      <w:r w:rsidRPr="00F15765">
        <w:t>[71]</w:t>
      </w:r>
      <w:r w:rsidRPr="00F15765">
        <w:tab/>
        <w:t xml:space="preserve">D. Zikic </w:t>
      </w:r>
      <w:r w:rsidRPr="00F15765">
        <w:rPr>
          <w:i/>
          <w:iCs/>
        </w:rPr>
        <w:t>et al.</w:t>
      </w:r>
      <w:r w:rsidRPr="00F15765">
        <w:t xml:space="preserve">, «Decision Forests for Tissue-Specific Segmentation of High-Grade Gliomas in Multi-channel MR», en </w:t>
      </w:r>
      <w:r w:rsidRPr="00F15765">
        <w:rPr>
          <w:i/>
          <w:iCs/>
        </w:rPr>
        <w:t>Medical Image Computing and Computer-Assisted Intervention – MICCAI 2012</w:t>
      </w:r>
      <w:r w:rsidRPr="00F15765">
        <w:t>, Berlin, Heidelberg, 2012, pp. 369-376. doi: 10.1007/978-3-642-33454-2_46.</w:t>
      </w:r>
    </w:p>
    <w:p w14:paraId="0CD5B15C" w14:textId="77777777" w:rsidR="00F15765" w:rsidRPr="00F15765" w:rsidRDefault="00F15765" w:rsidP="00F15765">
      <w:pPr>
        <w:pStyle w:val="Bibliography"/>
      </w:pPr>
      <w:r w:rsidRPr="00F15765">
        <w:lastRenderedPageBreak/>
        <w:t>[72]</w:t>
      </w:r>
      <w:r w:rsidRPr="00F15765">
        <w:tab/>
        <w:t xml:space="preserve">J. Lao </w:t>
      </w:r>
      <w:r w:rsidRPr="00F15765">
        <w:rPr>
          <w:i/>
          <w:iCs/>
        </w:rPr>
        <w:t>et al.</w:t>
      </w:r>
      <w:r w:rsidRPr="00F15765">
        <w:t xml:space="preserve">, «A Deep Learning-Based Radiomics Model for Prediction of Survival in Glioblastoma Multiforme», </w:t>
      </w:r>
      <w:r w:rsidRPr="00F15765">
        <w:rPr>
          <w:i/>
          <w:iCs/>
        </w:rPr>
        <w:t>Sci. Rep.</w:t>
      </w:r>
      <w:r w:rsidRPr="00F15765">
        <w:t>, vol. 7, n.</w:t>
      </w:r>
      <w:r w:rsidRPr="00F15765">
        <w:rPr>
          <w:vertAlign w:val="superscript"/>
        </w:rPr>
        <w:t>o</w:t>
      </w:r>
      <w:r w:rsidRPr="00F15765">
        <w:t xml:space="preserve"> 1, Art. n.</w:t>
      </w:r>
      <w:r w:rsidRPr="00F15765">
        <w:rPr>
          <w:vertAlign w:val="superscript"/>
        </w:rPr>
        <w:t>o</w:t>
      </w:r>
      <w:r w:rsidRPr="00F15765">
        <w:t xml:space="preserve"> 1, sep. 2017, doi: 10.1038/s41598-017-10649-8.</w:t>
      </w:r>
    </w:p>
    <w:p w14:paraId="7D01DEA6" w14:textId="77777777" w:rsidR="00F15765" w:rsidRPr="00F15765" w:rsidRDefault="00F15765" w:rsidP="00F15765">
      <w:pPr>
        <w:pStyle w:val="Bibliography"/>
      </w:pPr>
      <w:r w:rsidRPr="00F15765">
        <w:t>[73]</w:t>
      </w:r>
      <w:r w:rsidRPr="00F15765">
        <w:tab/>
        <w:t xml:space="preserve">G. Wang, W. Li, S. Ourselin, y T. Vercauteren, «Automatic Brain Tumor Segmentation using Cascaded Anisotropic Convolutional Neural Networks», </w:t>
      </w:r>
      <w:r w:rsidRPr="00F15765">
        <w:rPr>
          <w:i/>
          <w:iCs/>
        </w:rPr>
        <w:t>ArXiv170900382 Cs</w:t>
      </w:r>
      <w:r w:rsidRPr="00F15765">
        <w:t>, dic. 2017, doi: 10.1007/978-3-319-75238-9_16.</w:t>
      </w:r>
    </w:p>
    <w:p w14:paraId="4BC78A67" w14:textId="77777777" w:rsidR="00F15765" w:rsidRPr="00F15765" w:rsidRDefault="00F15765" w:rsidP="00F15765">
      <w:pPr>
        <w:pStyle w:val="Bibliography"/>
      </w:pPr>
      <w:r w:rsidRPr="00F15765">
        <w:t>[74]</w:t>
      </w:r>
      <w:r w:rsidRPr="00F15765">
        <w:tab/>
        <w:t xml:space="preserve">E. Calabrese, J. E. Villanueva-Meyer, y S. Cha, «A fully automated artificial intelligence method for non-invasive, imaging-based identification of genetic alterations in glioblastomas», </w:t>
      </w:r>
      <w:r w:rsidRPr="00F15765">
        <w:rPr>
          <w:i/>
          <w:iCs/>
        </w:rPr>
        <w:t>Sci. Rep.</w:t>
      </w:r>
      <w:r w:rsidRPr="00F15765">
        <w:t>, vol. 10, n.</w:t>
      </w:r>
      <w:r w:rsidRPr="00F15765">
        <w:rPr>
          <w:vertAlign w:val="superscript"/>
        </w:rPr>
        <w:t>o</w:t>
      </w:r>
      <w:r w:rsidRPr="00F15765">
        <w:t xml:space="preserve"> 1, Art. n.</w:t>
      </w:r>
      <w:r w:rsidRPr="00F15765">
        <w:rPr>
          <w:vertAlign w:val="superscript"/>
        </w:rPr>
        <w:t>o</w:t>
      </w:r>
      <w:r w:rsidRPr="00F15765">
        <w:t xml:space="preserve"> 1, jul. 2020, doi: 10.1038/s41598-020-68857-8.</w:t>
      </w:r>
    </w:p>
    <w:p w14:paraId="41157440" w14:textId="77777777" w:rsidR="00F15765" w:rsidRPr="00F15765" w:rsidRDefault="00F15765" w:rsidP="00F15765">
      <w:pPr>
        <w:pStyle w:val="Bibliography"/>
      </w:pPr>
      <w:r w:rsidRPr="00F15765">
        <w:t>[75]</w:t>
      </w:r>
      <w:r w:rsidRPr="00F15765">
        <w:tab/>
        <w:t>«CPTAC | Office of Cancer Clinical Proteomics Research». https://proteomics.cancer.gov/programs/cptac (accedido dic. 17, 2020).</w:t>
      </w:r>
    </w:p>
    <w:p w14:paraId="6F198520" w14:textId="77777777" w:rsidR="00F15765" w:rsidRPr="00F15765" w:rsidRDefault="00F15765" w:rsidP="00F15765">
      <w:pPr>
        <w:pStyle w:val="Bibliography"/>
      </w:pPr>
      <w:r w:rsidRPr="00F15765">
        <w:t>[76]</w:t>
      </w:r>
      <w:r w:rsidRPr="00F15765">
        <w:tab/>
        <w:t>National Cancer Institute Clinical Proteomic Tumor Analysis Consortium (CPTAC), «Radiology Data from the Clinical Proteomic Tumor Analysis Consortium Glioblastoma Multiforme [CPTAC-GBM] collection». The Cancer Imaging Archive, 2018. doi: 10.7937/K9/TCIA.2018.3RJE41Q1.</w:t>
      </w:r>
    </w:p>
    <w:p w14:paraId="41152093" w14:textId="77777777" w:rsidR="00F15765" w:rsidRPr="00F15765" w:rsidRDefault="00F15765" w:rsidP="00F15765">
      <w:pPr>
        <w:pStyle w:val="Bibliography"/>
      </w:pPr>
      <w:r w:rsidRPr="00F15765">
        <w:t>[77]</w:t>
      </w:r>
      <w:r w:rsidRPr="00F15765">
        <w:tab/>
        <w:t xml:space="preserve">K. Clark </w:t>
      </w:r>
      <w:r w:rsidRPr="00F15765">
        <w:rPr>
          <w:i/>
          <w:iCs/>
        </w:rPr>
        <w:t>et al.</w:t>
      </w:r>
      <w:r w:rsidRPr="00F15765">
        <w:t xml:space="preserve">, «The Cancer Imaging Archive (TCIA): Maintaining and Operating a Public Information Repository», </w:t>
      </w:r>
      <w:r w:rsidRPr="00F15765">
        <w:rPr>
          <w:i/>
          <w:iCs/>
        </w:rPr>
        <w:t>J. Digit. Imaging</w:t>
      </w:r>
      <w:r w:rsidRPr="00F15765">
        <w:t>, vol. 26, n.</w:t>
      </w:r>
      <w:r w:rsidRPr="00F15765">
        <w:rPr>
          <w:vertAlign w:val="superscript"/>
        </w:rPr>
        <w:t>o</w:t>
      </w:r>
      <w:r w:rsidRPr="00F15765">
        <w:t xml:space="preserve"> 6, pp. 1045-1057, dic. 2013, doi: 10.1007/s10278-013-9622-7.</w:t>
      </w:r>
    </w:p>
    <w:p w14:paraId="628F7C4B" w14:textId="77777777" w:rsidR="00F15765" w:rsidRPr="00F15765" w:rsidRDefault="00F15765" w:rsidP="00F15765">
      <w:pPr>
        <w:pStyle w:val="Bibliography"/>
      </w:pPr>
      <w:r w:rsidRPr="00F15765">
        <w:t>[78]</w:t>
      </w:r>
      <w:r w:rsidRPr="00F15765">
        <w:tab/>
        <w:t>«General Python FAQ — Python 3.9.1 documentation». https://docs.python.org/3/faq/general.html#what-is-python (accedido ene. 22, 2021).</w:t>
      </w:r>
    </w:p>
    <w:p w14:paraId="35A041BB" w14:textId="77777777" w:rsidR="00F15765" w:rsidRPr="00F15765" w:rsidRDefault="00F15765" w:rsidP="00F15765">
      <w:pPr>
        <w:pStyle w:val="Bibliography"/>
      </w:pPr>
      <w:r w:rsidRPr="00F15765">
        <w:t>[79]</w:t>
      </w:r>
      <w:r w:rsidRPr="00F15765">
        <w:tab/>
        <w:t>«Visual Studio Code Frequently Asked Questions». https://code.visualstudio.com/docs/supporting/faq (accedido ene. 22, 2021).</w:t>
      </w:r>
    </w:p>
    <w:p w14:paraId="60067FC5" w14:textId="77777777" w:rsidR="00F15765" w:rsidRPr="00F15765" w:rsidRDefault="00F15765" w:rsidP="00F15765">
      <w:pPr>
        <w:pStyle w:val="Bibliography"/>
      </w:pPr>
      <w:r w:rsidRPr="00F15765">
        <w:t>[80]</w:t>
      </w:r>
      <w:r w:rsidRPr="00F15765">
        <w:tab/>
        <w:t>«Python - Visual Studio Marketplace». https://marketplace.visualstudio.com/items?itemName=ms-python.python (accedido ene. 22, 2021).</w:t>
      </w:r>
    </w:p>
    <w:p w14:paraId="7460846D" w14:textId="77777777" w:rsidR="00F15765" w:rsidRPr="00F15765" w:rsidRDefault="00F15765" w:rsidP="00F15765">
      <w:pPr>
        <w:pStyle w:val="Bibliography"/>
      </w:pPr>
      <w:r w:rsidRPr="00F15765">
        <w:t>[81]</w:t>
      </w:r>
      <w:r w:rsidRPr="00F15765">
        <w:tab/>
        <w:t xml:space="preserve">«PEP 8 -- Style Guide for Python Code», </w:t>
      </w:r>
      <w:r w:rsidRPr="00F15765">
        <w:rPr>
          <w:i/>
          <w:iCs/>
        </w:rPr>
        <w:t>Python.org</w:t>
      </w:r>
      <w:r w:rsidRPr="00F15765">
        <w:t>. https://www.python.org/dev/peps/pep-0008/ (accedido ene. 22, 2021).</w:t>
      </w:r>
    </w:p>
    <w:p w14:paraId="35C53DF6" w14:textId="77777777" w:rsidR="00F15765" w:rsidRPr="00F15765" w:rsidRDefault="00F15765" w:rsidP="00F15765">
      <w:pPr>
        <w:pStyle w:val="Bibliography"/>
      </w:pPr>
      <w:r w:rsidRPr="00F15765">
        <w:t>[82]</w:t>
      </w:r>
      <w:r w:rsidRPr="00F15765">
        <w:tab/>
        <w:t>«R: What is R?» https://www.r-project.org/about.html (accedido may 26, 2021).</w:t>
      </w:r>
    </w:p>
    <w:p w14:paraId="6AE6E3A7" w14:textId="77777777" w:rsidR="00F15765" w:rsidRPr="00F15765" w:rsidRDefault="00F15765" w:rsidP="00F15765">
      <w:pPr>
        <w:pStyle w:val="Bibliography"/>
      </w:pPr>
      <w:r w:rsidRPr="00F15765">
        <w:t>[83]</w:t>
      </w:r>
      <w:r w:rsidRPr="00F15765">
        <w:tab/>
        <w:t xml:space="preserve">L. G. Nyúl y J. K. Udupa, «On standardizing the MR image intensity scale», </w:t>
      </w:r>
      <w:r w:rsidRPr="00F15765">
        <w:rPr>
          <w:i/>
          <w:iCs/>
        </w:rPr>
        <w:t>Magn. Reson. Med.</w:t>
      </w:r>
      <w:r w:rsidRPr="00F15765">
        <w:t>, vol. 42, n.</w:t>
      </w:r>
      <w:r w:rsidRPr="00F15765">
        <w:rPr>
          <w:vertAlign w:val="superscript"/>
        </w:rPr>
        <w:t>o</w:t>
      </w:r>
      <w:r w:rsidRPr="00F15765">
        <w:t xml:space="preserve"> 6, pp. 1072-1081, dic. 1999, doi: 10.1002/(sici)1522-2594(199912)42:6&lt;1072::aid-mrm11&gt;3.0.co;2-m.</w:t>
      </w:r>
    </w:p>
    <w:p w14:paraId="36B85CFA" w14:textId="77777777" w:rsidR="00F15765" w:rsidRPr="00F15765" w:rsidRDefault="00F15765" w:rsidP="00F15765">
      <w:pPr>
        <w:pStyle w:val="Bibliography"/>
      </w:pPr>
      <w:r w:rsidRPr="00F15765">
        <w:t>[84]</w:t>
      </w:r>
      <w:r w:rsidRPr="00F15765">
        <w:tab/>
        <w:t xml:space="preserve">L. G. Nyúl, J. K. Udupa, y X. Zhang, «New variants of a method of MRI scale standardization», </w:t>
      </w:r>
      <w:r w:rsidRPr="00F15765">
        <w:rPr>
          <w:i/>
          <w:iCs/>
        </w:rPr>
        <w:t>IEEE Trans. Med. Imaging</w:t>
      </w:r>
      <w:r w:rsidRPr="00F15765">
        <w:t>, vol. 19, n.</w:t>
      </w:r>
      <w:r w:rsidRPr="00F15765">
        <w:rPr>
          <w:vertAlign w:val="superscript"/>
        </w:rPr>
        <w:t>o</w:t>
      </w:r>
      <w:r w:rsidRPr="00F15765">
        <w:t xml:space="preserve"> 2, pp. 143-150, feb. 2000, doi: 10.1109/42.836373.</w:t>
      </w:r>
    </w:p>
    <w:p w14:paraId="59D3BE75" w14:textId="77777777" w:rsidR="00F15765" w:rsidRPr="00F15765" w:rsidRDefault="00F15765" w:rsidP="00F15765">
      <w:pPr>
        <w:pStyle w:val="Bibliography"/>
      </w:pPr>
      <w:r w:rsidRPr="00F15765">
        <w:t>[85]</w:t>
      </w:r>
      <w:r w:rsidRPr="00F15765">
        <w:tab/>
        <w:t xml:space="preserve">K. Rehm, K. Schaper, J. Anderson, R. Woods, S. Stoltzner, y D. Rottenberg, «Putting our heads together: a consensus approach to brain/non-brain segmentation in T1-weighted MR volumes», </w:t>
      </w:r>
      <w:r w:rsidRPr="00F15765">
        <w:rPr>
          <w:i/>
          <w:iCs/>
        </w:rPr>
        <w:t>NeuroImage</w:t>
      </w:r>
      <w:r w:rsidRPr="00F15765">
        <w:t>, vol. 22, n.</w:t>
      </w:r>
      <w:r w:rsidRPr="00F15765">
        <w:rPr>
          <w:vertAlign w:val="superscript"/>
        </w:rPr>
        <w:t>o</w:t>
      </w:r>
      <w:r w:rsidRPr="00F15765">
        <w:t xml:space="preserve"> 3, pp. 1262-1270, jul. 2004, doi: 10.1016/j.neuroimage.2004.03.011.</w:t>
      </w:r>
    </w:p>
    <w:p w14:paraId="2B3E6DF7" w14:textId="77777777" w:rsidR="00F15765" w:rsidRPr="00F15765" w:rsidRDefault="00F15765" w:rsidP="00F15765">
      <w:pPr>
        <w:pStyle w:val="Bibliography"/>
      </w:pPr>
      <w:r w:rsidRPr="00F15765">
        <w:t>[86]</w:t>
      </w:r>
      <w:r w:rsidRPr="00F15765">
        <w:tab/>
        <w:t>«Otsu Thresholding - The Lab Book Pages». http://www.labbookpages.co.uk/software/imgProc/otsuThreshold.html (accedido ene. 21, 2021).</w:t>
      </w:r>
    </w:p>
    <w:p w14:paraId="150D5FF2" w14:textId="77777777" w:rsidR="00F15765" w:rsidRPr="00F15765" w:rsidRDefault="00F15765" w:rsidP="00F15765">
      <w:pPr>
        <w:pStyle w:val="Bibliography"/>
      </w:pPr>
      <w:r w:rsidRPr="00F15765">
        <w:t>[87]</w:t>
      </w:r>
      <w:r w:rsidRPr="00F15765">
        <w:tab/>
        <w:t>«Extract Brain: Extract Brain Surface (BSE) - MIPAV». https://mipav.cit.nih.gov/pubwiki/index.php/Extract_Brain:_Extract_Brain_Surface_(BSE) (accedido ene. 21, 2021).</w:t>
      </w:r>
    </w:p>
    <w:p w14:paraId="3D2677C5" w14:textId="77777777" w:rsidR="00F15765" w:rsidRPr="00F15765" w:rsidRDefault="00F15765" w:rsidP="00F15765">
      <w:pPr>
        <w:pStyle w:val="Bibliography"/>
      </w:pPr>
      <w:r w:rsidRPr="00F15765">
        <w:lastRenderedPageBreak/>
        <w:t>[88]</w:t>
      </w:r>
      <w:r w:rsidRPr="00F15765">
        <w:tab/>
        <w:t>W. Benesova, «Segmentation of Brain Tumors from Magnetic Resonance Images using Adaptive Thresholding and Graph Cut Algorithm», 2016. /paper/Segmentation-of-Brain-Tumors-from-Magnetic-Images-Benesova/0cf0cb7439e3de4137382ce40a41ea97a598a885 (accedido ene. 21, 2021).</w:t>
      </w:r>
    </w:p>
    <w:p w14:paraId="07CD8488" w14:textId="77777777" w:rsidR="00F15765" w:rsidRPr="00F15765" w:rsidRDefault="00F15765" w:rsidP="00F15765">
      <w:pPr>
        <w:pStyle w:val="Bibliography"/>
      </w:pPr>
      <w:r w:rsidRPr="00F15765">
        <w:t>[89]</w:t>
      </w:r>
      <w:r w:rsidRPr="00F15765">
        <w:tab/>
        <w:t>«2.1. Gaussian mixture models — scikit-learn 0.24.1 documentation». https://scikit-learn.org/stable/modules/mixture.html (accedido ene. 21, 2021).</w:t>
      </w:r>
    </w:p>
    <w:p w14:paraId="7261FF37" w14:textId="77777777" w:rsidR="00F15765" w:rsidRPr="00F15765" w:rsidRDefault="00F15765" w:rsidP="00F15765">
      <w:pPr>
        <w:pStyle w:val="Bibliography"/>
      </w:pPr>
      <w:r w:rsidRPr="00F15765">
        <w:t>[90]</w:t>
      </w:r>
      <w:r w:rsidRPr="00F15765">
        <w:tab/>
        <w:t xml:space="preserve">L. Vincent, «Morphological grayscale reconstruction in image analysis: applications and efficient algorithms», </w:t>
      </w:r>
      <w:r w:rsidRPr="00F15765">
        <w:rPr>
          <w:i/>
          <w:iCs/>
        </w:rPr>
        <w:t>IEEE Trans. Image Process.</w:t>
      </w:r>
      <w:r w:rsidRPr="00F15765">
        <w:t>, vol. 2, n.</w:t>
      </w:r>
      <w:r w:rsidRPr="00F15765">
        <w:rPr>
          <w:vertAlign w:val="superscript"/>
        </w:rPr>
        <w:t>o</w:t>
      </w:r>
      <w:r w:rsidRPr="00F15765">
        <w:t xml:space="preserve"> 2, pp. 176-201, abr. 1993, doi: 10.1109/83.217222.</w:t>
      </w:r>
    </w:p>
    <w:p w14:paraId="3488C875" w14:textId="77777777" w:rsidR="00F15765" w:rsidRPr="00F15765" w:rsidRDefault="00F15765" w:rsidP="00F15765">
      <w:pPr>
        <w:pStyle w:val="Bibliography"/>
      </w:pPr>
      <w:r w:rsidRPr="00F15765">
        <w:t>[91]</w:t>
      </w:r>
      <w:r w:rsidRPr="00F15765">
        <w:tab/>
        <w:t xml:space="preserve">T. Rohlfing, «Image Similarity and Tissue Overlaps as Surrogates for Image Registration Accuracy: Widely Used but Unreliable», </w:t>
      </w:r>
      <w:r w:rsidRPr="00F15765">
        <w:rPr>
          <w:i/>
          <w:iCs/>
        </w:rPr>
        <w:t>IEEE Trans. Med. Imaging</w:t>
      </w:r>
      <w:r w:rsidRPr="00F15765">
        <w:t>, vol. 31, n.</w:t>
      </w:r>
      <w:r w:rsidRPr="00F15765">
        <w:rPr>
          <w:vertAlign w:val="superscript"/>
        </w:rPr>
        <w:t>o</w:t>
      </w:r>
      <w:r w:rsidRPr="00F15765">
        <w:t xml:space="preserve"> 2, pp. 153-163, feb. 2012, doi: 10.1109/TMI.2011.2163944.</w:t>
      </w:r>
    </w:p>
    <w:p w14:paraId="3D1B4C70" w14:textId="1538C5C6" w:rsidR="0074433E" w:rsidRDefault="00084142" w:rsidP="00291A02">
      <w:pPr>
        <w:ind w:firstLine="0"/>
        <w:rPr>
          <w:lang w:val="es-ES"/>
        </w:rPr>
      </w:pPr>
      <w:r w:rsidRPr="00A422C2">
        <w:rPr>
          <w:lang w:val="es-ES"/>
        </w:rPr>
        <w:fldChar w:fldCharType="end"/>
      </w:r>
    </w:p>
    <w:p w14:paraId="713A5374" w14:textId="77777777" w:rsidR="007E61EA" w:rsidRDefault="007E61EA">
      <w:pPr>
        <w:ind w:firstLine="0"/>
        <w:jc w:val="left"/>
        <w:rPr>
          <w:lang w:val="es-ES"/>
        </w:rPr>
        <w:sectPr w:rsidR="007E61EA" w:rsidSect="00280722">
          <w:headerReference w:type="default" r:id="rId74"/>
          <w:pgSz w:w="11906" w:h="16838"/>
          <w:pgMar w:top="1417" w:right="1701" w:bottom="1417" w:left="1701" w:header="708" w:footer="708" w:gutter="0"/>
          <w:cols w:space="708"/>
          <w:docGrid w:linePitch="360"/>
        </w:sectPr>
      </w:pPr>
    </w:p>
    <w:p w14:paraId="6637734E" w14:textId="6CB2A873" w:rsidR="00983EE6" w:rsidRDefault="004B46E1" w:rsidP="00983EE6">
      <w:pPr>
        <w:pStyle w:val="Appendix1"/>
      </w:pPr>
      <w:bookmarkStart w:id="190" w:name="_Ref62749094"/>
      <w:bookmarkStart w:id="191" w:name="_Toc73693293"/>
      <w:r>
        <w:lastRenderedPageBreak/>
        <w:t>DATOS DE LA EVALUACIÓN</w:t>
      </w:r>
      <w:bookmarkEnd w:id="190"/>
      <w:bookmarkEnd w:id="191"/>
    </w:p>
    <w:p w14:paraId="004E711A" w14:textId="118E258B" w:rsidR="001812B5" w:rsidRDefault="001812B5" w:rsidP="001812B5"/>
    <w:tbl>
      <w:tblPr>
        <w:tblStyle w:val="TableGrid"/>
        <w:tblW w:w="5000" w:type="pct"/>
        <w:jc w:val="center"/>
        <w:tblInd w:w="0" w:type="dxa"/>
        <w:tblLook w:val="04A0" w:firstRow="1" w:lastRow="0" w:firstColumn="1" w:lastColumn="0" w:noHBand="0" w:noVBand="1"/>
      </w:tblPr>
      <w:tblGrid>
        <w:gridCol w:w="1641"/>
        <w:gridCol w:w="1707"/>
        <w:gridCol w:w="1707"/>
        <w:gridCol w:w="1707"/>
        <w:gridCol w:w="1732"/>
      </w:tblGrid>
      <w:tr w:rsidR="001163C5" w:rsidRPr="00A422C2" w14:paraId="47020989" w14:textId="77777777" w:rsidTr="001163C5">
        <w:trPr>
          <w:trHeight w:val="567"/>
          <w:jc w:val="center"/>
        </w:trPr>
        <w:tc>
          <w:tcPr>
            <w:tcW w:w="1641" w:type="dxa"/>
            <w:tcBorders>
              <w:top w:val="single" w:sz="4" w:space="0" w:color="auto"/>
              <w:left w:val="single" w:sz="4" w:space="0" w:color="auto"/>
              <w:bottom w:val="single" w:sz="4" w:space="0" w:color="auto"/>
            </w:tcBorders>
            <w:vAlign w:val="center"/>
          </w:tcPr>
          <w:p w14:paraId="6CDFE7A1" w14:textId="5CA95063" w:rsidR="001163C5" w:rsidRDefault="001163C5" w:rsidP="001163C5">
            <w:pPr>
              <w:ind w:firstLine="0"/>
              <w:jc w:val="center"/>
              <w:rPr>
                <w:b/>
                <w:bCs/>
                <w:lang w:val="es-ES" w:eastAsia="es-ES"/>
              </w:rPr>
            </w:pPr>
            <w:r>
              <w:rPr>
                <w:b/>
                <w:bCs/>
                <w:lang w:val="es-ES" w:eastAsia="es-ES"/>
              </w:rPr>
              <w:t>ID</w:t>
            </w:r>
          </w:p>
        </w:tc>
        <w:tc>
          <w:tcPr>
            <w:tcW w:w="1707" w:type="dxa"/>
            <w:tcBorders>
              <w:top w:val="single" w:sz="4" w:space="0" w:color="auto"/>
              <w:left w:val="single" w:sz="4" w:space="0" w:color="auto"/>
              <w:bottom w:val="single" w:sz="4" w:space="0" w:color="auto"/>
            </w:tcBorders>
            <w:vAlign w:val="center"/>
          </w:tcPr>
          <w:p w14:paraId="460E31DA" w14:textId="48472840" w:rsidR="001163C5" w:rsidRPr="00241316" w:rsidRDefault="001163C5" w:rsidP="008C21BF">
            <w:pPr>
              <w:ind w:firstLine="0"/>
              <w:jc w:val="center"/>
              <w:rPr>
                <w:b/>
                <w:bCs/>
                <w:lang w:val="es-ES" w:eastAsia="es-ES"/>
              </w:rPr>
            </w:pPr>
            <w:r>
              <w:rPr>
                <w:b/>
                <w:bCs/>
                <w:lang w:val="es-ES" w:eastAsia="es-ES"/>
              </w:rPr>
              <w:t>TPR</w:t>
            </w:r>
          </w:p>
        </w:tc>
        <w:tc>
          <w:tcPr>
            <w:tcW w:w="1707" w:type="dxa"/>
            <w:tcBorders>
              <w:top w:val="single" w:sz="4" w:space="0" w:color="auto"/>
              <w:left w:val="single" w:sz="4" w:space="0" w:color="auto"/>
              <w:bottom w:val="single" w:sz="4" w:space="0" w:color="auto"/>
            </w:tcBorders>
            <w:vAlign w:val="center"/>
          </w:tcPr>
          <w:p w14:paraId="299B5662" w14:textId="77777777" w:rsidR="001163C5" w:rsidRPr="00241316" w:rsidRDefault="001163C5" w:rsidP="008C21BF">
            <w:pPr>
              <w:ind w:firstLine="0"/>
              <w:jc w:val="center"/>
              <w:rPr>
                <w:b/>
                <w:bCs/>
                <w:lang w:val="es-ES" w:eastAsia="es-ES"/>
              </w:rPr>
            </w:pPr>
            <w:r w:rsidRPr="00241316">
              <w:rPr>
                <w:b/>
                <w:bCs/>
                <w:lang w:val="es-ES" w:eastAsia="es-ES"/>
              </w:rPr>
              <w:t>FPR</w:t>
            </w:r>
          </w:p>
        </w:tc>
        <w:tc>
          <w:tcPr>
            <w:tcW w:w="1707" w:type="dxa"/>
            <w:vAlign w:val="center"/>
          </w:tcPr>
          <w:p w14:paraId="474DAD71" w14:textId="77777777" w:rsidR="001163C5" w:rsidRPr="00241316" w:rsidRDefault="001163C5" w:rsidP="008C21BF">
            <w:pPr>
              <w:ind w:firstLine="0"/>
              <w:jc w:val="center"/>
              <w:rPr>
                <w:b/>
                <w:bCs/>
                <w:lang w:val="es-ES" w:eastAsia="es-ES"/>
              </w:rPr>
            </w:pPr>
            <w:r w:rsidRPr="00241316">
              <w:rPr>
                <w:b/>
                <w:bCs/>
                <w:lang w:val="es-ES" w:eastAsia="es-ES"/>
              </w:rPr>
              <w:t>FNR</w:t>
            </w:r>
          </w:p>
        </w:tc>
        <w:tc>
          <w:tcPr>
            <w:tcW w:w="1732" w:type="dxa"/>
            <w:vAlign w:val="center"/>
          </w:tcPr>
          <w:p w14:paraId="0A03989A" w14:textId="77777777" w:rsidR="001163C5" w:rsidRPr="00080A8E" w:rsidRDefault="001163C5" w:rsidP="008C21BF">
            <w:pPr>
              <w:ind w:firstLine="0"/>
              <w:jc w:val="center"/>
              <w:rPr>
                <w:b/>
                <w:bCs/>
                <w:i/>
                <w:iCs/>
                <w:lang w:val="es-ES" w:eastAsia="es-ES"/>
              </w:rPr>
            </w:pPr>
            <w:r w:rsidRPr="00080A8E">
              <w:rPr>
                <w:b/>
                <w:bCs/>
                <w:i/>
                <w:iCs/>
                <w:lang w:val="es-ES" w:eastAsia="es-ES"/>
              </w:rPr>
              <w:t>Jaccard</w:t>
            </w:r>
          </w:p>
        </w:tc>
      </w:tr>
      <w:tr w:rsidR="008B10F2" w:rsidRPr="00A422C2" w14:paraId="471E045C" w14:textId="77777777" w:rsidTr="008B10F2">
        <w:trPr>
          <w:trHeight w:val="567"/>
          <w:jc w:val="center"/>
        </w:trPr>
        <w:tc>
          <w:tcPr>
            <w:tcW w:w="1641" w:type="dxa"/>
            <w:tcBorders>
              <w:top w:val="single" w:sz="4" w:space="0" w:color="auto"/>
              <w:bottom w:val="single" w:sz="4" w:space="0" w:color="auto"/>
            </w:tcBorders>
            <w:vAlign w:val="center"/>
          </w:tcPr>
          <w:p w14:paraId="19A7BA7C" w14:textId="2C321E24" w:rsidR="008B10F2" w:rsidRDefault="008B10F2" w:rsidP="008B10F2">
            <w:pPr>
              <w:ind w:firstLine="0"/>
              <w:jc w:val="center"/>
              <w:rPr>
                <w:rFonts w:ascii="Calibri" w:hAnsi="Calibri" w:cs="Calibri"/>
                <w:color w:val="000000"/>
              </w:rPr>
            </w:pPr>
            <w:r>
              <w:rPr>
                <w:rFonts w:ascii="Calibri" w:hAnsi="Calibri"/>
                <w:color w:val="000000"/>
                <w:sz w:val="22"/>
              </w:rPr>
              <w:t>IBSR_01</w:t>
            </w:r>
          </w:p>
        </w:tc>
        <w:tc>
          <w:tcPr>
            <w:tcW w:w="1707" w:type="dxa"/>
            <w:tcBorders>
              <w:top w:val="single" w:sz="4" w:space="0" w:color="auto"/>
              <w:bottom w:val="single" w:sz="4" w:space="0" w:color="auto"/>
            </w:tcBorders>
            <w:vAlign w:val="center"/>
          </w:tcPr>
          <w:p w14:paraId="3434B273" w14:textId="4293B1B1" w:rsidR="008B10F2" w:rsidRPr="008B10F2" w:rsidRDefault="008B10F2" w:rsidP="008B10F2">
            <w:pPr>
              <w:ind w:firstLine="0"/>
              <w:jc w:val="center"/>
              <w:rPr>
                <w:rFonts w:cs="Calibri"/>
                <w:color w:val="000000"/>
                <w:sz w:val="22"/>
              </w:rPr>
            </w:pPr>
            <w:r w:rsidRPr="008B10F2">
              <w:rPr>
                <w:sz w:val="22"/>
              </w:rPr>
              <w:t>0,979</w:t>
            </w:r>
          </w:p>
        </w:tc>
        <w:tc>
          <w:tcPr>
            <w:tcW w:w="1707" w:type="dxa"/>
            <w:tcBorders>
              <w:top w:val="single" w:sz="4" w:space="0" w:color="auto"/>
              <w:bottom w:val="single" w:sz="4" w:space="0" w:color="auto"/>
            </w:tcBorders>
            <w:vAlign w:val="center"/>
          </w:tcPr>
          <w:p w14:paraId="64AEABE9" w14:textId="31C412E9" w:rsidR="008B10F2" w:rsidRPr="008B10F2" w:rsidRDefault="008B10F2" w:rsidP="008B10F2">
            <w:pPr>
              <w:ind w:firstLine="0"/>
              <w:jc w:val="center"/>
              <w:rPr>
                <w:sz w:val="22"/>
                <w:lang w:val="es-ES" w:eastAsia="es-ES"/>
              </w:rPr>
            </w:pPr>
            <w:r w:rsidRPr="008B10F2">
              <w:rPr>
                <w:sz w:val="22"/>
              </w:rPr>
              <w:t>0,252</w:t>
            </w:r>
          </w:p>
        </w:tc>
        <w:tc>
          <w:tcPr>
            <w:tcW w:w="1707" w:type="dxa"/>
            <w:vAlign w:val="center"/>
          </w:tcPr>
          <w:p w14:paraId="1C05E416" w14:textId="54FE9A85" w:rsidR="008B10F2" w:rsidRPr="008B10F2" w:rsidRDefault="008B10F2" w:rsidP="008B10F2">
            <w:pPr>
              <w:ind w:firstLine="0"/>
              <w:jc w:val="center"/>
              <w:rPr>
                <w:sz w:val="22"/>
                <w:lang w:val="es-ES" w:eastAsia="es-ES"/>
              </w:rPr>
            </w:pPr>
            <w:r w:rsidRPr="008B10F2">
              <w:rPr>
                <w:sz w:val="22"/>
              </w:rPr>
              <w:t>0,021</w:t>
            </w:r>
          </w:p>
        </w:tc>
        <w:tc>
          <w:tcPr>
            <w:tcW w:w="1732" w:type="dxa"/>
            <w:vAlign w:val="center"/>
          </w:tcPr>
          <w:p w14:paraId="290BDCB0" w14:textId="6E32F777" w:rsidR="008B10F2" w:rsidRPr="008B10F2" w:rsidRDefault="008B10F2" w:rsidP="008B10F2">
            <w:pPr>
              <w:ind w:firstLine="0"/>
              <w:jc w:val="center"/>
              <w:rPr>
                <w:sz w:val="22"/>
                <w:lang w:val="es-ES" w:eastAsia="es-ES"/>
              </w:rPr>
            </w:pPr>
            <w:r w:rsidRPr="008B10F2">
              <w:rPr>
                <w:sz w:val="22"/>
              </w:rPr>
              <w:t>0,782</w:t>
            </w:r>
          </w:p>
        </w:tc>
      </w:tr>
      <w:tr w:rsidR="008B10F2" w:rsidRPr="00A422C2" w14:paraId="6D26D429" w14:textId="77777777" w:rsidTr="008B10F2">
        <w:trPr>
          <w:trHeight w:val="567"/>
          <w:jc w:val="center"/>
        </w:trPr>
        <w:tc>
          <w:tcPr>
            <w:tcW w:w="1641" w:type="dxa"/>
            <w:tcBorders>
              <w:top w:val="single" w:sz="4" w:space="0" w:color="auto"/>
              <w:bottom w:val="single" w:sz="4" w:space="0" w:color="auto"/>
            </w:tcBorders>
            <w:vAlign w:val="center"/>
          </w:tcPr>
          <w:p w14:paraId="2D910A46" w14:textId="6A10A514" w:rsidR="008B10F2" w:rsidRDefault="008B10F2" w:rsidP="008B10F2">
            <w:pPr>
              <w:ind w:firstLine="0"/>
              <w:jc w:val="center"/>
              <w:rPr>
                <w:rFonts w:ascii="Calibri" w:hAnsi="Calibri" w:cs="Calibri"/>
                <w:color w:val="000000"/>
              </w:rPr>
            </w:pPr>
            <w:r>
              <w:rPr>
                <w:rFonts w:ascii="Calibri" w:hAnsi="Calibri"/>
                <w:color w:val="000000"/>
                <w:sz w:val="22"/>
              </w:rPr>
              <w:t>IBSR_02</w:t>
            </w:r>
          </w:p>
        </w:tc>
        <w:tc>
          <w:tcPr>
            <w:tcW w:w="1707" w:type="dxa"/>
            <w:tcBorders>
              <w:top w:val="single" w:sz="4" w:space="0" w:color="auto"/>
              <w:bottom w:val="single" w:sz="4" w:space="0" w:color="auto"/>
            </w:tcBorders>
            <w:vAlign w:val="center"/>
          </w:tcPr>
          <w:p w14:paraId="3043FA18" w14:textId="78B81F35" w:rsidR="008B10F2" w:rsidRPr="008B10F2" w:rsidRDefault="008B10F2" w:rsidP="008B10F2">
            <w:pPr>
              <w:ind w:firstLine="0"/>
              <w:jc w:val="center"/>
              <w:rPr>
                <w:rFonts w:cs="Calibri"/>
                <w:color w:val="000000"/>
                <w:sz w:val="22"/>
              </w:rPr>
            </w:pPr>
            <w:r w:rsidRPr="008B10F2">
              <w:rPr>
                <w:sz w:val="22"/>
              </w:rPr>
              <w:t>0,963</w:t>
            </w:r>
          </w:p>
        </w:tc>
        <w:tc>
          <w:tcPr>
            <w:tcW w:w="1707" w:type="dxa"/>
            <w:tcBorders>
              <w:top w:val="single" w:sz="4" w:space="0" w:color="auto"/>
              <w:bottom w:val="single" w:sz="4" w:space="0" w:color="auto"/>
            </w:tcBorders>
            <w:vAlign w:val="center"/>
          </w:tcPr>
          <w:p w14:paraId="3ADE3C51" w14:textId="66075D6B" w:rsidR="008B10F2" w:rsidRPr="008B10F2" w:rsidRDefault="008B10F2" w:rsidP="008B10F2">
            <w:pPr>
              <w:ind w:firstLine="0"/>
              <w:jc w:val="center"/>
              <w:rPr>
                <w:sz w:val="22"/>
                <w:lang w:val="es-ES" w:eastAsia="es-ES"/>
              </w:rPr>
            </w:pPr>
            <w:r w:rsidRPr="008B10F2">
              <w:rPr>
                <w:sz w:val="22"/>
              </w:rPr>
              <w:t>0,064</w:t>
            </w:r>
          </w:p>
        </w:tc>
        <w:tc>
          <w:tcPr>
            <w:tcW w:w="1707" w:type="dxa"/>
            <w:vAlign w:val="center"/>
          </w:tcPr>
          <w:p w14:paraId="7ABCC1D8" w14:textId="3015AF16" w:rsidR="008B10F2" w:rsidRPr="008B10F2" w:rsidRDefault="008B10F2" w:rsidP="008B10F2">
            <w:pPr>
              <w:ind w:firstLine="0"/>
              <w:jc w:val="center"/>
              <w:rPr>
                <w:sz w:val="22"/>
                <w:lang w:val="es-ES" w:eastAsia="es-ES"/>
              </w:rPr>
            </w:pPr>
            <w:r w:rsidRPr="008B10F2">
              <w:rPr>
                <w:sz w:val="22"/>
              </w:rPr>
              <w:t>0,037</w:t>
            </w:r>
          </w:p>
        </w:tc>
        <w:tc>
          <w:tcPr>
            <w:tcW w:w="1732" w:type="dxa"/>
            <w:vAlign w:val="center"/>
          </w:tcPr>
          <w:p w14:paraId="3665742E" w14:textId="29CFF468" w:rsidR="008B10F2" w:rsidRPr="008B10F2" w:rsidRDefault="008B10F2" w:rsidP="008B10F2">
            <w:pPr>
              <w:ind w:firstLine="0"/>
              <w:jc w:val="center"/>
              <w:rPr>
                <w:sz w:val="22"/>
                <w:lang w:val="es-ES" w:eastAsia="es-ES"/>
              </w:rPr>
            </w:pPr>
            <w:r w:rsidRPr="008B10F2">
              <w:rPr>
                <w:sz w:val="22"/>
              </w:rPr>
              <w:t>0,906</w:t>
            </w:r>
          </w:p>
        </w:tc>
      </w:tr>
      <w:tr w:rsidR="008B10F2" w:rsidRPr="00A422C2" w14:paraId="7DF20DA8" w14:textId="77777777" w:rsidTr="008B10F2">
        <w:trPr>
          <w:trHeight w:val="567"/>
          <w:jc w:val="center"/>
        </w:trPr>
        <w:tc>
          <w:tcPr>
            <w:tcW w:w="1641" w:type="dxa"/>
            <w:tcBorders>
              <w:top w:val="single" w:sz="4" w:space="0" w:color="auto"/>
              <w:bottom w:val="single" w:sz="4" w:space="0" w:color="auto"/>
            </w:tcBorders>
            <w:vAlign w:val="center"/>
          </w:tcPr>
          <w:p w14:paraId="287E30DE" w14:textId="70AA1C8D" w:rsidR="008B10F2" w:rsidRDefault="008B10F2" w:rsidP="008B10F2">
            <w:pPr>
              <w:ind w:firstLine="0"/>
              <w:jc w:val="center"/>
              <w:rPr>
                <w:rFonts w:ascii="Calibri" w:hAnsi="Calibri" w:cs="Calibri"/>
                <w:color w:val="000000"/>
              </w:rPr>
            </w:pPr>
            <w:r>
              <w:rPr>
                <w:rFonts w:ascii="Calibri" w:hAnsi="Calibri"/>
                <w:color w:val="000000"/>
                <w:sz w:val="22"/>
              </w:rPr>
              <w:t>IBSR_03</w:t>
            </w:r>
          </w:p>
        </w:tc>
        <w:tc>
          <w:tcPr>
            <w:tcW w:w="1707" w:type="dxa"/>
            <w:tcBorders>
              <w:top w:val="single" w:sz="4" w:space="0" w:color="auto"/>
              <w:bottom w:val="single" w:sz="4" w:space="0" w:color="auto"/>
            </w:tcBorders>
            <w:vAlign w:val="center"/>
          </w:tcPr>
          <w:p w14:paraId="0C25831A" w14:textId="1135D0C7" w:rsidR="008B10F2" w:rsidRPr="008B10F2" w:rsidRDefault="008B10F2" w:rsidP="008B10F2">
            <w:pPr>
              <w:ind w:firstLine="0"/>
              <w:jc w:val="center"/>
              <w:rPr>
                <w:rFonts w:cs="Calibri"/>
                <w:color w:val="000000"/>
                <w:sz w:val="22"/>
              </w:rPr>
            </w:pPr>
            <w:r w:rsidRPr="008B10F2">
              <w:rPr>
                <w:sz w:val="22"/>
              </w:rPr>
              <w:t>0,984</w:t>
            </w:r>
          </w:p>
        </w:tc>
        <w:tc>
          <w:tcPr>
            <w:tcW w:w="1707" w:type="dxa"/>
            <w:tcBorders>
              <w:top w:val="single" w:sz="4" w:space="0" w:color="auto"/>
              <w:bottom w:val="single" w:sz="4" w:space="0" w:color="auto"/>
            </w:tcBorders>
            <w:vAlign w:val="center"/>
          </w:tcPr>
          <w:p w14:paraId="162336BE" w14:textId="382ACCBB" w:rsidR="008B10F2" w:rsidRPr="008B10F2" w:rsidRDefault="008B10F2" w:rsidP="008B10F2">
            <w:pPr>
              <w:ind w:firstLine="0"/>
              <w:jc w:val="center"/>
              <w:rPr>
                <w:sz w:val="22"/>
                <w:lang w:val="es-ES" w:eastAsia="es-ES"/>
              </w:rPr>
            </w:pPr>
            <w:r w:rsidRPr="008B10F2">
              <w:rPr>
                <w:sz w:val="22"/>
              </w:rPr>
              <w:t>0,092</w:t>
            </w:r>
          </w:p>
        </w:tc>
        <w:tc>
          <w:tcPr>
            <w:tcW w:w="1707" w:type="dxa"/>
            <w:vAlign w:val="center"/>
          </w:tcPr>
          <w:p w14:paraId="5FF7D6A3" w14:textId="6D09727E" w:rsidR="008B10F2" w:rsidRPr="008B10F2" w:rsidRDefault="008B10F2" w:rsidP="008B10F2">
            <w:pPr>
              <w:ind w:firstLine="0"/>
              <w:jc w:val="center"/>
              <w:rPr>
                <w:sz w:val="22"/>
                <w:lang w:val="es-ES" w:eastAsia="es-ES"/>
              </w:rPr>
            </w:pPr>
            <w:r w:rsidRPr="008B10F2">
              <w:rPr>
                <w:sz w:val="22"/>
              </w:rPr>
              <w:t>0,016</w:t>
            </w:r>
          </w:p>
        </w:tc>
        <w:tc>
          <w:tcPr>
            <w:tcW w:w="1732" w:type="dxa"/>
            <w:vAlign w:val="center"/>
          </w:tcPr>
          <w:p w14:paraId="41F20D39" w14:textId="51AB0B0E" w:rsidR="008B10F2" w:rsidRPr="008B10F2" w:rsidRDefault="008B10F2" w:rsidP="008B10F2">
            <w:pPr>
              <w:ind w:firstLine="0"/>
              <w:jc w:val="center"/>
              <w:rPr>
                <w:sz w:val="22"/>
                <w:lang w:val="es-ES" w:eastAsia="es-ES"/>
              </w:rPr>
            </w:pPr>
            <w:r w:rsidRPr="008B10F2">
              <w:rPr>
                <w:sz w:val="22"/>
              </w:rPr>
              <w:t>0,901</w:t>
            </w:r>
          </w:p>
        </w:tc>
      </w:tr>
      <w:tr w:rsidR="008B10F2" w:rsidRPr="00A422C2" w14:paraId="5A280F6F" w14:textId="77777777" w:rsidTr="008B10F2">
        <w:trPr>
          <w:trHeight w:val="567"/>
          <w:jc w:val="center"/>
        </w:trPr>
        <w:tc>
          <w:tcPr>
            <w:tcW w:w="1641" w:type="dxa"/>
            <w:tcBorders>
              <w:top w:val="single" w:sz="4" w:space="0" w:color="auto"/>
              <w:bottom w:val="single" w:sz="4" w:space="0" w:color="auto"/>
            </w:tcBorders>
            <w:vAlign w:val="center"/>
          </w:tcPr>
          <w:p w14:paraId="16D50CB2" w14:textId="64226FA1" w:rsidR="008B10F2" w:rsidRDefault="008B10F2" w:rsidP="008B10F2">
            <w:pPr>
              <w:ind w:firstLine="0"/>
              <w:jc w:val="center"/>
              <w:rPr>
                <w:rFonts w:ascii="Calibri" w:hAnsi="Calibri" w:cs="Calibri"/>
                <w:color w:val="000000"/>
              </w:rPr>
            </w:pPr>
            <w:r>
              <w:rPr>
                <w:rFonts w:ascii="Calibri" w:hAnsi="Calibri"/>
                <w:color w:val="000000"/>
                <w:sz w:val="22"/>
              </w:rPr>
              <w:t>IBSR_04</w:t>
            </w:r>
          </w:p>
        </w:tc>
        <w:tc>
          <w:tcPr>
            <w:tcW w:w="1707" w:type="dxa"/>
            <w:tcBorders>
              <w:top w:val="single" w:sz="4" w:space="0" w:color="auto"/>
              <w:bottom w:val="single" w:sz="4" w:space="0" w:color="auto"/>
            </w:tcBorders>
            <w:vAlign w:val="center"/>
          </w:tcPr>
          <w:p w14:paraId="0654C07D" w14:textId="45FFDFB9" w:rsidR="008B10F2" w:rsidRPr="008B10F2" w:rsidRDefault="008B10F2" w:rsidP="008B10F2">
            <w:pPr>
              <w:ind w:firstLine="0"/>
              <w:jc w:val="center"/>
              <w:rPr>
                <w:rFonts w:cs="Calibri"/>
                <w:color w:val="000000"/>
                <w:sz w:val="22"/>
              </w:rPr>
            </w:pPr>
            <w:r w:rsidRPr="008B10F2">
              <w:rPr>
                <w:sz w:val="22"/>
              </w:rPr>
              <w:t>0,976</w:t>
            </w:r>
          </w:p>
        </w:tc>
        <w:tc>
          <w:tcPr>
            <w:tcW w:w="1707" w:type="dxa"/>
            <w:tcBorders>
              <w:top w:val="single" w:sz="4" w:space="0" w:color="auto"/>
              <w:bottom w:val="single" w:sz="4" w:space="0" w:color="auto"/>
            </w:tcBorders>
            <w:vAlign w:val="center"/>
          </w:tcPr>
          <w:p w14:paraId="7C693B3F" w14:textId="3C72042E" w:rsidR="008B10F2" w:rsidRPr="008B10F2" w:rsidRDefault="008B10F2" w:rsidP="008B10F2">
            <w:pPr>
              <w:ind w:firstLine="0"/>
              <w:jc w:val="center"/>
              <w:rPr>
                <w:sz w:val="22"/>
                <w:lang w:val="es-ES" w:eastAsia="es-ES"/>
              </w:rPr>
            </w:pPr>
            <w:r w:rsidRPr="008B10F2">
              <w:rPr>
                <w:sz w:val="22"/>
              </w:rPr>
              <w:t>0,035</w:t>
            </w:r>
          </w:p>
        </w:tc>
        <w:tc>
          <w:tcPr>
            <w:tcW w:w="1707" w:type="dxa"/>
            <w:vAlign w:val="center"/>
          </w:tcPr>
          <w:p w14:paraId="6C12D6CC" w14:textId="7C93CD0F" w:rsidR="008B10F2" w:rsidRPr="008B10F2" w:rsidRDefault="008B10F2" w:rsidP="008B10F2">
            <w:pPr>
              <w:ind w:firstLine="0"/>
              <w:jc w:val="center"/>
              <w:rPr>
                <w:sz w:val="22"/>
                <w:lang w:val="es-ES" w:eastAsia="es-ES"/>
              </w:rPr>
            </w:pPr>
            <w:r w:rsidRPr="008B10F2">
              <w:rPr>
                <w:sz w:val="22"/>
              </w:rPr>
              <w:t>0,024</w:t>
            </w:r>
          </w:p>
        </w:tc>
        <w:tc>
          <w:tcPr>
            <w:tcW w:w="1732" w:type="dxa"/>
            <w:vAlign w:val="center"/>
          </w:tcPr>
          <w:p w14:paraId="29C73424" w14:textId="111616F5" w:rsidR="008B10F2" w:rsidRPr="008B10F2" w:rsidRDefault="008B10F2" w:rsidP="008B10F2">
            <w:pPr>
              <w:ind w:firstLine="0"/>
              <w:jc w:val="center"/>
              <w:rPr>
                <w:sz w:val="22"/>
                <w:lang w:val="es-ES" w:eastAsia="es-ES"/>
              </w:rPr>
            </w:pPr>
            <w:r w:rsidRPr="008B10F2">
              <w:rPr>
                <w:sz w:val="22"/>
              </w:rPr>
              <w:t>0,943</w:t>
            </w:r>
          </w:p>
        </w:tc>
      </w:tr>
      <w:tr w:rsidR="008B10F2" w:rsidRPr="00A422C2" w14:paraId="416CBEF5" w14:textId="77777777" w:rsidTr="008B10F2">
        <w:trPr>
          <w:trHeight w:val="567"/>
          <w:jc w:val="center"/>
        </w:trPr>
        <w:tc>
          <w:tcPr>
            <w:tcW w:w="1641" w:type="dxa"/>
            <w:tcBorders>
              <w:top w:val="single" w:sz="4" w:space="0" w:color="auto"/>
              <w:bottom w:val="single" w:sz="4" w:space="0" w:color="auto"/>
            </w:tcBorders>
            <w:vAlign w:val="center"/>
          </w:tcPr>
          <w:p w14:paraId="7D213909" w14:textId="54F04127" w:rsidR="008B10F2" w:rsidRDefault="008B10F2" w:rsidP="008B10F2">
            <w:pPr>
              <w:ind w:firstLine="0"/>
              <w:jc w:val="center"/>
              <w:rPr>
                <w:rFonts w:ascii="Calibri" w:hAnsi="Calibri" w:cs="Calibri"/>
                <w:color w:val="000000"/>
              </w:rPr>
            </w:pPr>
            <w:r>
              <w:rPr>
                <w:rFonts w:ascii="Calibri" w:hAnsi="Calibri"/>
                <w:color w:val="000000"/>
                <w:sz w:val="22"/>
              </w:rPr>
              <w:t>IBSR_05</w:t>
            </w:r>
          </w:p>
        </w:tc>
        <w:tc>
          <w:tcPr>
            <w:tcW w:w="1707" w:type="dxa"/>
            <w:tcBorders>
              <w:top w:val="single" w:sz="4" w:space="0" w:color="auto"/>
              <w:bottom w:val="single" w:sz="4" w:space="0" w:color="auto"/>
            </w:tcBorders>
            <w:vAlign w:val="center"/>
          </w:tcPr>
          <w:p w14:paraId="7E95FB2D" w14:textId="756F5C53" w:rsidR="008B10F2" w:rsidRPr="008B10F2" w:rsidRDefault="008B10F2" w:rsidP="008B10F2">
            <w:pPr>
              <w:ind w:firstLine="0"/>
              <w:jc w:val="center"/>
              <w:rPr>
                <w:rFonts w:cs="Calibri"/>
                <w:color w:val="000000"/>
                <w:sz w:val="22"/>
              </w:rPr>
            </w:pPr>
            <w:r w:rsidRPr="008B10F2">
              <w:rPr>
                <w:sz w:val="22"/>
              </w:rPr>
              <w:t>0,987</w:t>
            </w:r>
          </w:p>
        </w:tc>
        <w:tc>
          <w:tcPr>
            <w:tcW w:w="1707" w:type="dxa"/>
            <w:tcBorders>
              <w:top w:val="single" w:sz="4" w:space="0" w:color="auto"/>
              <w:bottom w:val="single" w:sz="4" w:space="0" w:color="auto"/>
            </w:tcBorders>
            <w:vAlign w:val="center"/>
          </w:tcPr>
          <w:p w14:paraId="5AD1DAF7" w14:textId="49508102" w:rsidR="008B10F2" w:rsidRPr="008B10F2" w:rsidRDefault="008B10F2" w:rsidP="008B10F2">
            <w:pPr>
              <w:ind w:firstLine="0"/>
              <w:jc w:val="center"/>
              <w:rPr>
                <w:sz w:val="22"/>
                <w:lang w:val="es-ES" w:eastAsia="es-ES"/>
              </w:rPr>
            </w:pPr>
            <w:r w:rsidRPr="008B10F2">
              <w:rPr>
                <w:sz w:val="22"/>
              </w:rPr>
              <w:t>0,435</w:t>
            </w:r>
          </w:p>
        </w:tc>
        <w:tc>
          <w:tcPr>
            <w:tcW w:w="1707" w:type="dxa"/>
            <w:vAlign w:val="center"/>
          </w:tcPr>
          <w:p w14:paraId="3FCA2C0B" w14:textId="23A324F5" w:rsidR="008B10F2" w:rsidRPr="008B10F2" w:rsidRDefault="008B10F2" w:rsidP="008B10F2">
            <w:pPr>
              <w:ind w:firstLine="0"/>
              <w:jc w:val="center"/>
              <w:rPr>
                <w:sz w:val="22"/>
                <w:lang w:val="es-ES" w:eastAsia="es-ES"/>
              </w:rPr>
            </w:pPr>
            <w:r w:rsidRPr="008B10F2">
              <w:rPr>
                <w:sz w:val="22"/>
              </w:rPr>
              <w:t>0,013</w:t>
            </w:r>
          </w:p>
        </w:tc>
        <w:tc>
          <w:tcPr>
            <w:tcW w:w="1732" w:type="dxa"/>
            <w:vAlign w:val="center"/>
          </w:tcPr>
          <w:p w14:paraId="4A087491" w14:textId="1EC13516" w:rsidR="008B10F2" w:rsidRPr="008B10F2" w:rsidRDefault="008B10F2" w:rsidP="008B10F2">
            <w:pPr>
              <w:ind w:firstLine="0"/>
              <w:jc w:val="center"/>
              <w:rPr>
                <w:sz w:val="22"/>
                <w:lang w:val="es-ES" w:eastAsia="es-ES"/>
              </w:rPr>
            </w:pPr>
            <w:r w:rsidRPr="008B10F2">
              <w:rPr>
                <w:sz w:val="22"/>
              </w:rPr>
              <w:t>0,688</w:t>
            </w:r>
          </w:p>
        </w:tc>
      </w:tr>
      <w:tr w:rsidR="008B10F2" w:rsidRPr="00A422C2" w14:paraId="4BA69BDE" w14:textId="77777777" w:rsidTr="008B10F2">
        <w:trPr>
          <w:trHeight w:val="567"/>
          <w:jc w:val="center"/>
        </w:trPr>
        <w:tc>
          <w:tcPr>
            <w:tcW w:w="1641" w:type="dxa"/>
            <w:tcBorders>
              <w:top w:val="single" w:sz="4" w:space="0" w:color="auto"/>
              <w:bottom w:val="single" w:sz="4" w:space="0" w:color="auto"/>
            </w:tcBorders>
            <w:vAlign w:val="center"/>
          </w:tcPr>
          <w:p w14:paraId="4AEBBA4A" w14:textId="22A94554" w:rsidR="008B10F2" w:rsidRDefault="008B10F2" w:rsidP="008B10F2">
            <w:pPr>
              <w:ind w:firstLine="0"/>
              <w:jc w:val="center"/>
              <w:rPr>
                <w:rFonts w:ascii="Calibri" w:hAnsi="Calibri" w:cs="Calibri"/>
                <w:color w:val="000000"/>
              </w:rPr>
            </w:pPr>
            <w:r>
              <w:rPr>
                <w:rFonts w:ascii="Calibri" w:hAnsi="Calibri"/>
                <w:color w:val="000000"/>
                <w:sz w:val="22"/>
              </w:rPr>
              <w:t>IBSR_06</w:t>
            </w:r>
          </w:p>
        </w:tc>
        <w:tc>
          <w:tcPr>
            <w:tcW w:w="1707" w:type="dxa"/>
            <w:tcBorders>
              <w:top w:val="single" w:sz="4" w:space="0" w:color="auto"/>
              <w:bottom w:val="single" w:sz="4" w:space="0" w:color="auto"/>
            </w:tcBorders>
            <w:vAlign w:val="center"/>
          </w:tcPr>
          <w:p w14:paraId="50568D83" w14:textId="24F52942" w:rsidR="008B10F2" w:rsidRPr="008B10F2" w:rsidRDefault="008B10F2" w:rsidP="008B10F2">
            <w:pPr>
              <w:ind w:firstLine="0"/>
              <w:jc w:val="center"/>
              <w:rPr>
                <w:rFonts w:cs="Calibri"/>
                <w:color w:val="000000"/>
                <w:sz w:val="22"/>
              </w:rPr>
            </w:pPr>
            <w:r w:rsidRPr="008B10F2">
              <w:rPr>
                <w:sz w:val="22"/>
              </w:rPr>
              <w:t>0,988</w:t>
            </w:r>
          </w:p>
        </w:tc>
        <w:tc>
          <w:tcPr>
            <w:tcW w:w="1707" w:type="dxa"/>
            <w:tcBorders>
              <w:top w:val="single" w:sz="4" w:space="0" w:color="auto"/>
              <w:bottom w:val="single" w:sz="4" w:space="0" w:color="auto"/>
            </w:tcBorders>
            <w:vAlign w:val="center"/>
          </w:tcPr>
          <w:p w14:paraId="237FB242" w14:textId="6B4AD419" w:rsidR="008B10F2" w:rsidRPr="008B10F2" w:rsidRDefault="008B10F2" w:rsidP="008B10F2">
            <w:pPr>
              <w:ind w:firstLine="0"/>
              <w:jc w:val="center"/>
              <w:rPr>
                <w:sz w:val="22"/>
                <w:lang w:val="es-ES" w:eastAsia="es-ES"/>
              </w:rPr>
            </w:pPr>
            <w:r w:rsidRPr="008B10F2">
              <w:rPr>
                <w:sz w:val="22"/>
              </w:rPr>
              <w:t>0,149</w:t>
            </w:r>
          </w:p>
        </w:tc>
        <w:tc>
          <w:tcPr>
            <w:tcW w:w="1707" w:type="dxa"/>
            <w:vAlign w:val="center"/>
          </w:tcPr>
          <w:p w14:paraId="74E65561" w14:textId="12F42E7B" w:rsidR="008B10F2" w:rsidRPr="008B10F2" w:rsidRDefault="008B10F2" w:rsidP="008B10F2">
            <w:pPr>
              <w:ind w:firstLine="0"/>
              <w:jc w:val="center"/>
              <w:rPr>
                <w:sz w:val="22"/>
                <w:lang w:val="es-ES" w:eastAsia="es-ES"/>
              </w:rPr>
            </w:pPr>
            <w:r w:rsidRPr="008B10F2">
              <w:rPr>
                <w:sz w:val="22"/>
              </w:rPr>
              <w:t>0,012</w:t>
            </w:r>
          </w:p>
        </w:tc>
        <w:tc>
          <w:tcPr>
            <w:tcW w:w="1732" w:type="dxa"/>
            <w:vAlign w:val="center"/>
          </w:tcPr>
          <w:p w14:paraId="43666E69" w14:textId="0CE31CAB" w:rsidR="008B10F2" w:rsidRPr="008B10F2" w:rsidRDefault="008B10F2" w:rsidP="008B10F2">
            <w:pPr>
              <w:ind w:firstLine="0"/>
              <w:jc w:val="center"/>
              <w:rPr>
                <w:sz w:val="22"/>
                <w:lang w:val="es-ES" w:eastAsia="es-ES"/>
              </w:rPr>
            </w:pPr>
            <w:r w:rsidRPr="008B10F2">
              <w:rPr>
                <w:sz w:val="22"/>
              </w:rPr>
              <w:t>0,860</w:t>
            </w:r>
          </w:p>
        </w:tc>
      </w:tr>
      <w:tr w:rsidR="008B10F2" w:rsidRPr="00A422C2" w14:paraId="6DCD4AC5" w14:textId="77777777" w:rsidTr="008B10F2">
        <w:trPr>
          <w:trHeight w:val="567"/>
          <w:jc w:val="center"/>
        </w:trPr>
        <w:tc>
          <w:tcPr>
            <w:tcW w:w="1641" w:type="dxa"/>
            <w:tcBorders>
              <w:top w:val="single" w:sz="4" w:space="0" w:color="auto"/>
              <w:bottom w:val="single" w:sz="4" w:space="0" w:color="auto"/>
            </w:tcBorders>
            <w:vAlign w:val="center"/>
          </w:tcPr>
          <w:p w14:paraId="57EE949A" w14:textId="5CD25429" w:rsidR="008B10F2" w:rsidRDefault="008B10F2" w:rsidP="008B10F2">
            <w:pPr>
              <w:ind w:firstLine="0"/>
              <w:jc w:val="center"/>
              <w:rPr>
                <w:rFonts w:ascii="Calibri" w:hAnsi="Calibri" w:cs="Calibri"/>
                <w:color w:val="000000"/>
              </w:rPr>
            </w:pPr>
            <w:r>
              <w:rPr>
                <w:rFonts w:ascii="Calibri" w:hAnsi="Calibri"/>
                <w:color w:val="000000"/>
                <w:sz w:val="22"/>
              </w:rPr>
              <w:t>IBSR_07</w:t>
            </w:r>
          </w:p>
        </w:tc>
        <w:tc>
          <w:tcPr>
            <w:tcW w:w="1707" w:type="dxa"/>
            <w:tcBorders>
              <w:top w:val="single" w:sz="4" w:space="0" w:color="auto"/>
              <w:bottom w:val="single" w:sz="4" w:space="0" w:color="auto"/>
            </w:tcBorders>
            <w:vAlign w:val="center"/>
          </w:tcPr>
          <w:p w14:paraId="76C7AF29" w14:textId="54A1564C" w:rsidR="008B10F2" w:rsidRPr="008B10F2" w:rsidRDefault="008B10F2" w:rsidP="008B10F2">
            <w:pPr>
              <w:ind w:firstLine="0"/>
              <w:jc w:val="center"/>
              <w:rPr>
                <w:rFonts w:cs="Calibri"/>
                <w:color w:val="000000"/>
                <w:sz w:val="22"/>
              </w:rPr>
            </w:pPr>
            <w:r w:rsidRPr="008B10F2">
              <w:rPr>
                <w:sz w:val="22"/>
              </w:rPr>
              <w:t>0,913</w:t>
            </w:r>
          </w:p>
        </w:tc>
        <w:tc>
          <w:tcPr>
            <w:tcW w:w="1707" w:type="dxa"/>
            <w:tcBorders>
              <w:top w:val="single" w:sz="4" w:space="0" w:color="auto"/>
              <w:bottom w:val="single" w:sz="4" w:space="0" w:color="auto"/>
            </w:tcBorders>
            <w:vAlign w:val="center"/>
          </w:tcPr>
          <w:p w14:paraId="6597A237" w14:textId="48D39208" w:rsidR="008B10F2" w:rsidRPr="008B10F2" w:rsidRDefault="008B10F2" w:rsidP="008B10F2">
            <w:pPr>
              <w:ind w:firstLine="0"/>
              <w:jc w:val="center"/>
              <w:rPr>
                <w:sz w:val="22"/>
                <w:lang w:val="es-ES" w:eastAsia="es-ES"/>
              </w:rPr>
            </w:pPr>
            <w:r w:rsidRPr="008B10F2">
              <w:rPr>
                <w:sz w:val="22"/>
              </w:rPr>
              <w:t>0,004</w:t>
            </w:r>
          </w:p>
        </w:tc>
        <w:tc>
          <w:tcPr>
            <w:tcW w:w="1707" w:type="dxa"/>
            <w:vAlign w:val="center"/>
          </w:tcPr>
          <w:p w14:paraId="05370E99" w14:textId="52893F5A" w:rsidR="008B10F2" w:rsidRPr="008B10F2" w:rsidRDefault="008B10F2" w:rsidP="008B10F2">
            <w:pPr>
              <w:ind w:firstLine="0"/>
              <w:jc w:val="center"/>
              <w:rPr>
                <w:sz w:val="22"/>
                <w:lang w:val="es-ES" w:eastAsia="es-ES"/>
              </w:rPr>
            </w:pPr>
            <w:r w:rsidRPr="008B10F2">
              <w:rPr>
                <w:sz w:val="22"/>
              </w:rPr>
              <w:t>0,087</w:t>
            </w:r>
          </w:p>
        </w:tc>
        <w:tc>
          <w:tcPr>
            <w:tcW w:w="1732" w:type="dxa"/>
            <w:vAlign w:val="center"/>
          </w:tcPr>
          <w:p w14:paraId="2C37A54D" w14:textId="01BE6BC9" w:rsidR="008B10F2" w:rsidRPr="008B10F2" w:rsidRDefault="008B10F2" w:rsidP="008B10F2">
            <w:pPr>
              <w:ind w:firstLine="0"/>
              <w:jc w:val="center"/>
              <w:rPr>
                <w:sz w:val="22"/>
                <w:lang w:val="es-ES" w:eastAsia="es-ES"/>
              </w:rPr>
            </w:pPr>
            <w:r w:rsidRPr="008B10F2">
              <w:rPr>
                <w:sz w:val="22"/>
              </w:rPr>
              <w:t>0,910</w:t>
            </w:r>
          </w:p>
        </w:tc>
      </w:tr>
      <w:tr w:rsidR="008B10F2" w:rsidRPr="00A422C2" w14:paraId="638F9D9A" w14:textId="77777777" w:rsidTr="008B10F2">
        <w:trPr>
          <w:trHeight w:val="567"/>
          <w:jc w:val="center"/>
        </w:trPr>
        <w:tc>
          <w:tcPr>
            <w:tcW w:w="1641" w:type="dxa"/>
            <w:tcBorders>
              <w:top w:val="single" w:sz="4" w:space="0" w:color="auto"/>
              <w:bottom w:val="single" w:sz="4" w:space="0" w:color="auto"/>
            </w:tcBorders>
            <w:vAlign w:val="center"/>
          </w:tcPr>
          <w:p w14:paraId="20490C24" w14:textId="45FFCB2B" w:rsidR="008B10F2" w:rsidRDefault="008B10F2" w:rsidP="008B10F2">
            <w:pPr>
              <w:ind w:firstLine="0"/>
              <w:jc w:val="center"/>
              <w:rPr>
                <w:rFonts w:ascii="Calibri" w:hAnsi="Calibri" w:cs="Calibri"/>
                <w:color w:val="000000"/>
              </w:rPr>
            </w:pPr>
            <w:r>
              <w:rPr>
                <w:rFonts w:ascii="Calibri" w:hAnsi="Calibri"/>
                <w:color w:val="000000"/>
                <w:sz w:val="22"/>
              </w:rPr>
              <w:t>IBSR_08</w:t>
            </w:r>
          </w:p>
        </w:tc>
        <w:tc>
          <w:tcPr>
            <w:tcW w:w="1707" w:type="dxa"/>
            <w:tcBorders>
              <w:top w:val="single" w:sz="4" w:space="0" w:color="auto"/>
              <w:bottom w:val="single" w:sz="4" w:space="0" w:color="auto"/>
            </w:tcBorders>
            <w:vAlign w:val="center"/>
          </w:tcPr>
          <w:p w14:paraId="2D638603" w14:textId="1E86195D" w:rsidR="008B10F2" w:rsidRPr="008B10F2" w:rsidRDefault="008B10F2" w:rsidP="008B10F2">
            <w:pPr>
              <w:ind w:firstLine="0"/>
              <w:jc w:val="center"/>
              <w:rPr>
                <w:rFonts w:cs="Calibri"/>
                <w:color w:val="000000"/>
                <w:sz w:val="22"/>
              </w:rPr>
            </w:pPr>
            <w:r w:rsidRPr="008B10F2">
              <w:rPr>
                <w:sz w:val="22"/>
              </w:rPr>
              <w:t>0,910</w:t>
            </w:r>
          </w:p>
        </w:tc>
        <w:tc>
          <w:tcPr>
            <w:tcW w:w="1707" w:type="dxa"/>
            <w:tcBorders>
              <w:top w:val="single" w:sz="4" w:space="0" w:color="auto"/>
              <w:bottom w:val="single" w:sz="4" w:space="0" w:color="auto"/>
            </w:tcBorders>
            <w:vAlign w:val="center"/>
          </w:tcPr>
          <w:p w14:paraId="5E18FF20" w14:textId="0918BEF6" w:rsidR="008B10F2" w:rsidRPr="008B10F2" w:rsidRDefault="008B10F2" w:rsidP="008B10F2">
            <w:pPr>
              <w:ind w:firstLine="0"/>
              <w:jc w:val="center"/>
              <w:rPr>
                <w:sz w:val="22"/>
                <w:lang w:val="es-ES" w:eastAsia="es-ES"/>
              </w:rPr>
            </w:pPr>
            <w:r w:rsidRPr="008B10F2">
              <w:rPr>
                <w:sz w:val="22"/>
              </w:rPr>
              <w:t>0,008</w:t>
            </w:r>
          </w:p>
        </w:tc>
        <w:tc>
          <w:tcPr>
            <w:tcW w:w="1707" w:type="dxa"/>
            <w:vAlign w:val="center"/>
          </w:tcPr>
          <w:p w14:paraId="000046E5" w14:textId="03657105" w:rsidR="008B10F2" w:rsidRPr="008B10F2" w:rsidRDefault="008B10F2" w:rsidP="008B10F2">
            <w:pPr>
              <w:ind w:firstLine="0"/>
              <w:jc w:val="center"/>
              <w:rPr>
                <w:sz w:val="22"/>
                <w:lang w:val="es-ES" w:eastAsia="es-ES"/>
              </w:rPr>
            </w:pPr>
            <w:r w:rsidRPr="008B10F2">
              <w:rPr>
                <w:sz w:val="22"/>
              </w:rPr>
              <w:t>0,090</w:t>
            </w:r>
          </w:p>
        </w:tc>
        <w:tc>
          <w:tcPr>
            <w:tcW w:w="1732" w:type="dxa"/>
            <w:vAlign w:val="center"/>
          </w:tcPr>
          <w:p w14:paraId="25AC719F" w14:textId="49BCBA66" w:rsidR="008B10F2" w:rsidRPr="008B10F2" w:rsidRDefault="008B10F2" w:rsidP="008B10F2">
            <w:pPr>
              <w:ind w:firstLine="0"/>
              <w:jc w:val="center"/>
              <w:rPr>
                <w:sz w:val="22"/>
                <w:lang w:val="es-ES" w:eastAsia="es-ES"/>
              </w:rPr>
            </w:pPr>
            <w:r w:rsidRPr="008B10F2">
              <w:rPr>
                <w:sz w:val="22"/>
              </w:rPr>
              <w:t>0,903</w:t>
            </w:r>
          </w:p>
        </w:tc>
      </w:tr>
      <w:tr w:rsidR="008B10F2" w:rsidRPr="00A422C2" w14:paraId="777CC4D3" w14:textId="77777777" w:rsidTr="008B10F2">
        <w:trPr>
          <w:trHeight w:val="567"/>
          <w:jc w:val="center"/>
        </w:trPr>
        <w:tc>
          <w:tcPr>
            <w:tcW w:w="1641" w:type="dxa"/>
            <w:tcBorders>
              <w:top w:val="single" w:sz="4" w:space="0" w:color="auto"/>
              <w:bottom w:val="single" w:sz="4" w:space="0" w:color="auto"/>
            </w:tcBorders>
            <w:vAlign w:val="center"/>
          </w:tcPr>
          <w:p w14:paraId="4F9CFC4B" w14:textId="16045624" w:rsidR="008B10F2" w:rsidRDefault="008B10F2" w:rsidP="008B10F2">
            <w:pPr>
              <w:ind w:firstLine="0"/>
              <w:jc w:val="center"/>
              <w:rPr>
                <w:rFonts w:ascii="Calibri" w:hAnsi="Calibri" w:cs="Calibri"/>
                <w:color w:val="000000"/>
              </w:rPr>
            </w:pPr>
            <w:r>
              <w:rPr>
                <w:rFonts w:ascii="Calibri" w:hAnsi="Calibri"/>
                <w:color w:val="000000"/>
                <w:sz w:val="22"/>
              </w:rPr>
              <w:t>IBSR_09</w:t>
            </w:r>
          </w:p>
        </w:tc>
        <w:tc>
          <w:tcPr>
            <w:tcW w:w="1707" w:type="dxa"/>
            <w:tcBorders>
              <w:top w:val="single" w:sz="4" w:space="0" w:color="auto"/>
              <w:bottom w:val="single" w:sz="4" w:space="0" w:color="auto"/>
            </w:tcBorders>
            <w:vAlign w:val="center"/>
          </w:tcPr>
          <w:p w14:paraId="5487B538" w14:textId="23C2520B" w:rsidR="008B10F2" w:rsidRPr="008B10F2" w:rsidRDefault="008B10F2" w:rsidP="008B10F2">
            <w:pPr>
              <w:ind w:firstLine="0"/>
              <w:jc w:val="center"/>
              <w:rPr>
                <w:rFonts w:cs="Calibri"/>
                <w:color w:val="000000"/>
                <w:sz w:val="22"/>
              </w:rPr>
            </w:pPr>
            <w:r w:rsidRPr="008B10F2">
              <w:rPr>
                <w:sz w:val="22"/>
              </w:rPr>
              <w:t>0,561</w:t>
            </w:r>
          </w:p>
        </w:tc>
        <w:tc>
          <w:tcPr>
            <w:tcW w:w="1707" w:type="dxa"/>
            <w:tcBorders>
              <w:top w:val="single" w:sz="4" w:space="0" w:color="auto"/>
              <w:bottom w:val="single" w:sz="4" w:space="0" w:color="auto"/>
            </w:tcBorders>
            <w:vAlign w:val="center"/>
          </w:tcPr>
          <w:p w14:paraId="753FF55D" w14:textId="4CA41CB8" w:rsidR="008B10F2" w:rsidRPr="008B10F2" w:rsidRDefault="008B10F2" w:rsidP="008B10F2">
            <w:pPr>
              <w:ind w:firstLine="0"/>
              <w:jc w:val="center"/>
              <w:rPr>
                <w:sz w:val="22"/>
                <w:lang w:val="es-ES" w:eastAsia="es-ES"/>
              </w:rPr>
            </w:pPr>
            <w:r w:rsidRPr="008B10F2">
              <w:rPr>
                <w:sz w:val="22"/>
              </w:rPr>
              <w:t>0,004</w:t>
            </w:r>
          </w:p>
        </w:tc>
        <w:tc>
          <w:tcPr>
            <w:tcW w:w="1707" w:type="dxa"/>
            <w:vAlign w:val="center"/>
          </w:tcPr>
          <w:p w14:paraId="31B4F0B0" w14:textId="318F8CD1" w:rsidR="008B10F2" w:rsidRPr="008B10F2" w:rsidRDefault="008B10F2" w:rsidP="008B10F2">
            <w:pPr>
              <w:ind w:firstLine="0"/>
              <w:jc w:val="center"/>
              <w:rPr>
                <w:sz w:val="22"/>
                <w:lang w:val="es-ES" w:eastAsia="es-ES"/>
              </w:rPr>
            </w:pPr>
            <w:r w:rsidRPr="008B10F2">
              <w:rPr>
                <w:sz w:val="22"/>
              </w:rPr>
              <w:t>0,439</w:t>
            </w:r>
          </w:p>
        </w:tc>
        <w:tc>
          <w:tcPr>
            <w:tcW w:w="1732" w:type="dxa"/>
            <w:vAlign w:val="center"/>
          </w:tcPr>
          <w:p w14:paraId="05826C2E" w14:textId="604CC003" w:rsidR="008B10F2" w:rsidRPr="008B10F2" w:rsidRDefault="008B10F2" w:rsidP="008B10F2">
            <w:pPr>
              <w:ind w:firstLine="0"/>
              <w:jc w:val="center"/>
              <w:rPr>
                <w:sz w:val="22"/>
                <w:lang w:val="es-ES" w:eastAsia="es-ES"/>
              </w:rPr>
            </w:pPr>
            <w:r w:rsidRPr="008B10F2">
              <w:rPr>
                <w:sz w:val="22"/>
              </w:rPr>
              <w:t>0,559</w:t>
            </w:r>
          </w:p>
        </w:tc>
      </w:tr>
      <w:tr w:rsidR="008B10F2" w:rsidRPr="00A422C2" w14:paraId="2AD63C77" w14:textId="77777777" w:rsidTr="008B10F2">
        <w:trPr>
          <w:trHeight w:val="567"/>
          <w:jc w:val="center"/>
        </w:trPr>
        <w:tc>
          <w:tcPr>
            <w:tcW w:w="1641" w:type="dxa"/>
            <w:tcBorders>
              <w:top w:val="single" w:sz="4" w:space="0" w:color="auto"/>
              <w:bottom w:val="single" w:sz="4" w:space="0" w:color="auto"/>
            </w:tcBorders>
            <w:vAlign w:val="center"/>
          </w:tcPr>
          <w:p w14:paraId="375DB8A4" w14:textId="24D964E6" w:rsidR="008B10F2" w:rsidRDefault="008B10F2" w:rsidP="008B10F2">
            <w:pPr>
              <w:ind w:firstLine="0"/>
              <w:jc w:val="center"/>
              <w:rPr>
                <w:rFonts w:ascii="Calibri" w:hAnsi="Calibri" w:cs="Calibri"/>
                <w:color w:val="000000"/>
              </w:rPr>
            </w:pPr>
            <w:r>
              <w:rPr>
                <w:rFonts w:ascii="Calibri" w:hAnsi="Calibri"/>
                <w:color w:val="000000"/>
                <w:sz w:val="22"/>
              </w:rPr>
              <w:t>IBSR_10</w:t>
            </w:r>
          </w:p>
        </w:tc>
        <w:tc>
          <w:tcPr>
            <w:tcW w:w="1707" w:type="dxa"/>
            <w:tcBorders>
              <w:top w:val="single" w:sz="4" w:space="0" w:color="auto"/>
              <w:bottom w:val="single" w:sz="4" w:space="0" w:color="auto"/>
            </w:tcBorders>
            <w:vAlign w:val="center"/>
          </w:tcPr>
          <w:p w14:paraId="21812F04" w14:textId="70C83BAE" w:rsidR="008B10F2" w:rsidRPr="008B10F2" w:rsidRDefault="008B10F2" w:rsidP="008B10F2">
            <w:pPr>
              <w:ind w:firstLine="0"/>
              <w:jc w:val="center"/>
              <w:rPr>
                <w:rFonts w:cs="Calibri"/>
                <w:color w:val="000000"/>
                <w:sz w:val="22"/>
              </w:rPr>
            </w:pPr>
            <w:r w:rsidRPr="008B10F2">
              <w:rPr>
                <w:sz w:val="22"/>
              </w:rPr>
              <w:t>0,922</w:t>
            </w:r>
          </w:p>
        </w:tc>
        <w:tc>
          <w:tcPr>
            <w:tcW w:w="1707" w:type="dxa"/>
            <w:tcBorders>
              <w:top w:val="single" w:sz="4" w:space="0" w:color="auto"/>
              <w:bottom w:val="single" w:sz="4" w:space="0" w:color="auto"/>
            </w:tcBorders>
            <w:vAlign w:val="center"/>
          </w:tcPr>
          <w:p w14:paraId="73F57235" w14:textId="273718AD" w:rsidR="008B10F2" w:rsidRPr="008B10F2" w:rsidRDefault="008B10F2" w:rsidP="008B10F2">
            <w:pPr>
              <w:ind w:firstLine="0"/>
              <w:jc w:val="center"/>
              <w:rPr>
                <w:sz w:val="22"/>
                <w:lang w:val="es-ES" w:eastAsia="es-ES"/>
              </w:rPr>
            </w:pPr>
            <w:r w:rsidRPr="008B10F2">
              <w:rPr>
                <w:sz w:val="22"/>
              </w:rPr>
              <w:t>0,008</w:t>
            </w:r>
          </w:p>
        </w:tc>
        <w:tc>
          <w:tcPr>
            <w:tcW w:w="1707" w:type="dxa"/>
            <w:vAlign w:val="center"/>
          </w:tcPr>
          <w:p w14:paraId="2A2B5F94" w14:textId="152E3F0F" w:rsidR="008B10F2" w:rsidRPr="008B10F2" w:rsidRDefault="008B10F2" w:rsidP="008B10F2">
            <w:pPr>
              <w:ind w:firstLine="0"/>
              <w:jc w:val="center"/>
              <w:rPr>
                <w:sz w:val="22"/>
                <w:lang w:val="es-ES" w:eastAsia="es-ES"/>
              </w:rPr>
            </w:pPr>
            <w:r w:rsidRPr="008B10F2">
              <w:rPr>
                <w:sz w:val="22"/>
              </w:rPr>
              <w:t>0,078</w:t>
            </w:r>
          </w:p>
        </w:tc>
        <w:tc>
          <w:tcPr>
            <w:tcW w:w="1732" w:type="dxa"/>
            <w:vAlign w:val="center"/>
          </w:tcPr>
          <w:p w14:paraId="5CFE8236" w14:textId="6CEFA731" w:rsidR="008B10F2" w:rsidRPr="008B10F2" w:rsidRDefault="008B10F2" w:rsidP="008B10F2">
            <w:pPr>
              <w:ind w:firstLine="0"/>
              <w:jc w:val="center"/>
              <w:rPr>
                <w:sz w:val="22"/>
                <w:lang w:val="es-ES" w:eastAsia="es-ES"/>
              </w:rPr>
            </w:pPr>
            <w:r w:rsidRPr="008B10F2">
              <w:rPr>
                <w:sz w:val="22"/>
              </w:rPr>
              <w:t>0,915</w:t>
            </w:r>
          </w:p>
        </w:tc>
      </w:tr>
      <w:tr w:rsidR="008B10F2" w:rsidRPr="00A422C2" w14:paraId="3D5308EF" w14:textId="77777777" w:rsidTr="008B10F2">
        <w:trPr>
          <w:trHeight w:val="567"/>
          <w:jc w:val="center"/>
        </w:trPr>
        <w:tc>
          <w:tcPr>
            <w:tcW w:w="1641" w:type="dxa"/>
            <w:tcBorders>
              <w:top w:val="single" w:sz="4" w:space="0" w:color="auto"/>
              <w:bottom w:val="single" w:sz="4" w:space="0" w:color="auto"/>
            </w:tcBorders>
            <w:vAlign w:val="center"/>
          </w:tcPr>
          <w:p w14:paraId="513BB9BB" w14:textId="47D1F0EE" w:rsidR="008B10F2" w:rsidRDefault="008B10F2" w:rsidP="008B10F2">
            <w:pPr>
              <w:ind w:firstLine="0"/>
              <w:jc w:val="center"/>
              <w:rPr>
                <w:rFonts w:ascii="Calibri" w:hAnsi="Calibri" w:cs="Calibri"/>
                <w:color w:val="000000"/>
              </w:rPr>
            </w:pPr>
            <w:r>
              <w:rPr>
                <w:rFonts w:ascii="Calibri" w:hAnsi="Calibri"/>
                <w:color w:val="000000"/>
                <w:sz w:val="22"/>
              </w:rPr>
              <w:t>IBSR_11</w:t>
            </w:r>
          </w:p>
        </w:tc>
        <w:tc>
          <w:tcPr>
            <w:tcW w:w="1707" w:type="dxa"/>
            <w:tcBorders>
              <w:top w:val="single" w:sz="4" w:space="0" w:color="auto"/>
              <w:bottom w:val="single" w:sz="4" w:space="0" w:color="auto"/>
            </w:tcBorders>
            <w:vAlign w:val="center"/>
          </w:tcPr>
          <w:p w14:paraId="7B512E8B" w14:textId="03D6C7A2" w:rsidR="008B10F2" w:rsidRPr="008B10F2" w:rsidRDefault="008B10F2" w:rsidP="008B10F2">
            <w:pPr>
              <w:ind w:firstLine="0"/>
              <w:jc w:val="center"/>
              <w:rPr>
                <w:rFonts w:cs="Calibri"/>
                <w:color w:val="000000"/>
                <w:sz w:val="22"/>
              </w:rPr>
            </w:pPr>
            <w:r w:rsidRPr="008B10F2">
              <w:rPr>
                <w:sz w:val="22"/>
              </w:rPr>
              <w:t>0,264</w:t>
            </w:r>
          </w:p>
        </w:tc>
        <w:tc>
          <w:tcPr>
            <w:tcW w:w="1707" w:type="dxa"/>
            <w:tcBorders>
              <w:top w:val="single" w:sz="4" w:space="0" w:color="auto"/>
              <w:bottom w:val="single" w:sz="4" w:space="0" w:color="auto"/>
            </w:tcBorders>
            <w:vAlign w:val="center"/>
          </w:tcPr>
          <w:p w14:paraId="7473951C" w14:textId="0034B015" w:rsidR="008B10F2" w:rsidRPr="008B10F2" w:rsidRDefault="008B10F2" w:rsidP="008B10F2">
            <w:pPr>
              <w:ind w:firstLine="0"/>
              <w:jc w:val="center"/>
              <w:rPr>
                <w:sz w:val="22"/>
                <w:lang w:val="es-ES" w:eastAsia="es-ES"/>
              </w:rPr>
            </w:pPr>
            <w:r w:rsidRPr="008B10F2">
              <w:rPr>
                <w:sz w:val="22"/>
              </w:rPr>
              <w:t>0,205</w:t>
            </w:r>
          </w:p>
        </w:tc>
        <w:tc>
          <w:tcPr>
            <w:tcW w:w="1707" w:type="dxa"/>
            <w:vAlign w:val="center"/>
          </w:tcPr>
          <w:p w14:paraId="112C54E0" w14:textId="2959C25B" w:rsidR="008B10F2" w:rsidRPr="008B10F2" w:rsidRDefault="008B10F2" w:rsidP="008B10F2">
            <w:pPr>
              <w:ind w:firstLine="0"/>
              <w:jc w:val="center"/>
              <w:rPr>
                <w:sz w:val="22"/>
                <w:lang w:val="es-ES" w:eastAsia="es-ES"/>
              </w:rPr>
            </w:pPr>
            <w:r w:rsidRPr="008B10F2">
              <w:rPr>
                <w:sz w:val="22"/>
              </w:rPr>
              <w:t>0,736</w:t>
            </w:r>
          </w:p>
        </w:tc>
        <w:tc>
          <w:tcPr>
            <w:tcW w:w="1732" w:type="dxa"/>
            <w:vAlign w:val="center"/>
          </w:tcPr>
          <w:p w14:paraId="6CC0D908" w14:textId="57A1FFC0" w:rsidR="008B10F2" w:rsidRPr="008B10F2" w:rsidRDefault="008B10F2" w:rsidP="008B10F2">
            <w:pPr>
              <w:ind w:firstLine="0"/>
              <w:jc w:val="center"/>
              <w:rPr>
                <w:sz w:val="22"/>
                <w:lang w:val="es-ES" w:eastAsia="es-ES"/>
              </w:rPr>
            </w:pPr>
            <w:r w:rsidRPr="008B10F2">
              <w:rPr>
                <w:sz w:val="22"/>
              </w:rPr>
              <w:t>0,219</w:t>
            </w:r>
          </w:p>
        </w:tc>
      </w:tr>
      <w:tr w:rsidR="008B10F2" w:rsidRPr="00A422C2" w14:paraId="550C8D2C" w14:textId="77777777" w:rsidTr="008B10F2">
        <w:trPr>
          <w:trHeight w:val="567"/>
          <w:jc w:val="center"/>
        </w:trPr>
        <w:tc>
          <w:tcPr>
            <w:tcW w:w="1641" w:type="dxa"/>
            <w:tcBorders>
              <w:top w:val="single" w:sz="4" w:space="0" w:color="auto"/>
              <w:bottom w:val="single" w:sz="4" w:space="0" w:color="auto"/>
            </w:tcBorders>
            <w:vAlign w:val="center"/>
          </w:tcPr>
          <w:p w14:paraId="00C25A7F" w14:textId="6B43171B" w:rsidR="008B10F2" w:rsidRDefault="008B10F2" w:rsidP="008B10F2">
            <w:pPr>
              <w:ind w:firstLine="0"/>
              <w:jc w:val="center"/>
              <w:rPr>
                <w:rFonts w:ascii="Calibri" w:hAnsi="Calibri" w:cs="Calibri"/>
                <w:color w:val="000000"/>
              </w:rPr>
            </w:pPr>
            <w:r>
              <w:rPr>
                <w:rFonts w:ascii="Calibri" w:hAnsi="Calibri"/>
                <w:color w:val="000000"/>
                <w:sz w:val="22"/>
              </w:rPr>
              <w:t>IBSR_12</w:t>
            </w:r>
          </w:p>
        </w:tc>
        <w:tc>
          <w:tcPr>
            <w:tcW w:w="1707" w:type="dxa"/>
            <w:tcBorders>
              <w:top w:val="single" w:sz="4" w:space="0" w:color="auto"/>
              <w:bottom w:val="single" w:sz="4" w:space="0" w:color="auto"/>
            </w:tcBorders>
            <w:vAlign w:val="center"/>
          </w:tcPr>
          <w:p w14:paraId="3B166A2B" w14:textId="535B3DF8" w:rsidR="008B10F2" w:rsidRPr="008B10F2" w:rsidRDefault="008B10F2" w:rsidP="008B10F2">
            <w:pPr>
              <w:ind w:firstLine="0"/>
              <w:jc w:val="center"/>
              <w:rPr>
                <w:rFonts w:cs="Calibri"/>
                <w:color w:val="000000"/>
                <w:sz w:val="22"/>
              </w:rPr>
            </w:pPr>
            <w:r w:rsidRPr="008B10F2">
              <w:rPr>
                <w:sz w:val="22"/>
              </w:rPr>
              <w:t>0,898</w:t>
            </w:r>
          </w:p>
        </w:tc>
        <w:tc>
          <w:tcPr>
            <w:tcW w:w="1707" w:type="dxa"/>
            <w:tcBorders>
              <w:top w:val="single" w:sz="4" w:space="0" w:color="auto"/>
              <w:bottom w:val="single" w:sz="4" w:space="0" w:color="auto"/>
            </w:tcBorders>
            <w:vAlign w:val="center"/>
          </w:tcPr>
          <w:p w14:paraId="65F3B7A8" w14:textId="3C51094A" w:rsidR="008B10F2" w:rsidRPr="008B10F2" w:rsidRDefault="008B10F2" w:rsidP="008B10F2">
            <w:pPr>
              <w:ind w:firstLine="0"/>
              <w:jc w:val="center"/>
              <w:rPr>
                <w:sz w:val="22"/>
                <w:lang w:val="es-ES" w:eastAsia="es-ES"/>
              </w:rPr>
            </w:pPr>
            <w:r w:rsidRPr="008B10F2">
              <w:rPr>
                <w:sz w:val="22"/>
              </w:rPr>
              <w:t>0,005</w:t>
            </w:r>
          </w:p>
        </w:tc>
        <w:tc>
          <w:tcPr>
            <w:tcW w:w="1707" w:type="dxa"/>
            <w:vAlign w:val="center"/>
          </w:tcPr>
          <w:p w14:paraId="51D98AA3" w14:textId="6327F543" w:rsidR="008B10F2" w:rsidRPr="008B10F2" w:rsidRDefault="008B10F2" w:rsidP="008B10F2">
            <w:pPr>
              <w:ind w:firstLine="0"/>
              <w:jc w:val="center"/>
              <w:rPr>
                <w:sz w:val="22"/>
                <w:lang w:val="es-ES" w:eastAsia="es-ES"/>
              </w:rPr>
            </w:pPr>
            <w:r w:rsidRPr="008B10F2">
              <w:rPr>
                <w:sz w:val="22"/>
              </w:rPr>
              <w:t>0,102</w:t>
            </w:r>
          </w:p>
        </w:tc>
        <w:tc>
          <w:tcPr>
            <w:tcW w:w="1732" w:type="dxa"/>
            <w:vAlign w:val="center"/>
          </w:tcPr>
          <w:p w14:paraId="21A86A8E" w14:textId="7F938F53" w:rsidR="008B10F2" w:rsidRPr="008B10F2" w:rsidRDefault="008B10F2" w:rsidP="008B10F2">
            <w:pPr>
              <w:ind w:firstLine="0"/>
              <w:jc w:val="center"/>
              <w:rPr>
                <w:sz w:val="22"/>
                <w:lang w:val="es-ES" w:eastAsia="es-ES"/>
              </w:rPr>
            </w:pPr>
            <w:r w:rsidRPr="008B10F2">
              <w:rPr>
                <w:sz w:val="22"/>
              </w:rPr>
              <w:t>0,893</w:t>
            </w:r>
          </w:p>
        </w:tc>
      </w:tr>
      <w:tr w:rsidR="008B10F2" w:rsidRPr="00A422C2" w14:paraId="42F521E0" w14:textId="77777777" w:rsidTr="008B10F2">
        <w:trPr>
          <w:trHeight w:val="567"/>
          <w:jc w:val="center"/>
        </w:trPr>
        <w:tc>
          <w:tcPr>
            <w:tcW w:w="1641" w:type="dxa"/>
            <w:tcBorders>
              <w:top w:val="single" w:sz="4" w:space="0" w:color="auto"/>
              <w:bottom w:val="single" w:sz="4" w:space="0" w:color="auto"/>
            </w:tcBorders>
            <w:vAlign w:val="center"/>
          </w:tcPr>
          <w:p w14:paraId="3765A004" w14:textId="5A756602" w:rsidR="008B10F2" w:rsidRDefault="008B10F2" w:rsidP="008B10F2">
            <w:pPr>
              <w:ind w:firstLine="0"/>
              <w:jc w:val="center"/>
              <w:rPr>
                <w:rFonts w:ascii="Calibri" w:hAnsi="Calibri" w:cs="Calibri"/>
                <w:color w:val="000000"/>
              </w:rPr>
            </w:pPr>
            <w:r>
              <w:rPr>
                <w:rFonts w:ascii="Calibri" w:hAnsi="Calibri"/>
                <w:color w:val="000000"/>
                <w:sz w:val="22"/>
              </w:rPr>
              <w:t>IBSR_13</w:t>
            </w:r>
          </w:p>
        </w:tc>
        <w:tc>
          <w:tcPr>
            <w:tcW w:w="1707" w:type="dxa"/>
            <w:tcBorders>
              <w:top w:val="single" w:sz="4" w:space="0" w:color="auto"/>
              <w:bottom w:val="single" w:sz="4" w:space="0" w:color="auto"/>
            </w:tcBorders>
            <w:vAlign w:val="center"/>
          </w:tcPr>
          <w:p w14:paraId="50B89A2F" w14:textId="0671EB4B" w:rsidR="008B10F2" w:rsidRPr="008B10F2" w:rsidRDefault="008B10F2" w:rsidP="008B10F2">
            <w:pPr>
              <w:ind w:firstLine="0"/>
              <w:jc w:val="center"/>
              <w:rPr>
                <w:rFonts w:cs="Calibri"/>
                <w:color w:val="000000"/>
                <w:sz w:val="22"/>
              </w:rPr>
            </w:pPr>
            <w:r w:rsidRPr="008B10F2">
              <w:rPr>
                <w:sz w:val="22"/>
              </w:rPr>
              <w:t>0,972</w:t>
            </w:r>
          </w:p>
        </w:tc>
        <w:tc>
          <w:tcPr>
            <w:tcW w:w="1707" w:type="dxa"/>
            <w:tcBorders>
              <w:top w:val="single" w:sz="4" w:space="0" w:color="auto"/>
              <w:bottom w:val="single" w:sz="4" w:space="0" w:color="auto"/>
            </w:tcBorders>
            <w:vAlign w:val="center"/>
          </w:tcPr>
          <w:p w14:paraId="54FFEA05" w14:textId="7DECEF13" w:rsidR="008B10F2" w:rsidRPr="008B10F2" w:rsidRDefault="008B10F2" w:rsidP="008B10F2">
            <w:pPr>
              <w:ind w:firstLine="0"/>
              <w:jc w:val="center"/>
              <w:rPr>
                <w:sz w:val="22"/>
                <w:lang w:val="es-ES" w:eastAsia="es-ES"/>
              </w:rPr>
            </w:pPr>
            <w:r w:rsidRPr="008B10F2">
              <w:rPr>
                <w:sz w:val="22"/>
              </w:rPr>
              <w:t>0,093</w:t>
            </w:r>
          </w:p>
        </w:tc>
        <w:tc>
          <w:tcPr>
            <w:tcW w:w="1707" w:type="dxa"/>
            <w:vAlign w:val="center"/>
          </w:tcPr>
          <w:p w14:paraId="78C19FB3" w14:textId="6818A73E" w:rsidR="008B10F2" w:rsidRPr="008B10F2" w:rsidRDefault="008B10F2" w:rsidP="008B10F2">
            <w:pPr>
              <w:ind w:firstLine="0"/>
              <w:jc w:val="center"/>
              <w:rPr>
                <w:sz w:val="22"/>
                <w:lang w:val="es-ES" w:eastAsia="es-ES"/>
              </w:rPr>
            </w:pPr>
            <w:r w:rsidRPr="008B10F2">
              <w:rPr>
                <w:sz w:val="22"/>
              </w:rPr>
              <w:t>0,028</w:t>
            </w:r>
          </w:p>
        </w:tc>
        <w:tc>
          <w:tcPr>
            <w:tcW w:w="1732" w:type="dxa"/>
            <w:vAlign w:val="center"/>
          </w:tcPr>
          <w:p w14:paraId="371886B8" w14:textId="47FADCB8" w:rsidR="008B10F2" w:rsidRPr="008B10F2" w:rsidRDefault="008B10F2" w:rsidP="008B10F2">
            <w:pPr>
              <w:ind w:firstLine="0"/>
              <w:jc w:val="center"/>
              <w:rPr>
                <w:sz w:val="22"/>
                <w:lang w:val="es-ES" w:eastAsia="es-ES"/>
              </w:rPr>
            </w:pPr>
            <w:r w:rsidRPr="008B10F2">
              <w:rPr>
                <w:sz w:val="22"/>
              </w:rPr>
              <w:t>0,889</w:t>
            </w:r>
          </w:p>
        </w:tc>
      </w:tr>
      <w:tr w:rsidR="008B10F2" w:rsidRPr="00A422C2" w14:paraId="260F29CF" w14:textId="77777777" w:rsidTr="008B10F2">
        <w:trPr>
          <w:trHeight w:val="567"/>
          <w:jc w:val="center"/>
        </w:trPr>
        <w:tc>
          <w:tcPr>
            <w:tcW w:w="1641" w:type="dxa"/>
            <w:tcBorders>
              <w:top w:val="single" w:sz="4" w:space="0" w:color="auto"/>
              <w:bottom w:val="single" w:sz="4" w:space="0" w:color="auto"/>
            </w:tcBorders>
            <w:vAlign w:val="center"/>
          </w:tcPr>
          <w:p w14:paraId="5423E250" w14:textId="25E3FE7F" w:rsidR="008B10F2" w:rsidRDefault="008B10F2" w:rsidP="008B10F2">
            <w:pPr>
              <w:ind w:firstLine="0"/>
              <w:jc w:val="center"/>
              <w:rPr>
                <w:rFonts w:ascii="Calibri" w:hAnsi="Calibri" w:cs="Calibri"/>
                <w:color w:val="000000"/>
              </w:rPr>
            </w:pPr>
            <w:r>
              <w:rPr>
                <w:rFonts w:ascii="Calibri" w:hAnsi="Calibri"/>
                <w:color w:val="000000"/>
                <w:sz w:val="22"/>
              </w:rPr>
              <w:t>IBSR_14</w:t>
            </w:r>
          </w:p>
        </w:tc>
        <w:tc>
          <w:tcPr>
            <w:tcW w:w="1707" w:type="dxa"/>
            <w:tcBorders>
              <w:top w:val="single" w:sz="4" w:space="0" w:color="auto"/>
              <w:bottom w:val="single" w:sz="4" w:space="0" w:color="auto"/>
            </w:tcBorders>
            <w:vAlign w:val="center"/>
          </w:tcPr>
          <w:p w14:paraId="7FADF71E" w14:textId="5377F7CF" w:rsidR="008B10F2" w:rsidRPr="008B10F2" w:rsidRDefault="008B10F2" w:rsidP="008B10F2">
            <w:pPr>
              <w:ind w:firstLine="0"/>
              <w:jc w:val="center"/>
              <w:rPr>
                <w:rFonts w:cs="Calibri"/>
                <w:color w:val="000000"/>
                <w:sz w:val="22"/>
              </w:rPr>
            </w:pPr>
            <w:r w:rsidRPr="008B10F2">
              <w:rPr>
                <w:sz w:val="22"/>
              </w:rPr>
              <w:t>0,973</w:t>
            </w:r>
          </w:p>
        </w:tc>
        <w:tc>
          <w:tcPr>
            <w:tcW w:w="1707" w:type="dxa"/>
            <w:tcBorders>
              <w:top w:val="single" w:sz="4" w:space="0" w:color="auto"/>
              <w:bottom w:val="single" w:sz="4" w:space="0" w:color="auto"/>
            </w:tcBorders>
            <w:vAlign w:val="center"/>
          </w:tcPr>
          <w:p w14:paraId="4FEE34DB" w14:textId="610BBEA6" w:rsidR="008B10F2" w:rsidRPr="008B10F2" w:rsidRDefault="008B10F2" w:rsidP="008B10F2">
            <w:pPr>
              <w:ind w:firstLine="0"/>
              <w:jc w:val="center"/>
              <w:rPr>
                <w:sz w:val="22"/>
                <w:lang w:val="es-ES" w:eastAsia="es-ES"/>
              </w:rPr>
            </w:pPr>
            <w:r w:rsidRPr="008B10F2">
              <w:rPr>
                <w:sz w:val="22"/>
              </w:rPr>
              <w:t>0,033</w:t>
            </w:r>
          </w:p>
        </w:tc>
        <w:tc>
          <w:tcPr>
            <w:tcW w:w="1707" w:type="dxa"/>
            <w:vAlign w:val="center"/>
          </w:tcPr>
          <w:p w14:paraId="006E9240" w14:textId="31935519" w:rsidR="008B10F2" w:rsidRPr="008B10F2" w:rsidRDefault="008B10F2" w:rsidP="008B10F2">
            <w:pPr>
              <w:ind w:firstLine="0"/>
              <w:jc w:val="center"/>
              <w:rPr>
                <w:sz w:val="22"/>
                <w:lang w:val="es-ES" w:eastAsia="es-ES"/>
              </w:rPr>
            </w:pPr>
            <w:r w:rsidRPr="008B10F2">
              <w:rPr>
                <w:sz w:val="22"/>
              </w:rPr>
              <w:t>0,027</w:t>
            </w:r>
          </w:p>
        </w:tc>
        <w:tc>
          <w:tcPr>
            <w:tcW w:w="1732" w:type="dxa"/>
            <w:vAlign w:val="center"/>
          </w:tcPr>
          <w:p w14:paraId="2CED48D0" w14:textId="005950E6" w:rsidR="008B10F2" w:rsidRPr="008B10F2" w:rsidRDefault="008B10F2" w:rsidP="008B10F2">
            <w:pPr>
              <w:ind w:firstLine="0"/>
              <w:jc w:val="center"/>
              <w:rPr>
                <w:sz w:val="22"/>
                <w:lang w:val="es-ES" w:eastAsia="es-ES"/>
              </w:rPr>
            </w:pPr>
            <w:r w:rsidRPr="008B10F2">
              <w:rPr>
                <w:sz w:val="22"/>
              </w:rPr>
              <w:t>0,942</w:t>
            </w:r>
          </w:p>
        </w:tc>
      </w:tr>
      <w:tr w:rsidR="008B10F2" w:rsidRPr="00A422C2" w14:paraId="3C5E1600" w14:textId="77777777" w:rsidTr="008B10F2">
        <w:trPr>
          <w:trHeight w:val="567"/>
          <w:jc w:val="center"/>
        </w:trPr>
        <w:tc>
          <w:tcPr>
            <w:tcW w:w="1641" w:type="dxa"/>
            <w:tcBorders>
              <w:top w:val="single" w:sz="4" w:space="0" w:color="auto"/>
              <w:bottom w:val="single" w:sz="4" w:space="0" w:color="auto"/>
            </w:tcBorders>
            <w:vAlign w:val="center"/>
          </w:tcPr>
          <w:p w14:paraId="38223DFE" w14:textId="60EFDD0C" w:rsidR="008B10F2" w:rsidRDefault="008B10F2" w:rsidP="008B10F2">
            <w:pPr>
              <w:ind w:firstLine="0"/>
              <w:jc w:val="center"/>
              <w:rPr>
                <w:rFonts w:ascii="Calibri" w:hAnsi="Calibri" w:cs="Calibri"/>
                <w:color w:val="000000"/>
              </w:rPr>
            </w:pPr>
            <w:r>
              <w:rPr>
                <w:rFonts w:ascii="Calibri" w:hAnsi="Calibri"/>
                <w:color w:val="000000"/>
                <w:sz w:val="22"/>
              </w:rPr>
              <w:t>IBSR_15</w:t>
            </w:r>
          </w:p>
        </w:tc>
        <w:tc>
          <w:tcPr>
            <w:tcW w:w="1707" w:type="dxa"/>
            <w:tcBorders>
              <w:top w:val="single" w:sz="4" w:space="0" w:color="auto"/>
              <w:bottom w:val="single" w:sz="4" w:space="0" w:color="auto"/>
            </w:tcBorders>
            <w:vAlign w:val="center"/>
          </w:tcPr>
          <w:p w14:paraId="14B10B53" w14:textId="6171F733" w:rsidR="008B10F2" w:rsidRPr="008B10F2" w:rsidRDefault="008B10F2" w:rsidP="008B10F2">
            <w:pPr>
              <w:ind w:firstLine="0"/>
              <w:jc w:val="center"/>
              <w:rPr>
                <w:rFonts w:cs="Calibri"/>
                <w:color w:val="000000"/>
                <w:sz w:val="22"/>
              </w:rPr>
            </w:pPr>
            <w:r w:rsidRPr="008B10F2">
              <w:rPr>
                <w:sz w:val="22"/>
              </w:rPr>
              <w:t>0,982</w:t>
            </w:r>
          </w:p>
        </w:tc>
        <w:tc>
          <w:tcPr>
            <w:tcW w:w="1707" w:type="dxa"/>
            <w:tcBorders>
              <w:top w:val="single" w:sz="4" w:space="0" w:color="auto"/>
              <w:bottom w:val="single" w:sz="4" w:space="0" w:color="auto"/>
            </w:tcBorders>
            <w:vAlign w:val="center"/>
          </w:tcPr>
          <w:p w14:paraId="670C1EA8" w14:textId="6D38C43F" w:rsidR="008B10F2" w:rsidRPr="008B10F2" w:rsidRDefault="008B10F2" w:rsidP="008B10F2">
            <w:pPr>
              <w:ind w:firstLine="0"/>
              <w:jc w:val="center"/>
              <w:rPr>
                <w:sz w:val="22"/>
                <w:lang w:val="es-ES" w:eastAsia="es-ES"/>
              </w:rPr>
            </w:pPr>
            <w:r w:rsidRPr="008B10F2">
              <w:rPr>
                <w:sz w:val="22"/>
              </w:rPr>
              <w:t>0,157</w:t>
            </w:r>
          </w:p>
        </w:tc>
        <w:tc>
          <w:tcPr>
            <w:tcW w:w="1707" w:type="dxa"/>
            <w:vAlign w:val="center"/>
          </w:tcPr>
          <w:p w14:paraId="5700F303" w14:textId="2AD6510A" w:rsidR="008B10F2" w:rsidRPr="008B10F2" w:rsidRDefault="008B10F2" w:rsidP="008B10F2">
            <w:pPr>
              <w:ind w:firstLine="0"/>
              <w:jc w:val="center"/>
              <w:rPr>
                <w:sz w:val="22"/>
                <w:lang w:val="es-ES" w:eastAsia="es-ES"/>
              </w:rPr>
            </w:pPr>
            <w:r w:rsidRPr="008B10F2">
              <w:rPr>
                <w:sz w:val="22"/>
              </w:rPr>
              <w:t>0,018</w:t>
            </w:r>
          </w:p>
        </w:tc>
        <w:tc>
          <w:tcPr>
            <w:tcW w:w="1732" w:type="dxa"/>
            <w:vAlign w:val="center"/>
          </w:tcPr>
          <w:p w14:paraId="5A77AE14" w14:textId="58032B24" w:rsidR="008B10F2" w:rsidRPr="008B10F2" w:rsidRDefault="008B10F2" w:rsidP="008B10F2">
            <w:pPr>
              <w:ind w:firstLine="0"/>
              <w:jc w:val="center"/>
              <w:rPr>
                <w:sz w:val="22"/>
                <w:lang w:val="es-ES" w:eastAsia="es-ES"/>
              </w:rPr>
            </w:pPr>
            <w:r w:rsidRPr="008B10F2">
              <w:rPr>
                <w:sz w:val="22"/>
              </w:rPr>
              <w:t>0,849</w:t>
            </w:r>
          </w:p>
        </w:tc>
      </w:tr>
      <w:tr w:rsidR="008B10F2" w:rsidRPr="00A422C2" w14:paraId="7BB7F395" w14:textId="77777777" w:rsidTr="008B10F2">
        <w:trPr>
          <w:trHeight w:val="567"/>
          <w:jc w:val="center"/>
        </w:trPr>
        <w:tc>
          <w:tcPr>
            <w:tcW w:w="1641" w:type="dxa"/>
            <w:tcBorders>
              <w:top w:val="single" w:sz="4" w:space="0" w:color="auto"/>
              <w:bottom w:val="single" w:sz="4" w:space="0" w:color="auto"/>
            </w:tcBorders>
            <w:vAlign w:val="center"/>
          </w:tcPr>
          <w:p w14:paraId="34FE6E3F" w14:textId="09AF83C4" w:rsidR="008B10F2" w:rsidRDefault="008B10F2" w:rsidP="008B10F2">
            <w:pPr>
              <w:ind w:firstLine="0"/>
              <w:jc w:val="center"/>
              <w:rPr>
                <w:rFonts w:ascii="Calibri" w:hAnsi="Calibri" w:cs="Calibri"/>
                <w:color w:val="000000"/>
              </w:rPr>
            </w:pPr>
            <w:r>
              <w:rPr>
                <w:rFonts w:ascii="Calibri" w:hAnsi="Calibri"/>
                <w:color w:val="000000"/>
                <w:sz w:val="22"/>
              </w:rPr>
              <w:t>IBSR_16</w:t>
            </w:r>
          </w:p>
        </w:tc>
        <w:tc>
          <w:tcPr>
            <w:tcW w:w="1707" w:type="dxa"/>
            <w:tcBorders>
              <w:top w:val="single" w:sz="4" w:space="0" w:color="auto"/>
              <w:bottom w:val="single" w:sz="4" w:space="0" w:color="auto"/>
            </w:tcBorders>
            <w:vAlign w:val="center"/>
          </w:tcPr>
          <w:p w14:paraId="1FD830B2" w14:textId="2EF7F2BF" w:rsidR="008B10F2" w:rsidRPr="008B10F2" w:rsidRDefault="008B10F2" w:rsidP="008B10F2">
            <w:pPr>
              <w:ind w:firstLine="0"/>
              <w:jc w:val="center"/>
              <w:rPr>
                <w:rFonts w:cs="Calibri"/>
                <w:color w:val="000000"/>
                <w:sz w:val="22"/>
              </w:rPr>
            </w:pPr>
            <w:r w:rsidRPr="008B10F2">
              <w:rPr>
                <w:sz w:val="22"/>
              </w:rPr>
              <w:t>0,989</w:t>
            </w:r>
          </w:p>
        </w:tc>
        <w:tc>
          <w:tcPr>
            <w:tcW w:w="1707" w:type="dxa"/>
            <w:tcBorders>
              <w:top w:val="single" w:sz="4" w:space="0" w:color="auto"/>
              <w:bottom w:val="single" w:sz="4" w:space="0" w:color="auto"/>
            </w:tcBorders>
            <w:vAlign w:val="center"/>
          </w:tcPr>
          <w:p w14:paraId="43D0CCEB" w14:textId="1D67FA43" w:rsidR="008B10F2" w:rsidRPr="008B10F2" w:rsidRDefault="008B10F2" w:rsidP="008B10F2">
            <w:pPr>
              <w:ind w:firstLine="0"/>
              <w:jc w:val="center"/>
              <w:rPr>
                <w:sz w:val="22"/>
                <w:lang w:val="es-ES" w:eastAsia="es-ES"/>
              </w:rPr>
            </w:pPr>
            <w:r w:rsidRPr="008B10F2">
              <w:rPr>
                <w:sz w:val="22"/>
              </w:rPr>
              <w:t>0,127</w:t>
            </w:r>
          </w:p>
        </w:tc>
        <w:tc>
          <w:tcPr>
            <w:tcW w:w="1707" w:type="dxa"/>
            <w:vAlign w:val="center"/>
          </w:tcPr>
          <w:p w14:paraId="3C522C50" w14:textId="351EFAAA" w:rsidR="008B10F2" w:rsidRPr="008B10F2" w:rsidRDefault="008B10F2" w:rsidP="008B10F2">
            <w:pPr>
              <w:ind w:firstLine="0"/>
              <w:jc w:val="center"/>
              <w:rPr>
                <w:sz w:val="22"/>
                <w:lang w:val="es-ES" w:eastAsia="es-ES"/>
              </w:rPr>
            </w:pPr>
            <w:r w:rsidRPr="008B10F2">
              <w:rPr>
                <w:sz w:val="22"/>
              </w:rPr>
              <w:t>0,011</w:t>
            </w:r>
          </w:p>
        </w:tc>
        <w:tc>
          <w:tcPr>
            <w:tcW w:w="1732" w:type="dxa"/>
            <w:vAlign w:val="center"/>
          </w:tcPr>
          <w:p w14:paraId="377AC3D7" w14:textId="4109FE7B" w:rsidR="008B10F2" w:rsidRPr="008B10F2" w:rsidRDefault="008B10F2" w:rsidP="008B10F2">
            <w:pPr>
              <w:ind w:firstLine="0"/>
              <w:jc w:val="center"/>
              <w:rPr>
                <w:sz w:val="22"/>
                <w:lang w:val="es-ES" w:eastAsia="es-ES"/>
              </w:rPr>
            </w:pPr>
            <w:r w:rsidRPr="008B10F2">
              <w:rPr>
                <w:sz w:val="22"/>
              </w:rPr>
              <w:t>0,878</w:t>
            </w:r>
          </w:p>
        </w:tc>
      </w:tr>
      <w:tr w:rsidR="008B10F2" w:rsidRPr="00A422C2" w14:paraId="0614493B" w14:textId="77777777" w:rsidTr="008B10F2">
        <w:trPr>
          <w:trHeight w:val="567"/>
          <w:jc w:val="center"/>
        </w:trPr>
        <w:tc>
          <w:tcPr>
            <w:tcW w:w="1641" w:type="dxa"/>
            <w:tcBorders>
              <w:top w:val="single" w:sz="4" w:space="0" w:color="auto"/>
              <w:bottom w:val="single" w:sz="4" w:space="0" w:color="auto"/>
            </w:tcBorders>
            <w:vAlign w:val="center"/>
          </w:tcPr>
          <w:p w14:paraId="2DD6D198" w14:textId="6CFA4184" w:rsidR="008B10F2" w:rsidRDefault="008B10F2" w:rsidP="008B10F2">
            <w:pPr>
              <w:ind w:firstLine="0"/>
              <w:jc w:val="center"/>
              <w:rPr>
                <w:rFonts w:ascii="Calibri" w:hAnsi="Calibri" w:cs="Calibri"/>
                <w:color w:val="000000"/>
              </w:rPr>
            </w:pPr>
            <w:r>
              <w:rPr>
                <w:rFonts w:ascii="Calibri" w:hAnsi="Calibri"/>
                <w:color w:val="000000"/>
                <w:sz w:val="22"/>
              </w:rPr>
              <w:t>IBSR_17</w:t>
            </w:r>
          </w:p>
        </w:tc>
        <w:tc>
          <w:tcPr>
            <w:tcW w:w="1707" w:type="dxa"/>
            <w:tcBorders>
              <w:top w:val="single" w:sz="4" w:space="0" w:color="auto"/>
              <w:bottom w:val="single" w:sz="4" w:space="0" w:color="auto"/>
            </w:tcBorders>
            <w:vAlign w:val="center"/>
          </w:tcPr>
          <w:p w14:paraId="253382BF" w14:textId="0C6D14C0" w:rsidR="008B10F2" w:rsidRPr="008B10F2" w:rsidRDefault="008B10F2" w:rsidP="008B10F2">
            <w:pPr>
              <w:ind w:firstLine="0"/>
              <w:jc w:val="center"/>
              <w:rPr>
                <w:rFonts w:cs="Calibri"/>
                <w:color w:val="000000"/>
                <w:sz w:val="22"/>
              </w:rPr>
            </w:pPr>
            <w:r w:rsidRPr="008B10F2">
              <w:rPr>
                <w:sz w:val="22"/>
              </w:rPr>
              <w:t>0,989</w:t>
            </w:r>
          </w:p>
        </w:tc>
        <w:tc>
          <w:tcPr>
            <w:tcW w:w="1707" w:type="dxa"/>
            <w:tcBorders>
              <w:top w:val="single" w:sz="4" w:space="0" w:color="auto"/>
              <w:bottom w:val="single" w:sz="4" w:space="0" w:color="auto"/>
            </w:tcBorders>
            <w:vAlign w:val="center"/>
          </w:tcPr>
          <w:p w14:paraId="442B9AA6" w14:textId="5984A936" w:rsidR="008B10F2" w:rsidRPr="008B10F2" w:rsidRDefault="008B10F2" w:rsidP="008B10F2">
            <w:pPr>
              <w:ind w:firstLine="0"/>
              <w:jc w:val="center"/>
              <w:rPr>
                <w:sz w:val="22"/>
                <w:lang w:val="es-ES" w:eastAsia="es-ES"/>
              </w:rPr>
            </w:pPr>
            <w:r w:rsidRPr="008B10F2">
              <w:rPr>
                <w:sz w:val="22"/>
              </w:rPr>
              <w:t>0,152</w:t>
            </w:r>
          </w:p>
        </w:tc>
        <w:tc>
          <w:tcPr>
            <w:tcW w:w="1707" w:type="dxa"/>
            <w:vAlign w:val="center"/>
          </w:tcPr>
          <w:p w14:paraId="57D8B429" w14:textId="6030E3DF" w:rsidR="008B10F2" w:rsidRPr="008B10F2" w:rsidRDefault="008B10F2" w:rsidP="008B10F2">
            <w:pPr>
              <w:ind w:firstLine="0"/>
              <w:jc w:val="center"/>
              <w:rPr>
                <w:sz w:val="22"/>
                <w:lang w:val="es-ES" w:eastAsia="es-ES"/>
              </w:rPr>
            </w:pPr>
            <w:r w:rsidRPr="008B10F2">
              <w:rPr>
                <w:sz w:val="22"/>
              </w:rPr>
              <w:t>0,011</w:t>
            </w:r>
          </w:p>
        </w:tc>
        <w:tc>
          <w:tcPr>
            <w:tcW w:w="1732" w:type="dxa"/>
            <w:vAlign w:val="center"/>
          </w:tcPr>
          <w:p w14:paraId="2F846B47" w14:textId="54C283B8" w:rsidR="008B10F2" w:rsidRPr="008B10F2" w:rsidRDefault="008B10F2" w:rsidP="008B10F2">
            <w:pPr>
              <w:ind w:firstLine="0"/>
              <w:jc w:val="center"/>
              <w:rPr>
                <w:sz w:val="22"/>
                <w:lang w:val="es-ES" w:eastAsia="es-ES"/>
              </w:rPr>
            </w:pPr>
            <w:r w:rsidRPr="008B10F2">
              <w:rPr>
                <w:sz w:val="22"/>
              </w:rPr>
              <w:t>0,858</w:t>
            </w:r>
          </w:p>
        </w:tc>
      </w:tr>
      <w:tr w:rsidR="008B10F2" w:rsidRPr="00A422C2" w14:paraId="7457CAC0" w14:textId="77777777" w:rsidTr="008B10F2">
        <w:trPr>
          <w:trHeight w:val="567"/>
          <w:jc w:val="center"/>
        </w:trPr>
        <w:tc>
          <w:tcPr>
            <w:tcW w:w="1641" w:type="dxa"/>
            <w:tcBorders>
              <w:top w:val="single" w:sz="4" w:space="0" w:color="auto"/>
            </w:tcBorders>
            <w:vAlign w:val="center"/>
          </w:tcPr>
          <w:p w14:paraId="013F4C11" w14:textId="30058922" w:rsidR="008B10F2" w:rsidRDefault="008B10F2" w:rsidP="008B10F2">
            <w:pPr>
              <w:ind w:firstLine="0"/>
              <w:jc w:val="center"/>
              <w:rPr>
                <w:rFonts w:ascii="Calibri" w:hAnsi="Calibri" w:cs="Calibri"/>
                <w:color w:val="000000"/>
              </w:rPr>
            </w:pPr>
            <w:r>
              <w:rPr>
                <w:rFonts w:ascii="Calibri" w:hAnsi="Calibri"/>
                <w:color w:val="000000"/>
                <w:sz w:val="22"/>
              </w:rPr>
              <w:t>IBSR_18</w:t>
            </w:r>
          </w:p>
        </w:tc>
        <w:tc>
          <w:tcPr>
            <w:tcW w:w="1707" w:type="dxa"/>
            <w:tcBorders>
              <w:top w:val="single" w:sz="4" w:space="0" w:color="auto"/>
            </w:tcBorders>
            <w:vAlign w:val="center"/>
          </w:tcPr>
          <w:p w14:paraId="7455D19C" w14:textId="5E92F3A1" w:rsidR="008B10F2" w:rsidRPr="008B10F2" w:rsidRDefault="008B10F2" w:rsidP="008B10F2">
            <w:pPr>
              <w:ind w:firstLine="0"/>
              <w:jc w:val="center"/>
              <w:rPr>
                <w:rFonts w:cs="Calibri"/>
                <w:color w:val="000000"/>
                <w:sz w:val="22"/>
              </w:rPr>
            </w:pPr>
            <w:r w:rsidRPr="008B10F2">
              <w:rPr>
                <w:sz w:val="22"/>
              </w:rPr>
              <w:t>0,977</w:t>
            </w:r>
          </w:p>
        </w:tc>
        <w:tc>
          <w:tcPr>
            <w:tcW w:w="1707" w:type="dxa"/>
            <w:tcBorders>
              <w:top w:val="single" w:sz="4" w:space="0" w:color="auto"/>
            </w:tcBorders>
            <w:vAlign w:val="center"/>
          </w:tcPr>
          <w:p w14:paraId="1B5738AC" w14:textId="054E6CEF" w:rsidR="008B10F2" w:rsidRPr="008B10F2" w:rsidRDefault="008B10F2" w:rsidP="008B10F2">
            <w:pPr>
              <w:ind w:firstLine="0"/>
              <w:jc w:val="center"/>
              <w:rPr>
                <w:sz w:val="22"/>
                <w:lang w:val="es-ES" w:eastAsia="es-ES"/>
              </w:rPr>
            </w:pPr>
            <w:r w:rsidRPr="008B10F2">
              <w:rPr>
                <w:sz w:val="22"/>
              </w:rPr>
              <w:t>0,051</w:t>
            </w:r>
          </w:p>
        </w:tc>
        <w:tc>
          <w:tcPr>
            <w:tcW w:w="1707" w:type="dxa"/>
            <w:vAlign w:val="center"/>
          </w:tcPr>
          <w:p w14:paraId="7C25EC2F" w14:textId="551D6A71" w:rsidR="008B10F2" w:rsidRPr="008B10F2" w:rsidRDefault="008B10F2" w:rsidP="008B10F2">
            <w:pPr>
              <w:ind w:firstLine="0"/>
              <w:jc w:val="center"/>
              <w:rPr>
                <w:sz w:val="22"/>
                <w:lang w:val="es-ES" w:eastAsia="es-ES"/>
              </w:rPr>
            </w:pPr>
            <w:r w:rsidRPr="008B10F2">
              <w:rPr>
                <w:sz w:val="22"/>
              </w:rPr>
              <w:t>0,023</w:t>
            </w:r>
          </w:p>
        </w:tc>
        <w:tc>
          <w:tcPr>
            <w:tcW w:w="1732" w:type="dxa"/>
            <w:vAlign w:val="center"/>
          </w:tcPr>
          <w:p w14:paraId="55E2AEC6" w14:textId="0612D013" w:rsidR="008B10F2" w:rsidRPr="008B10F2" w:rsidRDefault="008B10F2" w:rsidP="008B10F2">
            <w:pPr>
              <w:ind w:firstLine="0"/>
              <w:jc w:val="center"/>
              <w:rPr>
                <w:sz w:val="22"/>
                <w:lang w:val="es-ES" w:eastAsia="es-ES"/>
              </w:rPr>
            </w:pPr>
            <w:r w:rsidRPr="008B10F2">
              <w:rPr>
                <w:sz w:val="22"/>
              </w:rPr>
              <w:t>0,930</w:t>
            </w:r>
          </w:p>
        </w:tc>
      </w:tr>
    </w:tbl>
    <w:p w14:paraId="1542FDC5" w14:textId="77777777" w:rsidR="001163C5" w:rsidRDefault="001163C5" w:rsidP="001812B5"/>
    <w:p w14:paraId="79048DFE" w14:textId="77777777" w:rsidR="004F4D18" w:rsidRPr="00A422C2" w:rsidRDefault="004F4D18" w:rsidP="001812B5"/>
    <w:sectPr w:rsidR="004F4D18" w:rsidRPr="00A422C2" w:rsidSect="007E61EA">
      <w:footerReference w:type="default" r:id="rId75"/>
      <w:pgSz w:w="11906" w:h="16838"/>
      <w:pgMar w:top="1417" w:right="1701" w:bottom="1417" w:left="1701" w:header="708" w:footer="708" w:gutter="0"/>
      <w:pgNumType w:fmt="upp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D91480" w14:textId="77777777" w:rsidR="00C569D7" w:rsidRDefault="00C569D7" w:rsidP="00F45C6E">
      <w:r>
        <w:separator/>
      </w:r>
    </w:p>
    <w:p w14:paraId="52F46703" w14:textId="77777777" w:rsidR="00C569D7" w:rsidRDefault="00C569D7" w:rsidP="00F45C6E"/>
    <w:p w14:paraId="0520C951" w14:textId="77777777" w:rsidR="00C569D7" w:rsidRDefault="00C569D7" w:rsidP="00F45C6E"/>
    <w:p w14:paraId="55D7D921" w14:textId="77777777" w:rsidR="00C569D7" w:rsidRDefault="00C569D7"/>
  </w:endnote>
  <w:endnote w:type="continuationSeparator" w:id="0">
    <w:p w14:paraId="3DD5724A" w14:textId="77777777" w:rsidR="00C569D7" w:rsidRDefault="00C569D7" w:rsidP="00F45C6E">
      <w:r>
        <w:continuationSeparator/>
      </w:r>
    </w:p>
    <w:p w14:paraId="408E679C" w14:textId="77777777" w:rsidR="00C569D7" w:rsidRDefault="00C569D7" w:rsidP="00F45C6E"/>
    <w:p w14:paraId="3229A6A3" w14:textId="77777777" w:rsidR="00C569D7" w:rsidRDefault="00C569D7" w:rsidP="00F45C6E"/>
    <w:p w14:paraId="02EA8253" w14:textId="77777777" w:rsidR="00C569D7" w:rsidRDefault="00C569D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8C21BF" w:rsidRDefault="008C21BF">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8C21BF" w:rsidRDefault="008C21BF" w:rsidP="00F57220">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8C21BF" w:rsidRDefault="008C21BF" w:rsidP="003F7D07">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1525292"/>
      <w:docPartObj>
        <w:docPartGallery w:val="Page Numbers (Bottom of Page)"/>
        <w:docPartUnique/>
      </w:docPartObj>
    </w:sdtPr>
    <w:sdtEndPr>
      <w:rPr>
        <w:color w:val="7F7F7F" w:themeColor="background1" w:themeShade="7F"/>
        <w:spacing w:val="60"/>
        <w:lang w:val="es-ES"/>
      </w:rPr>
    </w:sdtEndPr>
    <w:sdtContent>
      <w:p w14:paraId="661BEA7D" w14:textId="77777777" w:rsidR="008C21BF" w:rsidRDefault="008C21BF">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57FFB4FF" w14:textId="77777777" w:rsidR="008C21BF" w:rsidRDefault="008C21BF" w:rsidP="00F57220">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EF20CE" w14:textId="77777777" w:rsidR="00C569D7" w:rsidRDefault="00C569D7" w:rsidP="00631826">
      <w:pPr>
        <w:ind w:firstLine="0"/>
      </w:pPr>
      <w:r>
        <w:separator/>
      </w:r>
    </w:p>
  </w:footnote>
  <w:footnote w:type="continuationSeparator" w:id="0">
    <w:p w14:paraId="2418404B" w14:textId="77777777" w:rsidR="00C569D7" w:rsidRDefault="00C569D7" w:rsidP="00F45C6E">
      <w:r>
        <w:continuationSeparator/>
      </w:r>
    </w:p>
    <w:p w14:paraId="51674B06" w14:textId="77777777" w:rsidR="00C569D7" w:rsidRDefault="00C569D7" w:rsidP="00F45C6E"/>
    <w:p w14:paraId="02B6047E" w14:textId="77777777" w:rsidR="00C569D7" w:rsidRDefault="00C569D7" w:rsidP="00F45C6E"/>
    <w:p w14:paraId="1BD70B0D" w14:textId="77777777" w:rsidR="00C569D7" w:rsidRDefault="00C569D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8C21BF" w:rsidRPr="00DA1A0A" w:rsidRDefault="008C21BF" w:rsidP="00AC07D0">
    <w:pPr>
      <w:pStyle w:val="Heading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8C21BF" w:rsidRDefault="008C21BF" w:rsidP="00F45C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482523C3" w:rsidR="008C21BF" w:rsidRPr="009941BC" w:rsidRDefault="008C21BF"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38"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Detección Automatizada de</w:t>
    </w:r>
    <w:r>
      <w:rPr>
        <w:sz w:val="21"/>
        <w:szCs w:val="20"/>
        <w:lang w:val="es-ES"/>
      </w:rPr>
      <w:t>l</w:t>
    </w:r>
    <w:r w:rsidRPr="00210189">
      <w:rPr>
        <w:sz w:val="21"/>
        <w:szCs w:val="20"/>
        <w:lang w:val="es-ES"/>
      </w:rPr>
      <w:t xml:space="preserve"> Glioblastoma Multiforme</w:t>
    </w:r>
  </w:p>
  <w:p w14:paraId="2BA56EFC" w14:textId="08602803" w:rsidR="008C21BF" w:rsidRDefault="008C21BF" w:rsidP="003A275E">
    <w:pPr>
      <w:pStyle w:val="Footer"/>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07D59" w14:textId="1D4F673A" w:rsidR="008C21BF" w:rsidRPr="009941BC" w:rsidRDefault="008C21BF"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93056" behindDoc="0" locked="0" layoutInCell="1" allowOverlap="1" wp14:anchorId="0D060FEC" wp14:editId="3C9D92F9">
          <wp:simplePos x="0" y="0"/>
          <wp:positionH relativeFrom="column">
            <wp:posOffset>-140335</wp:posOffset>
          </wp:positionH>
          <wp:positionV relativeFrom="paragraph">
            <wp:posOffset>-228600</wp:posOffset>
          </wp:positionV>
          <wp:extent cx="830580" cy="497205"/>
          <wp:effectExtent l="0" t="0" r="0" b="0"/>
          <wp:wrapSquare wrapText="bothSides"/>
          <wp:docPr id="39"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Detección Automatizada de</w:t>
    </w:r>
    <w:r>
      <w:rPr>
        <w:sz w:val="21"/>
        <w:szCs w:val="20"/>
        <w:lang w:val="es-ES"/>
      </w:rPr>
      <w:t>l</w:t>
    </w:r>
    <w:r w:rsidRPr="00210189">
      <w:rPr>
        <w:sz w:val="21"/>
        <w:szCs w:val="20"/>
        <w:lang w:val="es-ES"/>
      </w:rPr>
      <w:t xml:space="preserve"> Glioblastoma Multiforme</w:t>
    </w:r>
  </w:p>
  <w:p w14:paraId="203596C7" w14:textId="77777777" w:rsidR="008C21BF" w:rsidRDefault="008C21BF" w:rsidP="003A275E">
    <w:pPr>
      <w:pStyle w:val="Footer"/>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8C21BF" w:rsidRPr="009941BC" w:rsidRDefault="008C21BF" w:rsidP="00A178A4">
    <w:pPr>
      <w:ind w:left="3402"/>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40"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8C21BF" w:rsidRDefault="008C21BF" w:rsidP="003A275E">
    <w:pPr>
      <w:pStyle w:val="Footer"/>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8C21BF" w:rsidRPr="009941BC" w:rsidRDefault="008C21BF"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37"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8C21BF" w:rsidRDefault="008C21BF" w:rsidP="003A275E">
    <w:pPr>
      <w:pStyle w:val="Footer"/>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C7105"/>
    <w:multiLevelType w:val="hybridMultilevel"/>
    <w:tmpl w:val="A08C9606"/>
    <w:lvl w:ilvl="0" w:tplc="D07C9D50">
      <w:start w:val="1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7030C05"/>
    <w:multiLevelType w:val="hybridMultilevel"/>
    <w:tmpl w:val="28FA811A"/>
    <w:lvl w:ilvl="0" w:tplc="C4466924">
      <w:start w:val="1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AC35E55"/>
    <w:multiLevelType w:val="hybridMultilevel"/>
    <w:tmpl w:val="57827C28"/>
    <w:lvl w:ilvl="0" w:tplc="0C0A000F">
      <w:start w:val="1"/>
      <w:numFmt w:val="decimal"/>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 w15:restartNumberingAfterBreak="0">
    <w:nsid w:val="1CBD26F2"/>
    <w:multiLevelType w:val="hybridMultilevel"/>
    <w:tmpl w:val="A9989DA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4"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5956694"/>
    <w:multiLevelType w:val="hybridMultilevel"/>
    <w:tmpl w:val="3294C0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3D3F5101"/>
    <w:multiLevelType w:val="hybridMultilevel"/>
    <w:tmpl w:val="E54877A6"/>
    <w:lvl w:ilvl="0" w:tplc="3628F796">
      <w:start w:val="1"/>
      <w:numFmt w:val="upperLetter"/>
      <w:pStyle w:val="Appendix1"/>
      <w:lvlText w:val="APÉNDICE %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43550C"/>
    <w:multiLevelType w:val="hybridMultilevel"/>
    <w:tmpl w:val="CE2C27E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0"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15:restartNumberingAfterBreak="0">
    <w:nsid w:val="3ED81445"/>
    <w:multiLevelType w:val="hybridMultilevel"/>
    <w:tmpl w:val="A5DA09DA"/>
    <w:lvl w:ilvl="0" w:tplc="0C0A000F">
      <w:start w:val="1"/>
      <w:numFmt w:val="decimal"/>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2"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39E41C8"/>
    <w:multiLevelType w:val="multilevel"/>
    <w:tmpl w:val="24EA914E"/>
    <w:lvl w:ilvl="0">
      <w:start w:val="1"/>
      <w:numFmt w:val="decimal"/>
      <w:pStyle w:val="Heading1"/>
      <w:lvlText w:val="%1."/>
      <w:lvlJc w:val="left"/>
      <w:pPr>
        <w:ind w:left="502" w:hanging="360"/>
      </w:pPr>
      <w:rPr>
        <w:rFonts w:hint="default"/>
      </w:rPr>
    </w:lvl>
    <w:lvl w:ilvl="1">
      <w:start w:val="1"/>
      <w:numFmt w:val="decimal"/>
      <w:pStyle w:val="Heading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50192721"/>
    <w:multiLevelType w:val="hybridMultilevel"/>
    <w:tmpl w:val="9D869622"/>
    <w:lvl w:ilvl="0" w:tplc="FB44E6DA">
      <w:start w:val="1"/>
      <w:numFmt w:val="lowerLetter"/>
      <w:pStyle w:val="Heading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6"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60ED3646"/>
    <w:multiLevelType w:val="hybridMultilevel"/>
    <w:tmpl w:val="6F68419A"/>
    <w:lvl w:ilvl="0" w:tplc="E7426D5A">
      <w:start w:val="1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9" w15:restartNumberingAfterBreak="0">
    <w:nsid w:val="6BC522A2"/>
    <w:multiLevelType w:val="hybridMultilevel"/>
    <w:tmpl w:val="972CFC5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0"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1" w15:restartNumberingAfterBreak="0">
    <w:nsid w:val="70512D22"/>
    <w:multiLevelType w:val="hybridMultilevel"/>
    <w:tmpl w:val="6E1CA134"/>
    <w:lvl w:ilvl="0" w:tplc="44E80064">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2"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3"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4" w15:restartNumberingAfterBreak="0">
    <w:nsid w:val="7A6E198E"/>
    <w:multiLevelType w:val="hybridMultilevel"/>
    <w:tmpl w:val="067E778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5" w15:restartNumberingAfterBreak="0">
    <w:nsid w:val="7F867CC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3"/>
  </w:num>
  <w:num w:numId="2">
    <w:abstractNumId w:val="16"/>
  </w:num>
  <w:num w:numId="3">
    <w:abstractNumId w:val="14"/>
  </w:num>
  <w:num w:numId="4">
    <w:abstractNumId w:val="10"/>
  </w:num>
  <w:num w:numId="5">
    <w:abstractNumId w:val="12"/>
  </w:num>
  <w:num w:numId="6">
    <w:abstractNumId w:val="5"/>
  </w:num>
  <w:num w:numId="7">
    <w:abstractNumId w:val="7"/>
  </w:num>
  <w:num w:numId="8">
    <w:abstractNumId w:val="20"/>
  </w:num>
  <w:num w:numId="9">
    <w:abstractNumId w:val="4"/>
  </w:num>
  <w:num w:numId="10">
    <w:abstractNumId w:val="14"/>
    <w:lvlOverride w:ilvl="0">
      <w:startOverride w:val="1"/>
    </w:lvlOverride>
  </w:num>
  <w:num w:numId="11">
    <w:abstractNumId w:val="15"/>
  </w:num>
  <w:num w:numId="12">
    <w:abstractNumId w:val="14"/>
    <w:lvlOverride w:ilvl="0">
      <w:startOverride w:val="1"/>
    </w:lvlOverride>
  </w:num>
  <w:num w:numId="13">
    <w:abstractNumId w:val="18"/>
  </w:num>
  <w:num w:numId="14">
    <w:abstractNumId w:val="14"/>
    <w:lvlOverride w:ilvl="0">
      <w:startOverride w:val="1"/>
    </w:lvlOverride>
  </w:num>
  <w:num w:numId="15">
    <w:abstractNumId w:val="14"/>
    <w:lvlOverride w:ilvl="0">
      <w:startOverride w:val="1"/>
    </w:lvlOverride>
  </w:num>
  <w:num w:numId="16">
    <w:abstractNumId w:val="14"/>
    <w:lvlOverride w:ilvl="0">
      <w:startOverride w:val="1"/>
    </w:lvlOverride>
  </w:num>
  <w:num w:numId="17">
    <w:abstractNumId w:val="14"/>
  </w:num>
  <w:num w:numId="18">
    <w:abstractNumId w:val="14"/>
    <w:lvlOverride w:ilvl="0">
      <w:startOverride w:val="1"/>
    </w:lvlOverride>
  </w:num>
  <w:num w:numId="19">
    <w:abstractNumId w:val="23"/>
  </w:num>
  <w:num w:numId="20">
    <w:abstractNumId w:val="22"/>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num>
  <w:num w:numId="24">
    <w:abstractNumId w:val="14"/>
    <w:lvlOverride w:ilvl="0">
      <w:startOverride w:val="1"/>
    </w:lvlOverride>
  </w:num>
  <w:num w:numId="25">
    <w:abstractNumId w:val="14"/>
    <w:lvlOverride w:ilvl="0">
      <w:startOverride w:val="1"/>
    </w:lvlOverride>
  </w:num>
  <w:num w:numId="26">
    <w:abstractNumId w:val="21"/>
  </w:num>
  <w:num w:numId="27">
    <w:abstractNumId w:val="9"/>
  </w:num>
  <w:num w:numId="28">
    <w:abstractNumId w:val="14"/>
    <w:lvlOverride w:ilvl="0">
      <w:startOverride w:val="1"/>
    </w:lvlOverride>
  </w:num>
  <w:num w:numId="29">
    <w:abstractNumId w:val="3"/>
  </w:num>
  <w:num w:numId="30">
    <w:abstractNumId w:val="24"/>
  </w:num>
  <w:num w:numId="3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
  </w:num>
  <w:num w:numId="34">
    <w:abstractNumId w:val="8"/>
  </w:num>
  <w:num w:numId="35">
    <w:abstractNumId w:val="25"/>
  </w:num>
  <w:num w:numId="36">
    <w:abstractNumId w:val="14"/>
    <w:lvlOverride w:ilvl="0">
      <w:startOverride w:val="1"/>
    </w:lvlOverride>
  </w:num>
  <w:num w:numId="37">
    <w:abstractNumId w:val="11"/>
  </w:num>
  <w:num w:numId="38">
    <w:abstractNumId w:val="14"/>
    <w:lvlOverride w:ilvl="0">
      <w:startOverride w:val="1"/>
    </w:lvlOverride>
  </w:num>
  <w:num w:numId="39">
    <w:abstractNumId w:val="19"/>
  </w:num>
  <w:num w:numId="4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4"/>
    <w:lvlOverride w:ilvl="0">
      <w:startOverride w:val="1"/>
    </w:lvlOverride>
  </w:num>
  <w:num w:numId="42">
    <w:abstractNumId w:val="6"/>
  </w:num>
  <w:num w:numId="43">
    <w:abstractNumId w:val="0"/>
  </w:num>
  <w:num w:numId="44">
    <w:abstractNumId w:val="17"/>
  </w:num>
  <w:num w:numId="45">
    <w:abstractNumId w:val="1"/>
  </w:num>
  <w:num w:numId="46">
    <w:abstractNumId w:val="14"/>
    <w:lvlOverride w:ilvl="0">
      <w:startOverride w:val="1"/>
    </w:lvlOverride>
  </w:num>
  <w:num w:numId="47">
    <w:abstractNumId w:val="14"/>
    <w:lvlOverride w:ilvl="0">
      <w:startOverride w:val="1"/>
    </w:lvlOverride>
  </w:num>
  <w:num w:numId="48">
    <w:abstractNumId w:val="14"/>
    <w:lvlOverride w:ilvl="0">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5"/>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proofState w:spelling="clean" w:grammar="clean"/>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7E"/>
    <w:rsid w:val="00000AF5"/>
    <w:rsid w:val="00000D2D"/>
    <w:rsid w:val="00000FD3"/>
    <w:rsid w:val="00001B22"/>
    <w:rsid w:val="00002941"/>
    <w:rsid w:val="00003210"/>
    <w:rsid w:val="000035CF"/>
    <w:rsid w:val="0000375E"/>
    <w:rsid w:val="00003B1F"/>
    <w:rsid w:val="00004DFC"/>
    <w:rsid w:val="00004FAE"/>
    <w:rsid w:val="000056EE"/>
    <w:rsid w:val="000058FD"/>
    <w:rsid w:val="00005EE8"/>
    <w:rsid w:val="00005F31"/>
    <w:rsid w:val="000061B4"/>
    <w:rsid w:val="000062E5"/>
    <w:rsid w:val="000065EF"/>
    <w:rsid w:val="0000693B"/>
    <w:rsid w:val="00006C46"/>
    <w:rsid w:val="00006E0F"/>
    <w:rsid w:val="00006EEE"/>
    <w:rsid w:val="00007986"/>
    <w:rsid w:val="00007AE3"/>
    <w:rsid w:val="00007CEE"/>
    <w:rsid w:val="00010BC8"/>
    <w:rsid w:val="00011061"/>
    <w:rsid w:val="00011D9A"/>
    <w:rsid w:val="00012D27"/>
    <w:rsid w:val="00013320"/>
    <w:rsid w:val="000136A7"/>
    <w:rsid w:val="00013E0B"/>
    <w:rsid w:val="00013F58"/>
    <w:rsid w:val="00014181"/>
    <w:rsid w:val="000146AB"/>
    <w:rsid w:val="000154CD"/>
    <w:rsid w:val="000156FE"/>
    <w:rsid w:val="0001645A"/>
    <w:rsid w:val="00016624"/>
    <w:rsid w:val="00016A5F"/>
    <w:rsid w:val="0001732B"/>
    <w:rsid w:val="0001749F"/>
    <w:rsid w:val="000179CA"/>
    <w:rsid w:val="00017AAE"/>
    <w:rsid w:val="00017B7E"/>
    <w:rsid w:val="0002016B"/>
    <w:rsid w:val="0002044E"/>
    <w:rsid w:val="00020570"/>
    <w:rsid w:val="00020AA5"/>
    <w:rsid w:val="00021DFD"/>
    <w:rsid w:val="000223D4"/>
    <w:rsid w:val="000224DB"/>
    <w:rsid w:val="00023872"/>
    <w:rsid w:val="00024770"/>
    <w:rsid w:val="00024882"/>
    <w:rsid w:val="00024D27"/>
    <w:rsid w:val="00025743"/>
    <w:rsid w:val="00025B3F"/>
    <w:rsid w:val="00025B74"/>
    <w:rsid w:val="000269D4"/>
    <w:rsid w:val="00026F66"/>
    <w:rsid w:val="00027986"/>
    <w:rsid w:val="00027CC1"/>
    <w:rsid w:val="00027F9E"/>
    <w:rsid w:val="00030100"/>
    <w:rsid w:val="000302AF"/>
    <w:rsid w:val="00030DBB"/>
    <w:rsid w:val="0003147B"/>
    <w:rsid w:val="000315DA"/>
    <w:rsid w:val="000316DF"/>
    <w:rsid w:val="0003293B"/>
    <w:rsid w:val="00032B16"/>
    <w:rsid w:val="00032CEB"/>
    <w:rsid w:val="000333FA"/>
    <w:rsid w:val="00033DC4"/>
    <w:rsid w:val="00034E96"/>
    <w:rsid w:val="00035647"/>
    <w:rsid w:val="00036CD7"/>
    <w:rsid w:val="00036DCD"/>
    <w:rsid w:val="000371EF"/>
    <w:rsid w:val="00037264"/>
    <w:rsid w:val="000407DA"/>
    <w:rsid w:val="00040ACD"/>
    <w:rsid w:val="00040CD5"/>
    <w:rsid w:val="00041567"/>
    <w:rsid w:val="00041607"/>
    <w:rsid w:val="00042803"/>
    <w:rsid w:val="00043A6E"/>
    <w:rsid w:val="00043DC4"/>
    <w:rsid w:val="00043E12"/>
    <w:rsid w:val="000446A6"/>
    <w:rsid w:val="000446B0"/>
    <w:rsid w:val="00044EFE"/>
    <w:rsid w:val="00044F56"/>
    <w:rsid w:val="000450EE"/>
    <w:rsid w:val="000457B3"/>
    <w:rsid w:val="000459E5"/>
    <w:rsid w:val="00045A78"/>
    <w:rsid w:val="00045DE2"/>
    <w:rsid w:val="00046311"/>
    <w:rsid w:val="00046456"/>
    <w:rsid w:val="0004662F"/>
    <w:rsid w:val="000470F3"/>
    <w:rsid w:val="00047BA8"/>
    <w:rsid w:val="00050151"/>
    <w:rsid w:val="00050682"/>
    <w:rsid w:val="00052A92"/>
    <w:rsid w:val="0005360C"/>
    <w:rsid w:val="0005447B"/>
    <w:rsid w:val="000545BD"/>
    <w:rsid w:val="00054708"/>
    <w:rsid w:val="0005483D"/>
    <w:rsid w:val="00054AB7"/>
    <w:rsid w:val="000555EA"/>
    <w:rsid w:val="00056C5A"/>
    <w:rsid w:val="00056FEB"/>
    <w:rsid w:val="0005768E"/>
    <w:rsid w:val="00057820"/>
    <w:rsid w:val="000603E1"/>
    <w:rsid w:val="000604AD"/>
    <w:rsid w:val="000609F1"/>
    <w:rsid w:val="00060A80"/>
    <w:rsid w:val="00060CC4"/>
    <w:rsid w:val="00061579"/>
    <w:rsid w:val="00061B4C"/>
    <w:rsid w:val="00061B81"/>
    <w:rsid w:val="00061EA7"/>
    <w:rsid w:val="00061F91"/>
    <w:rsid w:val="00061FDF"/>
    <w:rsid w:val="00062781"/>
    <w:rsid w:val="00062A41"/>
    <w:rsid w:val="00062D80"/>
    <w:rsid w:val="00062F5F"/>
    <w:rsid w:val="000637B2"/>
    <w:rsid w:val="00063B6E"/>
    <w:rsid w:val="00063F45"/>
    <w:rsid w:val="0006422E"/>
    <w:rsid w:val="0006426B"/>
    <w:rsid w:val="000645CA"/>
    <w:rsid w:val="000647C5"/>
    <w:rsid w:val="00064A5E"/>
    <w:rsid w:val="000655B1"/>
    <w:rsid w:val="000667CA"/>
    <w:rsid w:val="00067824"/>
    <w:rsid w:val="00067D2C"/>
    <w:rsid w:val="00067F12"/>
    <w:rsid w:val="000703AE"/>
    <w:rsid w:val="0007045A"/>
    <w:rsid w:val="00070D97"/>
    <w:rsid w:val="000715A8"/>
    <w:rsid w:val="00071A80"/>
    <w:rsid w:val="000726E9"/>
    <w:rsid w:val="0007374C"/>
    <w:rsid w:val="000740F9"/>
    <w:rsid w:val="0007410B"/>
    <w:rsid w:val="000743A5"/>
    <w:rsid w:val="000743EE"/>
    <w:rsid w:val="000745A5"/>
    <w:rsid w:val="00074739"/>
    <w:rsid w:val="0007480F"/>
    <w:rsid w:val="00074C65"/>
    <w:rsid w:val="00074EA0"/>
    <w:rsid w:val="00075AE7"/>
    <w:rsid w:val="00075D98"/>
    <w:rsid w:val="00077E7C"/>
    <w:rsid w:val="00077EDB"/>
    <w:rsid w:val="000809DC"/>
    <w:rsid w:val="00080C17"/>
    <w:rsid w:val="00080FF9"/>
    <w:rsid w:val="00081911"/>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2C"/>
    <w:rsid w:val="0009123E"/>
    <w:rsid w:val="000916F9"/>
    <w:rsid w:val="00092489"/>
    <w:rsid w:val="00092529"/>
    <w:rsid w:val="000926E0"/>
    <w:rsid w:val="000929E8"/>
    <w:rsid w:val="00092B0C"/>
    <w:rsid w:val="00093074"/>
    <w:rsid w:val="0009382E"/>
    <w:rsid w:val="00093C42"/>
    <w:rsid w:val="00094A5B"/>
    <w:rsid w:val="00095AF9"/>
    <w:rsid w:val="00095D90"/>
    <w:rsid w:val="00095DA1"/>
    <w:rsid w:val="00096034"/>
    <w:rsid w:val="000961F1"/>
    <w:rsid w:val="000965C9"/>
    <w:rsid w:val="00096772"/>
    <w:rsid w:val="00096BEE"/>
    <w:rsid w:val="00097006"/>
    <w:rsid w:val="000970F1"/>
    <w:rsid w:val="000974BE"/>
    <w:rsid w:val="000A04CE"/>
    <w:rsid w:val="000A0B10"/>
    <w:rsid w:val="000A0E2D"/>
    <w:rsid w:val="000A1636"/>
    <w:rsid w:val="000A1E3F"/>
    <w:rsid w:val="000A20E3"/>
    <w:rsid w:val="000A25AA"/>
    <w:rsid w:val="000A2863"/>
    <w:rsid w:val="000A3145"/>
    <w:rsid w:val="000A35B0"/>
    <w:rsid w:val="000A37E2"/>
    <w:rsid w:val="000A3E27"/>
    <w:rsid w:val="000A443C"/>
    <w:rsid w:val="000A6C12"/>
    <w:rsid w:val="000A74DA"/>
    <w:rsid w:val="000A79E6"/>
    <w:rsid w:val="000A7E6F"/>
    <w:rsid w:val="000B03DF"/>
    <w:rsid w:val="000B0494"/>
    <w:rsid w:val="000B0B25"/>
    <w:rsid w:val="000B0D1E"/>
    <w:rsid w:val="000B127F"/>
    <w:rsid w:val="000B1CEB"/>
    <w:rsid w:val="000B2C39"/>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6D8E"/>
    <w:rsid w:val="000B7322"/>
    <w:rsid w:val="000B76AE"/>
    <w:rsid w:val="000B76FB"/>
    <w:rsid w:val="000B7BCE"/>
    <w:rsid w:val="000B7DE8"/>
    <w:rsid w:val="000B7E72"/>
    <w:rsid w:val="000C0139"/>
    <w:rsid w:val="000C018E"/>
    <w:rsid w:val="000C1058"/>
    <w:rsid w:val="000C1A0B"/>
    <w:rsid w:val="000C24C7"/>
    <w:rsid w:val="000C24CC"/>
    <w:rsid w:val="000C280C"/>
    <w:rsid w:val="000C3A94"/>
    <w:rsid w:val="000C4103"/>
    <w:rsid w:val="000C42F1"/>
    <w:rsid w:val="000C4345"/>
    <w:rsid w:val="000C46D6"/>
    <w:rsid w:val="000C4D16"/>
    <w:rsid w:val="000C4FBA"/>
    <w:rsid w:val="000C5119"/>
    <w:rsid w:val="000C58B4"/>
    <w:rsid w:val="000C6429"/>
    <w:rsid w:val="000C66EF"/>
    <w:rsid w:val="000C70BE"/>
    <w:rsid w:val="000C71E6"/>
    <w:rsid w:val="000C733C"/>
    <w:rsid w:val="000C787E"/>
    <w:rsid w:val="000D0400"/>
    <w:rsid w:val="000D09AC"/>
    <w:rsid w:val="000D0BF2"/>
    <w:rsid w:val="000D0C18"/>
    <w:rsid w:val="000D14EB"/>
    <w:rsid w:val="000D154A"/>
    <w:rsid w:val="000D1D36"/>
    <w:rsid w:val="000D1DF2"/>
    <w:rsid w:val="000D1FB1"/>
    <w:rsid w:val="000D2E46"/>
    <w:rsid w:val="000D307D"/>
    <w:rsid w:val="000D3676"/>
    <w:rsid w:val="000D39AB"/>
    <w:rsid w:val="000D44C2"/>
    <w:rsid w:val="000D4511"/>
    <w:rsid w:val="000D4585"/>
    <w:rsid w:val="000D5112"/>
    <w:rsid w:val="000D51A9"/>
    <w:rsid w:val="000D57EE"/>
    <w:rsid w:val="000D67F7"/>
    <w:rsid w:val="000D6C0D"/>
    <w:rsid w:val="000D6CEF"/>
    <w:rsid w:val="000D73A8"/>
    <w:rsid w:val="000D76CE"/>
    <w:rsid w:val="000D785D"/>
    <w:rsid w:val="000D7BFF"/>
    <w:rsid w:val="000D7E98"/>
    <w:rsid w:val="000D7EB8"/>
    <w:rsid w:val="000E00F9"/>
    <w:rsid w:val="000E01EC"/>
    <w:rsid w:val="000E04FD"/>
    <w:rsid w:val="000E1097"/>
    <w:rsid w:val="000E120A"/>
    <w:rsid w:val="000E2073"/>
    <w:rsid w:val="000E2B22"/>
    <w:rsid w:val="000E2CAC"/>
    <w:rsid w:val="000E31FD"/>
    <w:rsid w:val="000E3B6A"/>
    <w:rsid w:val="000E4072"/>
    <w:rsid w:val="000E4538"/>
    <w:rsid w:val="000E46C5"/>
    <w:rsid w:val="000E4942"/>
    <w:rsid w:val="000E4946"/>
    <w:rsid w:val="000E533D"/>
    <w:rsid w:val="000E6A8A"/>
    <w:rsid w:val="000E6C29"/>
    <w:rsid w:val="000E6CA0"/>
    <w:rsid w:val="000E781A"/>
    <w:rsid w:val="000E7BBA"/>
    <w:rsid w:val="000F04B5"/>
    <w:rsid w:val="000F0B9F"/>
    <w:rsid w:val="000F1C37"/>
    <w:rsid w:val="000F2370"/>
    <w:rsid w:val="000F2657"/>
    <w:rsid w:val="000F3263"/>
    <w:rsid w:val="000F375D"/>
    <w:rsid w:val="000F41EB"/>
    <w:rsid w:val="000F6293"/>
    <w:rsid w:val="000F6392"/>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D36"/>
    <w:rsid w:val="00106E00"/>
    <w:rsid w:val="00107C69"/>
    <w:rsid w:val="001101A5"/>
    <w:rsid w:val="00111345"/>
    <w:rsid w:val="001113C6"/>
    <w:rsid w:val="00111AA8"/>
    <w:rsid w:val="00111EB2"/>
    <w:rsid w:val="00112391"/>
    <w:rsid w:val="0011411A"/>
    <w:rsid w:val="00114779"/>
    <w:rsid w:val="00114BBD"/>
    <w:rsid w:val="0011563F"/>
    <w:rsid w:val="00115707"/>
    <w:rsid w:val="001157D8"/>
    <w:rsid w:val="00115FAF"/>
    <w:rsid w:val="00115FC8"/>
    <w:rsid w:val="001163C5"/>
    <w:rsid w:val="001163FB"/>
    <w:rsid w:val="001171F5"/>
    <w:rsid w:val="001174A6"/>
    <w:rsid w:val="00117CFA"/>
    <w:rsid w:val="001200BC"/>
    <w:rsid w:val="00120185"/>
    <w:rsid w:val="001205FF"/>
    <w:rsid w:val="001206FD"/>
    <w:rsid w:val="0012080A"/>
    <w:rsid w:val="00120BE7"/>
    <w:rsid w:val="00120D1C"/>
    <w:rsid w:val="00120E56"/>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08C2"/>
    <w:rsid w:val="00131730"/>
    <w:rsid w:val="0013237E"/>
    <w:rsid w:val="0013289E"/>
    <w:rsid w:val="001328D6"/>
    <w:rsid w:val="001328DC"/>
    <w:rsid w:val="00132A33"/>
    <w:rsid w:val="00132B9B"/>
    <w:rsid w:val="00132BCA"/>
    <w:rsid w:val="00132F51"/>
    <w:rsid w:val="00133C96"/>
    <w:rsid w:val="00134CB3"/>
    <w:rsid w:val="00135202"/>
    <w:rsid w:val="00135661"/>
    <w:rsid w:val="00135D16"/>
    <w:rsid w:val="00136F23"/>
    <w:rsid w:val="00137514"/>
    <w:rsid w:val="00137C50"/>
    <w:rsid w:val="00137E66"/>
    <w:rsid w:val="001402DE"/>
    <w:rsid w:val="00140EFA"/>
    <w:rsid w:val="00141704"/>
    <w:rsid w:val="00141F0D"/>
    <w:rsid w:val="00142290"/>
    <w:rsid w:val="00142768"/>
    <w:rsid w:val="00142B2F"/>
    <w:rsid w:val="00142CF3"/>
    <w:rsid w:val="00142D4E"/>
    <w:rsid w:val="0014351E"/>
    <w:rsid w:val="001440E0"/>
    <w:rsid w:val="00144675"/>
    <w:rsid w:val="00144983"/>
    <w:rsid w:val="00144B35"/>
    <w:rsid w:val="00144CB9"/>
    <w:rsid w:val="001452A8"/>
    <w:rsid w:val="00145849"/>
    <w:rsid w:val="00145882"/>
    <w:rsid w:val="00145AA3"/>
    <w:rsid w:val="00146019"/>
    <w:rsid w:val="0014608E"/>
    <w:rsid w:val="00146351"/>
    <w:rsid w:val="00146889"/>
    <w:rsid w:val="00147062"/>
    <w:rsid w:val="00150BB9"/>
    <w:rsid w:val="0015108B"/>
    <w:rsid w:val="00151281"/>
    <w:rsid w:val="001516A4"/>
    <w:rsid w:val="00151E91"/>
    <w:rsid w:val="00152947"/>
    <w:rsid w:val="00152A55"/>
    <w:rsid w:val="00152D99"/>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1747"/>
    <w:rsid w:val="00161F1E"/>
    <w:rsid w:val="001626AC"/>
    <w:rsid w:val="00162DE6"/>
    <w:rsid w:val="00162E1F"/>
    <w:rsid w:val="001631BC"/>
    <w:rsid w:val="001632D2"/>
    <w:rsid w:val="00163AFF"/>
    <w:rsid w:val="00163C2A"/>
    <w:rsid w:val="001641F1"/>
    <w:rsid w:val="001642CA"/>
    <w:rsid w:val="00164694"/>
    <w:rsid w:val="00164C78"/>
    <w:rsid w:val="00164D86"/>
    <w:rsid w:val="001651D9"/>
    <w:rsid w:val="00166117"/>
    <w:rsid w:val="001668CB"/>
    <w:rsid w:val="00166BD8"/>
    <w:rsid w:val="001672D1"/>
    <w:rsid w:val="00167F27"/>
    <w:rsid w:val="001703F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2B5"/>
    <w:rsid w:val="00181499"/>
    <w:rsid w:val="00182381"/>
    <w:rsid w:val="00182438"/>
    <w:rsid w:val="00184196"/>
    <w:rsid w:val="00184503"/>
    <w:rsid w:val="00184C41"/>
    <w:rsid w:val="0018561B"/>
    <w:rsid w:val="001869B9"/>
    <w:rsid w:val="00186B8F"/>
    <w:rsid w:val="00186E76"/>
    <w:rsid w:val="00186F05"/>
    <w:rsid w:val="0019036C"/>
    <w:rsid w:val="001912CB"/>
    <w:rsid w:val="00191C65"/>
    <w:rsid w:val="00192476"/>
    <w:rsid w:val="001927D0"/>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98"/>
    <w:rsid w:val="001B1BF8"/>
    <w:rsid w:val="001B1D9A"/>
    <w:rsid w:val="001B2287"/>
    <w:rsid w:val="001B3CF4"/>
    <w:rsid w:val="001B3E4B"/>
    <w:rsid w:val="001B408E"/>
    <w:rsid w:val="001B417E"/>
    <w:rsid w:val="001B43BB"/>
    <w:rsid w:val="001B46E8"/>
    <w:rsid w:val="001B47B5"/>
    <w:rsid w:val="001B4818"/>
    <w:rsid w:val="001B4F50"/>
    <w:rsid w:val="001B4FBB"/>
    <w:rsid w:val="001B7AB1"/>
    <w:rsid w:val="001B7C35"/>
    <w:rsid w:val="001B7DB9"/>
    <w:rsid w:val="001C00FE"/>
    <w:rsid w:val="001C05DC"/>
    <w:rsid w:val="001C0943"/>
    <w:rsid w:val="001C1085"/>
    <w:rsid w:val="001C152B"/>
    <w:rsid w:val="001C24D7"/>
    <w:rsid w:val="001C2BD3"/>
    <w:rsid w:val="001C3637"/>
    <w:rsid w:val="001C3A9E"/>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9EC"/>
    <w:rsid w:val="001D19EE"/>
    <w:rsid w:val="001D1D1D"/>
    <w:rsid w:val="001D1FC2"/>
    <w:rsid w:val="001D2505"/>
    <w:rsid w:val="001D295D"/>
    <w:rsid w:val="001D2E88"/>
    <w:rsid w:val="001D2ECA"/>
    <w:rsid w:val="001D3659"/>
    <w:rsid w:val="001D4D80"/>
    <w:rsid w:val="001D543A"/>
    <w:rsid w:val="001D567B"/>
    <w:rsid w:val="001D5841"/>
    <w:rsid w:val="001D5969"/>
    <w:rsid w:val="001D5CC3"/>
    <w:rsid w:val="001D6937"/>
    <w:rsid w:val="001D6E1C"/>
    <w:rsid w:val="001D6E55"/>
    <w:rsid w:val="001D70D0"/>
    <w:rsid w:val="001D7323"/>
    <w:rsid w:val="001D74A1"/>
    <w:rsid w:val="001D7738"/>
    <w:rsid w:val="001D7878"/>
    <w:rsid w:val="001D79F1"/>
    <w:rsid w:val="001D7EC0"/>
    <w:rsid w:val="001E25A9"/>
    <w:rsid w:val="001E2DB5"/>
    <w:rsid w:val="001E372F"/>
    <w:rsid w:val="001E3CD0"/>
    <w:rsid w:val="001E3D8D"/>
    <w:rsid w:val="001E4E48"/>
    <w:rsid w:val="001E50EC"/>
    <w:rsid w:val="001E51C9"/>
    <w:rsid w:val="001E575A"/>
    <w:rsid w:val="001E57CE"/>
    <w:rsid w:val="001E5C6B"/>
    <w:rsid w:val="001E6141"/>
    <w:rsid w:val="001E65C3"/>
    <w:rsid w:val="001E66B4"/>
    <w:rsid w:val="001E66D7"/>
    <w:rsid w:val="001E6A07"/>
    <w:rsid w:val="001E7853"/>
    <w:rsid w:val="001E7F6E"/>
    <w:rsid w:val="001F00EB"/>
    <w:rsid w:val="001F0112"/>
    <w:rsid w:val="001F0286"/>
    <w:rsid w:val="001F078A"/>
    <w:rsid w:val="001F0FE1"/>
    <w:rsid w:val="001F1380"/>
    <w:rsid w:val="001F1589"/>
    <w:rsid w:val="001F159C"/>
    <w:rsid w:val="001F2BEB"/>
    <w:rsid w:val="001F2C1F"/>
    <w:rsid w:val="001F33BF"/>
    <w:rsid w:val="001F4FD2"/>
    <w:rsid w:val="001F518D"/>
    <w:rsid w:val="001F546E"/>
    <w:rsid w:val="001F5705"/>
    <w:rsid w:val="001F5C5A"/>
    <w:rsid w:val="001F5D85"/>
    <w:rsid w:val="001F5F4E"/>
    <w:rsid w:val="001F6C2E"/>
    <w:rsid w:val="001F6E7B"/>
    <w:rsid w:val="001F71DB"/>
    <w:rsid w:val="001F7D3B"/>
    <w:rsid w:val="001F7E62"/>
    <w:rsid w:val="002002DF"/>
    <w:rsid w:val="00200D9A"/>
    <w:rsid w:val="00201558"/>
    <w:rsid w:val="00201BCE"/>
    <w:rsid w:val="00202399"/>
    <w:rsid w:val="002023A4"/>
    <w:rsid w:val="00202CC8"/>
    <w:rsid w:val="00203069"/>
    <w:rsid w:val="002033B3"/>
    <w:rsid w:val="002038F8"/>
    <w:rsid w:val="002041F9"/>
    <w:rsid w:val="002042FE"/>
    <w:rsid w:val="0020467C"/>
    <w:rsid w:val="00204A85"/>
    <w:rsid w:val="00204B18"/>
    <w:rsid w:val="0020531B"/>
    <w:rsid w:val="00205B3E"/>
    <w:rsid w:val="002067BD"/>
    <w:rsid w:val="00206B3A"/>
    <w:rsid w:val="00206EE2"/>
    <w:rsid w:val="0020710A"/>
    <w:rsid w:val="00207153"/>
    <w:rsid w:val="00207713"/>
    <w:rsid w:val="00207DCD"/>
    <w:rsid w:val="0021000B"/>
    <w:rsid w:val="00210189"/>
    <w:rsid w:val="0021082F"/>
    <w:rsid w:val="002108FC"/>
    <w:rsid w:val="00211299"/>
    <w:rsid w:val="002123EF"/>
    <w:rsid w:val="002124F5"/>
    <w:rsid w:val="002131F2"/>
    <w:rsid w:val="00213B0D"/>
    <w:rsid w:val="00213DD9"/>
    <w:rsid w:val="002140A9"/>
    <w:rsid w:val="002149EB"/>
    <w:rsid w:val="00214B6F"/>
    <w:rsid w:val="0021533B"/>
    <w:rsid w:val="00215E08"/>
    <w:rsid w:val="00216191"/>
    <w:rsid w:val="002164FF"/>
    <w:rsid w:val="00216962"/>
    <w:rsid w:val="00216A5B"/>
    <w:rsid w:val="00216AEB"/>
    <w:rsid w:val="002201CB"/>
    <w:rsid w:val="00220549"/>
    <w:rsid w:val="00220BD3"/>
    <w:rsid w:val="00220CE0"/>
    <w:rsid w:val="00220D94"/>
    <w:rsid w:val="00220E8E"/>
    <w:rsid w:val="00220FD2"/>
    <w:rsid w:val="002219E7"/>
    <w:rsid w:val="002219F0"/>
    <w:rsid w:val="00221DB3"/>
    <w:rsid w:val="002221EF"/>
    <w:rsid w:val="00222A13"/>
    <w:rsid w:val="00222D8C"/>
    <w:rsid w:val="00223825"/>
    <w:rsid w:val="0022398B"/>
    <w:rsid w:val="00225240"/>
    <w:rsid w:val="00225488"/>
    <w:rsid w:val="0022619C"/>
    <w:rsid w:val="00226E56"/>
    <w:rsid w:val="0022722F"/>
    <w:rsid w:val="00227553"/>
    <w:rsid w:val="00227B03"/>
    <w:rsid w:val="00230164"/>
    <w:rsid w:val="00230214"/>
    <w:rsid w:val="00230CC4"/>
    <w:rsid w:val="00230F22"/>
    <w:rsid w:val="0023156C"/>
    <w:rsid w:val="00231C27"/>
    <w:rsid w:val="0023243E"/>
    <w:rsid w:val="002324C5"/>
    <w:rsid w:val="002327E6"/>
    <w:rsid w:val="00232B1E"/>
    <w:rsid w:val="00232DD6"/>
    <w:rsid w:val="00232F63"/>
    <w:rsid w:val="002331EE"/>
    <w:rsid w:val="0023323C"/>
    <w:rsid w:val="00233704"/>
    <w:rsid w:val="002337AA"/>
    <w:rsid w:val="00233977"/>
    <w:rsid w:val="00234A07"/>
    <w:rsid w:val="00234AD0"/>
    <w:rsid w:val="00234FB2"/>
    <w:rsid w:val="002355FA"/>
    <w:rsid w:val="0023581E"/>
    <w:rsid w:val="00235B43"/>
    <w:rsid w:val="002361E6"/>
    <w:rsid w:val="002365FA"/>
    <w:rsid w:val="002369D1"/>
    <w:rsid w:val="00236C09"/>
    <w:rsid w:val="002371B0"/>
    <w:rsid w:val="00237312"/>
    <w:rsid w:val="002373AE"/>
    <w:rsid w:val="002376C2"/>
    <w:rsid w:val="0024015B"/>
    <w:rsid w:val="00240EC3"/>
    <w:rsid w:val="00241067"/>
    <w:rsid w:val="00241316"/>
    <w:rsid w:val="0024189A"/>
    <w:rsid w:val="00241F76"/>
    <w:rsid w:val="00242C2A"/>
    <w:rsid w:val="00242E34"/>
    <w:rsid w:val="00244D88"/>
    <w:rsid w:val="00244ECB"/>
    <w:rsid w:val="00245B17"/>
    <w:rsid w:val="00245BE6"/>
    <w:rsid w:val="00245F1E"/>
    <w:rsid w:val="00245F44"/>
    <w:rsid w:val="00246567"/>
    <w:rsid w:val="00246E89"/>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5FF1"/>
    <w:rsid w:val="0025622F"/>
    <w:rsid w:val="002567AB"/>
    <w:rsid w:val="002567F5"/>
    <w:rsid w:val="00256BB1"/>
    <w:rsid w:val="00257279"/>
    <w:rsid w:val="00257663"/>
    <w:rsid w:val="00257727"/>
    <w:rsid w:val="00257B93"/>
    <w:rsid w:val="002606D5"/>
    <w:rsid w:val="0026108E"/>
    <w:rsid w:val="002616FB"/>
    <w:rsid w:val="00262017"/>
    <w:rsid w:val="00262BC5"/>
    <w:rsid w:val="002637C4"/>
    <w:rsid w:val="002659A4"/>
    <w:rsid w:val="00266E33"/>
    <w:rsid w:val="00267170"/>
    <w:rsid w:val="00267272"/>
    <w:rsid w:val="0026770B"/>
    <w:rsid w:val="00267B2B"/>
    <w:rsid w:val="0027002F"/>
    <w:rsid w:val="002708F7"/>
    <w:rsid w:val="00270E96"/>
    <w:rsid w:val="00271BC1"/>
    <w:rsid w:val="00271DC2"/>
    <w:rsid w:val="00272651"/>
    <w:rsid w:val="002728C9"/>
    <w:rsid w:val="00272C5F"/>
    <w:rsid w:val="00272E21"/>
    <w:rsid w:val="00272E38"/>
    <w:rsid w:val="002732AA"/>
    <w:rsid w:val="00274D4A"/>
    <w:rsid w:val="00274DF7"/>
    <w:rsid w:val="002753E9"/>
    <w:rsid w:val="002759E8"/>
    <w:rsid w:val="00276A67"/>
    <w:rsid w:val="00276B5E"/>
    <w:rsid w:val="002770F6"/>
    <w:rsid w:val="0027712A"/>
    <w:rsid w:val="002772D6"/>
    <w:rsid w:val="0027757E"/>
    <w:rsid w:val="00277994"/>
    <w:rsid w:val="00277B71"/>
    <w:rsid w:val="002800C3"/>
    <w:rsid w:val="002804A4"/>
    <w:rsid w:val="00280722"/>
    <w:rsid w:val="00280824"/>
    <w:rsid w:val="00281016"/>
    <w:rsid w:val="00281598"/>
    <w:rsid w:val="00282306"/>
    <w:rsid w:val="002825E7"/>
    <w:rsid w:val="00282FE4"/>
    <w:rsid w:val="002832E1"/>
    <w:rsid w:val="002838F4"/>
    <w:rsid w:val="00283993"/>
    <w:rsid w:val="002845BB"/>
    <w:rsid w:val="002845FD"/>
    <w:rsid w:val="002847B3"/>
    <w:rsid w:val="00284D2B"/>
    <w:rsid w:val="00284EAF"/>
    <w:rsid w:val="00286D12"/>
    <w:rsid w:val="00286FE0"/>
    <w:rsid w:val="00287841"/>
    <w:rsid w:val="00287918"/>
    <w:rsid w:val="00287A89"/>
    <w:rsid w:val="00287D4C"/>
    <w:rsid w:val="002907DD"/>
    <w:rsid w:val="00290B37"/>
    <w:rsid w:val="0029140C"/>
    <w:rsid w:val="00291623"/>
    <w:rsid w:val="00291A02"/>
    <w:rsid w:val="00291B1D"/>
    <w:rsid w:val="00291B96"/>
    <w:rsid w:val="00291FF4"/>
    <w:rsid w:val="00292602"/>
    <w:rsid w:val="00293B50"/>
    <w:rsid w:val="002943ED"/>
    <w:rsid w:val="00294DFA"/>
    <w:rsid w:val="0029524B"/>
    <w:rsid w:val="00295509"/>
    <w:rsid w:val="00295636"/>
    <w:rsid w:val="00295F21"/>
    <w:rsid w:val="00296072"/>
    <w:rsid w:val="002962EA"/>
    <w:rsid w:val="0029701F"/>
    <w:rsid w:val="002970C4"/>
    <w:rsid w:val="00297E7A"/>
    <w:rsid w:val="00297EF6"/>
    <w:rsid w:val="002A09F3"/>
    <w:rsid w:val="002A18B2"/>
    <w:rsid w:val="002A1B39"/>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989"/>
    <w:rsid w:val="002B0C14"/>
    <w:rsid w:val="002B0E94"/>
    <w:rsid w:val="002B1A0A"/>
    <w:rsid w:val="002B2121"/>
    <w:rsid w:val="002B2C9F"/>
    <w:rsid w:val="002B2D5B"/>
    <w:rsid w:val="002B36A1"/>
    <w:rsid w:val="002B400A"/>
    <w:rsid w:val="002B4B2D"/>
    <w:rsid w:val="002B606C"/>
    <w:rsid w:val="002B632F"/>
    <w:rsid w:val="002B6F30"/>
    <w:rsid w:val="002B7062"/>
    <w:rsid w:val="002B741A"/>
    <w:rsid w:val="002C02D5"/>
    <w:rsid w:val="002C0329"/>
    <w:rsid w:val="002C07D3"/>
    <w:rsid w:val="002C0F1C"/>
    <w:rsid w:val="002C163B"/>
    <w:rsid w:val="002C270A"/>
    <w:rsid w:val="002C2B05"/>
    <w:rsid w:val="002C2B96"/>
    <w:rsid w:val="002C2FA9"/>
    <w:rsid w:val="002C3143"/>
    <w:rsid w:val="002C34F5"/>
    <w:rsid w:val="002C3598"/>
    <w:rsid w:val="002C3875"/>
    <w:rsid w:val="002C3BFA"/>
    <w:rsid w:val="002C40C6"/>
    <w:rsid w:val="002C41F7"/>
    <w:rsid w:val="002C4892"/>
    <w:rsid w:val="002C4DE1"/>
    <w:rsid w:val="002C4E60"/>
    <w:rsid w:val="002C4F00"/>
    <w:rsid w:val="002C58D7"/>
    <w:rsid w:val="002C5CA3"/>
    <w:rsid w:val="002C615A"/>
    <w:rsid w:val="002C6CE2"/>
    <w:rsid w:val="002C713B"/>
    <w:rsid w:val="002C7D11"/>
    <w:rsid w:val="002D0B8A"/>
    <w:rsid w:val="002D1057"/>
    <w:rsid w:val="002D2FC6"/>
    <w:rsid w:val="002D3849"/>
    <w:rsid w:val="002D385B"/>
    <w:rsid w:val="002D3A26"/>
    <w:rsid w:val="002D4AD3"/>
    <w:rsid w:val="002D5231"/>
    <w:rsid w:val="002D5E1C"/>
    <w:rsid w:val="002D5F44"/>
    <w:rsid w:val="002D61BD"/>
    <w:rsid w:val="002D6450"/>
    <w:rsid w:val="002D6AED"/>
    <w:rsid w:val="002D6C5D"/>
    <w:rsid w:val="002D79F2"/>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7CE"/>
    <w:rsid w:val="002E783D"/>
    <w:rsid w:val="002E785A"/>
    <w:rsid w:val="002E7C45"/>
    <w:rsid w:val="002E7D95"/>
    <w:rsid w:val="002E7DB9"/>
    <w:rsid w:val="002F0071"/>
    <w:rsid w:val="002F0975"/>
    <w:rsid w:val="002F0BD9"/>
    <w:rsid w:val="002F0E15"/>
    <w:rsid w:val="002F0EB7"/>
    <w:rsid w:val="002F1044"/>
    <w:rsid w:val="002F1089"/>
    <w:rsid w:val="002F1310"/>
    <w:rsid w:val="002F15EF"/>
    <w:rsid w:val="002F1BB6"/>
    <w:rsid w:val="002F1CAC"/>
    <w:rsid w:val="002F21ED"/>
    <w:rsid w:val="002F2209"/>
    <w:rsid w:val="002F2693"/>
    <w:rsid w:val="002F28D8"/>
    <w:rsid w:val="002F30F8"/>
    <w:rsid w:val="002F3116"/>
    <w:rsid w:val="002F3196"/>
    <w:rsid w:val="002F39D5"/>
    <w:rsid w:val="002F435B"/>
    <w:rsid w:val="002F508C"/>
    <w:rsid w:val="002F584C"/>
    <w:rsid w:val="002F60EA"/>
    <w:rsid w:val="002F6B9A"/>
    <w:rsid w:val="002F6C28"/>
    <w:rsid w:val="002F6DAF"/>
    <w:rsid w:val="002F7244"/>
    <w:rsid w:val="002F7402"/>
    <w:rsid w:val="002F7674"/>
    <w:rsid w:val="00300AF0"/>
    <w:rsid w:val="00300E76"/>
    <w:rsid w:val="0030212E"/>
    <w:rsid w:val="00303984"/>
    <w:rsid w:val="003042C2"/>
    <w:rsid w:val="003044B0"/>
    <w:rsid w:val="00305392"/>
    <w:rsid w:val="003054B4"/>
    <w:rsid w:val="00305856"/>
    <w:rsid w:val="00305897"/>
    <w:rsid w:val="00305C5B"/>
    <w:rsid w:val="003061DF"/>
    <w:rsid w:val="003063BF"/>
    <w:rsid w:val="0030646E"/>
    <w:rsid w:val="0030744B"/>
    <w:rsid w:val="0030794F"/>
    <w:rsid w:val="00310EC2"/>
    <w:rsid w:val="00310EE5"/>
    <w:rsid w:val="00310FEB"/>
    <w:rsid w:val="0031134E"/>
    <w:rsid w:val="00311533"/>
    <w:rsid w:val="00311F0C"/>
    <w:rsid w:val="003122E4"/>
    <w:rsid w:val="0031283C"/>
    <w:rsid w:val="003129F6"/>
    <w:rsid w:val="00312FAC"/>
    <w:rsid w:val="00313225"/>
    <w:rsid w:val="00313436"/>
    <w:rsid w:val="00313C56"/>
    <w:rsid w:val="00313CD0"/>
    <w:rsid w:val="0031457E"/>
    <w:rsid w:val="00314E5A"/>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3565"/>
    <w:rsid w:val="00324E4E"/>
    <w:rsid w:val="00325349"/>
    <w:rsid w:val="00325407"/>
    <w:rsid w:val="003256B5"/>
    <w:rsid w:val="00325C65"/>
    <w:rsid w:val="003264FB"/>
    <w:rsid w:val="00326754"/>
    <w:rsid w:val="0032716F"/>
    <w:rsid w:val="00327245"/>
    <w:rsid w:val="0033018D"/>
    <w:rsid w:val="003302C5"/>
    <w:rsid w:val="003308F1"/>
    <w:rsid w:val="003309C5"/>
    <w:rsid w:val="00330B35"/>
    <w:rsid w:val="003310E7"/>
    <w:rsid w:val="003316D9"/>
    <w:rsid w:val="00331B94"/>
    <w:rsid w:val="003328B5"/>
    <w:rsid w:val="00332BF4"/>
    <w:rsid w:val="00332CD7"/>
    <w:rsid w:val="00332D86"/>
    <w:rsid w:val="00333101"/>
    <w:rsid w:val="003331FA"/>
    <w:rsid w:val="00333645"/>
    <w:rsid w:val="00333770"/>
    <w:rsid w:val="00333A28"/>
    <w:rsid w:val="0033436E"/>
    <w:rsid w:val="003343A1"/>
    <w:rsid w:val="00334904"/>
    <w:rsid w:val="0033497E"/>
    <w:rsid w:val="00334BC0"/>
    <w:rsid w:val="00334E6C"/>
    <w:rsid w:val="00335CAC"/>
    <w:rsid w:val="0033675B"/>
    <w:rsid w:val="003373CB"/>
    <w:rsid w:val="00337625"/>
    <w:rsid w:val="00337743"/>
    <w:rsid w:val="00337BA6"/>
    <w:rsid w:val="00340C18"/>
    <w:rsid w:val="00340D36"/>
    <w:rsid w:val="00341029"/>
    <w:rsid w:val="003413BC"/>
    <w:rsid w:val="00341BC4"/>
    <w:rsid w:val="00343382"/>
    <w:rsid w:val="00343BCF"/>
    <w:rsid w:val="00345509"/>
    <w:rsid w:val="0034578D"/>
    <w:rsid w:val="00347230"/>
    <w:rsid w:val="00347989"/>
    <w:rsid w:val="00347AC3"/>
    <w:rsid w:val="00347B2A"/>
    <w:rsid w:val="003504B2"/>
    <w:rsid w:val="00350515"/>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31"/>
    <w:rsid w:val="003576B4"/>
    <w:rsid w:val="00357D38"/>
    <w:rsid w:val="003604EF"/>
    <w:rsid w:val="00360EA1"/>
    <w:rsid w:val="00360FFE"/>
    <w:rsid w:val="00361347"/>
    <w:rsid w:val="00361532"/>
    <w:rsid w:val="0036163A"/>
    <w:rsid w:val="00361B8C"/>
    <w:rsid w:val="00361ED8"/>
    <w:rsid w:val="00362B48"/>
    <w:rsid w:val="00363261"/>
    <w:rsid w:val="0036386E"/>
    <w:rsid w:val="003643E6"/>
    <w:rsid w:val="0036448B"/>
    <w:rsid w:val="003648DE"/>
    <w:rsid w:val="00364F4B"/>
    <w:rsid w:val="00365124"/>
    <w:rsid w:val="003651E5"/>
    <w:rsid w:val="00365E08"/>
    <w:rsid w:val="00366DA4"/>
    <w:rsid w:val="003675AE"/>
    <w:rsid w:val="00367B23"/>
    <w:rsid w:val="00367D44"/>
    <w:rsid w:val="00370009"/>
    <w:rsid w:val="00370402"/>
    <w:rsid w:val="003704A0"/>
    <w:rsid w:val="00371350"/>
    <w:rsid w:val="00371ACC"/>
    <w:rsid w:val="00371D92"/>
    <w:rsid w:val="003720DF"/>
    <w:rsid w:val="00372A72"/>
    <w:rsid w:val="00372D07"/>
    <w:rsid w:val="00372DA3"/>
    <w:rsid w:val="00372DFF"/>
    <w:rsid w:val="003730C1"/>
    <w:rsid w:val="00373740"/>
    <w:rsid w:val="00373AE7"/>
    <w:rsid w:val="00373C03"/>
    <w:rsid w:val="00374133"/>
    <w:rsid w:val="00374F89"/>
    <w:rsid w:val="003750DC"/>
    <w:rsid w:val="00375BF5"/>
    <w:rsid w:val="00376360"/>
    <w:rsid w:val="00376A80"/>
    <w:rsid w:val="00376B78"/>
    <w:rsid w:val="00377A76"/>
    <w:rsid w:val="00380236"/>
    <w:rsid w:val="00380929"/>
    <w:rsid w:val="00380BB8"/>
    <w:rsid w:val="00380FF8"/>
    <w:rsid w:val="0038157F"/>
    <w:rsid w:val="00381E77"/>
    <w:rsid w:val="00381E87"/>
    <w:rsid w:val="00382027"/>
    <w:rsid w:val="0038300A"/>
    <w:rsid w:val="00383994"/>
    <w:rsid w:val="00383A18"/>
    <w:rsid w:val="00383D66"/>
    <w:rsid w:val="00383ED0"/>
    <w:rsid w:val="00383EDF"/>
    <w:rsid w:val="0038637B"/>
    <w:rsid w:val="00386A2C"/>
    <w:rsid w:val="00386E09"/>
    <w:rsid w:val="003875FF"/>
    <w:rsid w:val="003901E0"/>
    <w:rsid w:val="003902D6"/>
    <w:rsid w:val="0039038C"/>
    <w:rsid w:val="00390430"/>
    <w:rsid w:val="00390626"/>
    <w:rsid w:val="0039101F"/>
    <w:rsid w:val="003910A3"/>
    <w:rsid w:val="00391272"/>
    <w:rsid w:val="0039128C"/>
    <w:rsid w:val="0039146F"/>
    <w:rsid w:val="00391A2A"/>
    <w:rsid w:val="00391DC3"/>
    <w:rsid w:val="00391FDE"/>
    <w:rsid w:val="003922E8"/>
    <w:rsid w:val="003923CB"/>
    <w:rsid w:val="003933D1"/>
    <w:rsid w:val="00393555"/>
    <w:rsid w:val="00393BA8"/>
    <w:rsid w:val="00394063"/>
    <w:rsid w:val="003943C8"/>
    <w:rsid w:val="0039461F"/>
    <w:rsid w:val="00394EE7"/>
    <w:rsid w:val="003953D7"/>
    <w:rsid w:val="003957D8"/>
    <w:rsid w:val="003962CB"/>
    <w:rsid w:val="0039673B"/>
    <w:rsid w:val="003970D5"/>
    <w:rsid w:val="003971D1"/>
    <w:rsid w:val="003A0D28"/>
    <w:rsid w:val="003A0F56"/>
    <w:rsid w:val="003A106B"/>
    <w:rsid w:val="003A1875"/>
    <w:rsid w:val="003A21F6"/>
    <w:rsid w:val="003A2367"/>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1E0D"/>
    <w:rsid w:val="003B3143"/>
    <w:rsid w:val="003B3266"/>
    <w:rsid w:val="003B42F5"/>
    <w:rsid w:val="003B472F"/>
    <w:rsid w:val="003B4C3A"/>
    <w:rsid w:val="003B4ECE"/>
    <w:rsid w:val="003B5A1D"/>
    <w:rsid w:val="003B5B62"/>
    <w:rsid w:val="003B6091"/>
    <w:rsid w:val="003B60A6"/>
    <w:rsid w:val="003B6B73"/>
    <w:rsid w:val="003B6C2A"/>
    <w:rsid w:val="003B6D42"/>
    <w:rsid w:val="003C05DA"/>
    <w:rsid w:val="003C090B"/>
    <w:rsid w:val="003C12E1"/>
    <w:rsid w:val="003C19C1"/>
    <w:rsid w:val="003C1B4B"/>
    <w:rsid w:val="003C1C5B"/>
    <w:rsid w:val="003C1F7B"/>
    <w:rsid w:val="003C2D19"/>
    <w:rsid w:val="003C30EE"/>
    <w:rsid w:val="003C33E4"/>
    <w:rsid w:val="003C345A"/>
    <w:rsid w:val="003C38BD"/>
    <w:rsid w:val="003C39A0"/>
    <w:rsid w:val="003C3A21"/>
    <w:rsid w:val="003C4078"/>
    <w:rsid w:val="003C493E"/>
    <w:rsid w:val="003C4D42"/>
    <w:rsid w:val="003C4F6D"/>
    <w:rsid w:val="003C4FBE"/>
    <w:rsid w:val="003C5DF0"/>
    <w:rsid w:val="003C60B0"/>
    <w:rsid w:val="003C646A"/>
    <w:rsid w:val="003C6E24"/>
    <w:rsid w:val="003C6E82"/>
    <w:rsid w:val="003C7888"/>
    <w:rsid w:val="003C7B68"/>
    <w:rsid w:val="003D0E40"/>
    <w:rsid w:val="003D1B28"/>
    <w:rsid w:val="003D1C29"/>
    <w:rsid w:val="003D254A"/>
    <w:rsid w:val="003D254F"/>
    <w:rsid w:val="003D306F"/>
    <w:rsid w:val="003D4D92"/>
    <w:rsid w:val="003D51B8"/>
    <w:rsid w:val="003D5592"/>
    <w:rsid w:val="003D5FE3"/>
    <w:rsid w:val="003D615E"/>
    <w:rsid w:val="003D660B"/>
    <w:rsid w:val="003D6D07"/>
    <w:rsid w:val="003D6F78"/>
    <w:rsid w:val="003D7455"/>
    <w:rsid w:val="003E174F"/>
    <w:rsid w:val="003E1A14"/>
    <w:rsid w:val="003E1B1C"/>
    <w:rsid w:val="003E1BF5"/>
    <w:rsid w:val="003E24D8"/>
    <w:rsid w:val="003E25A4"/>
    <w:rsid w:val="003E2865"/>
    <w:rsid w:val="003E2B2A"/>
    <w:rsid w:val="003E2E48"/>
    <w:rsid w:val="003E31E2"/>
    <w:rsid w:val="003E444B"/>
    <w:rsid w:val="003E44BF"/>
    <w:rsid w:val="003E4837"/>
    <w:rsid w:val="003E4A8C"/>
    <w:rsid w:val="003E4A99"/>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397A"/>
    <w:rsid w:val="003F4125"/>
    <w:rsid w:val="003F4C2D"/>
    <w:rsid w:val="003F4C6B"/>
    <w:rsid w:val="003F610B"/>
    <w:rsid w:val="003F6174"/>
    <w:rsid w:val="003F64DB"/>
    <w:rsid w:val="003F6938"/>
    <w:rsid w:val="003F6AED"/>
    <w:rsid w:val="003F7143"/>
    <w:rsid w:val="003F71B6"/>
    <w:rsid w:val="003F73A3"/>
    <w:rsid w:val="003F7D07"/>
    <w:rsid w:val="003F7E22"/>
    <w:rsid w:val="004001E9"/>
    <w:rsid w:val="00400E32"/>
    <w:rsid w:val="0040125A"/>
    <w:rsid w:val="004017D6"/>
    <w:rsid w:val="00401A1A"/>
    <w:rsid w:val="00401A58"/>
    <w:rsid w:val="00401BB8"/>
    <w:rsid w:val="00402391"/>
    <w:rsid w:val="004025C0"/>
    <w:rsid w:val="00402920"/>
    <w:rsid w:val="00402ADC"/>
    <w:rsid w:val="00403598"/>
    <w:rsid w:val="00403669"/>
    <w:rsid w:val="004040CF"/>
    <w:rsid w:val="0040415B"/>
    <w:rsid w:val="004041B8"/>
    <w:rsid w:val="00405406"/>
    <w:rsid w:val="004055CE"/>
    <w:rsid w:val="004057B0"/>
    <w:rsid w:val="004057E9"/>
    <w:rsid w:val="00405E7C"/>
    <w:rsid w:val="0040635B"/>
    <w:rsid w:val="0040639C"/>
    <w:rsid w:val="0040734F"/>
    <w:rsid w:val="004101A9"/>
    <w:rsid w:val="0041038B"/>
    <w:rsid w:val="0041046D"/>
    <w:rsid w:val="00411B29"/>
    <w:rsid w:val="00412C9D"/>
    <w:rsid w:val="00412E2B"/>
    <w:rsid w:val="00413005"/>
    <w:rsid w:val="00413017"/>
    <w:rsid w:val="0041454C"/>
    <w:rsid w:val="0041497D"/>
    <w:rsid w:val="00414CE0"/>
    <w:rsid w:val="00415233"/>
    <w:rsid w:val="004156FF"/>
    <w:rsid w:val="00415EE7"/>
    <w:rsid w:val="0041673F"/>
    <w:rsid w:val="0041761F"/>
    <w:rsid w:val="00417687"/>
    <w:rsid w:val="004202CB"/>
    <w:rsid w:val="00420321"/>
    <w:rsid w:val="004205A2"/>
    <w:rsid w:val="00420FF4"/>
    <w:rsid w:val="00421092"/>
    <w:rsid w:val="004211A0"/>
    <w:rsid w:val="00421EFB"/>
    <w:rsid w:val="004229E7"/>
    <w:rsid w:val="00422BD2"/>
    <w:rsid w:val="00422C65"/>
    <w:rsid w:val="00424053"/>
    <w:rsid w:val="004242CA"/>
    <w:rsid w:val="00424A46"/>
    <w:rsid w:val="00424E7B"/>
    <w:rsid w:val="0042572B"/>
    <w:rsid w:val="004264E0"/>
    <w:rsid w:val="0042650F"/>
    <w:rsid w:val="004265D5"/>
    <w:rsid w:val="00426872"/>
    <w:rsid w:val="0042687B"/>
    <w:rsid w:val="00427F5D"/>
    <w:rsid w:val="00430BB6"/>
    <w:rsid w:val="00431B16"/>
    <w:rsid w:val="004321BB"/>
    <w:rsid w:val="004325D8"/>
    <w:rsid w:val="00432BCF"/>
    <w:rsid w:val="00432BE0"/>
    <w:rsid w:val="00432C84"/>
    <w:rsid w:val="00432FF0"/>
    <w:rsid w:val="004331B5"/>
    <w:rsid w:val="004333D1"/>
    <w:rsid w:val="00433AED"/>
    <w:rsid w:val="00433B62"/>
    <w:rsid w:val="004342C7"/>
    <w:rsid w:val="004344C0"/>
    <w:rsid w:val="0043577E"/>
    <w:rsid w:val="0043593D"/>
    <w:rsid w:val="00435CA0"/>
    <w:rsid w:val="00436200"/>
    <w:rsid w:val="00436C9C"/>
    <w:rsid w:val="00436FC5"/>
    <w:rsid w:val="00437396"/>
    <w:rsid w:val="004374CC"/>
    <w:rsid w:val="00437535"/>
    <w:rsid w:val="004378B5"/>
    <w:rsid w:val="00437E9E"/>
    <w:rsid w:val="00441B01"/>
    <w:rsid w:val="00442B15"/>
    <w:rsid w:val="00442B36"/>
    <w:rsid w:val="004438AE"/>
    <w:rsid w:val="00443F83"/>
    <w:rsid w:val="00444A66"/>
    <w:rsid w:val="0044538A"/>
    <w:rsid w:val="00445462"/>
    <w:rsid w:val="00445928"/>
    <w:rsid w:val="00445BAC"/>
    <w:rsid w:val="00445ED4"/>
    <w:rsid w:val="00446597"/>
    <w:rsid w:val="00447103"/>
    <w:rsid w:val="00447E36"/>
    <w:rsid w:val="00447E58"/>
    <w:rsid w:val="004505BF"/>
    <w:rsid w:val="004516F2"/>
    <w:rsid w:val="004517B2"/>
    <w:rsid w:val="00451CED"/>
    <w:rsid w:val="00451FD0"/>
    <w:rsid w:val="00452576"/>
    <w:rsid w:val="004527BD"/>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1E9"/>
    <w:rsid w:val="0045629E"/>
    <w:rsid w:val="00456D4C"/>
    <w:rsid w:val="004574E4"/>
    <w:rsid w:val="004579B0"/>
    <w:rsid w:val="00457B9C"/>
    <w:rsid w:val="00457D64"/>
    <w:rsid w:val="00457F79"/>
    <w:rsid w:val="0046015D"/>
    <w:rsid w:val="00460276"/>
    <w:rsid w:val="004603FF"/>
    <w:rsid w:val="00460429"/>
    <w:rsid w:val="00460AC7"/>
    <w:rsid w:val="00460F53"/>
    <w:rsid w:val="0046115C"/>
    <w:rsid w:val="004615B3"/>
    <w:rsid w:val="0046214E"/>
    <w:rsid w:val="004622D6"/>
    <w:rsid w:val="00462401"/>
    <w:rsid w:val="00462709"/>
    <w:rsid w:val="00462C9F"/>
    <w:rsid w:val="00462FBE"/>
    <w:rsid w:val="0046354E"/>
    <w:rsid w:val="00463625"/>
    <w:rsid w:val="00464019"/>
    <w:rsid w:val="004644D2"/>
    <w:rsid w:val="00464831"/>
    <w:rsid w:val="00464942"/>
    <w:rsid w:val="004650F2"/>
    <w:rsid w:val="00465B6D"/>
    <w:rsid w:val="0046670D"/>
    <w:rsid w:val="0046759B"/>
    <w:rsid w:val="00467B74"/>
    <w:rsid w:val="004706BE"/>
    <w:rsid w:val="00470A13"/>
    <w:rsid w:val="00470C8A"/>
    <w:rsid w:val="00471343"/>
    <w:rsid w:val="0047187B"/>
    <w:rsid w:val="00471AB8"/>
    <w:rsid w:val="00471C68"/>
    <w:rsid w:val="00471E45"/>
    <w:rsid w:val="00472A23"/>
    <w:rsid w:val="00472CAF"/>
    <w:rsid w:val="00472DA6"/>
    <w:rsid w:val="004732BB"/>
    <w:rsid w:val="00473F62"/>
    <w:rsid w:val="00474322"/>
    <w:rsid w:val="00474895"/>
    <w:rsid w:val="00474A1E"/>
    <w:rsid w:val="00474D72"/>
    <w:rsid w:val="00474F4B"/>
    <w:rsid w:val="00475575"/>
    <w:rsid w:val="00475B2B"/>
    <w:rsid w:val="00475D69"/>
    <w:rsid w:val="00475DC0"/>
    <w:rsid w:val="00475E44"/>
    <w:rsid w:val="00476072"/>
    <w:rsid w:val="00476733"/>
    <w:rsid w:val="00476D90"/>
    <w:rsid w:val="00476F69"/>
    <w:rsid w:val="00477D50"/>
    <w:rsid w:val="00477F41"/>
    <w:rsid w:val="00480219"/>
    <w:rsid w:val="00480817"/>
    <w:rsid w:val="00480D85"/>
    <w:rsid w:val="00480DE2"/>
    <w:rsid w:val="00480FF1"/>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0E18"/>
    <w:rsid w:val="00491346"/>
    <w:rsid w:val="00491B12"/>
    <w:rsid w:val="00491C06"/>
    <w:rsid w:val="00491D42"/>
    <w:rsid w:val="0049278B"/>
    <w:rsid w:val="004930E0"/>
    <w:rsid w:val="004931B7"/>
    <w:rsid w:val="00493491"/>
    <w:rsid w:val="00493CD5"/>
    <w:rsid w:val="004941E7"/>
    <w:rsid w:val="0049427A"/>
    <w:rsid w:val="00495166"/>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88A"/>
    <w:rsid w:val="004A6C28"/>
    <w:rsid w:val="004A730C"/>
    <w:rsid w:val="004A7361"/>
    <w:rsid w:val="004A7376"/>
    <w:rsid w:val="004A7720"/>
    <w:rsid w:val="004A7931"/>
    <w:rsid w:val="004A7E0D"/>
    <w:rsid w:val="004A7F63"/>
    <w:rsid w:val="004B072F"/>
    <w:rsid w:val="004B0F6A"/>
    <w:rsid w:val="004B1020"/>
    <w:rsid w:val="004B10C4"/>
    <w:rsid w:val="004B1289"/>
    <w:rsid w:val="004B17FD"/>
    <w:rsid w:val="004B1A41"/>
    <w:rsid w:val="004B2818"/>
    <w:rsid w:val="004B2CFE"/>
    <w:rsid w:val="004B2D5E"/>
    <w:rsid w:val="004B3212"/>
    <w:rsid w:val="004B3450"/>
    <w:rsid w:val="004B374C"/>
    <w:rsid w:val="004B45CA"/>
    <w:rsid w:val="004B46E1"/>
    <w:rsid w:val="004B49F4"/>
    <w:rsid w:val="004B4BC3"/>
    <w:rsid w:val="004B4E5F"/>
    <w:rsid w:val="004B4FAA"/>
    <w:rsid w:val="004B4FC4"/>
    <w:rsid w:val="004B5053"/>
    <w:rsid w:val="004B50C6"/>
    <w:rsid w:val="004B50EF"/>
    <w:rsid w:val="004B5B55"/>
    <w:rsid w:val="004B6A44"/>
    <w:rsid w:val="004B6FD9"/>
    <w:rsid w:val="004B735F"/>
    <w:rsid w:val="004B7687"/>
    <w:rsid w:val="004B7736"/>
    <w:rsid w:val="004B7D41"/>
    <w:rsid w:val="004B7ED4"/>
    <w:rsid w:val="004C0124"/>
    <w:rsid w:val="004C09B0"/>
    <w:rsid w:val="004C0ADD"/>
    <w:rsid w:val="004C16D8"/>
    <w:rsid w:val="004C1D70"/>
    <w:rsid w:val="004C2296"/>
    <w:rsid w:val="004C34E4"/>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1B4"/>
    <w:rsid w:val="004D23F0"/>
    <w:rsid w:val="004D3908"/>
    <w:rsid w:val="004D3EB5"/>
    <w:rsid w:val="004D42AE"/>
    <w:rsid w:val="004D43F6"/>
    <w:rsid w:val="004D5077"/>
    <w:rsid w:val="004D534C"/>
    <w:rsid w:val="004D5567"/>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C6E"/>
    <w:rsid w:val="004E2F5C"/>
    <w:rsid w:val="004E3069"/>
    <w:rsid w:val="004E3471"/>
    <w:rsid w:val="004E3819"/>
    <w:rsid w:val="004E381C"/>
    <w:rsid w:val="004E3B9A"/>
    <w:rsid w:val="004E50C5"/>
    <w:rsid w:val="004E50FA"/>
    <w:rsid w:val="004E54F3"/>
    <w:rsid w:val="004E591C"/>
    <w:rsid w:val="004E64F0"/>
    <w:rsid w:val="004E6CA0"/>
    <w:rsid w:val="004E70B9"/>
    <w:rsid w:val="004E73DC"/>
    <w:rsid w:val="004E76B1"/>
    <w:rsid w:val="004E7709"/>
    <w:rsid w:val="004E7E75"/>
    <w:rsid w:val="004F00DB"/>
    <w:rsid w:val="004F0256"/>
    <w:rsid w:val="004F02F6"/>
    <w:rsid w:val="004F04AB"/>
    <w:rsid w:val="004F0600"/>
    <w:rsid w:val="004F0B8C"/>
    <w:rsid w:val="004F0DE2"/>
    <w:rsid w:val="004F1073"/>
    <w:rsid w:val="004F1DA6"/>
    <w:rsid w:val="004F2307"/>
    <w:rsid w:val="004F27DB"/>
    <w:rsid w:val="004F2D08"/>
    <w:rsid w:val="004F37C4"/>
    <w:rsid w:val="004F384D"/>
    <w:rsid w:val="004F3932"/>
    <w:rsid w:val="004F3D76"/>
    <w:rsid w:val="004F3E86"/>
    <w:rsid w:val="004F4D18"/>
    <w:rsid w:val="004F4E6D"/>
    <w:rsid w:val="004F56C2"/>
    <w:rsid w:val="004F6797"/>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5D2"/>
    <w:rsid w:val="00504DE3"/>
    <w:rsid w:val="00504FE1"/>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07E"/>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462E"/>
    <w:rsid w:val="00535150"/>
    <w:rsid w:val="0053517D"/>
    <w:rsid w:val="005352C2"/>
    <w:rsid w:val="00535680"/>
    <w:rsid w:val="005358AE"/>
    <w:rsid w:val="00535BC1"/>
    <w:rsid w:val="005366F1"/>
    <w:rsid w:val="005367AF"/>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A97"/>
    <w:rsid w:val="00547CE2"/>
    <w:rsid w:val="00550918"/>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57F58"/>
    <w:rsid w:val="00560C29"/>
    <w:rsid w:val="00560DED"/>
    <w:rsid w:val="0056138D"/>
    <w:rsid w:val="00561DC4"/>
    <w:rsid w:val="005624B6"/>
    <w:rsid w:val="00562F48"/>
    <w:rsid w:val="0056303A"/>
    <w:rsid w:val="005632E6"/>
    <w:rsid w:val="005635E7"/>
    <w:rsid w:val="00563CFB"/>
    <w:rsid w:val="00563D22"/>
    <w:rsid w:val="00563E36"/>
    <w:rsid w:val="005646FC"/>
    <w:rsid w:val="00564782"/>
    <w:rsid w:val="00564B6B"/>
    <w:rsid w:val="00564DE6"/>
    <w:rsid w:val="00564F34"/>
    <w:rsid w:val="00565041"/>
    <w:rsid w:val="00565293"/>
    <w:rsid w:val="005661ED"/>
    <w:rsid w:val="0056670E"/>
    <w:rsid w:val="0056677F"/>
    <w:rsid w:val="00566E2E"/>
    <w:rsid w:val="00566F04"/>
    <w:rsid w:val="005670DB"/>
    <w:rsid w:val="00567599"/>
    <w:rsid w:val="00570760"/>
    <w:rsid w:val="00571321"/>
    <w:rsid w:val="00571BCA"/>
    <w:rsid w:val="00571EC9"/>
    <w:rsid w:val="00572083"/>
    <w:rsid w:val="00572EA7"/>
    <w:rsid w:val="0057362F"/>
    <w:rsid w:val="005740D6"/>
    <w:rsid w:val="005744EE"/>
    <w:rsid w:val="00574A9B"/>
    <w:rsid w:val="00574E7A"/>
    <w:rsid w:val="00575A07"/>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57F2"/>
    <w:rsid w:val="00586264"/>
    <w:rsid w:val="0058669E"/>
    <w:rsid w:val="005869CB"/>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55EF"/>
    <w:rsid w:val="00595B6A"/>
    <w:rsid w:val="00596021"/>
    <w:rsid w:val="005964BB"/>
    <w:rsid w:val="0059681A"/>
    <w:rsid w:val="0059696C"/>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A6789"/>
    <w:rsid w:val="005A7CF9"/>
    <w:rsid w:val="005B007F"/>
    <w:rsid w:val="005B013D"/>
    <w:rsid w:val="005B0617"/>
    <w:rsid w:val="005B0835"/>
    <w:rsid w:val="005B0A43"/>
    <w:rsid w:val="005B1926"/>
    <w:rsid w:val="005B1939"/>
    <w:rsid w:val="005B1FE7"/>
    <w:rsid w:val="005B27A7"/>
    <w:rsid w:val="005B29B1"/>
    <w:rsid w:val="005B4321"/>
    <w:rsid w:val="005B44F6"/>
    <w:rsid w:val="005B475E"/>
    <w:rsid w:val="005B4FD7"/>
    <w:rsid w:val="005B572A"/>
    <w:rsid w:val="005B591C"/>
    <w:rsid w:val="005B5AB9"/>
    <w:rsid w:val="005B673A"/>
    <w:rsid w:val="005B6A8A"/>
    <w:rsid w:val="005B6CDF"/>
    <w:rsid w:val="005B6F00"/>
    <w:rsid w:val="005C0166"/>
    <w:rsid w:val="005C0880"/>
    <w:rsid w:val="005C0B90"/>
    <w:rsid w:val="005C0C98"/>
    <w:rsid w:val="005C16E5"/>
    <w:rsid w:val="005C1CEA"/>
    <w:rsid w:val="005C1F04"/>
    <w:rsid w:val="005C2643"/>
    <w:rsid w:val="005C385E"/>
    <w:rsid w:val="005C40A0"/>
    <w:rsid w:val="005C40E1"/>
    <w:rsid w:val="005C4BF7"/>
    <w:rsid w:val="005C4D58"/>
    <w:rsid w:val="005C5259"/>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9C4"/>
    <w:rsid w:val="005D2D9F"/>
    <w:rsid w:val="005D337B"/>
    <w:rsid w:val="005D3875"/>
    <w:rsid w:val="005D3D69"/>
    <w:rsid w:val="005D50BC"/>
    <w:rsid w:val="005D5197"/>
    <w:rsid w:val="005D5A4F"/>
    <w:rsid w:val="005D5ACD"/>
    <w:rsid w:val="005D602F"/>
    <w:rsid w:val="005D6C8B"/>
    <w:rsid w:val="005D7339"/>
    <w:rsid w:val="005E05BC"/>
    <w:rsid w:val="005E07BA"/>
    <w:rsid w:val="005E08CA"/>
    <w:rsid w:val="005E1960"/>
    <w:rsid w:val="005E26E7"/>
    <w:rsid w:val="005E2EC2"/>
    <w:rsid w:val="005E325A"/>
    <w:rsid w:val="005E37DD"/>
    <w:rsid w:val="005E39FB"/>
    <w:rsid w:val="005E3C00"/>
    <w:rsid w:val="005E3E8F"/>
    <w:rsid w:val="005E42A5"/>
    <w:rsid w:val="005E48EE"/>
    <w:rsid w:val="005E531E"/>
    <w:rsid w:val="005E53CB"/>
    <w:rsid w:val="005E5568"/>
    <w:rsid w:val="005E588B"/>
    <w:rsid w:val="005E5BB9"/>
    <w:rsid w:val="005E6CB0"/>
    <w:rsid w:val="005E6FC8"/>
    <w:rsid w:val="005E6FCC"/>
    <w:rsid w:val="005E78C0"/>
    <w:rsid w:val="005E7ACF"/>
    <w:rsid w:val="005F04B1"/>
    <w:rsid w:val="005F0EED"/>
    <w:rsid w:val="005F0FE3"/>
    <w:rsid w:val="005F18FF"/>
    <w:rsid w:val="005F1C7E"/>
    <w:rsid w:val="005F2196"/>
    <w:rsid w:val="005F229B"/>
    <w:rsid w:val="005F24FB"/>
    <w:rsid w:val="005F2650"/>
    <w:rsid w:val="005F4A99"/>
    <w:rsid w:val="005F53BA"/>
    <w:rsid w:val="005F5844"/>
    <w:rsid w:val="005F5AB9"/>
    <w:rsid w:val="005F5CC2"/>
    <w:rsid w:val="005F5F81"/>
    <w:rsid w:val="005F65D8"/>
    <w:rsid w:val="005F6EC9"/>
    <w:rsid w:val="005F79AC"/>
    <w:rsid w:val="006000A3"/>
    <w:rsid w:val="0060072F"/>
    <w:rsid w:val="00600825"/>
    <w:rsid w:val="006009E0"/>
    <w:rsid w:val="00600CB0"/>
    <w:rsid w:val="00600EE6"/>
    <w:rsid w:val="0060119D"/>
    <w:rsid w:val="0060195A"/>
    <w:rsid w:val="00601B49"/>
    <w:rsid w:val="00602489"/>
    <w:rsid w:val="006027C2"/>
    <w:rsid w:val="006027D9"/>
    <w:rsid w:val="006036F9"/>
    <w:rsid w:val="00603832"/>
    <w:rsid w:val="0060496A"/>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3FC3"/>
    <w:rsid w:val="00614A6F"/>
    <w:rsid w:val="0061514A"/>
    <w:rsid w:val="00615331"/>
    <w:rsid w:val="00615C7D"/>
    <w:rsid w:val="0061650D"/>
    <w:rsid w:val="00616B49"/>
    <w:rsid w:val="00616D9A"/>
    <w:rsid w:val="0061700E"/>
    <w:rsid w:val="006176E7"/>
    <w:rsid w:val="006176F6"/>
    <w:rsid w:val="00617A20"/>
    <w:rsid w:val="006202CE"/>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1A1"/>
    <w:rsid w:val="006303D9"/>
    <w:rsid w:val="006305C1"/>
    <w:rsid w:val="0063064A"/>
    <w:rsid w:val="00630785"/>
    <w:rsid w:val="006309D5"/>
    <w:rsid w:val="00631826"/>
    <w:rsid w:val="0063182F"/>
    <w:rsid w:val="00631A2F"/>
    <w:rsid w:val="00631E55"/>
    <w:rsid w:val="006321AF"/>
    <w:rsid w:val="0063495F"/>
    <w:rsid w:val="00635069"/>
    <w:rsid w:val="006350B6"/>
    <w:rsid w:val="00636740"/>
    <w:rsid w:val="00636FF4"/>
    <w:rsid w:val="00637AB2"/>
    <w:rsid w:val="00637B5C"/>
    <w:rsid w:val="006402B8"/>
    <w:rsid w:val="00640527"/>
    <w:rsid w:val="006407B4"/>
    <w:rsid w:val="00640927"/>
    <w:rsid w:val="00640F0C"/>
    <w:rsid w:val="006416FA"/>
    <w:rsid w:val="00642191"/>
    <w:rsid w:val="006424E4"/>
    <w:rsid w:val="006428F2"/>
    <w:rsid w:val="00642BD7"/>
    <w:rsid w:val="0064350F"/>
    <w:rsid w:val="00643954"/>
    <w:rsid w:val="00644193"/>
    <w:rsid w:val="00644643"/>
    <w:rsid w:val="00644C30"/>
    <w:rsid w:val="006454BA"/>
    <w:rsid w:val="0064597D"/>
    <w:rsid w:val="00645D54"/>
    <w:rsid w:val="00645EC5"/>
    <w:rsid w:val="006460AB"/>
    <w:rsid w:val="00646D34"/>
    <w:rsid w:val="00646D91"/>
    <w:rsid w:val="006470F2"/>
    <w:rsid w:val="00647E87"/>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BC4"/>
    <w:rsid w:val="00656D60"/>
    <w:rsid w:val="00657B1B"/>
    <w:rsid w:val="0066006D"/>
    <w:rsid w:val="00661374"/>
    <w:rsid w:val="00661710"/>
    <w:rsid w:val="00661A1E"/>
    <w:rsid w:val="00661BD5"/>
    <w:rsid w:val="00661D99"/>
    <w:rsid w:val="006622B6"/>
    <w:rsid w:val="006627F9"/>
    <w:rsid w:val="00662E8F"/>
    <w:rsid w:val="0066364B"/>
    <w:rsid w:val="00663EB2"/>
    <w:rsid w:val="00663EBF"/>
    <w:rsid w:val="00664267"/>
    <w:rsid w:val="00664B28"/>
    <w:rsid w:val="00664CB1"/>
    <w:rsid w:val="00665EA6"/>
    <w:rsid w:val="00666176"/>
    <w:rsid w:val="00666887"/>
    <w:rsid w:val="006669BE"/>
    <w:rsid w:val="00666BCE"/>
    <w:rsid w:val="00667B95"/>
    <w:rsid w:val="00667E8E"/>
    <w:rsid w:val="006700B2"/>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6C7"/>
    <w:rsid w:val="00675DE2"/>
    <w:rsid w:val="00675DFA"/>
    <w:rsid w:val="00676B75"/>
    <w:rsid w:val="00676F98"/>
    <w:rsid w:val="00677879"/>
    <w:rsid w:val="00677AA6"/>
    <w:rsid w:val="00677B79"/>
    <w:rsid w:val="00680843"/>
    <w:rsid w:val="006809A8"/>
    <w:rsid w:val="00680A93"/>
    <w:rsid w:val="00681757"/>
    <w:rsid w:val="0068185D"/>
    <w:rsid w:val="00681F17"/>
    <w:rsid w:val="0068234D"/>
    <w:rsid w:val="00683727"/>
    <w:rsid w:val="00683D23"/>
    <w:rsid w:val="0068452A"/>
    <w:rsid w:val="00684B12"/>
    <w:rsid w:val="00685168"/>
    <w:rsid w:val="00685A4C"/>
    <w:rsid w:val="00685F4A"/>
    <w:rsid w:val="006862B2"/>
    <w:rsid w:val="0068725A"/>
    <w:rsid w:val="00687C2A"/>
    <w:rsid w:val="00690372"/>
    <w:rsid w:val="00690480"/>
    <w:rsid w:val="006909CD"/>
    <w:rsid w:val="006910C9"/>
    <w:rsid w:val="00691834"/>
    <w:rsid w:val="0069213C"/>
    <w:rsid w:val="00692AEB"/>
    <w:rsid w:val="00692C9C"/>
    <w:rsid w:val="00693146"/>
    <w:rsid w:val="006937D2"/>
    <w:rsid w:val="00693D5A"/>
    <w:rsid w:val="00694C03"/>
    <w:rsid w:val="00695ACB"/>
    <w:rsid w:val="00695B69"/>
    <w:rsid w:val="00696364"/>
    <w:rsid w:val="00697B0D"/>
    <w:rsid w:val="00697C13"/>
    <w:rsid w:val="006A0247"/>
    <w:rsid w:val="006A0AC5"/>
    <w:rsid w:val="006A0B00"/>
    <w:rsid w:val="006A0CB6"/>
    <w:rsid w:val="006A1F53"/>
    <w:rsid w:val="006A2041"/>
    <w:rsid w:val="006A220D"/>
    <w:rsid w:val="006A32C5"/>
    <w:rsid w:val="006A3E7C"/>
    <w:rsid w:val="006A43A9"/>
    <w:rsid w:val="006A5274"/>
    <w:rsid w:val="006A6093"/>
    <w:rsid w:val="006A6277"/>
    <w:rsid w:val="006A7116"/>
    <w:rsid w:val="006A739E"/>
    <w:rsid w:val="006A79B4"/>
    <w:rsid w:val="006A79E0"/>
    <w:rsid w:val="006B01A2"/>
    <w:rsid w:val="006B0C24"/>
    <w:rsid w:val="006B1038"/>
    <w:rsid w:val="006B27A7"/>
    <w:rsid w:val="006B2952"/>
    <w:rsid w:val="006B2C06"/>
    <w:rsid w:val="006B31CB"/>
    <w:rsid w:val="006B4344"/>
    <w:rsid w:val="006B4528"/>
    <w:rsid w:val="006B4B03"/>
    <w:rsid w:val="006B4E96"/>
    <w:rsid w:val="006B5CE1"/>
    <w:rsid w:val="006B705F"/>
    <w:rsid w:val="006B74B2"/>
    <w:rsid w:val="006B7987"/>
    <w:rsid w:val="006C0C83"/>
    <w:rsid w:val="006C1047"/>
    <w:rsid w:val="006C21DA"/>
    <w:rsid w:val="006C25B6"/>
    <w:rsid w:val="006C29FD"/>
    <w:rsid w:val="006C2E97"/>
    <w:rsid w:val="006C3589"/>
    <w:rsid w:val="006C37D8"/>
    <w:rsid w:val="006C3833"/>
    <w:rsid w:val="006C3CC0"/>
    <w:rsid w:val="006C47D2"/>
    <w:rsid w:val="006C51CD"/>
    <w:rsid w:val="006C53F5"/>
    <w:rsid w:val="006C554B"/>
    <w:rsid w:val="006C6526"/>
    <w:rsid w:val="006C6BDE"/>
    <w:rsid w:val="006C7708"/>
    <w:rsid w:val="006C7893"/>
    <w:rsid w:val="006C78DC"/>
    <w:rsid w:val="006C7905"/>
    <w:rsid w:val="006C7913"/>
    <w:rsid w:val="006C7DF9"/>
    <w:rsid w:val="006D0593"/>
    <w:rsid w:val="006D0B4F"/>
    <w:rsid w:val="006D0F9C"/>
    <w:rsid w:val="006D2508"/>
    <w:rsid w:val="006D26A6"/>
    <w:rsid w:val="006D28AA"/>
    <w:rsid w:val="006D3744"/>
    <w:rsid w:val="006D3820"/>
    <w:rsid w:val="006D3909"/>
    <w:rsid w:val="006D3C9D"/>
    <w:rsid w:val="006D423A"/>
    <w:rsid w:val="006D4919"/>
    <w:rsid w:val="006D4B2E"/>
    <w:rsid w:val="006D4E96"/>
    <w:rsid w:val="006D573A"/>
    <w:rsid w:val="006D5850"/>
    <w:rsid w:val="006D62F1"/>
    <w:rsid w:val="006D6A89"/>
    <w:rsid w:val="006D6B63"/>
    <w:rsid w:val="006D7A81"/>
    <w:rsid w:val="006D7C17"/>
    <w:rsid w:val="006D7C8B"/>
    <w:rsid w:val="006D7EAE"/>
    <w:rsid w:val="006D7F05"/>
    <w:rsid w:val="006E024C"/>
    <w:rsid w:val="006E0644"/>
    <w:rsid w:val="006E0651"/>
    <w:rsid w:val="006E1FE5"/>
    <w:rsid w:val="006E2660"/>
    <w:rsid w:val="006E293D"/>
    <w:rsid w:val="006E2CF4"/>
    <w:rsid w:val="006E367C"/>
    <w:rsid w:val="006E3857"/>
    <w:rsid w:val="006E3F57"/>
    <w:rsid w:val="006E3F85"/>
    <w:rsid w:val="006E4B75"/>
    <w:rsid w:val="006E5170"/>
    <w:rsid w:val="006E54D0"/>
    <w:rsid w:val="006E5772"/>
    <w:rsid w:val="006E6649"/>
    <w:rsid w:val="006E6A22"/>
    <w:rsid w:val="006E6BE5"/>
    <w:rsid w:val="006E7399"/>
    <w:rsid w:val="006E7998"/>
    <w:rsid w:val="006F05AB"/>
    <w:rsid w:val="006F13D5"/>
    <w:rsid w:val="006F1423"/>
    <w:rsid w:val="006F14F9"/>
    <w:rsid w:val="006F152A"/>
    <w:rsid w:val="006F1865"/>
    <w:rsid w:val="006F19C9"/>
    <w:rsid w:val="006F1D30"/>
    <w:rsid w:val="006F2B1C"/>
    <w:rsid w:val="006F2B61"/>
    <w:rsid w:val="006F31A8"/>
    <w:rsid w:val="006F329E"/>
    <w:rsid w:val="006F375F"/>
    <w:rsid w:val="006F38A1"/>
    <w:rsid w:val="006F41AB"/>
    <w:rsid w:val="006F41BE"/>
    <w:rsid w:val="006F45C9"/>
    <w:rsid w:val="006F475F"/>
    <w:rsid w:val="006F47F8"/>
    <w:rsid w:val="006F525C"/>
    <w:rsid w:val="006F5F93"/>
    <w:rsid w:val="006F6BBF"/>
    <w:rsid w:val="006F6C82"/>
    <w:rsid w:val="006F6F2A"/>
    <w:rsid w:val="006F760A"/>
    <w:rsid w:val="006F7780"/>
    <w:rsid w:val="006F7856"/>
    <w:rsid w:val="006F7B8B"/>
    <w:rsid w:val="007001FA"/>
    <w:rsid w:val="0070090D"/>
    <w:rsid w:val="007010C8"/>
    <w:rsid w:val="0070111B"/>
    <w:rsid w:val="0070208F"/>
    <w:rsid w:val="0070268C"/>
    <w:rsid w:val="00702770"/>
    <w:rsid w:val="007029B0"/>
    <w:rsid w:val="00702ED8"/>
    <w:rsid w:val="00702F37"/>
    <w:rsid w:val="00703593"/>
    <w:rsid w:val="00703B40"/>
    <w:rsid w:val="00703E50"/>
    <w:rsid w:val="007041D0"/>
    <w:rsid w:val="00704374"/>
    <w:rsid w:val="00705018"/>
    <w:rsid w:val="007056AD"/>
    <w:rsid w:val="00705BB4"/>
    <w:rsid w:val="007060BB"/>
    <w:rsid w:val="00706978"/>
    <w:rsid w:val="00706A5F"/>
    <w:rsid w:val="00706EDF"/>
    <w:rsid w:val="00707100"/>
    <w:rsid w:val="007071FE"/>
    <w:rsid w:val="00710029"/>
    <w:rsid w:val="00710190"/>
    <w:rsid w:val="00710F57"/>
    <w:rsid w:val="00711068"/>
    <w:rsid w:val="007111B6"/>
    <w:rsid w:val="007112C8"/>
    <w:rsid w:val="007113A0"/>
    <w:rsid w:val="007114D1"/>
    <w:rsid w:val="0071175E"/>
    <w:rsid w:val="00711AB1"/>
    <w:rsid w:val="00712850"/>
    <w:rsid w:val="00712C91"/>
    <w:rsid w:val="007132D1"/>
    <w:rsid w:val="007133B0"/>
    <w:rsid w:val="00713AC0"/>
    <w:rsid w:val="00713C3C"/>
    <w:rsid w:val="007141C6"/>
    <w:rsid w:val="00714983"/>
    <w:rsid w:val="00714FCD"/>
    <w:rsid w:val="0071574C"/>
    <w:rsid w:val="00715D83"/>
    <w:rsid w:val="0071602E"/>
    <w:rsid w:val="00716151"/>
    <w:rsid w:val="00716515"/>
    <w:rsid w:val="007168E7"/>
    <w:rsid w:val="00716AA1"/>
    <w:rsid w:val="00717733"/>
    <w:rsid w:val="00717E00"/>
    <w:rsid w:val="0072006B"/>
    <w:rsid w:val="00720477"/>
    <w:rsid w:val="007204A1"/>
    <w:rsid w:val="00720595"/>
    <w:rsid w:val="007206B2"/>
    <w:rsid w:val="00721524"/>
    <w:rsid w:val="007215E4"/>
    <w:rsid w:val="00721938"/>
    <w:rsid w:val="00723351"/>
    <w:rsid w:val="007235B8"/>
    <w:rsid w:val="00723816"/>
    <w:rsid w:val="00723C49"/>
    <w:rsid w:val="00723DD9"/>
    <w:rsid w:val="00724094"/>
    <w:rsid w:val="0072421B"/>
    <w:rsid w:val="00724A53"/>
    <w:rsid w:val="00724C32"/>
    <w:rsid w:val="00725012"/>
    <w:rsid w:val="00725240"/>
    <w:rsid w:val="0072528D"/>
    <w:rsid w:val="00726752"/>
    <w:rsid w:val="007268C5"/>
    <w:rsid w:val="00727DCB"/>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017"/>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C3E"/>
    <w:rsid w:val="00755DA0"/>
    <w:rsid w:val="007569AD"/>
    <w:rsid w:val="00756A70"/>
    <w:rsid w:val="00756D31"/>
    <w:rsid w:val="00757935"/>
    <w:rsid w:val="00757D17"/>
    <w:rsid w:val="00760318"/>
    <w:rsid w:val="007611B2"/>
    <w:rsid w:val="0076188A"/>
    <w:rsid w:val="00761C16"/>
    <w:rsid w:val="00761C78"/>
    <w:rsid w:val="00761F61"/>
    <w:rsid w:val="00762312"/>
    <w:rsid w:val="00762439"/>
    <w:rsid w:val="00762498"/>
    <w:rsid w:val="007625C7"/>
    <w:rsid w:val="00762B0A"/>
    <w:rsid w:val="00763531"/>
    <w:rsid w:val="00763A85"/>
    <w:rsid w:val="00764478"/>
    <w:rsid w:val="007648F5"/>
    <w:rsid w:val="00764938"/>
    <w:rsid w:val="00764E72"/>
    <w:rsid w:val="00764EC7"/>
    <w:rsid w:val="00765B23"/>
    <w:rsid w:val="00766108"/>
    <w:rsid w:val="0076674B"/>
    <w:rsid w:val="0076683C"/>
    <w:rsid w:val="0076692A"/>
    <w:rsid w:val="007672D9"/>
    <w:rsid w:val="0076752D"/>
    <w:rsid w:val="0076773B"/>
    <w:rsid w:val="007706B9"/>
    <w:rsid w:val="0077094F"/>
    <w:rsid w:val="00770B37"/>
    <w:rsid w:val="00770BD2"/>
    <w:rsid w:val="00770C22"/>
    <w:rsid w:val="00770D16"/>
    <w:rsid w:val="00771575"/>
    <w:rsid w:val="007715BF"/>
    <w:rsid w:val="00771A69"/>
    <w:rsid w:val="00771AFC"/>
    <w:rsid w:val="00772408"/>
    <w:rsid w:val="00772E1E"/>
    <w:rsid w:val="0077368C"/>
    <w:rsid w:val="00773D19"/>
    <w:rsid w:val="007740A0"/>
    <w:rsid w:val="0077426B"/>
    <w:rsid w:val="007747AD"/>
    <w:rsid w:val="00775050"/>
    <w:rsid w:val="00775073"/>
    <w:rsid w:val="00775434"/>
    <w:rsid w:val="007761E4"/>
    <w:rsid w:val="007768CA"/>
    <w:rsid w:val="00777776"/>
    <w:rsid w:val="007808B5"/>
    <w:rsid w:val="00780A00"/>
    <w:rsid w:val="00780B64"/>
    <w:rsid w:val="00780EB8"/>
    <w:rsid w:val="0078120B"/>
    <w:rsid w:val="00781895"/>
    <w:rsid w:val="00781E99"/>
    <w:rsid w:val="007821C7"/>
    <w:rsid w:val="0078253E"/>
    <w:rsid w:val="007829AF"/>
    <w:rsid w:val="00782E3D"/>
    <w:rsid w:val="0078301F"/>
    <w:rsid w:val="00783381"/>
    <w:rsid w:val="007833EB"/>
    <w:rsid w:val="00783481"/>
    <w:rsid w:val="007836B1"/>
    <w:rsid w:val="00783C50"/>
    <w:rsid w:val="00783DDB"/>
    <w:rsid w:val="007840FA"/>
    <w:rsid w:val="00784808"/>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856"/>
    <w:rsid w:val="007A1E19"/>
    <w:rsid w:val="007A1F88"/>
    <w:rsid w:val="007A20D4"/>
    <w:rsid w:val="007A21AD"/>
    <w:rsid w:val="007A3545"/>
    <w:rsid w:val="007A379D"/>
    <w:rsid w:val="007A385E"/>
    <w:rsid w:val="007A41C4"/>
    <w:rsid w:val="007A45CF"/>
    <w:rsid w:val="007A4F06"/>
    <w:rsid w:val="007A60EE"/>
    <w:rsid w:val="007A6342"/>
    <w:rsid w:val="007A636A"/>
    <w:rsid w:val="007A6374"/>
    <w:rsid w:val="007A6792"/>
    <w:rsid w:val="007A6815"/>
    <w:rsid w:val="007A6B1C"/>
    <w:rsid w:val="007A6EF5"/>
    <w:rsid w:val="007A756E"/>
    <w:rsid w:val="007A77EF"/>
    <w:rsid w:val="007B07E8"/>
    <w:rsid w:val="007B11D3"/>
    <w:rsid w:val="007B13B7"/>
    <w:rsid w:val="007B1A09"/>
    <w:rsid w:val="007B212E"/>
    <w:rsid w:val="007B22DA"/>
    <w:rsid w:val="007B2343"/>
    <w:rsid w:val="007B2B1D"/>
    <w:rsid w:val="007B3403"/>
    <w:rsid w:val="007B3B90"/>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1BAE"/>
    <w:rsid w:val="007C235A"/>
    <w:rsid w:val="007C2C27"/>
    <w:rsid w:val="007C3711"/>
    <w:rsid w:val="007C3899"/>
    <w:rsid w:val="007C3DC7"/>
    <w:rsid w:val="007C425C"/>
    <w:rsid w:val="007C4BFC"/>
    <w:rsid w:val="007C5323"/>
    <w:rsid w:val="007C5900"/>
    <w:rsid w:val="007C5949"/>
    <w:rsid w:val="007C5E50"/>
    <w:rsid w:val="007C65CD"/>
    <w:rsid w:val="007C6F1F"/>
    <w:rsid w:val="007C7199"/>
    <w:rsid w:val="007C754D"/>
    <w:rsid w:val="007C7D7C"/>
    <w:rsid w:val="007C7DF3"/>
    <w:rsid w:val="007D00C5"/>
    <w:rsid w:val="007D035C"/>
    <w:rsid w:val="007D06C7"/>
    <w:rsid w:val="007D16E9"/>
    <w:rsid w:val="007D190E"/>
    <w:rsid w:val="007D1981"/>
    <w:rsid w:val="007D2235"/>
    <w:rsid w:val="007D2255"/>
    <w:rsid w:val="007D2B4F"/>
    <w:rsid w:val="007D2DDA"/>
    <w:rsid w:val="007D319E"/>
    <w:rsid w:val="007D31D7"/>
    <w:rsid w:val="007D32CA"/>
    <w:rsid w:val="007D3613"/>
    <w:rsid w:val="007D39B7"/>
    <w:rsid w:val="007D46CF"/>
    <w:rsid w:val="007D49A8"/>
    <w:rsid w:val="007D4D5A"/>
    <w:rsid w:val="007D4DA6"/>
    <w:rsid w:val="007D5153"/>
    <w:rsid w:val="007D5880"/>
    <w:rsid w:val="007D59AA"/>
    <w:rsid w:val="007D59C0"/>
    <w:rsid w:val="007D667C"/>
    <w:rsid w:val="007D7718"/>
    <w:rsid w:val="007D7848"/>
    <w:rsid w:val="007D78B1"/>
    <w:rsid w:val="007D798D"/>
    <w:rsid w:val="007D79C2"/>
    <w:rsid w:val="007D7C9E"/>
    <w:rsid w:val="007E0731"/>
    <w:rsid w:val="007E07E9"/>
    <w:rsid w:val="007E0881"/>
    <w:rsid w:val="007E0A4F"/>
    <w:rsid w:val="007E1799"/>
    <w:rsid w:val="007E1FD3"/>
    <w:rsid w:val="007E2266"/>
    <w:rsid w:val="007E23A4"/>
    <w:rsid w:val="007E26FF"/>
    <w:rsid w:val="007E2C86"/>
    <w:rsid w:val="007E308D"/>
    <w:rsid w:val="007E375C"/>
    <w:rsid w:val="007E3DC6"/>
    <w:rsid w:val="007E4EB5"/>
    <w:rsid w:val="007E5598"/>
    <w:rsid w:val="007E5848"/>
    <w:rsid w:val="007E61EA"/>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668"/>
    <w:rsid w:val="007F3A85"/>
    <w:rsid w:val="007F45CA"/>
    <w:rsid w:val="007F5F78"/>
    <w:rsid w:val="007F5F7C"/>
    <w:rsid w:val="007F6440"/>
    <w:rsid w:val="007F66FA"/>
    <w:rsid w:val="007F6923"/>
    <w:rsid w:val="007F6AB1"/>
    <w:rsid w:val="007F7430"/>
    <w:rsid w:val="007F7581"/>
    <w:rsid w:val="007F7A09"/>
    <w:rsid w:val="007F7C20"/>
    <w:rsid w:val="007F7EFE"/>
    <w:rsid w:val="00800BD9"/>
    <w:rsid w:val="00800F4D"/>
    <w:rsid w:val="00801014"/>
    <w:rsid w:val="00801468"/>
    <w:rsid w:val="00801640"/>
    <w:rsid w:val="00802574"/>
    <w:rsid w:val="00802A4D"/>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1FD"/>
    <w:rsid w:val="00812611"/>
    <w:rsid w:val="008143A3"/>
    <w:rsid w:val="00814CC6"/>
    <w:rsid w:val="00814EC7"/>
    <w:rsid w:val="00815105"/>
    <w:rsid w:val="00815119"/>
    <w:rsid w:val="008159A9"/>
    <w:rsid w:val="0081629A"/>
    <w:rsid w:val="008167D5"/>
    <w:rsid w:val="0081692F"/>
    <w:rsid w:val="008175A2"/>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35D"/>
    <w:rsid w:val="00826B87"/>
    <w:rsid w:val="00827949"/>
    <w:rsid w:val="00827FF0"/>
    <w:rsid w:val="00830071"/>
    <w:rsid w:val="0083030B"/>
    <w:rsid w:val="008305BF"/>
    <w:rsid w:val="00830769"/>
    <w:rsid w:val="00830D08"/>
    <w:rsid w:val="00831590"/>
    <w:rsid w:val="00831BD2"/>
    <w:rsid w:val="00831E69"/>
    <w:rsid w:val="00832E81"/>
    <w:rsid w:val="00833891"/>
    <w:rsid w:val="00833D4C"/>
    <w:rsid w:val="0083456F"/>
    <w:rsid w:val="00834625"/>
    <w:rsid w:val="00835470"/>
    <w:rsid w:val="008364B4"/>
    <w:rsid w:val="0083674E"/>
    <w:rsid w:val="00836A02"/>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561"/>
    <w:rsid w:val="0084562B"/>
    <w:rsid w:val="00846124"/>
    <w:rsid w:val="00846FD9"/>
    <w:rsid w:val="00847A52"/>
    <w:rsid w:val="008501AA"/>
    <w:rsid w:val="00850BE3"/>
    <w:rsid w:val="00851173"/>
    <w:rsid w:val="008513DA"/>
    <w:rsid w:val="008515F4"/>
    <w:rsid w:val="00851AB6"/>
    <w:rsid w:val="00852568"/>
    <w:rsid w:val="00852C0E"/>
    <w:rsid w:val="00853124"/>
    <w:rsid w:val="0085372E"/>
    <w:rsid w:val="00853F23"/>
    <w:rsid w:val="0085453D"/>
    <w:rsid w:val="0085472D"/>
    <w:rsid w:val="00854753"/>
    <w:rsid w:val="00854CD5"/>
    <w:rsid w:val="008555B2"/>
    <w:rsid w:val="00855C94"/>
    <w:rsid w:val="0085628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27C2"/>
    <w:rsid w:val="0086305E"/>
    <w:rsid w:val="008630FE"/>
    <w:rsid w:val="008632AC"/>
    <w:rsid w:val="00864F86"/>
    <w:rsid w:val="008650E3"/>
    <w:rsid w:val="0086571F"/>
    <w:rsid w:val="00865A7C"/>
    <w:rsid w:val="00865B84"/>
    <w:rsid w:val="00866566"/>
    <w:rsid w:val="008665CB"/>
    <w:rsid w:val="00866721"/>
    <w:rsid w:val="00866E0C"/>
    <w:rsid w:val="0086748E"/>
    <w:rsid w:val="00867863"/>
    <w:rsid w:val="0086786F"/>
    <w:rsid w:val="00867AA1"/>
    <w:rsid w:val="00867E88"/>
    <w:rsid w:val="008702E9"/>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77B54"/>
    <w:rsid w:val="00880EBE"/>
    <w:rsid w:val="00880EE0"/>
    <w:rsid w:val="008812E4"/>
    <w:rsid w:val="00882037"/>
    <w:rsid w:val="008824F2"/>
    <w:rsid w:val="0088259C"/>
    <w:rsid w:val="008825C8"/>
    <w:rsid w:val="00882CB6"/>
    <w:rsid w:val="00882DC3"/>
    <w:rsid w:val="00882FBE"/>
    <w:rsid w:val="008831C9"/>
    <w:rsid w:val="0088388C"/>
    <w:rsid w:val="0088491D"/>
    <w:rsid w:val="00884D64"/>
    <w:rsid w:val="0088512F"/>
    <w:rsid w:val="008855E9"/>
    <w:rsid w:val="00885DDB"/>
    <w:rsid w:val="008861C7"/>
    <w:rsid w:val="00886254"/>
    <w:rsid w:val="0088631C"/>
    <w:rsid w:val="00886655"/>
    <w:rsid w:val="00886F45"/>
    <w:rsid w:val="00886F7A"/>
    <w:rsid w:val="00887850"/>
    <w:rsid w:val="0088791C"/>
    <w:rsid w:val="00890201"/>
    <w:rsid w:val="00891567"/>
    <w:rsid w:val="00891CFD"/>
    <w:rsid w:val="00892285"/>
    <w:rsid w:val="008927ED"/>
    <w:rsid w:val="008928A7"/>
    <w:rsid w:val="008929FB"/>
    <w:rsid w:val="00892BDC"/>
    <w:rsid w:val="00892C6D"/>
    <w:rsid w:val="0089398B"/>
    <w:rsid w:val="00893AA7"/>
    <w:rsid w:val="00893F8A"/>
    <w:rsid w:val="00894037"/>
    <w:rsid w:val="008943C0"/>
    <w:rsid w:val="00894671"/>
    <w:rsid w:val="00894702"/>
    <w:rsid w:val="0089551C"/>
    <w:rsid w:val="00895807"/>
    <w:rsid w:val="00896CA6"/>
    <w:rsid w:val="00897584"/>
    <w:rsid w:val="00897E11"/>
    <w:rsid w:val="008A0F9D"/>
    <w:rsid w:val="008A12A5"/>
    <w:rsid w:val="008A1331"/>
    <w:rsid w:val="008A1554"/>
    <w:rsid w:val="008A2080"/>
    <w:rsid w:val="008A20C7"/>
    <w:rsid w:val="008A2A7E"/>
    <w:rsid w:val="008A3370"/>
    <w:rsid w:val="008A4D9F"/>
    <w:rsid w:val="008A53B8"/>
    <w:rsid w:val="008A58C8"/>
    <w:rsid w:val="008A5D46"/>
    <w:rsid w:val="008A65AB"/>
    <w:rsid w:val="008A65D3"/>
    <w:rsid w:val="008A70B7"/>
    <w:rsid w:val="008A748A"/>
    <w:rsid w:val="008A7CF2"/>
    <w:rsid w:val="008A7DE1"/>
    <w:rsid w:val="008A7DFE"/>
    <w:rsid w:val="008B005C"/>
    <w:rsid w:val="008B1038"/>
    <w:rsid w:val="008B10F2"/>
    <w:rsid w:val="008B1926"/>
    <w:rsid w:val="008B1BE9"/>
    <w:rsid w:val="008B1D41"/>
    <w:rsid w:val="008B23F8"/>
    <w:rsid w:val="008B2F91"/>
    <w:rsid w:val="008B3A76"/>
    <w:rsid w:val="008B3E8F"/>
    <w:rsid w:val="008B54BB"/>
    <w:rsid w:val="008B5D9D"/>
    <w:rsid w:val="008B5E96"/>
    <w:rsid w:val="008B61D2"/>
    <w:rsid w:val="008B6A0C"/>
    <w:rsid w:val="008B6D0F"/>
    <w:rsid w:val="008B71E6"/>
    <w:rsid w:val="008B7273"/>
    <w:rsid w:val="008B72C3"/>
    <w:rsid w:val="008B74FF"/>
    <w:rsid w:val="008B7DAE"/>
    <w:rsid w:val="008C0130"/>
    <w:rsid w:val="008C0733"/>
    <w:rsid w:val="008C0DF4"/>
    <w:rsid w:val="008C11FA"/>
    <w:rsid w:val="008C1C8E"/>
    <w:rsid w:val="008C21BF"/>
    <w:rsid w:val="008C22DE"/>
    <w:rsid w:val="008C23E3"/>
    <w:rsid w:val="008C23F0"/>
    <w:rsid w:val="008C2535"/>
    <w:rsid w:val="008C2792"/>
    <w:rsid w:val="008C2C9F"/>
    <w:rsid w:val="008C3424"/>
    <w:rsid w:val="008C3890"/>
    <w:rsid w:val="008C3D7D"/>
    <w:rsid w:val="008C4657"/>
    <w:rsid w:val="008C487B"/>
    <w:rsid w:val="008C5710"/>
    <w:rsid w:val="008C5E56"/>
    <w:rsid w:val="008C64FB"/>
    <w:rsid w:val="008C6DA9"/>
    <w:rsid w:val="008C6F7B"/>
    <w:rsid w:val="008C6FE9"/>
    <w:rsid w:val="008C7297"/>
    <w:rsid w:val="008C7D3F"/>
    <w:rsid w:val="008C7ED7"/>
    <w:rsid w:val="008C7F5E"/>
    <w:rsid w:val="008D0B7C"/>
    <w:rsid w:val="008D0D98"/>
    <w:rsid w:val="008D0F63"/>
    <w:rsid w:val="008D0FCC"/>
    <w:rsid w:val="008D1443"/>
    <w:rsid w:val="008D2800"/>
    <w:rsid w:val="008D2A92"/>
    <w:rsid w:val="008D312D"/>
    <w:rsid w:val="008D36C2"/>
    <w:rsid w:val="008D36F0"/>
    <w:rsid w:val="008D3F08"/>
    <w:rsid w:val="008D4124"/>
    <w:rsid w:val="008D4875"/>
    <w:rsid w:val="008D49B7"/>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4910"/>
    <w:rsid w:val="008E522B"/>
    <w:rsid w:val="008E727B"/>
    <w:rsid w:val="008E733B"/>
    <w:rsid w:val="008E7649"/>
    <w:rsid w:val="008F01EB"/>
    <w:rsid w:val="008F0346"/>
    <w:rsid w:val="008F0586"/>
    <w:rsid w:val="008F0B47"/>
    <w:rsid w:val="008F162B"/>
    <w:rsid w:val="008F238F"/>
    <w:rsid w:val="008F25A9"/>
    <w:rsid w:val="008F397B"/>
    <w:rsid w:val="008F3A1D"/>
    <w:rsid w:val="008F3BD0"/>
    <w:rsid w:val="008F3C1A"/>
    <w:rsid w:val="008F40E2"/>
    <w:rsid w:val="008F4266"/>
    <w:rsid w:val="008F43E4"/>
    <w:rsid w:val="008F46E6"/>
    <w:rsid w:val="008F4B30"/>
    <w:rsid w:val="008F5E46"/>
    <w:rsid w:val="008F687E"/>
    <w:rsid w:val="008F6A8F"/>
    <w:rsid w:val="008F736E"/>
    <w:rsid w:val="008F7B69"/>
    <w:rsid w:val="008F7BA4"/>
    <w:rsid w:val="00900111"/>
    <w:rsid w:val="009001E1"/>
    <w:rsid w:val="00900B47"/>
    <w:rsid w:val="00900BED"/>
    <w:rsid w:val="00901000"/>
    <w:rsid w:val="00901266"/>
    <w:rsid w:val="00901319"/>
    <w:rsid w:val="00901562"/>
    <w:rsid w:val="00901FFB"/>
    <w:rsid w:val="0090301F"/>
    <w:rsid w:val="00903F20"/>
    <w:rsid w:val="00904A0B"/>
    <w:rsid w:val="00904A22"/>
    <w:rsid w:val="00904BE7"/>
    <w:rsid w:val="00904F19"/>
    <w:rsid w:val="009050E5"/>
    <w:rsid w:val="00905B40"/>
    <w:rsid w:val="0090647F"/>
    <w:rsid w:val="00906D20"/>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254C"/>
    <w:rsid w:val="00923762"/>
    <w:rsid w:val="00923FD2"/>
    <w:rsid w:val="00924641"/>
    <w:rsid w:val="0092485F"/>
    <w:rsid w:val="00924A49"/>
    <w:rsid w:val="00924C57"/>
    <w:rsid w:val="009253B5"/>
    <w:rsid w:val="009253E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37293"/>
    <w:rsid w:val="009403A5"/>
    <w:rsid w:val="0094060B"/>
    <w:rsid w:val="00940C03"/>
    <w:rsid w:val="00941082"/>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472D1"/>
    <w:rsid w:val="0095093C"/>
    <w:rsid w:val="00951528"/>
    <w:rsid w:val="009519CB"/>
    <w:rsid w:val="009529F7"/>
    <w:rsid w:val="009531D1"/>
    <w:rsid w:val="009546E9"/>
    <w:rsid w:val="0095471B"/>
    <w:rsid w:val="00954903"/>
    <w:rsid w:val="00955244"/>
    <w:rsid w:val="0095526A"/>
    <w:rsid w:val="00955946"/>
    <w:rsid w:val="00955BDF"/>
    <w:rsid w:val="00955CDB"/>
    <w:rsid w:val="00956226"/>
    <w:rsid w:val="009567BA"/>
    <w:rsid w:val="0095702C"/>
    <w:rsid w:val="00957439"/>
    <w:rsid w:val="009576DD"/>
    <w:rsid w:val="009577B7"/>
    <w:rsid w:val="00957CFC"/>
    <w:rsid w:val="00960028"/>
    <w:rsid w:val="00960CBE"/>
    <w:rsid w:val="00961804"/>
    <w:rsid w:val="00962740"/>
    <w:rsid w:val="009627DB"/>
    <w:rsid w:val="00962805"/>
    <w:rsid w:val="0096324E"/>
    <w:rsid w:val="00963386"/>
    <w:rsid w:val="00963993"/>
    <w:rsid w:val="00964CBE"/>
    <w:rsid w:val="00964DC2"/>
    <w:rsid w:val="009650C0"/>
    <w:rsid w:val="009656B6"/>
    <w:rsid w:val="00965C47"/>
    <w:rsid w:val="009663ED"/>
    <w:rsid w:val="009664EB"/>
    <w:rsid w:val="009667C9"/>
    <w:rsid w:val="009674B1"/>
    <w:rsid w:val="00967818"/>
    <w:rsid w:val="00970389"/>
    <w:rsid w:val="00970480"/>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25D"/>
    <w:rsid w:val="0097687F"/>
    <w:rsid w:val="00976E21"/>
    <w:rsid w:val="00976F46"/>
    <w:rsid w:val="00977334"/>
    <w:rsid w:val="009773B3"/>
    <w:rsid w:val="009775A4"/>
    <w:rsid w:val="00981066"/>
    <w:rsid w:val="009811A5"/>
    <w:rsid w:val="00981408"/>
    <w:rsid w:val="00981C67"/>
    <w:rsid w:val="009824A8"/>
    <w:rsid w:val="0098256F"/>
    <w:rsid w:val="00982A62"/>
    <w:rsid w:val="00982C72"/>
    <w:rsid w:val="00983106"/>
    <w:rsid w:val="00983C87"/>
    <w:rsid w:val="00983EE6"/>
    <w:rsid w:val="00983FFB"/>
    <w:rsid w:val="0098412E"/>
    <w:rsid w:val="009847A1"/>
    <w:rsid w:val="00984993"/>
    <w:rsid w:val="00984FE6"/>
    <w:rsid w:val="00985311"/>
    <w:rsid w:val="00985429"/>
    <w:rsid w:val="0098584B"/>
    <w:rsid w:val="00985963"/>
    <w:rsid w:val="00985CC5"/>
    <w:rsid w:val="00985F35"/>
    <w:rsid w:val="00986121"/>
    <w:rsid w:val="00987FBF"/>
    <w:rsid w:val="00990333"/>
    <w:rsid w:val="00990443"/>
    <w:rsid w:val="0099060A"/>
    <w:rsid w:val="0099071B"/>
    <w:rsid w:val="00991AAA"/>
    <w:rsid w:val="00991FF9"/>
    <w:rsid w:val="0099209B"/>
    <w:rsid w:val="009921EE"/>
    <w:rsid w:val="009923BE"/>
    <w:rsid w:val="009924F7"/>
    <w:rsid w:val="009925A3"/>
    <w:rsid w:val="00992655"/>
    <w:rsid w:val="00992800"/>
    <w:rsid w:val="0099282F"/>
    <w:rsid w:val="00992BBA"/>
    <w:rsid w:val="009930A0"/>
    <w:rsid w:val="00993E54"/>
    <w:rsid w:val="009941BC"/>
    <w:rsid w:val="00994512"/>
    <w:rsid w:val="0099490E"/>
    <w:rsid w:val="00994D48"/>
    <w:rsid w:val="009950EF"/>
    <w:rsid w:val="0099548B"/>
    <w:rsid w:val="009956E4"/>
    <w:rsid w:val="00995DDB"/>
    <w:rsid w:val="00995EF6"/>
    <w:rsid w:val="00997020"/>
    <w:rsid w:val="0099712B"/>
    <w:rsid w:val="00997F5D"/>
    <w:rsid w:val="009A022C"/>
    <w:rsid w:val="009A02D0"/>
    <w:rsid w:val="009A0B7E"/>
    <w:rsid w:val="009A0C8E"/>
    <w:rsid w:val="009A102E"/>
    <w:rsid w:val="009A148F"/>
    <w:rsid w:val="009A1EFA"/>
    <w:rsid w:val="009A2585"/>
    <w:rsid w:val="009A296F"/>
    <w:rsid w:val="009A29C2"/>
    <w:rsid w:val="009A2A58"/>
    <w:rsid w:val="009A32E7"/>
    <w:rsid w:val="009A368F"/>
    <w:rsid w:val="009A382D"/>
    <w:rsid w:val="009A41BC"/>
    <w:rsid w:val="009A47CB"/>
    <w:rsid w:val="009A4EBB"/>
    <w:rsid w:val="009A54A8"/>
    <w:rsid w:val="009A5D52"/>
    <w:rsid w:val="009A6B48"/>
    <w:rsid w:val="009A7181"/>
    <w:rsid w:val="009A73F6"/>
    <w:rsid w:val="009A76CA"/>
    <w:rsid w:val="009A7996"/>
    <w:rsid w:val="009A7EAF"/>
    <w:rsid w:val="009B0712"/>
    <w:rsid w:val="009B0ECD"/>
    <w:rsid w:val="009B0EFE"/>
    <w:rsid w:val="009B14C1"/>
    <w:rsid w:val="009B2708"/>
    <w:rsid w:val="009B3D2E"/>
    <w:rsid w:val="009B457D"/>
    <w:rsid w:val="009B54F9"/>
    <w:rsid w:val="009B69A7"/>
    <w:rsid w:val="009B6BFA"/>
    <w:rsid w:val="009B6D48"/>
    <w:rsid w:val="009B6E37"/>
    <w:rsid w:val="009B6FFB"/>
    <w:rsid w:val="009B7164"/>
    <w:rsid w:val="009B7451"/>
    <w:rsid w:val="009B7975"/>
    <w:rsid w:val="009C105A"/>
    <w:rsid w:val="009C12A8"/>
    <w:rsid w:val="009C18AD"/>
    <w:rsid w:val="009C1981"/>
    <w:rsid w:val="009C199A"/>
    <w:rsid w:val="009C1A8A"/>
    <w:rsid w:val="009C2A82"/>
    <w:rsid w:val="009C3C81"/>
    <w:rsid w:val="009C3DF0"/>
    <w:rsid w:val="009C5799"/>
    <w:rsid w:val="009C63DC"/>
    <w:rsid w:val="009C6FC1"/>
    <w:rsid w:val="009C747F"/>
    <w:rsid w:val="009C7F2F"/>
    <w:rsid w:val="009D0039"/>
    <w:rsid w:val="009D00FC"/>
    <w:rsid w:val="009D0E38"/>
    <w:rsid w:val="009D14F9"/>
    <w:rsid w:val="009D1561"/>
    <w:rsid w:val="009D1CD6"/>
    <w:rsid w:val="009D2938"/>
    <w:rsid w:val="009D2A87"/>
    <w:rsid w:val="009D300F"/>
    <w:rsid w:val="009D3E7D"/>
    <w:rsid w:val="009D3FFE"/>
    <w:rsid w:val="009D4079"/>
    <w:rsid w:val="009D40DA"/>
    <w:rsid w:val="009D5079"/>
    <w:rsid w:val="009D5858"/>
    <w:rsid w:val="009D5C24"/>
    <w:rsid w:val="009D65C7"/>
    <w:rsid w:val="009D682B"/>
    <w:rsid w:val="009D6A6A"/>
    <w:rsid w:val="009D7D33"/>
    <w:rsid w:val="009E0877"/>
    <w:rsid w:val="009E20FE"/>
    <w:rsid w:val="009E21C2"/>
    <w:rsid w:val="009E2A20"/>
    <w:rsid w:val="009E3D51"/>
    <w:rsid w:val="009E4574"/>
    <w:rsid w:val="009E4BE8"/>
    <w:rsid w:val="009E51F1"/>
    <w:rsid w:val="009E5AB9"/>
    <w:rsid w:val="009E5B85"/>
    <w:rsid w:val="009E7043"/>
    <w:rsid w:val="009E7327"/>
    <w:rsid w:val="009E7C9A"/>
    <w:rsid w:val="009E7F80"/>
    <w:rsid w:val="009F090B"/>
    <w:rsid w:val="009F3941"/>
    <w:rsid w:val="009F4060"/>
    <w:rsid w:val="009F42D8"/>
    <w:rsid w:val="009F4A20"/>
    <w:rsid w:val="009F4C0C"/>
    <w:rsid w:val="009F5978"/>
    <w:rsid w:val="009F5A51"/>
    <w:rsid w:val="009F5A71"/>
    <w:rsid w:val="009F5CC2"/>
    <w:rsid w:val="009F64D7"/>
    <w:rsid w:val="009F66BB"/>
    <w:rsid w:val="009F6F58"/>
    <w:rsid w:val="009F70C7"/>
    <w:rsid w:val="009F741F"/>
    <w:rsid w:val="009F7BF0"/>
    <w:rsid w:val="00A00FF4"/>
    <w:rsid w:val="00A01287"/>
    <w:rsid w:val="00A01A09"/>
    <w:rsid w:val="00A02607"/>
    <w:rsid w:val="00A035F0"/>
    <w:rsid w:val="00A03884"/>
    <w:rsid w:val="00A041B1"/>
    <w:rsid w:val="00A044FC"/>
    <w:rsid w:val="00A0470D"/>
    <w:rsid w:val="00A0475A"/>
    <w:rsid w:val="00A0501B"/>
    <w:rsid w:val="00A05465"/>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901"/>
    <w:rsid w:val="00A13F6D"/>
    <w:rsid w:val="00A140A5"/>
    <w:rsid w:val="00A14191"/>
    <w:rsid w:val="00A14247"/>
    <w:rsid w:val="00A14362"/>
    <w:rsid w:val="00A14F4E"/>
    <w:rsid w:val="00A15330"/>
    <w:rsid w:val="00A154CA"/>
    <w:rsid w:val="00A15A34"/>
    <w:rsid w:val="00A15BC4"/>
    <w:rsid w:val="00A16180"/>
    <w:rsid w:val="00A16326"/>
    <w:rsid w:val="00A16509"/>
    <w:rsid w:val="00A16527"/>
    <w:rsid w:val="00A16755"/>
    <w:rsid w:val="00A16806"/>
    <w:rsid w:val="00A17417"/>
    <w:rsid w:val="00A1778F"/>
    <w:rsid w:val="00A178A4"/>
    <w:rsid w:val="00A20240"/>
    <w:rsid w:val="00A20B34"/>
    <w:rsid w:val="00A221CB"/>
    <w:rsid w:val="00A2294F"/>
    <w:rsid w:val="00A22B0E"/>
    <w:rsid w:val="00A23020"/>
    <w:rsid w:val="00A23128"/>
    <w:rsid w:val="00A233A2"/>
    <w:rsid w:val="00A23531"/>
    <w:rsid w:val="00A23714"/>
    <w:rsid w:val="00A23B33"/>
    <w:rsid w:val="00A23BBE"/>
    <w:rsid w:val="00A24AAC"/>
    <w:rsid w:val="00A24CE6"/>
    <w:rsid w:val="00A24D98"/>
    <w:rsid w:val="00A2645C"/>
    <w:rsid w:val="00A265A3"/>
    <w:rsid w:val="00A265C3"/>
    <w:rsid w:val="00A26DE0"/>
    <w:rsid w:val="00A2782D"/>
    <w:rsid w:val="00A30598"/>
    <w:rsid w:val="00A30CFC"/>
    <w:rsid w:val="00A30D51"/>
    <w:rsid w:val="00A31789"/>
    <w:rsid w:val="00A325F1"/>
    <w:rsid w:val="00A32E7C"/>
    <w:rsid w:val="00A32EA2"/>
    <w:rsid w:val="00A342FB"/>
    <w:rsid w:val="00A34AC3"/>
    <w:rsid w:val="00A3526B"/>
    <w:rsid w:val="00A354AF"/>
    <w:rsid w:val="00A35BD6"/>
    <w:rsid w:val="00A36573"/>
    <w:rsid w:val="00A36B16"/>
    <w:rsid w:val="00A373E8"/>
    <w:rsid w:val="00A378A0"/>
    <w:rsid w:val="00A40414"/>
    <w:rsid w:val="00A41EE4"/>
    <w:rsid w:val="00A41F0B"/>
    <w:rsid w:val="00A422C2"/>
    <w:rsid w:val="00A423B4"/>
    <w:rsid w:val="00A426C2"/>
    <w:rsid w:val="00A42A36"/>
    <w:rsid w:val="00A42C6D"/>
    <w:rsid w:val="00A43525"/>
    <w:rsid w:val="00A43726"/>
    <w:rsid w:val="00A43D31"/>
    <w:rsid w:val="00A43E5C"/>
    <w:rsid w:val="00A44D39"/>
    <w:rsid w:val="00A44FA7"/>
    <w:rsid w:val="00A45958"/>
    <w:rsid w:val="00A45C30"/>
    <w:rsid w:val="00A46881"/>
    <w:rsid w:val="00A46CB4"/>
    <w:rsid w:val="00A47355"/>
    <w:rsid w:val="00A5020C"/>
    <w:rsid w:val="00A50402"/>
    <w:rsid w:val="00A506BB"/>
    <w:rsid w:val="00A517BC"/>
    <w:rsid w:val="00A51CD1"/>
    <w:rsid w:val="00A520C6"/>
    <w:rsid w:val="00A528C7"/>
    <w:rsid w:val="00A53E6C"/>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52F"/>
    <w:rsid w:val="00A63763"/>
    <w:rsid w:val="00A637ED"/>
    <w:rsid w:val="00A63BC4"/>
    <w:rsid w:val="00A64C82"/>
    <w:rsid w:val="00A64FCB"/>
    <w:rsid w:val="00A65B75"/>
    <w:rsid w:val="00A65F6D"/>
    <w:rsid w:val="00A66616"/>
    <w:rsid w:val="00A672EF"/>
    <w:rsid w:val="00A676B9"/>
    <w:rsid w:val="00A67858"/>
    <w:rsid w:val="00A678BF"/>
    <w:rsid w:val="00A67E2B"/>
    <w:rsid w:val="00A70056"/>
    <w:rsid w:val="00A70ECF"/>
    <w:rsid w:val="00A716C4"/>
    <w:rsid w:val="00A7174E"/>
    <w:rsid w:val="00A71D2C"/>
    <w:rsid w:val="00A71FEF"/>
    <w:rsid w:val="00A72B4F"/>
    <w:rsid w:val="00A7306A"/>
    <w:rsid w:val="00A738A3"/>
    <w:rsid w:val="00A73A18"/>
    <w:rsid w:val="00A74DAD"/>
    <w:rsid w:val="00A75909"/>
    <w:rsid w:val="00A760B4"/>
    <w:rsid w:val="00A76FAD"/>
    <w:rsid w:val="00A77A25"/>
    <w:rsid w:val="00A77E0A"/>
    <w:rsid w:val="00A77F92"/>
    <w:rsid w:val="00A8038B"/>
    <w:rsid w:val="00A80696"/>
    <w:rsid w:val="00A80C8B"/>
    <w:rsid w:val="00A80E49"/>
    <w:rsid w:val="00A81636"/>
    <w:rsid w:val="00A818A8"/>
    <w:rsid w:val="00A81C0D"/>
    <w:rsid w:val="00A82D78"/>
    <w:rsid w:val="00A82DF2"/>
    <w:rsid w:val="00A82F05"/>
    <w:rsid w:val="00A83243"/>
    <w:rsid w:val="00A8363C"/>
    <w:rsid w:val="00A836E7"/>
    <w:rsid w:val="00A8388E"/>
    <w:rsid w:val="00A839B5"/>
    <w:rsid w:val="00A83C87"/>
    <w:rsid w:val="00A84938"/>
    <w:rsid w:val="00A8518A"/>
    <w:rsid w:val="00A85687"/>
    <w:rsid w:val="00A85701"/>
    <w:rsid w:val="00A85E3D"/>
    <w:rsid w:val="00A85E87"/>
    <w:rsid w:val="00A86059"/>
    <w:rsid w:val="00A86585"/>
    <w:rsid w:val="00A86C83"/>
    <w:rsid w:val="00A86DF6"/>
    <w:rsid w:val="00A86E23"/>
    <w:rsid w:val="00A874F2"/>
    <w:rsid w:val="00A874F5"/>
    <w:rsid w:val="00A87B4A"/>
    <w:rsid w:val="00A87DC7"/>
    <w:rsid w:val="00A87F73"/>
    <w:rsid w:val="00A90014"/>
    <w:rsid w:val="00A90C5A"/>
    <w:rsid w:val="00A90C74"/>
    <w:rsid w:val="00A90F8E"/>
    <w:rsid w:val="00A91293"/>
    <w:rsid w:val="00A91585"/>
    <w:rsid w:val="00A91C5E"/>
    <w:rsid w:val="00A91DCC"/>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255"/>
    <w:rsid w:val="00AA2709"/>
    <w:rsid w:val="00AA2A4F"/>
    <w:rsid w:val="00AA33B0"/>
    <w:rsid w:val="00AA376C"/>
    <w:rsid w:val="00AA3E86"/>
    <w:rsid w:val="00AA41DC"/>
    <w:rsid w:val="00AA4D2C"/>
    <w:rsid w:val="00AA4EF5"/>
    <w:rsid w:val="00AA54E1"/>
    <w:rsid w:val="00AA5FF6"/>
    <w:rsid w:val="00AA6465"/>
    <w:rsid w:val="00AA653B"/>
    <w:rsid w:val="00AA6BE3"/>
    <w:rsid w:val="00AA7595"/>
    <w:rsid w:val="00AB137E"/>
    <w:rsid w:val="00AB1B4D"/>
    <w:rsid w:val="00AB2491"/>
    <w:rsid w:val="00AB25BA"/>
    <w:rsid w:val="00AB2909"/>
    <w:rsid w:val="00AB2F3D"/>
    <w:rsid w:val="00AB3319"/>
    <w:rsid w:val="00AB492C"/>
    <w:rsid w:val="00AB4B82"/>
    <w:rsid w:val="00AB4E2D"/>
    <w:rsid w:val="00AB50F5"/>
    <w:rsid w:val="00AB53D0"/>
    <w:rsid w:val="00AB57B7"/>
    <w:rsid w:val="00AB5C39"/>
    <w:rsid w:val="00AB618B"/>
    <w:rsid w:val="00AB6661"/>
    <w:rsid w:val="00AB6F44"/>
    <w:rsid w:val="00AB72FB"/>
    <w:rsid w:val="00AB7463"/>
    <w:rsid w:val="00AB7BB6"/>
    <w:rsid w:val="00AB7D5B"/>
    <w:rsid w:val="00AC001D"/>
    <w:rsid w:val="00AC06AE"/>
    <w:rsid w:val="00AC07D0"/>
    <w:rsid w:val="00AC0972"/>
    <w:rsid w:val="00AC126B"/>
    <w:rsid w:val="00AC19BE"/>
    <w:rsid w:val="00AC2105"/>
    <w:rsid w:val="00AC23A3"/>
    <w:rsid w:val="00AC23DC"/>
    <w:rsid w:val="00AC2BEC"/>
    <w:rsid w:val="00AC2CBD"/>
    <w:rsid w:val="00AC2F73"/>
    <w:rsid w:val="00AC447D"/>
    <w:rsid w:val="00AC4656"/>
    <w:rsid w:val="00AC47DA"/>
    <w:rsid w:val="00AC4A1E"/>
    <w:rsid w:val="00AC4B6E"/>
    <w:rsid w:val="00AC4E09"/>
    <w:rsid w:val="00AC5836"/>
    <w:rsid w:val="00AC5D5A"/>
    <w:rsid w:val="00AC6278"/>
    <w:rsid w:val="00AC6489"/>
    <w:rsid w:val="00AC6804"/>
    <w:rsid w:val="00AC7140"/>
    <w:rsid w:val="00AC76D3"/>
    <w:rsid w:val="00AC7E99"/>
    <w:rsid w:val="00AC7FFB"/>
    <w:rsid w:val="00AD005E"/>
    <w:rsid w:val="00AD01B8"/>
    <w:rsid w:val="00AD044F"/>
    <w:rsid w:val="00AD07F5"/>
    <w:rsid w:val="00AD0BF0"/>
    <w:rsid w:val="00AD232A"/>
    <w:rsid w:val="00AD2996"/>
    <w:rsid w:val="00AD3173"/>
    <w:rsid w:val="00AD4427"/>
    <w:rsid w:val="00AD4BB8"/>
    <w:rsid w:val="00AD4EB7"/>
    <w:rsid w:val="00AD5A05"/>
    <w:rsid w:val="00AD5DA7"/>
    <w:rsid w:val="00AD5DBD"/>
    <w:rsid w:val="00AD6091"/>
    <w:rsid w:val="00AD6750"/>
    <w:rsid w:val="00AD6C5F"/>
    <w:rsid w:val="00AD7C36"/>
    <w:rsid w:val="00AD7D90"/>
    <w:rsid w:val="00AD7F13"/>
    <w:rsid w:val="00AE093F"/>
    <w:rsid w:val="00AE1504"/>
    <w:rsid w:val="00AE2423"/>
    <w:rsid w:val="00AE2A87"/>
    <w:rsid w:val="00AE2AD1"/>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33A"/>
    <w:rsid w:val="00AE77E2"/>
    <w:rsid w:val="00AE7892"/>
    <w:rsid w:val="00AE7A66"/>
    <w:rsid w:val="00AE7F8E"/>
    <w:rsid w:val="00AF093D"/>
    <w:rsid w:val="00AF13D9"/>
    <w:rsid w:val="00AF179B"/>
    <w:rsid w:val="00AF1C8A"/>
    <w:rsid w:val="00AF2313"/>
    <w:rsid w:val="00AF2E9C"/>
    <w:rsid w:val="00AF3236"/>
    <w:rsid w:val="00AF326F"/>
    <w:rsid w:val="00AF38D4"/>
    <w:rsid w:val="00AF39AB"/>
    <w:rsid w:val="00AF39D4"/>
    <w:rsid w:val="00AF39E9"/>
    <w:rsid w:val="00AF444D"/>
    <w:rsid w:val="00AF485B"/>
    <w:rsid w:val="00AF4878"/>
    <w:rsid w:val="00AF4A87"/>
    <w:rsid w:val="00AF654A"/>
    <w:rsid w:val="00AF6784"/>
    <w:rsid w:val="00AF67A9"/>
    <w:rsid w:val="00AF6967"/>
    <w:rsid w:val="00AF6A14"/>
    <w:rsid w:val="00B00030"/>
    <w:rsid w:val="00B00559"/>
    <w:rsid w:val="00B009F0"/>
    <w:rsid w:val="00B00B14"/>
    <w:rsid w:val="00B01041"/>
    <w:rsid w:val="00B019AE"/>
    <w:rsid w:val="00B01C67"/>
    <w:rsid w:val="00B021F4"/>
    <w:rsid w:val="00B0233C"/>
    <w:rsid w:val="00B02A05"/>
    <w:rsid w:val="00B02B52"/>
    <w:rsid w:val="00B02BD7"/>
    <w:rsid w:val="00B02DAF"/>
    <w:rsid w:val="00B032CF"/>
    <w:rsid w:val="00B0336D"/>
    <w:rsid w:val="00B038E1"/>
    <w:rsid w:val="00B04801"/>
    <w:rsid w:val="00B0489E"/>
    <w:rsid w:val="00B055A3"/>
    <w:rsid w:val="00B0568B"/>
    <w:rsid w:val="00B0627F"/>
    <w:rsid w:val="00B069B0"/>
    <w:rsid w:val="00B07D3D"/>
    <w:rsid w:val="00B10323"/>
    <w:rsid w:val="00B103D8"/>
    <w:rsid w:val="00B104DF"/>
    <w:rsid w:val="00B10951"/>
    <w:rsid w:val="00B10E07"/>
    <w:rsid w:val="00B11394"/>
    <w:rsid w:val="00B1162B"/>
    <w:rsid w:val="00B1165B"/>
    <w:rsid w:val="00B11932"/>
    <w:rsid w:val="00B11976"/>
    <w:rsid w:val="00B11E45"/>
    <w:rsid w:val="00B11E94"/>
    <w:rsid w:val="00B1238F"/>
    <w:rsid w:val="00B125E1"/>
    <w:rsid w:val="00B12A1F"/>
    <w:rsid w:val="00B145C8"/>
    <w:rsid w:val="00B14A77"/>
    <w:rsid w:val="00B1565A"/>
    <w:rsid w:val="00B1566C"/>
    <w:rsid w:val="00B1580C"/>
    <w:rsid w:val="00B15852"/>
    <w:rsid w:val="00B17011"/>
    <w:rsid w:val="00B171FE"/>
    <w:rsid w:val="00B174B7"/>
    <w:rsid w:val="00B1752E"/>
    <w:rsid w:val="00B176B8"/>
    <w:rsid w:val="00B177C2"/>
    <w:rsid w:val="00B20E79"/>
    <w:rsid w:val="00B211B7"/>
    <w:rsid w:val="00B21C9B"/>
    <w:rsid w:val="00B23C15"/>
    <w:rsid w:val="00B24601"/>
    <w:rsid w:val="00B24BEF"/>
    <w:rsid w:val="00B25072"/>
    <w:rsid w:val="00B25587"/>
    <w:rsid w:val="00B256BD"/>
    <w:rsid w:val="00B26786"/>
    <w:rsid w:val="00B267FE"/>
    <w:rsid w:val="00B26B63"/>
    <w:rsid w:val="00B26F48"/>
    <w:rsid w:val="00B27A22"/>
    <w:rsid w:val="00B27F7F"/>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374C8"/>
    <w:rsid w:val="00B402EF"/>
    <w:rsid w:val="00B40801"/>
    <w:rsid w:val="00B40980"/>
    <w:rsid w:val="00B40B7F"/>
    <w:rsid w:val="00B4137A"/>
    <w:rsid w:val="00B416DB"/>
    <w:rsid w:val="00B41AD9"/>
    <w:rsid w:val="00B424AA"/>
    <w:rsid w:val="00B429FC"/>
    <w:rsid w:val="00B42AC6"/>
    <w:rsid w:val="00B441FF"/>
    <w:rsid w:val="00B448C9"/>
    <w:rsid w:val="00B462D1"/>
    <w:rsid w:val="00B46745"/>
    <w:rsid w:val="00B46B23"/>
    <w:rsid w:val="00B47DD1"/>
    <w:rsid w:val="00B500A5"/>
    <w:rsid w:val="00B508CC"/>
    <w:rsid w:val="00B508D8"/>
    <w:rsid w:val="00B50985"/>
    <w:rsid w:val="00B50FC5"/>
    <w:rsid w:val="00B51E4B"/>
    <w:rsid w:val="00B51E7E"/>
    <w:rsid w:val="00B51F91"/>
    <w:rsid w:val="00B53D40"/>
    <w:rsid w:val="00B53F55"/>
    <w:rsid w:val="00B54A50"/>
    <w:rsid w:val="00B54B07"/>
    <w:rsid w:val="00B54FFA"/>
    <w:rsid w:val="00B55656"/>
    <w:rsid w:val="00B55BC9"/>
    <w:rsid w:val="00B55DD1"/>
    <w:rsid w:val="00B56090"/>
    <w:rsid w:val="00B56A2D"/>
    <w:rsid w:val="00B56C2B"/>
    <w:rsid w:val="00B57247"/>
    <w:rsid w:val="00B57ED2"/>
    <w:rsid w:val="00B60065"/>
    <w:rsid w:val="00B6006B"/>
    <w:rsid w:val="00B6026A"/>
    <w:rsid w:val="00B602BF"/>
    <w:rsid w:val="00B60CC8"/>
    <w:rsid w:val="00B60EF6"/>
    <w:rsid w:val="00B61888"/>
    <w:rsid w:val="00B61D3E"/>
    <w:rsid w:val="00B62720"/>
    <w:rsid w:val="00B62D50"/>
    <w:rsid w:val="00B63B3E"/>
    <w:rsid w:val="00B63E48"/>
    <w:rsid w:val="00B65DFA"/>
    <w:rsid w:val="00B662C5"/>
    <w:rsid w:val="00B66B81"/>
    <w:rsid w:val="00B670DB"/>
    <w:rsid w:val="00B67B0B"/>
    <w:rsid w:val="00B702A8"/>
    <w:rsid w:val="00B70D04"/>
    <w:rsid w:val="00B715FF"/>
    <w:rsid w:val="00B719BC"/>
    <w:rsid w:val="00B71BDA"/>
    <w:rsid w:val="00B71E17"/>
    <w:rsid w:val="00B72231"/>
    <w:rsid w:val="00B72DAD"/>
    <w:rsid w:val="00B73ABE"/>
    <w:rsid w:val="00B74613"/>
    <w:rsid w:val="00B752AF"/>
    <w:rsid w:val="00B7555F"/>
    <w:rsid w:val="00B755CE"/>
    <w:rsid w:val="00B75BF2"/>
    <w:rsid w:val="00B76482"/>
    <w:rsid w:val="00B7715A"/>
    <w:rsid w:val="00B77301"/>
    <w:rsid w:val="00B77408"/>
    <w:rsid w:val="00B77C9B"/>
    <w:rsid w:val="00B77E5A"/>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09D9"/>
    <w:rsid w:val="00B91446"/>
    <w:rsid w:val="00B9145F"/>
    <w:rsid w:val="00B91A47"/>
    <w:rsid w:val="00B91B45"/>
    <w:rsid w:val="00B91FD5"/>
    <w:rsid w:val="00B92379"/>
    <w:rsid w:val="00B925E7"/>
    <w:rsid w:val="00B92718"/>
    <w:rsid w:val="00B92A78"/>
    <w:rsid w:val="00B92D63"/>
    <w:rsid w:val="00B92ED4"/>
    <w:rsid w:val="00B93216"/>
    <w:rsid w:val="00B937FA"/>
    <w:rsid w:val="00B939D5"/>
    <w:rsid w:val="00B94252"/>
    <w:rsid w:val="00B943D7"/>
    <w:rsid w:val="00B95067"/>
    <w:rsid w:val="00B9528E"/>
    <w:rsid w:val="00B9656B"/>
    <w:rsid w:val="00B967E1"/>
    <w:rsid w:val="00B96B52"/>
    <w:rsid w:val="00B97724"/>
    <w:rsid w:val="00B9772E"/>
    <w:rsid w:val="00B97A57"/>
    <w:rsid w:val="00B97D48"/>
    <w:rsid w:val="00BA17DC"/>
    <w:rsid w:val="00BA1C89"/>
    <w:rsid w:val="00BA234D"/>
    <w:rsid w:val="00BA25A8"/>
    <w:rsid w:val="00BA25B1"/>
    <w:rsid w:val="00BA2BA1"/>
    <w:rsid w:val="00BA2C0C"/>
    <w:rsid w:val="00BA2E96"/>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148"/>
    <w:rsid w:val="00BB23EA"/>
    <w:rsid w:val="00BB34C2"/>
    <w:rsid w:val="00BB352F"/>
    <w:rsid w:val="00BB3DD9"/>
    <w:rsid w:val="00BB3F02"/>
    <w:rsid w:val="00BB4095"/>
    <w:rsid w:val="00BB41E9"/>
    <w:rsid w:val="00BB4DAD"/>
    <w:rsid w:val="00BB5C18"/>
    <w:rsid w:val="00BB6960"/>
    <w:rsid w:val="00BB7349"/>
    <w:rsid w:val="00BB7627"/>
    <w:rsid w:val="00BB76AA"/>
    <w:rsid w:val="00BB7DB5"/>
    <w:rsid w:val="00BB7EB8"/>
    <w:rsid w:val="00BC00CC"/>
    <w:rsid w:val="00BC0398"/>
    <w:rsid w:val="00BC07E8"/>
    <w:rsid w:val="00BC0974"/>
    <w:rsid w:val="00BC1AEE"/>
    <w:rsid w:val="00BC1BAE"/>
    <w:rsid w:val="00BC1F49"/>
    <w:rsid w:val="00BC2050"/>
    <w:rsid w:val="00BC208B"/>
    <w:rsid w:val="00BC216E"/>
    <w:rsid w:val="00BC30E7"/>
    <w:rsid w:val="00BC371C"/>
    <w:rsid w:val="00BC39D7"/>
    <w:rsid w:val="00BC44D4"/>
    <w:rsid w:val="00BC456A"/>
    <w:rsid w:val="00BC49DB"/>
    <w:rsid w:val="00BC4CBF"/>
    <w:rsid w:val="00BC503D"/>
    <w:rsid w:val="00BC505B"/>
    <w:rsid w:val="00BC51B7"/>
    <w:rsid w:val="00BC5CD6"/>
    <w:rsid w:val="00BC6089"/>
    <w:rsid w:val="00BC6D05"/>
    <w:rsid w:val="00BC7061"/>
    <w:rsid w:val="00BC7D14"/>
    <w:rsid w:val="00BD009F"/>
    <w:rsid w:val="00BD0328"/>
    <w:rsid w:val="00BD03A5"/>
    <w:rsid w:val="00BD084B"/>
    <w:rsid w:val="00BD1448"/>
    <w:rsid w:val="00BD221B"/>
    <w:rsid w:val="00BD2524"/>
    <w:rsid w:val="00BD2665"/>
    <w:rsid w:val="00BD307A"/>
    <w:rsid w:val="00BD30BC"/>
    <w:rsid w:val="00BD36ED"/>
    <w:rsid w:val="00BD3772"/>
    <w:rsid w:val="00BD37C6"/>
    <w:rsid w:val="00BD3CDB"/>
    <w:rsid w:val="00BD4266"/>
    <w:rsid w:val="00BD448B"/>
    <w:rsid w:val="00BD4875"/>
    <w:rsid w:val="00BD5221"/>
    <w:rsid w:val="00BD5B40"/>
    <w:rsid w:val="00BD5D61"/>
    <w:rsid w:val="00BD6398"/>
    <w:rsid w:val="00BD68F9"/>
    <w:rsid w:val="00BD6970"/>
    <w:rsid w:val="00BD6DB5"/>
    <w:rsid w:val="00BD6EB4"/>
    <w:rsid w:val="00BD72D7"/>
    <w:rsid w:val="00BD7950"/>
    <w:rsid w:val="00BD7C6A"/>
    <w:rsid w:val="00BD7CAF"/>
    <w:rsid w:val="00BD7D91"/>
    <w:rsid w:val="00BE03CC"/>
    <w:rsid w:val="00BE090B"/>
    <w:rsid w:val="00BE0936"/>
    <w:rsid w:val="00BE0B57"/>
    <w:rsid w:val="00BE0E9A"/>
    <w:rsid w:val="00BE12F4"/>
    <w:rsid w:val="00BE167D"/>
    <w:rsid w:val="00BE16B7"/>
    <w:rsid w:val="00BE2B6A"/>
    <w:rsid w:val="00BE2C49"/>
    <w:rsid w:val="00BE3049"/>
    <w:rsid w:val="00BE3188"/>
    <w:rsid w:val="00BE358C"/>
    <w:rsid w:val="00BE3E49"/>
    <w:rsid w:val="00BE3F5E"/>
    <w:rsid w:val="00BE47B2"/>
    <w:rsid w:val="00BE4809"/>
    <w:rsid w:val="00BE4816"/>
    <w:rsid w:val="00BE4DCA"/>
    <w:rsid w:val="00BE4EE9"/>
    <w:rsid w:val="00BE5CB2"/>
    <w:rsid w:val="00BE5E58"/>
    <w:rsid w:val="00BE5EA7"/>
    <w:rsid w:val="00BE6180"/>
    <w:rsid w:val="00BE640F"/>
    <w:rsid w:val="00BE65CA"/>
    <w:rsid w:val="00BE6BE4"/>
    <w:rsid w:val="00BE6CD7"/>
    <w:rsid w:val="00BE6E08"/>
    <w:rsid w:val="00BE7144"/>
    <w:rsid w:val="00BE74B5"/>
    <w:rsid w:val="00BE7732"/>
    <w:rsid w:val="00BF076E"/>
    <w:rsid w:val="00BF1539"/>
    <w:rsid w:val="00BF156F"/>
    <w:rsid w:val="00BF23F6"/>
    <w:rsid w:val="00BF24D5"/>
    <w:rsid w:val="00BF2616"/>
    <w:rsid w:val="00BF28FB"/>
    <w:rsid w:val="00BF345C"/>
    <w:rsid w:val="00BF3580"/>
    <w:rsid w:val="00BF3829"/>
    <w:rsid w:val="00BF46C3"/>
    <w:rsid w:val="00BF5D35"/>
    <w:rsid w:val="00BF6447"/>
    <w:rsid w:val="00BF7170"/>
    <w:rsid w:val="00BF71AD"/>
    <w:rsid w:val="00BF7B06"/>
    <w:rsid w:val="00C00339"/>
    <w:rsid w:val="00C0077C"/>
    <w:rsid w:val="00C00964"/>
    <w:rsid w:val="00C01575"/>
    <w:rsid w:val="00C01D27"/>
    <w:rsid w:val="00C01D2C"/>
    <w:rsid w:val="00C0215A"/>
    <w:rsid w:val="00C0222D"/>
    <w:rsid w:val="00C02805"/>
    <w:rsid w:val="00C02954"/>
    <w:rsid w:val="00C03352"/>
    <w:rsid w:val="00C03477"/>
    <w:rsid w:val="00C035EE"/>
    <w:rsid w:val="00C03E56"/>
    <w:rsid w:val="00C03FA4"/>
    <w:rsid w:val="00C04BB6"/>
    <w:rsid w:val="00C04BD7"/>
    <w:rsid w:val="00C04EE5"/>
    <w:rsid w:val="00C054ED"/>
    <w:rsid w:val="00C05BEC"/>
    <w:rsid w:val="00C05C37"/>
    <w:rsid w:val="00C0634F"/>
    <w:rsid w:val="00C06741"/>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194"/>
    <w:rsid w:val="00C13474"/>
    <w:rsid w:val="00C13642"/>
    <w:rsid w:val="00C14361"/>
    <w:rsid w:val="00C1457C"/>
    <w:rsid w:val="00C149A0"/>
    <w:rsid w:val="00C14B0F"/>
    <w:rsid w:val="00C1531B"/>
    <w:rsid w:val="00C1548D"/>
    <w:rsid w:val="00C160FA"/>
    <w:rsid w:val="00C16142"/>
    <w:rsid w:val="00C16511"/>
    <w:rsid w:val="00C16B8C"/>
    <w:rsid w:val="00C178B7"/>
    <w:rsid w:val="00C17C8B"/>
    <w:rsid w:val="00C17DFE"/>
    <w:rsid w:val="00C17EFB"/>
    <w:rsid w:val="00C20037"/>
    <w:rsid w:val="00C20231"/>
    <w:rsid w:val="00C20EB7"/>
    <w:rsid w:val="00C20F27"/>
    <w:rsid w:val="00C215A3"/>
    <w:rsid w:val="00C21ED8"/>
    <w:rsid w:val="00C22282"/>
    <w:rsid w:val="00C22362"/>
    <w:rsid w:val="00C228F1"/>
    <w:rsid w:val="00C22F37"/>
    <w:rsid w:val="00C231FE"/>
    <w:rsid w:val="00C23AE5"/>
    <w:rsid w:val="00C23DEB"/>
    <w:rsid w:val="00C2412D"/>
    <w:rsid w:val="00C245BC"/>
    <w:rsid w:val="00C255BF"/>
    <w:rsid w:val="00C25917"/>
    <w:rsid w:val="00C25E02"/>
    <w:rsid w:val="00C25E94"/>
    <w:rsid w:val="00C2636A"/>
    <w:rsid w:val="00C2648B"/>
    <w:rsid w:val="00C268EE"/>
    <w:rsid w:val="00C26B16"/>
    <w:rsid w:val="00C27C06"/>
    <w:rsid w:val="00C27D53"/>
    <w:rsid w:val="00C30740"/>
    <w:rsid w:val="00C30A93"/>
    <w:rsid w:val="00C30EB7"/>
    <w:rsid w:val="00C310D3"/>
    <w:rsid w:val="00C31389"/>
    <w:rsid w:val="00C31AD6"/>
    <w:rsid w:val="00C3219B"/>
    <w:rsid w:val="00C32A5D"/>
    <w:rsid w:val="00C34DF5"/>
    <w:rsid w:val="00C35152"/>
    <w:rsid w:val="00C36A9A"/>
    <w:rsid w:val="00C36C1A"/>
    <w:rsid w:val="00C376AA"/>
    <w:rsid w:val="00C37CCA"/>
    <w:rsid w:val="00C41394"/>
    <w:rsid w:val="00C41481"/>
    <w:rsid w:val="00C4198E"/>
    <w:rsid w:val="00C42522"/>
    <w:rsid w:val="00C43280"/>
    <w:rsid w:val="00C43410"/>
    <w:rsid w:val="00C44095"/>
    <w:rsid w:val="00C44720"/>
    <w:rsid w:val="00C44C10"/>
    <w:rsid w:val="00C45290"/>
    <w:rsid w:val="00C4556E"/>
    <w:rsid w:val="00C45A8C"/>
    <w:rsid w:val="00C47062"/>
    <w:rsid w:val="00C47122"/>
    <w:rsid w:val="00C475C0"/>
    <w:rsid w:val="00C47649"/>
    <w:rsid w:val="00C4764E"/>
    <w:rsid w:val="00C4778A"/>
    <w:rsid w:val="00C50498"/>
    <w:rsid w:val="00C509DF"/>
    <w:rsid w:val="00C51172"/>
    <w:rsid w:val="00C5140B"/>
    <w:rsid w:val="00C52749"/>
    <w:rsid w:val="00C5302C"/>
    <w:rsid w:val="00C5384D"/>
    <w:rsid w:val="00C54B0A"/>
    <w:rsid w:val="00C54D66"/>
    <w:rsid w:val="00C5509E"/>
    <w:rsid w:val="00C55BAD"/>
    <w:rsid w:val="00C55D23"/>
    <w:rsid w:val="00C55DBA"/>
    <w:rsid w:val="00C56517"/>
    <w:rsid w:val="00C569D7"/>
    <w:rsid w:val="00C56C00"/>
    <w:rsid w:val="00C56D40"/>
    <w:rsid w:val="00C60027"/>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2DF"/>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87D"/>
    <w:rsid w:val="00C75C69"/>
    <w:rsid w:val="00C75F3C"/>
    <w:rsid w:val="00C75FC0"/>
    <w:rsid w:val="00C764E0"/>
    <w:rsid w:val="00C8008F"/>
    <w:rsid w:val="00C808CE"/>
    <w:rsid w:val="00C80F91"/>
    <w:rsid w:val="00C81C7F"/>
    <w:rsid w:val="00C81CC7"/>
    <w:rsid w:val="00C82644"/>
    <w:rsid w:val="00C826F6"/>
    <w:rsid w:val="00C829A4"/>
    <w:rsid w:val="00C829B4"/>
    <w:rsid w:val="00C8376F"/>
    <w:rsid w:val="00C83CF7"/>
    <w:rsid w:val="00C8469D"/>
    <w:rsid w:val="00C846E4"/>
    <w:rsid w:val="00C84817"/>
    <w:rsid w:val="00C848CB"/>
    <w:rsid w:val="00C84C46"/>
    <w:rsid w:val="00C84CA6"/>
    <w:rsid w:val="00C85475"/>
    <w:rsid w:val="00C865BB"/>
    <w:rsid w:val="00C86D1C"/>
    <w:rsid w:val="00C87D4C"/>
    <w:rsid w:val="00C87E0F"/>
    <w:rsid w:val="00C87E41"/>
    <w:rsid w:val="00C87FE9"/>
    <w:rsid w:val="00C902EE"/>
    <w:rsid w:val="00C9044A"/>
    <w:rsid w:val="00C91210"/>
    <w:rsid w:val="00C91CB4"/>
    <w:rsid w:val="00C9205F"/>
    <w:rsid w:val="00C92B71"/>
    <w:rsid w:val="00C92C4F"/>
    <w:rsid w:val="00C9317B"/>
    <w:rsid w:val="00C933BF"/>
    <w:rsid w:val="00C9365E"/>
    <w:rsid w:val="00C937A7"/>
    <w:rsid w:val="00C93960"/>
    <w:rsid w:val="00C93D6C"/>
    <w:rsid w:val="00C93EE9"/>
    <w:rsid w:val="00C93F65"/>
    <w:rsid w:val="00C93F90"/>
    <w:rsid w:val="00C94755"/>
    <w:rsid w:val="00C94A3D"/>
    <w:rsid w:val="00C94CC4"/>
    <w:rsid w:val="00C95ABB"/>
    <w:rsid w:val="00C95D4C"/>
    <w:rsid w:val="00C96261"/>
    <w:rsid w:val="00C962F5"/>
    <w:rsid w:val="00C963DE"/>
    <w:rsid w:val="00C96617"/>
    <w:rsid w:val="00C9729D"/>
    <w:rsid w:val="00C973A5"/>
    <w:rsid w:val="00C97758"/>
    <w:rsid w:val="00CA01D9"/>
    <w:rsid w:val="00CA02FD"/>
    <w:rsid w:val="00CA039C"/>
    <w:rsid w:val="00CA0C82"/>
    <w:rsid w:val="00CA17E9"/>
    <w:rsid w:val="00CA19A2"/>
    <w:rsid w:val="00CA21B9"/>
    <w:rsid w:val="00CA275E"/>
    <w:rsid w:val="00CA27F9"/>
    <w:rsid w:val="00CA3834"/>
    <w:rsid w:val="00CA3B24"/>
    <w:rsid w:val="00CA476A"/>
    <w:rsid w:val="00CA4D76"/>
    <w:rsid w:val="00CA52E1"/>
    <w:rsid w:val="00CA58EA"/>
    <w:rsid w:val="00CA5C04"/>
    <w:rsid w:val="00CA5C26"/>
    <w:rsid w:val="00CA6129"/>
    <w:rsid w:val="00CA6419"/>
    <w:rsid w:val="00CA6AC0"/>
    <w:rsid w:val="00CA6FF9"/>
    <w:rsid w:val="00CA701D"/>
    <w:rsid w:val="00CA74FC"/>
    <w:rsid w:val="00CA785C"/>
    <w:rsid w:val="00CB02D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64"/>
    <w:rsid w:val="00CB74AD"/>
    <w:rsid w:val="00CB75F9"/>
    <w:rsid w:val="00CB77E7"/>
    <w:rsid w:val="00CB78FF"/>
    <w:rsid w:val="00CB79A7"/>
    <w:rsid w:val="00CB7C0D"/>
    <w:rsid w:val="00CC10FE"/>
    <w:rsid w:val="00CC14D7"/>
    <w:rsid w:val="00CC1519"/>
    <w:rsid w:val="00CC1DAC"/>
    <w:rsid w:val="00CC219C"/>
    <w:rsid w:val="00CC23EB"/>
    <w:rsid w:val="00CC2B12"/>
    <w:rsid w:val="00CC2B13"/>
    <w:rsid w:val="00CC2EF0"/>
    <w:rsid w:val="00CC37FD"/>
    <w:rsid w:val="00CC3C36"/>
    <w:rsid w:val="00CC470B"/>
    <w:rsid w:val="00CC4AD0"/>
    <w:rsid w:val="00CC5305"/>
    <w:rsid w:val="00CC5622"/>
    <w:rsid w:val="00CC6AF5"/>
    <w:rsid w:val="00CC6E9E"/>
    <w:rsid w:val="00CC7237"/>
    <w:rsid w:val="00CC7553"/>
    <w:rsid w:val="00CC7EE1"/>
    <w:rsid w:val="00CD0776"/>
    <w:rsid w:val="00CD082C"/>
    <w:rsid w:val="00CD0883"/>
    <w:rsid w:val="00CD1FBE"/>
    <w:rsid w:val="00CD2204"/>
    <w:rsid w:val="00CD2386"/>
    <w:rsid w:val="00CD3210"/>
    <w:rsid w:val="00CD3619"/>
    <w:rsid w:val="00CD4117"/>
    <w:rsid w:val="00CD4983"/>
    <w:rsid w:val="00CD49F3"/>
    <w:rsid w:val="00CD5C9B"/>
    <w:rsid w:val="00CD5DB2"/>
    <w:rsid w:val="00CD5E16"/>
    <w:rsid w:val="00CD618C"/>
    <w:rsid w:val="00CD6B25"/>
    <w:rsid w:val="00CD726F"/>
    <w:rsid w:val="00CD7393"/>
    <w:rsid w:val="00CD7713"/>
    <w:rsid w:val="00CE0503"/>
    <w:rsid w:val="00CE0853"/>
    <w:rsid w:val="00CE1746"/>
    <w:rsid w:val="00CE19BF"/>
    <w:rsid w:val="00CE1B89"/>
    <w:rsid w:val="00CE3551"/>
    <w:rsid w:val="00CE35D6"/>
    <w:rsid w:val="00CE3785"/>
    <w:rsid w:val="00CE3B62"/>
    <w:rsid w:val="00CE403C"/>
    <w:rsid w:val="00CE4469"/>
    <w:rsid w:val="00CE4EC6"/>
    <w:rsid w:val="00CE547E"/>
    <w:rsid w:val="00CE5645"/>
    <w:rsid w:val="00CE6465"/>
    <w:rsid w:val="00CE69CE"/>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CBF"/>
    <w:rsid w:val="00D02010"/>
    <w:rsid w:val="00D033D7"/>
    <w:rsid w:val="00D0349D"/>
    <w:rsid w:val="00D034D3"/>
    <w:rsid w:val="00D0431A"/>
    <w:rsid w:val="00D0522D"/>
    <w:rsid w:val="00D05D78"/>
    <w:rsid w:val="00D05F00"/>
    <w:rsid w:val="00D05FD5"/>
    <w:rsid w:val="00D06035"/>
    <w:rsid w:val="00D06321"/>
    <w:rsid w:val="00D063B7"/>
    <w:rsid w:val="00D064BF"/>
    <w:rsid w:val="00D0686E"/>
    <w:rsid w:val="00D06F89"/>
    <w:rsid w:val="00D06FC3"/>
    <w:rsid w:val="00D07CF2"/>
    <w:rsid w:val="00D10A5C"/>
    <w:rsid w:val="00D10BB3"/>
    <w:rsid w:val="00D10EB8"/>
    <w:rsid w:val="00D110EF"/>
    <w:rsid w:val="00D11EB1"/>
    <w:rsid w:val="00D127C5"/>
    <w:rsid w:val="00D12DF5"/>
    <w:rsid w:val="00D13520"/>
    <w:rsid w:val="00D13774"/>
    <w:rsid w:val="00D138F5"/>
    <w:rsid w:val="00D13CCD"/>
    <w:rsid w:val="00D145E7"/>
    <w:rsid w:val="00D145F3"/>
    <w:rsid w:val="00D14C51"/>
    <w:rsid w:val="00D14ECC"/>
    <w:rsid w:val="00D1536D"/>
    <w:rsid w:val="00D1544E"/>
    <w:rsid w:val="00D15530"/>
    <w:rsid w:val="00D15A6A"/>
    <w:rsid w:val="00D15E43"/>
    <w:rsid w:val="00D1624C"/>
    <w:rsid w:val="00D1657D"/>
    <w:rsid w:val="00D166EC"/>
    <w:rsid w:val="00D16B15"/>
    <w:rsid w:val="00D16B5C"/>
    <w:rsid w:val="00D16C27"/>
    <w:rsid w:val="00D16C74"/>
    <w:rsid w:val="00D17651"/>
    <w:rsid w:val="00D200CF"/>
    <w:rsid w:val="00D20380"/>
    <w:rsid w:val="00D20386"/>
    <w:rsid w:val="00D204C3"/>
    <w:rsid w:val="00D20790"/>
    <w:rsid w:val="00D20A40"/>
    <w:rsid w:val="00D21489"/>
    <w:rsid w:val="00D21897"/>
    <w:rsid w:val="00D21A34"/>
    <w:rsid w:val="00D21B03"/>
    <w:rsid w:val="00D22136"/>
    <w:rsid w:val="00D22222"/>
    <w:rsid w:val="00D228C7"/>
    <w:rsid w:val="00D228F8"/>
    <w:rsid w:val="00D22F0A"/>
    <w:rsid w:val="00D23275"/>
    <w:rsid w:val="00D23736"/>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924"/>
    <w:rsid w:val="00D32A4A"/>
    <w:rsid w:val="00D32EF7"/>
    <w:rsid w:val="00D3349F"/>
    <w:rsid w:val="00D335C6"/>
    <w:rsid w:val="00D3384F"/>
    <w:rsid w:val="00D33DD5"/>
    <w:rsid w:val="00D344CF"/>
    <w:rsid w:val="00D34A69"/>
    <w:rsid w:val="00D34D88"/>
    <w:rsid w:val="00D34E5C"/>
    <w:rsid w:val="00D34F4E"/>
    <w:rsid w:val="00D35103"/>
    <w:rsid w:val="00D36622"/>
    <w:rsid w:val="00D379D5"/>
    <w:rsid w:val="00D37E9E"/>
    <w:rsid w:val="00D40164"/>
    <w:rsid w:val="00D4043E"/>
    <w:rsid w:val="00D4078F"/>
    <w:rsid w:val="00D40951"/>
    <w:rsid w:val="00D410E7"/>
    <w:rsid w:val="00D414A5"/>
    <w:rsid w:val="00D42583"/>
    <w:rsid w:val="00D42813"/>
    <w:rsid w:val="00D42B53"/>
    <w:rsid w:val="00D4320D"/>
    <w:rsid w:val="00D43BDE"/>
    <w:rsid w:val="00D43D43"/>
    <w:rsid w:val="00D442CD"/>
    <w:rsid w:val="00D44D22"/>
    <w:rsid w:val="00D45169"/>
    <w:rsid w:val="00D45170"/>
    <w:rsid w:val="00D45C6B"/>
    <w:rsid w:val="00D45E85"/>
    <w:rsid w:val="00D46A93"/>
    <w:rsid w:val="00D477D1"/>
    <w:rsid w:val="00D47DE1"/>
    <w:rsid w:val="00D50092"/>
    <w:rsid w:val="00D505C4"/>
    <w:rsid w:val="00D50648"/>
    <w:rsid w:val="00D51514"/>
    <w:rsid w:val="00D516B5"/>
    <w:rsid w:val="00D5175A"/>
    <w:rsid w:val="00D51B70"/>
    <w:rsid w:val="00D52201"/>
    <w:rsid w:val="00D52305"/>
    <w:rsid w:val="00D528EB"/>
    <w:rsid w:val="00D5382D"/>
    <w:rsid w:val="00D538A3"/>
    <w:rsid w:val="00D538EA"/>
    <w:rsid w:val="00D539C7"/>
    <w:rsid w:val="00D54344"/>
    <w:rsid w:val="00D55394"/>
    <w:rsid w:val="00D556DF"/>
    <w:rsid w:val="00D556FB"/>
    <w:rsid w:val="00D55A69"/>
    <w:rsid w:val="00D564F8"/>
    <w:rsid w:val="00D57914"/>
    <w:rsid w:val="00D57A99"/>
    <w:rsid w:val="00D57B4F"/>
    <w:rsid w:val="00D603D0"/>
    <w:rsid w:val="00D610C7"/>
    <w:rsid w:val="00D6190A"/>
    <w:rsid w:val="00D61D0E"/>
    <w:rsid w:val="00D61E25"/>
    <w:rsid w:val="00D62374"/>
    <w:rsid w:val="00D625AF"/>
    <w:rsid w:val="00D625E4"/>
    <w:rsid w:val="00D627BB"/>
    <w:rsid w:val="00D62E57"/>
    <w:rsid w:val="00D63185"/>
    <w:rsid w:val="00D63E35"/>
    <w:rsid w:val="00D63F7C"/>
    <w:rsid w:val="00D64C17"/>
    <w:rsid w:val="00D65C75"/>
    <w:rsid w:val="00D65D05"/>
    <w:rsid w:val="00D6600D"/>
    <w:rsid w:val="00D660A6"/>
    <w:rsid w:val="00D6631A"/>
    <w:rsid w:val="00D6700E"/>
    <w:rsid w:val="00D67B1B"/>
    <w:rsid w:val="00D67D2B"/>
    <w:rsid w:val="00D70665"/>
    <w:rsid w:val="00D71124"/>
    <w:rsid w:val="00D71B1D"/>
    <w:rsid w:val="00D71BBF"/>
    <w:rsid w:val="00D71C01"/>
    <w:rsid w:val="00D72B10"/>
    <w:rsid w:val="00D72D80"/>
    <w:rsid w:val="00D72F76"/>
    <w:rsid w:val="00D72FF7"/>
    <w:rsid w:val="00D734DE"/>
    <w:rsid w:val="00D73CD7"/>
    <w:rsid w:val="00D73E88"/>
    <w:rsid w:val="00D74053"/>
    <w:rsid w:val="00D743A2"/>
    <w:rsid w:val="00D74907"/>
    <w:rsid w:val="00D74AAF"/>
    <w:rsid w:val="00D74B24"/>
    <w:rsid w:val="00D74FFF"/>
    <w:rsid w:val="00D7537F"/>
    <w:rsid w:val="00D756AF"/>
    <w:rsid w:val="00D75A4A"/>
    <w:rsid w:val="00D75AA6"/>
    <w:rsid w:val="00D75C21"/>
    <w:rsid w:val="00D76826"/>
    <w:rsid w:val="00D776B8"/>
    <w:rsid w:val="00D80167"/>
    <w:rsid w:val="00D8093F"/>
    <w:rsid w:val="00D80E32"/>
    <w:rsid w:val="00D81785"/>
    <w:rsid w:val="00D81CAD"/>
    <w:rsid w:val="00D81F8B"/>
    <w:rsid w:val="00D8236A"/>
    <w:rsid w:val="00D831E0"/>
    <w:rsid w:val="00D83D01"/>
    <w:rsid w:val="00D83D86"/>
    <w:rsid w:val="00D83F3B"/>
    <w:rsid w:val="00D8431D"/>
    <w:rsid w:val="00D84342"/>
    <w:rsid w:val="00D84EB1"/>
    <w:rsid w:val="00D851EA"/>
    <w:rsid w:val="00D85E98"/>
    <w:rsid w:val="00D85FC8"/>
    <w:rsid w:val="00D860A3"/>
    <w:rsid w:val="00D860F7"/>
    <w:rsid w:val="00D869E5"/>
    <w:rsid w:val="00D86D3D"/>
    <w:rsid w:val="00D87306"/>
    <w:rsid w:val="00D87D35"/>
    <w:rsid w:val="00D90172"/>
    <w:rsid w:val="00D901B4"/>
    <w:rsid w:val="00D91317"/>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592"/>
    <w:rsid w:val="00D96A80"/>
    <w:rsid w:val="00D9705A"/>
    <w:rsid w:val="00D9755A"/>
    <w:rsid w:val="00DA0A2E"/>
    <w:rsid w:val="00DA1706"/>
    <w:rsid w:val="00DA1ADC"/>
    <w:rsid w:val="00DA1AE6"/>
    <w:rsid w:val="00DA2366"/>
    <w:rsid w:val="00DA2CE6"/>
    <w:rsid w:val="00DA3671"/>
    <w:rsid w:val="00DA3703"/>
    <w:rsid w:val="00DA38B7"/>
    <w:rsid w:val="00DA3C52"/>
    <w:rsid w:val="00DA42F1"/>
    <w:rsid w:val="00DA4923"/>
    <w:rsid w:val="00DA56F4"/>
    <w:rsid w:val="00DA61D0"/>
    <w:rsid w:val="00DA6264"/>
    <w:rsid w:val="00DA6345"/>
    <w:rsid w:val="00DA63E9"/>
    <w:rsid w:val="00DA6486"/>
    <w:rsid w:val="00DA68FD"/>
    <w:rsid w:val="00DA6BD9"/>
    <w:rsid w:val="00DA77B9"/>
    <w:rsid w:val="00DA7AB7"/>
    <w:rsid w:val="00DB11AB"/>
    <w:rsid w:val="00DB14F1"/>
    <w:rsid w:val="00DB19D1"/>
    <w:rsid w:val="00DB2076"/>
    <w:rsid w:val="00DB2425"/>
    <w:rsid w:val="00DB328F"/>
    <w:rsid w:val="00DB3841"/>
    <w:rsid w:val="00DB3FFB"/>
    <w:rsid w:val="00DB54B5"/>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5C8E"/>
    <w:rsid w:val="00DC5EC6"/>
    <w:rsid w:val="00DC6274"/>
    <w:rsid w:val="00DC692F"/>
    <w:rsid w:val="00DC6E00"/>
    <w:rsid w:val="00DC6E7B"/>
    <w:rsid w:val="00DC7179"/>
    <w:rsid w:val="00DC781F"/>
    <w:rsid w:val="00DC7E1C"/>
    <w:rsid w:val="00DC7E74"/>
    <w:rsid w:val="00DD00BA"/>
    <w:rsid w:val="00DD0167"/>
    <w:rsid w:val="00DD0A08"/>
    <w:rsid w:val="00DD1842"/>
    <w:rsid w:val="00DD204F"/>
    <w:rsid w:val="00DD2579"/>
    <w:rsid w:val="00DD2934"/>
    <w:rsid w:val="00DD3464"/>
    <w:rsid w:val="00DD3C7C"/>
    <w:rsid w:val="00DD4013"/>
    <w:rsid w:val="00DD40A8"/>
    <w:rsid w:val="00DD55CD"/>
    <w:rsid w:val="00DD5645"/>
    <w:rsid w:val="00DD5D87"/>
    <w:rsid w:val="00DD5DAD"/>
    <w:rsid w:val="00DD643D"/>
    <w:rsid w:val="00DD6888"/>
    <w:rsid w:val="00DD701D"/>
    <w:rsid w:val="00DD752B"/>
    <w:rsid w:val="00DD7F17"/>
    <w:rsid w:val="00DE0023"/>
    <w:rsid w:val="00DE10DD"/>
    <w:rsid w:val="00DE3257"/>
    <w:rsid w:val="00DE32F1"/>
    <w:rsid w:val="00DE333E"/>
    <w:rsid w:val="00DE44AD"/>
    <w:rsid w:val="00DE4684"/>
    <w:rsid w:val="00DE4C22"/>
    <w:rsid w:val="00DE5892"/>
    <w:rsid w:val="00DE58EE"/>
    <w:rsid w:val="00DE5B77"/>
    <w:rsid w:val="00DE64EE"/>
    <w:rsid w:val="00DE66AF"/>
    <w:rsid w:val="00DE688E"/>
    <w:rsid w:val="00DE6B78"/>
    <w:rsid w:val="00DE6D6E"/>
    <w:rsid w:val="00DE7D4C"/>
    <w:rsid w:val="00DF03C5"/>
    <w:rsid w:val="00DF05F4"/>
    <w:rsid w:val="00DF22DB"/>
    <w:rsid w:val="00DF2ACA"/>
    <w:rsid w:val="00DF2EAD"/>
    <w:rsid w:val="00DF352A"/>
    <w:rsid w:val="00DF3872"/>
    <w:rsid w:val="00DF3D00"/>
    <w:rsid w:val="00DF3F65"/>
    <w:rsid w:val="00DF42EF"/>
    <w:rsid w:val="00DF46F5"/>
    <w:rsid w:val="00DF5011"/>
    <w:rsid w:val="00DF514E"/>
    <w:rsid w:val="00DF57E6"/>
    <w:rsid w:val="00DF583F"/>
    <w:rsid w:val="00DF59CF"/>
    <w:rsid w:val="00DF644F"/>
    <w:rsid w:val="00DF6540"/>
    <w:rsid w:val="00DF669F"/>
    <w:rsid w:val="00DF6B9F"/>
    <w:rsid w:val="00DF6F16"/>
    <w:rsid w:val="00DF7A95"/>
    <w:rsid w:val="00E002CC"/>
    <w:rsid w:val="00E003DA"/>
    <w:rsid w:val="00E018C5"/>
    <w:rsid w:val="00E01CC6"/>
    <w:rsid w:val="00E01DDB"/>
    <w:rsid w:val="00E01FE6"/>
    <w:rsid w:val="00E0243A"/>
    <w:rsid w:val="00E029A5"/>
    <w:rsid w:val="00E02C7B"/>
    <w:rsid w:val="00E036A4"/>
    <w:rsid w:val="00E046C2"/>
    <w:rsid w:val="00E04FB9"/>
    <w:rsid w:val="00E058DF"/>
    <w:rsid w:val="00E059CE"/>
    <w:rsid w:val="00E0682B"/>
    <w:rsid w:val="00E06B26"/>
    <w:rsid w:val="00E0719D"/>
    <w:rsid w:val="00E07887"/>
    <w:rsid w:val="00E07DF3"/>
    <w:rsid w:val="00E1005C"/>
    <w:rsid w:val="00E103E6"/>
    <w:rsid w:val="00E10A56"/>
    <w:rsid w:val="00E10E19"/>
    <w:rsid w:val="00E112FD"/>
    <w:rsid w:val="00E1142E"/>
    <w:rsid w:val="00E11583"/>
    <w:rsid w:val="00E11963"/>
    <w:rsid w:val="00E11C82"/>
    <w:rsid w:val="00E1251B"/>
    <w:rsid w:val="00E12B7A"/>
    <w:rsid w:val="00E13A51"/>
    <w:rsid w:val="00E13DAA"/>
    <w:rsid w:val="00E141E8"/>
    <w:rsid w:val="00E14C8E"/>
    <w:rsid w:val="00E14CE5"/>
    <w:rsid w:val="00E154B2"/>
    <w:rsid w:val="00E1581A"/>
    <w:rsid w:val="00E15BC2"/>
    <w:rsid w:val="00E15CB5"/>
    <w:rsid w:val="00E15FAD"/>
    <w:rsid w:val="00E1623E"/>
    <w:rsid w:val="00E164C8"/>
    <w:rsid w:val="00E168AB"/>
    <w:rsid w:val="00E16ED8"/>
    <w:rsid w:val="00E17086"/>
    <w:rsid w:val="00E175F9"/>
    <w:rsid w:val="00E17AFA"/>
    <w:rsid w:val="00E200E0"/>
    <w:rsid w:val="00E20112"/>
    <w:rsid w:val="00E20F7C"/>
    <w:rsid w:val="00E21156"/>
    <w:rsid w:val="00E218F1"/>
    <w:rsid w:val="00E22055"/>
    <w:rsid w:val="00E22155"/>
    <w:rsid w:val="00E23485"/>
    <w:rsid w:val="00E235F3"/>
    <w:rsid w:val="00E246D6"/>
    <w:rsid w:val="00E247DF"/>
    <w:rsid w:val="00E24ED6"/>
    <w:rsid w:val="00E25451"/>
    <w:rsid w:val="00E25C4C"/>
    <w:rsid w:val="00E25C64"/>
    <w:rsid w:val="00E26817"/>
    <w:rsid w:val="00E26B20"/>
    <w:rsid w:val="00E27EA7"/>
    <w:rsid w:val="00E3040B"/>
    <w:rsid w:val="00E304E9"/>
    <w:rsid w:val="00E3063E"/>
    <w:rsid w:val="00E3160E"/>
    <w:rsid w:val="00E31946"/>
    <w:rsid w:val="00E31FC3"/>
    <w:rsid w:val="00E32164"/>
    <w:rsid w:val="00E3221C"/>
    <w:rsid w:val="00E327FB"/>
    <w:rsid w:val="00E32972"/>
    <w:rsid w:val="00E33303"/>
    <w:rsid w:val="00E33936"/>
    <w:rsid w:val="00E34025"/>
    <w:rsid w:val="00E34536"/>
    <w:rsid w:val="00E345A2"/>
    <w:rsid w:val="00E34AF3"/>
    <w:rsid w:val="00E34F41"/>
    <w:rsid w:val="00E3527A"/>
    <w:rsid w:val="00E35660"/>
    <w:rsid w:val="00E362EB"/>
    <w:rsid w:val="00E36415"/>
    <w:rsid w:val="00E37434"/>
    <w:rsid w:val="00E40A8E"/>
    <w:rsid w:val="00E40C52"/>
    <w:rsid w:val="00E42662"/>
    <w:rsid w:val="00E42BD9"/>
    <w:rsid w:val="00E42CAB"/>
    <w:rsid w:val="00E4314A"/>
    <w:rsid w:val="00E432A0"/>
    <w:rsid w:val="00E448F7"/>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4C5C"/>
    <w:rsid w:val="00E55892"/>
    <w:rsid w:val="00E55A3A"/>
    <w:rsid w:val="00E55C3E"/>
    <w:rsid w:val="00E55D26"/>
    <w:rsid w:val="00E56851"/>
    <w:rsid w:val="00E56B68"/>
    <w:rsid w:val="00E56BA5"/>
    <w:rsid w:val="00E57086"/>
    <w:rsid w:val="00E57299"/>
    <w:rsid w:val="00E572E8"/>
    <w:rsid w:val="00E573EE"/>
    <w:rsid w:val="00E5795E"/>
    <w:rsid w:val="00E57B6B"/>
    <w:rsid w:val="00E57C8B"/>
    <w:rsid w:val="00E60441"/>
    <w:rsid w:val="00E610C5"/>
    <w:rsid w:val="00E6149A"/>
    <w:rsid w:val="00E6156C"/>
    <w:rsid w:val="00E615C7"/>
    <w:rsid w:val="00E61B90"/>
    <w:rsid w:val="00E622BF"/>
    <w:rsid w:val="00E62EDC"/>
    <w:rsid w:val="00E631B0"/>
    <w:rsid w:val="00E637DC"/>
    <w:rsid w:val="00E63879"/>
    <w:rsid w:val="00E63FD1"/>
    <w:rsid w:val="00E63FDB"/>
    <w:rsid w:val="00E652E0"/>
    <w:rsid w:val="00E65FD9"/>
    <w:rsid w:val="00E66428"/>
    <w:rsid w:val="00E669AF"/>
    <w:rsid w:val="00E66D47"/>
    <w:rsid w:val="00E66F54"/>
    <w:rsid w:val="00E67D6E"/>
    <w:rsid w:val="00E70564"/>
    <w:rsid w:val="00E71A1E"/>
    <w:rsid w:val="00E72893"/>
    <w:rsid w:val="00E731C3"/>
    <w:rsid w:val="00E73420"/>
    <w:rsid w:val="00E73D3F"/>
    <w:rsid w:val="00E7442C"/>
    <w:rsid w:val="00E74D2F"/>
    <w:rsid w:val="00E75964"/>
    <w:rsid w:val="00E75CF4"/>
    <w:rsid w:val="00E75D7B"/>
    <w:rsid w:val="00E762E5"/>
    <w:rsid w:val="00E76BC7"/>
    <w:rsid w:val="00E77030"/>
    <w:rsid w:val="00E7741E"/>
    <w:rsid w:val="00E77D21"/>
    <w:rsid w:val="00E807AB"/>
    <w:rsid w:val="00E80EBB"/>
    <w:rsid w:val="00E81C51"/>
    <w:rsid w:val="00E81C8C"/>
    <w:rsid w:val="00E8215A"/>
    <w:rsid w:val="00E821F2"/>
    <w:rsid w:val="00E827E6"/>
    <w:rsid w:val="00E82877"/>
    <w:rsid w:val="00E834D3"/>
    <w:rsid w:val="00E83595"/>
    <w:rsid w:val="00E8382C"/>
    <w:rsid w:val="00E8410E"/>
    <w:rsid w:val="00E8418A"/>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7F9"/>
    <w:rsid w:val="00E91B5A"/>
    <w:rsid w:val="00E91B7F"/>
    <w:rsid w:val="00E91F1C"/>
    <w:rsid w:val="00E924C7"/>
    <w:rsid w:val="00E925C9"/>
    <w:rsid w:val="00E92603"/>
    <w:rsid w:val="00E93120"/>
    <w:rsid w:val="00E93283"/>
    <w:rsid w:val="00E938BE"/>
    <w:rsid w:val="00E939C3"/>
    <w:rsid w:val="00E93F7A"/>
    <w:rsid w:val="00E952CD"/>
    <w:rsid w:val="00E959F6"/>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133"/>
    <w:rsid w:val="00EA3369"/>
    <w:rsid w:val="00EA436A"/>
    <w:rsid w:val="00EA4953"/>
    <w:rsid w:val="00EA4C73"/>
    <w:rsid w:val="00EA557A"/>
    <w:rsid w:val="00EA58DC"/>
    <w:rsid w:val="00EA5F51"/>
    <w:rsid w:val="00EA60DF"/>
    <w:rsid w:val="00EA6BA5"/>
    <w:rsid w:val="00EA78B2"/>
    <w:rsid w:val="00EA7AEC"/>
    <w:rsid w:val="00EB02FC"/>
    <w:rsid w:val="00EB1003"/>
    <w:rsid w:val="00EB14AC"/>
    <w:rsid w:val="00EB2104"/>
    <w:rsid w:val="00EB229B"/>
    <w:rsid w:val="00EB2411"/>
    <w:rsid w:val="00EB2487"/>
    <w:rsid w:val="00EB2664"/>
    <w:rsid w:val="00EB2750"/>
    <w:rsid w:val="00EB3422"/>
    <w:rsid w:val="00EB49D8"/>
    <w:rsid w:val="00EB4AB9"/>
    <w:rsid w:val="00EB5158"/>
    <w:rsid w:val="00EB5883"/>
    <w:rsid w:val="00EB59B5"/>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879"/>
    <w:rsid w:val="00EC2F01"/>
    <w:rsid w:val="00EC304B"/>
    <w:rsid w:val="00EC3514"/>
    <w:rsid w:val="00EC4783"/>
    <w:rsid w:val="00EC4CC1"/>
    <w:rsid w:val="00EC5492"/>
    <w:rsid w:val="00EC58BA"/>
    <w:rsid w:val="00EC5F01"/>
    <w:rsid w:val="00EC6003"/>
    <w:rsid w:val="00EC608F"/>
    <w:rsid w:val="00EC60AB"/>
    <w:rsid w:val="00EC61B2"/>
    <w:rsid w:val="00EC6366"/>
    <w:rsid w:val="00EC6BA6"/>
    <w:rsid w:val="00EC6EA9"/>
    <w:rsid w:val="00EC7265"/>
    <w:rsid w:val="00EC77FA"/>
    <w:rsid w:val="00ED027C"/>
    <w:rsid w:val="00ED029A"/>
    <w:rsid w:val="00ED03AB"/>
    <w:rsid w:val="00ED04A9"/>
    <w:rsid w:val="00ED18F7"/>
    <w:rsid w:val="00ED1DE7"/>
    <w:rsid w:val="00ED21E2"/>
    <w:rsid w:val="00ED29B7"/>
    <w:rsid w:val="00ED2AB2"/>
    <w:rsid w:val="00ED3423"/>
    <w:rsid w:val="00ED3514"/>
    <w:rsid w:val="00ED35D8"/>
    <w:rsid w:val="00ED368B"/>
    <w:rsid w:val="00ED39C5"/>
    <w:rsid w:val="00ED3ECE"/>
    <w:rsid w:val="00ED3F4D"/>
    <w:rsid w:val="00ED4390"/>
    <w:rsid w:val="00ED4C3D"/>
    <w:rsid w:val="00ED5095"/>
    <w:rsid w:val="00ED562F"/>
    <w:rsid w:val="00ED62E8"/>
    <w:rsid w:val="00ED64C3"/>
    <w:rsid w:val="00ED6BEB"/>
    <w:rsid w:val="00ED7876"/>
    <w:rsid w:val="00ED78AA"/>
    <w:rsid w:val="00ED7A54"/>
    <w:rsid w:val="00ED7B38"/>
    <w:rsid w:val="00EE1A92"/>
    <w:rsid w:val="00EE274F"/>
    <w:rsid w:val="00EE2F0C"/>
    <w:rsid w:val="00EE326F"/>
    <w:rsid w:val="00EE3EE6"/>
    <w:rsid w:val="00EE4D5E"/>
    <w:rsid w:val="00EE4F0F"/>
    <w:rsid w:val="00EE4F3D"/>
    <w:rsid w:val="00EE574E"/>
    <w:rsid w:val="00EE6B8C"/>
    <w:rsid w:val="00EE75CB"/>
    <w:rsid w:val="00EE7A49"/>
    <w:rsid w:val="00EF057B"/>
    <w:rsid w:val="00EF05E7"/>
    <w:rsid w:val="00EF0944"/>
    <w:rsid w:val="00EF0A84"/>
    <w:rsid w:val="00EF12C2"/>
    <w:rsid w:val="00EF12D0"/>
    <w:rsid w:val="00EF16AA"/>
    <w:rsid w:val="00EF1BAB"/>
    <w:rsid w:val="00EF2143"/>
    <w:rsid w:val="00EF2256"/>
    <w:rsid w:val="00EF341A"/>
    <w:rsid w:val="00EF36C8"/>
    <w:rsid w:val="00EF3D0F"/>
    <w:rsid w:val="00EF3FCC"/>
    <w:rsid w:val="00EF4152"/>
    <w:rsid w:val="00EF4543"/>
    <w:rsid w:val="00EF4FBE"/>
    <w:rsid w:val="00EF5496"/>
    <w:rsid w:val="00EF5899"/>
    <w:rsid w:val="00EF5A7E"/>
    <w:rsid w:val="00EF615F"/>
    <w:rsid w:val="00EF6507"/>
    <w:rsid w:val="00EF68BB"/>
    <w:rsid w:val="00EF6FB7"/>
    <w:rsid w:val="00EF71B3"/>
    <w:rsid w:val="00EF7204"/>
    <w:rsid w:val="00EF7697"/>
    <w:rsid w:val="00EF7B0F"/>
    <w:rsid w:val="00F002CD"/>
    <w:rsid w:val="00F00531"/>
    <w:rsid w:val="00F0069C"/>
    <w:rsid w:val="00F006C2"/>
    <w:rsid w:val="00F00702"/>
    <w:rsid w:val="00F00DC6"/>
    <w:rsid w:val="00F00EC3"/>
    <w:rsid w:val="00F012D0"/>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C35"/>
    <w:rsid w:val="00F06D28"/>
    <w:rsid w:val="00F06F22"/>
    <w:rsid w:val="00F06F4A"/>
    <w:rsid w:val="00F0789A"/>
    <w:rsid w:val="00F07985"/>
    <w:rsid w:val="00F07D4B"/>
    <w:rsid w:val="00F07DDC"/>
    <w:rsid w:val="00F07F50"/>
    <w:rsid w:val="00F11092"/>
    <w:rsid w:val="00F11527"/>
    <w:rsid w:val="00F12335"/>
    <w:rsid w:val="00F126EC"/>
    <w:rsid w:val="00F143C5"/>
    <w:rsid w:val="00F14410"/>
    <w:rsid w:val="00F14497"/>
    <w:rsid w:val="00F1473D"/>
    <w:rsid w:val="00F14EDD"/>
    <w:rsid w:val="00F15372"/>
    <w:rsid w:val="00F15765"/>
    <w:rsid w:val="00F17ACA"/>
    <w:rsid w:val="00F17DF0"/>
    <w:rsid w:val="00F20100"/>
    <w:rsid w:val="00F202D1"/>
    <w:rsid w:val="00F211EF"/>
    <w:rsid w:val="00F22019"/>
    <w:rsid w:val="00F225FA"/>
    <w:rsid w:val="00F22B41"/>
    <w:rsid w:val="00F2308C"/>
    <w:rsid w:val="00F234B1"/>
    <w:rsid w:val="00F23B3A"/>
    <w:rsid w:val="00F2582B"/>
    <w:rsid w:val="00F2584E"/>
    <w:rsid w:val="00F25B48"/>
    <w:rsid w:val="00F25C6E"/>
    <w:rsid w:val="00F2662A"/>
    <w:rsid w:val="00F27F69"/>
    <w:rsid w:val="00F27FE3"/>
    <w:rsid w:val="00F27FF0"/>
    <w:rsid w:val="00F307D4"/>
    <w:rsid w:val="00F30CD9"/>
    <w:rsid w:val="00F310B2"/>
    <w:rsid w:val="00F32131"/>
    <w:rsid w:val="00F32A9C"/>
    <w:rsid w:val="00F32C39"/>
    <w:rsid w:val="00F32F2B"/>
    <w:rsid w:val="00F331E1"/>
    <w:rsid w:val="00F335B0"/>
    <w:rsid w:val="00F33D53"/>
    <w:rsid w:val="00F34713"/>
    <w:rsid w:val="00F34748"/>
    <w:rsid w:val="00F34F28"/>
    <w:rsid w:val="00F35453"/>
    <w:rsid w:val="00F35DC1"/>
    <w:rsid w:val="00F3626C"/>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08B"/>
    <w:rsid w:val="00F4674C"/>
    <w:rsid w:val="00F50167"/>
    <w:rsid w:val="00F5028E"/>
    <w:rsid w:val="00F502A5"/>
    <w:rsid w:val="00F502E0"/>
    <w:rsid w:val="00F505F6"/>
    <w:rsid w:val="00F50766"/>
    <w:rsid w:val="00F507D0"/>
    <w:rsid w:val="00F50FA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1BE"/>
    <w:rsid w:val="00F605DA"/>
    <w:rsid w:val="00F6067B"/>
    <w:rsid w:val="00F60A4F"/>
    <w:rsid w:val="00F61493"/>
    <w:rsid w:val="00F61BE4"/>
    <w:rsid w:val="00F6234D"/>
    <w:rsid w:val="00F62ADE"/>
    <w:rsid w:val="00F62C83"/>
    <w:rsid w:val="00F62D4F"/>
    <w:rsid w:val="00F64E80"/>
    <w:rsid w:val="00F64F43"/>
    <w:rsid w:val="00F65145"/>
    <w:rsid w:val="00F6541B"/>
    <w:rsid w:val="00F65A0B"/>
    <w:rsid w:val="00F65B49"/>
    <w:rsid w:val="00F65BB3"/>
    <w:rsid w:val="00F661EE"/>
    <w:rsid w:val="00F66AFC"/>
    <w:rsid w:val="00F6721A"/>
    <w:rsid w:val="00F67B60"/>
    <w:rsid w:val="00F67C53"/>
    <w:rsid w:val="00F67D7A"/>
    <w:rsid w:val="00F67F45"/>
    <w:rsid w:val="00F70947"/>
    <w:rsid w:val="00F70B35"/>
    <w:rsid w:val="00F70DFE"/>
    <w:rsid w:val="00F71982"/>
    <w:rsid w:val="00F71A55"/>
    <w:rsid w:val="00F720C8"/>
    <w:rsid w:val="00F726DC"/>
    <w:rsid w:val="00F72FA3"/>
    <w:rsid w:val="00F733B9"/>
    <w:rsid w:val="00F73B43"/>
    <w:rsid w:val="00F740FD"/>
    <w:rsid w:val="00F748D9"/>
    <w:rsid w:val="00F74C42"/>
    <w:rsid w:val="00F74E47"/>
    <w:rsid w:val="00F75B87"/>
    <w:rsid w:val="00F77364"/>
    <w:rsid w:val="00F77BE2"/>
    <w:rsid w:val="00F81576"/>
    <w:rsid w:val="00F817C0"/>
    <w:rsid w:val="00F81B25"/>
    <w:rsid w:val="00F81CBE"/>
    <w:rsid w:val="00F81D89"/>
    <w:rsid w:val="00F826AE"/>
    <w:rsid w:val="00F8270D"/>
    <w:rsid w:val="00F82A9F"/>
    <w:rsid w:val="00F82DEB"/>
    <w:rsid w:val="00F83566"/>
    <w:rsid w:val="00F8388C"/>
    <w:rsid w:val="00F84D7F"/>
    <w:rsid w:val="00F84FE4"/>
    <w:rsid w:val="00F8542D"/>
    <w:rsid w:val="00F8550B"/>
    <w:rsid w:val="00F8576C"/>
    <w:rsid w:val="00F85F45"/>
    <w:rsid w:val="00F860DE"/>
    <w:rsid w:val="00F86215"/>
    <w:rsid w:val="00F87079"/>
    <w:rsid w:val="00F872F0"/>
    <w:rsid w:val="00F90406"/>
    <w:rsid w:val="00F90682"/>
    <w:rsid w:val="00F908A8"/>
    <w:rsid w:val="00F911B9"/>
    <w:rsid w:val="00F91C31"/>
    <w:rsid w:val="00F91C7E"/>
    <w:rsid w:val="00F934F4"/>
    <w:rsid w:val="00F941EB"/>
    <w:rsid w:val="00F94587"/>
    <w:rsid w:val="00F945B8"/>
    <w:rsid w:val="00F94717"/>
    <w:rsid w:val="00F94923"/>
    <w:rsid w:val="00F949A1"/>
    <w:rsid w:val="00F94A05"/>
    <w:rsid w:val="00F94C51"/>
    <w:rsid w:val="00F95B2C"/>
    <w:rsid w:val="00F971AF"/>
    <w:rsid w:val="00F97BC8"/>
    <w:rsid w:val="00F97C2E"/>
    <w:rsid w:val="00FA180F"/>
    <w:rsid w:val="00FA2E66"/>
    <w:rsid w:val="00FA344A"/>
    <w:rsid w:val="00FA3DEE"/>
    <w:rsid w:val="00FA3E1A"/>
    <w:rsid w:val="00FA441E"/>
    <w:rsid w:val="00FA5342"/>
    <w:rsid w:val="00FA5748"/>
    <w:rsid w:val="00FA63C0"/>
    <w:rsid w:val="00FA6AA7"/>
    <w:rsid w:val="00FA6EB6"/>
    <w:rsid w:val="00FA7583"/>
    <w:rsid w:val="00FB0898"/>
    <w:rsid w:val="00FB0EED"/>
    <w:rsid w:val="00FB20D3"/>
    <w:rsid w:val="00FB2F5A"/>
    <w:rsid w:val="00FB32A7"/>
    <w:rsid w:val="00FB34E4"/>
    <w:rsid w:val="00FB3B2A"/>
    <w:rsid w:val="00FB3C3C"/>
    <w:rsid w:val="00FB418A"/>
    <w:rsid w:val="00FB42A6"/>
    <w:rsid w:val="00FB42CE"/>
    <w:rsid w:val="00FB48E3"/>
    <w:rsid w:val="00FB5C87"/>
    <w:rsid w:val="00FB6AAE"/>
    <w:rsid w:val="00FB6DA9"/>
    <w:rsid w:val="00FB6DB9"/>
    <w:rsid w:val="00FB75F0"/>
    <w:rsid w:val="00FB7F97"/>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85F"/>
    <w:rsid w:val="00FC5C83"/>
    <w:rsid w:val="00FC630C"/>
    <w:rsid w:val="00FC6931"/>
    <w:rsid w:val="00FC6A1E"/>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2D50"/>
    <w:rsid w:val="00FD310E"/>
    <w:rsid w:val="00FD34A7"/>
    <w:rsid w:val="00FD43EE"/>
    <w:rsid w:val="00FD44B1"/>
    <w:rsid w:val="00FD4D13"/>
    <w:rsid w:val="00FD5162"/>
    <w:rsid w:val="00FD559C"/>
    <w:rsid w:val="00FD55CB"/>
    <w:rsid w:val="00FD58FC"/>
    <w:rsid w:val="00FD5C95"/>
    <w:rsid w:val="00FD65FA"/>
    <w:rsid w:val="00FD6BCB"/>
    <w:rsid w:val="00FD6FAB"/>
    <w:rsid w:val="00FD7B63"/>
    <w:rsid w:val="00FE03B4"/>
    <w:rsid w:val="00FE0A72"/>
    <w:rsid w:val="00FE0CA6"/>
    <w:rsid w:val="00FE146A"/>
    <w:rsid w:val="00FE287E"/>
    <w:rsid w:val="00FE2B6B"/>
    <w:rsid w:val="00FE2D87"/>
    <w:rsid w:val="00FE37EB"/>
    <w:rsid w:val="00FE3E94"/>
    <w:rsid w:val="00FE4465"/>
    <w:rsid w:val="00FE4C15"/>
    <w:rsid w:val="00FE5A3E"/>
    <w:rsid w:val="00FE5AC7"/>
    <w:rsid w:val="00FE5BDB"/>
    <w:rsid w:val="00FE6AF3"/>
    <w:rsid w:val="00FE7E40"/>
    <w:rsid w:val="00FE7EE0"/>
    <w:rsid w:val="00FE7FF6"/>
    <w:rsid w:val="00FF0149"/>
    <w:rsid w:val="00FF01C4"/>
    <w:rsid w:val="00FF0503"/>
    <w:rsid w:val="00FF0505"/>
    <w:rsid w:val="00FF0692"/>
    <w:rsid w:val="00FF099C"/>
    <w:rsid w:val="00FF1631"/>
    <w:rsid w:val="00FF26C1"/>
    <w:rsid w:val="00FF2962"/>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Heading1">
    <w:name w:val="heading 1"/>
    <w:basedOn w:val="Normal"/>
    <w:next w:val="Normal"/>
    <w:link w:val="Heading1Ch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Heading2">
    <w:name w:val="heading 2"/>
    <w:basedOn w:val="Normal"/>
    <w:next w:val="Normal"/>
    <w:link w:val="Heading2Ch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Heading3">
    <w:name w:val="heading 3"/>
    <w:basedOn w:val="Heading2"/>
    <w:next w:val="Normal"/>
    <w:link w:val="Heading3Char"/>
    <w:uiPriority w:val="9"/>
    <w:unhideWhenUsed/>
    <w:qFormat/>
    <w:rsid w:val="0081692F"/>
    <w:pPr>
      <w:numPr>
        <w:ilvl w:val="2"/>
      </w:numPr>
      <w:outlineLvl w:val="2"/>
    </w:pPr>
    <w:rPr>
      <w:color w:val="3B3838" w:themeColor="background2" w:themeShade="40"/>
      <w:sz w:val="32"/>
    </w:rPr>
  </w:style>
  <w:style w:type="paragraph" w:styleId="Heading4">
    <w:name w:val="heading 4"/>
    <w:basedOn w:val="Heading3"/>
    <w:next w:val="Normal"/>
    <w:link w:val="Heading4Char"/>
    <w:autoRedefine/>
    <w:uiPriority w:val="9"/>
    <w:unhideWhenUsed/>
    <w:qFormat/>
    <w:rsid w:val="007C1BAE"/>
    <w:pPr>
      <w:numPr>
        <w:ilvl w:val="0"/>
        <w:numId w:val="3"/>
      </w:numPr>
      <w:outlineLvl w:val="3"/>
    </w:pPr>
    <w:rPr>
      <w:sz w:val="28"/>
      <w:lang w:val="es-ES" w:eastAsia="es-ES"/>
    </w:rPr>
  </w:style>
  <w:style w:type="paragraph" w:styleId="Heading5">
    <w:name w:val="heading 5"/>
    <w:basedOn w:val="Normal"/>
    <w:next w:val="Normal"/>
    <w:link w:val="Heading5Ch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Heading2Char">
    <w:name w:val="Heading 2 Char"/>
    <w:basedOn w:val="DefaultParagraphFont"/>
    <w:link w:val="Heading2"/>
    <w:uiPriority w:val="9"/>
    <w:rsid w:val="0081692F"/>
    <w:rPr>
      <w:rFonts w:asciiTheme="majorHAnsi" w:eastAsiaTheme="majorEastAsia" w:hAnsiTheme="majorHAnsi" w:cstheme="majorBidi"/>
      <w:sz w:val="40"/>
      <w:szCs w:val="26"/>
      <w:lang w:val="en-GB"/>
    </w:rPr>
  </w:style>
  <w:style w:type="character" w:customStyle="1" w:styleId="Heading3Char">
    <w:name w:val="Heading 3 Char"/>
    <w:basedOn w:val="DefaultParagraphFont"/>
    <w:link w:val="Heading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Heading4Char">
    <w:name w:val="Heading 4 Char"/>
    <w:basedOn w:val="DefaultParagraphFont"/>
    <w:link w:val="Heading4"/>
    <w:uiPriority w:val="9"/>
    <w:rsid w:val="007C1BAE"/>
    <w:rPr>
      <w:rFonts w:asciiTheme="majorHAnsi" w:eastAsiaTheme="majorEastAsia" w:hAnsiTheme="majorHAnsi" w:cstheme="majorBidi"/>
      <w:color w:val="3B3838" w:themeColor="background2" w:themeShade="40"/>
      <w:sz w:val="28"/>
      <w:szCs w:val="26"/>
      <w:lang w:eastAsia="es-ES"/>
    </w:rPr>
  </w:style>
  <w:style w:type="character" w:customStyle="1" w:styleId="Heading5Char">
    <w:name w:val="Heading 5 Char"/>
    <w:basedOn w:val="DefaultParagraphFont"/>
    <w:link w:val="Heading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itle">
    <w:name w:val="Title"/>
    <w:basedOn w:val="Normal"/>
    <w:next w:val="Normal"/>
    <w:link w:val="TitleCh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itleChar">
    <w:name w:val="Title Char"/>
    <w:basedOn w:val="DefaultParagraphFont"/>
    <w:link w:val="Title"/>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itle">
    <w:name w:val="Subtitle"/>
    <w:basedOn w:val="Normal"/>
    <w:next w:val="Normal"/>
    <w:link w:val="SubtitleCh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itleChar">
    <w:name w:val="Subtitle Char"/>
    <w:basedOn w:val="DefaultParagraphFont"/>
    <w:link w:val="Subtitle"/>
    <w:uiPriority w:val="11"/>
    <w:rsid w:val="00E65FD9"/>
    <w:rPr>
      <w:rFonts w:eastAsiaTheme="minorEastAsia" w:cs="Times New Roman"/>
      <w:color w:val="5A5A5A" w:themeColor="text1" w:themeTint="A5"/>
      <w:spacing w:val="15"/>
      <w:lang w:eastAsia="es-ES"/>
    </w:rPr>
  </w:style>
  <w:style w:type="paragraph" w:styleId="NoSpacing">
    <w:name w:val="No Spacing"/>
    <w:link w:val="NoSpacingChar"/>
    <w:uiPriority w:val="1"/>
    <w:qFormat/>
    <w:rsid w:val="00E65FD9"/>
    <w:pPr>
      <w:spacing w:after="0" w:line="240" w:lineRule="auto"/>
    </w:pPr>
    <w:rPr>
      <w:rFonts w:eastAsiaTheme="minorEastAsia"/>
      <w:sz w:val="21"/>
      <w:szCs w:val="21"/>
      <w:lang w:eastAsia="es-ES"/>
    </w:rPr>
  </w:style>
  <w:style w:type="character" w:customStyle="1" w:styleId="NoSpacingChar">
    <w:name w:val="No Spacing Char"/>
    <w:basedOn w:val="DefaultParagraphFont"/>
    <w:link w:val="NoSpacing"/>
    <w:uiPriority w:val="1"/>
    <w:rsid w:val="00E65FD9"/>
    <w:rPr>
      <w:rFonts w:eastAsiaTheme="minorEastAsia"/>
      <w:sz w:val="21"/>
      <w:szCs w:val="21"/>
      <w:lang w:eastAsia="es-ES"/>
    </w:rPr>
  </w:style>
  <w:style w:type="paragraph" w:styleId="Header">
    <w:name w:val="header"/>
    <w:basedOn w:val="Normal"/>
    <w:link w:val="Head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HeaderChar">
    <w:name w:val="Header Char"/>
    <w:basedOn w:val="DefaultParagraphFont"/>
    <w:link w:val="Header"/>
    <w:uiPriority w:val="99"/>
    <w:rsid w:val="00E65FD9"/>
    <w:rPr>
      <w:rFonts w:eastAsiaTheme="minorEastAsia"/>
      <w:sz w:val="21"/>
      <w:szCs w:val="21"/>
      <w:lang w:val="eu-ES" w:eastAsia="es-ES"/>
    </w:rPr>
  </w:style>
  <w:style w:type="paragraph" w:styleId="Footer">
    <w:name w:val="footer"/>
    <w:basedOn w:val="Normal"/>
    <w:link w:val="Foot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FooterChar">
    <w:name w:val="Footer Char"/>
    <w:basedOn w:val="DefaultParagraphFont"/>
    <w:link w:val="Footer"/>
    <w:uiPriority w:val="99"/>
    <w:rsid w:val="00E65FD9"/>
    <w:rPr>
      <w:rFonts w:eastAsiaTheme="minorEastAsia"/>
      <w:sz w:val="21"/>
      <w:szCs w:val="21"/>
      <w:lang w:val="eu-ES" w:eastAsia="es-ES"/>
    </w:rPr>
  </w:style>
  <w:style w:type="paragraph" w:styleId="TOCHeading">
    <w:name w:val="TOC Heading"/>
    <w:basedOn w:val="Heading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O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OC2">
    <w:name w:val="toc 2"/>
    <w:basedOn w:val="Normal"/>
    <w:next w:val="Normal"/>
    <w:autoRedefine/>
    <w:uiPriority w:val="39"/>
    <w:unhideWhenUsed/>
    <w:rsid w:val="00FD44B1"/>
    <w:pPr>
      <w:tabs>
        <w:tab w:val="left" w:pos="1540"/>
        <w:tab w:val="right" w:leader="dot" w:pos="8494"/>
      </w:tabs>
      <w:spacing w:after="100"/>
      <w:ind w:left="220"/>
    </w:pPr>
  </w:style>
  <w:style w:type="character" w:styleId="Hyperlink">
    <w:name w:val="Hyperlink"/>
    <w:basedOn w:val="DefaultParagraphFont"/>
    <w:uiPriority w:val="99"/>
    <w:unhideWhenUsed/>
    <w:rsid w:val="00315830"/>
    <w:rPr>
      <w:color w:val="0563C1" w:themeColor="hyperlink"/>
      <w:u w:val="single"/>
    </w:rPr>
  </w:style>
  <w:style w:type="paragraph" w:styleId="TOC7">
    <w:name w:val="toc 7"/>
    <w:basedOn w:val="Normal"/>
    <w:next w:val="Normal"/>
    <w:autoRedefine/>
    <w:uiPriority w:val="39"/>
    <w:unhideWhenUsed/>
    <w:rsid w:val="004202CB"/>
    <w:pPr>
      <w:spacing w:after="100"/>
      <w:ind w:left="1320"/>
    </w:pPr>
  </w:style>
  <w:style w:type="paragraph" w:styleId="ListParagraph">
    <w:name w:val="List Paragraph"/>
    <w:basedOn w:val="Normal"/>
    <w:uiPriority w:val="34"/>
    <w:qFormat/>
    <w:rsid w:val="005740D6"/>
    <w:pPr>
      <w:ind w:left="720"/>
      <w:contextualSpacing/>
    </w:pPr>
  </w:style>
  <w:style w:type="paragraph" w:styleId="TO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DefaultParagraphFont"/>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FollowedHyperlink">
    <w:name w:val="FollowedHyperlink"/>
    <w:basedOn w:val="DefaultParagraphFont"/>
    <w:uiPriority w:val="99"/>
    <w:semiHidden/>
    <w:unhideWhenUsed/>
    <w:rsid w:val="00797D8A"/>
    <w:rPr>
      <w:color w:val="954F72" w:themeColor="followedHyperlink"/>
      <w:u w:val="single"/>
    </w:rPr>
  </w:style>
  <w:style w:type="character" w:styleId="PlaceholderText">
    <w:name w:val="Placeholder Text"/>
    <w:basedOn w:val="DefaultParagraphFont"/>
    <w:uiPriority w:val="99"/>
    <w:semiHidden/>
    <w:rsid w:val="00B7715A"/>
    <w:rPr>
      <w:color w:val="808080"/>
    </w:rPr>
  </w:style>
  <w:style w:type="paragraph" w:styleId="Captio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C0139"/>
    <w:rPr>
      <w:sz w:val="16"/>
      <w:szCs w:val="16"/>
    </w:rPr>
  </w:style>
  <w:style w:type="paragraph" w:styleId="CommentText">
    <w:name w:val="annotation text"/>
    <w:basedOn w:val="Normal"/>
    <w:link w:val="CommentTextChar"/>
    <w:uiPriority w:val="99"/>
    <w:semiHidden/>
    <w:unhideWhenUsed/>
    <w:rsid w:val="000C0139"/>
    <w:pPr>
      <w:spacing w:line="240" w:lineRule="auto"/>
    </w:pPr>
    <w:rPr>
      <w:sz w:val="20"/>
      <w:szCs w:val="20"/>
    </w:rPr>
  </w:style>
  <w:style w:type="character" w:customStyle="1" w:styleId="CommentTextChar">
    <w:name w:val="Comment Text Char"/>
    <w:basedOn w:val="DefaultParagraphFont"/>
    <w:link w:val="CommentText"/>
    <w:uiPriority w:val="99"/>
    <w:semiHidden/>
    <w:rsid w:val="000C0139"/>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0C0139"/>
    <w:rPr>
      <w:b/>
      <w:bCs/>
    </w:rPr>
  </w:style>
  <w:style w:type="character" w:customStyle="1" w:styleId="CommentSubjectChar">
    <w:name w:val="Comment Subject Char"/>
    <w:basedOn w:val="CommentTextChar"/>
    <w:link w:val="CommentSubject"/>
    <w:uiPriority w:val="99"/>
    <w:semiHidden/>
    <w:rsid w:val="000C0139"/>
    <w:rPr>
      <w:rFonts w:ascii="Arial" w:hAnsi="Arial" w:cs="Arial"/>
      <w:b/>
      <w:bCs/>
      <w:sz w:val="20"/>
      <w:szCs w:val="20"/>
    </w:rPr>
  </w:style>
  <w:style w:type="paragraph" w:styleId="BalloonText">
    <w:name w:val="Balloon Text"/>
    <w:basedOn w:val="Normal"/>
    <w:link w:val="BalloonTextChar"/>
    <w:uiPriority w:val="99"/>
    <w:semiHidden/>
    <w:unhideWhenUsed/>
    <w:rsid w:val="000C01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139"/>
    <w:rPr>
      <w:rFonts w:ascii="Segoe UI" w:hAnsi="Segoe UI" w:cs="Segoe UI"/>
      <w:sz w:val="18"/>
      <w:szCs w:val="18"/>
    </w:rPr>
  </w:style>
  <w:style w:type="paragraph" w:styleId="TO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O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O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O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O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eofFigur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DefaultParagraphFont"/>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Preformatted">
    <w:name w:val="HTML Preformatted"/>
    <w:basedOn w:val="Normal"/>
    <w:link w:val="HTMLPreformattedCh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21686"/>
    <w:rPr>
      <w:rFonts w:ascii="Courier New" w:eastAsia="Times New Roman" w:hAnsi="Courier New" w:cs="Courier New"/>
      <w:sz w:val="20"/>
      <w:szCs w:val="20"/>
      <w:lang w:val="en-GB" w:eastAsia="en-GB"/>
    </w:rPr>
  </w:style>
  <w:style w:type="paragraph" w:styleId="Bibliography">
    <w:name w:val="Bibliography"/>
    <w:basedOn w:val="Normal"/>
    <w:next w:val="Normal"/>
    <w:uiPriority w:val="37"/>
    <w:unhideWhenUsed/>
    <w:rsid w:val="002E3659"/>
    <w:pPr>
      <w:tabs>
        <w:tab w:val="left" w:pos="380"/>
      </w:tabs>
      <w:spacing w:after="0" w:line="240" w:lineRule="auto"/>
      <w:ind w:left="384" w:hanging="384"/>
    </w:pPr>
  </w:style>
  <w:style w:type="table" w:styleId="PlainTable1">
    <w:name w:val="Plain Table 1"/>
    <w:basedOn w:val="Table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DefaultParagraphFont"/>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NoSpacingChar"/>
    <w:link w:val="Consola"/>
    <w:rsid w:val="0071175E"/>
    <w:rPr>
      <w:rFonts w:ascii="Consolas" w:eastAsia="Times New Roman" w:hAnsi="Consolas" w:cs="Courier New"/>
      <w:color w:val="666666"/>
      <w:sz w:val="20"/>
      <w:szCs w:val="20"/>
      <w:shd w:val="clear" w:color="auto" w:fill="FFFFFF"/>
      <w:lang w:eastAsia="es-ES"/>
    </w:rPr>
  </w:style>
  <w:style w:type="paragraph" w:styleId="FootnoteText">
    <w:name w:val="footnote text"/>
    <w:basedOn w:val="Normal"/>
    <w:link w:val="FootnoteTextChar"/>
    <w:uiPriority w:val="99"/>
    <w:semiHidden/>
    <w:unhideWhenUsed/>
    <w:rsid w:val="008501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01AA"/>
    <w:rPr>
      <w:rFonts w:ascii="Arial" w:hAnsi="Arial" w:cs="Arial"/>
      <w:sz w:val="20"/>
      <w:szCs w:val="20"/>
    </w:rPr>
  </w:style>
  <w:style w:type="character" w:styleId="FootnoteReference">
    <w:name w:val="footnote reference"/>
    <w:basedOn w:val="DefaultParagraphFont"/>
    <w:uiPriority w:val="99"/>
    <w:semiHidden/>
    <w:unhideWhenUsed/>
    <w:rsid w:val="008501AA"/>
    <w:rPr>
      <w:vertAlign w:val="superscript"/>
    </w:rPr>
  </w:style>
  <w:style w:type="paragraph" w:styleId="EndnoteText">
    <w:name w:val="endnote text"/>
    <w:basedOn w:val="Normal"/>
    <w:link w:val="EndnoteTextChar"/>
    <w:uiPriority w:val="99"/>
    <w:semiHidden/>
    <w:unhideWhenUsed/>
    <w:rsid w:val="008501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501AA"/>
    <w:rPr>
      <w:rFonts w:ascii="Arial" w:hAnsi="Arial" w:cs="Arial"/>
      <w:sz w:val="20"/>
      <w:szCs w:val="20"/>
    </w:rPr>
  </w:style>
  <w:style w:type="character" w:styleId="EndnoteReference">
    <w:name w:val="endnote reference"/>
    <w:basedOn w:val="DefaultParagraphFont"/>
    <w:uiPriority w:val="99"/>
    <w:semiHidden/>
    <w:unhideWhenUsed/>
    <w:rsid w:val="008501AA"/>
    <w:rPr>
      <w:vertAlign w:val="superscript"/>
    </w:rPr>
  </w:style>
  <w:style w:type="table" w:styleId="TableGrid">
    <w:name w:val="Table Grid"/>
    <w:basedOn w:val="Table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305392"/>
    <w:rPr>
      <w:i/>
      <w:iCs/>
      <w:color w:val="404040" w:themeColor="text1" w:themeTint="BF"/>
    </w:rPr>
  </w:style>
  <w:style w:type="table" w:styleId="TableGridLight">
    <w:name w:val="Grid Table Light"/>
    <w:basedOn w:val="Table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3">
    <w:name w:val="Grid Table 1 Light Accent 3"/>
    <w:basedOn w:val="Table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52A55"/>
    <w:rPr>
      <w:color w:val="605E5C"/>
      <w:shd w:val="clear" w:color="auto" w:fill="E1DFDD"/>
    </w:rPr>
  </w:style>
  <w:style w:type="table" w:styleId="PlainTable2">
    <w:name w:val="Plain Table 2"/>
    <w:basedOn w:val="Table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DefaultParagraphFont"/>
    <w:rsid w:val="0070111B"/>
  </w:style>
  <w:style w:type="character" w:styleId="HTMLCode">
    <w:name w:val="HTML Code"/>
    <w:basedOn w:val="DefaultParagraphFont"/>
    <w:uiPriority w:val="99"/>
    <w:semiHidden/>
    <w:unhideWhenUsed/>
    <w:rsid w:val="0070111B"/>
    <w:rPr>
      <w:rFonts w:ascii="Courier New" w:eastAsia="Times New Roman" w:hAnsi="Courier New" w:cs="Courier New"/>
      <w:sz w:val="20"/>
      <w:szCs w:val="20"/>
    </w:rPr>
  </w:style>
  <w:style w:type="character" w:customStyle="1" w:styleId="pln">
    <w:name w:val="pln"/>
    <w:basedOn w:val="DefaultParagraphFont"/>
    <w:rsid w:val="0070111B"/>
  </w:style>
  <w:style w:type="character" w:customStyle="1" w:styleId="lit">
    <w:name w:val="lit"/>
    <w:basedOn w:val="DefaultParagraphFont"/>
    <w:rsid w:val="0070111B"/>
  </w:style>
  <w:style w:type="character" w:customStyle="1" w:styleId="str">
    <w:name w:val="str"/>
    <w:basedOn w:val="DefaultParagraphFont"/>
    <w:rsid w:val="0070111B"/>
  </w:style>
  <w:style w:type="character" w:styleId="Emphasis">
    <w:name w:val="Emphasis"/>
    <w:basedOn w:val="DefaultParagraphFont"/>
    <w:uiPriority w:val="20"/>
    <w:qFormat/>
    <w:rsid w:val="001002E7"/>
    <w:rPr>
      <w:i/>
      <w:iCs/>
    </w:rPr>
  </w:style>
  <w:style w:type="numbering" w:customStyle="1" w:styleId="Sinlista1">
    <w:name w:val="Sin lista1"/>
    <w:next w:val="NoList"/>
    <w:uiPriority w:val="99"/>
    <w:semiHidden/>
    <w:unhideWhenUsed/>
    <w:rsid w:val="00487C27"/>
  </w:style>
  <w:style w:type="character" w:customStyle="1" w:styleId="highlight">
    <w:name w:val="highlight"/>
    <w:basedOn w:val="DefaultParagraphFont"/>
    <w:rsid w:val="00487C27"/>
  </w:style>
  <w:style w:type="character" w:styleId="Strong">
    <w:name w:val="Strong"/>
    <w:basedOn w:val="DefaultParagraphFont"/>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DefaultParagraphFont"/>
    <w:rsid w:val="00487C27"/>
  </w:style>
  <w:style w:type="character" w:styleId="HTMLTypewriter">
    <w:name w:val="HTML Typewriter"/>
    <w:basedOn w:val="DefaultParagraphFont"/>
    <w:uiPriority w:val="99"/>
    <w:semiHidden/>
    <w:unhideWhenUsed/>
    <w:rsid w:val="00487C27"/>
    <w:rPr>
      <w:rFonts w:ascii="Courier New" w:eastAsia="Times New Roman" w:hAnsi="Courier New" w:cs="Courier New"/>
      <w:sz w:val="20"/>
      <w:szCs w:val="20"/>
    </w:rPr>
  </w:style>
  <w:style w:type="character" w:customStyle="1" w:styleId="crayon-r">
    <w:name w:val="crayon-r"/>
    <w:basedOn w:val="DefaultParagraphFont"/>
    <w:rsid w:val="00487C27"/>
  </w:style>
  <w:style w:type="character" w:customStyle="1" w:styleId="crayon-e">
    <w:name w:val="crayon-e"/>
    <w:basedOn w:val="DefaultParagraphFont"/>
    <w:rsid w:val="00487C27"/>
  </w:style>
  <w:style w:type="character" w:customStyle="1" w:styleId="crayon-o">
    <w:name w:val="crayon-o"/>
    <w:basedOn w:val="DefaultParagraphFont"/>
    <w:rsid w:val="00487C27"/>
  </w:style>
  <w:style w:type="character" w:customStyle="1" w:styleId="crayon-s">
    <w:name w:val="crayon-s"/>
    <w:basedOn w:val="DefaultParagraphFont"/>
    <w:rsid w:val="00487C27"/>
  </w:style>
  <w:style w:type="character" w:customStyle="1" w:styleId="crayon-h">
    <w:name w:val="crayon-h"/>
    <w:basedOn w:val="DefaultParagraphFont"/>
    <w:rsid w:val="00487C27"/>
  </w:style>
  <w:style w:type="table" w:styleId="PlainTable5">
    <w:name w:val="Plain Table 5"/>
    <w:basedOn w:val="Table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FootnoteText"/>
    <w:uiPriority w:val="99"/>
    <w:semiHidden/>
    <w:unhideWhenUsed/>
    <w:rsid w:val="00115707"/>
    <w:pPr>
      <w:spacing w:after="0" w:line="240" w:lineRule="auto"/>
    </w:pPr>
    <w:rPr>
      <w:sz w:val="20"/>
      <w:szCs w:val="20"/>
    </w:rPr>
  </w:style>
  <w:style w:type="table" w:styleId="PlainTable3">
    <w:name w:val="Plain Table 3"/>
    <w:basedOn w:val="Table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IntenseEmphasis">
    <w:name w:val="Intense Emphasis"/>
    <w:basedOn w:val="DefaultParagraphFont"/>
    <w:uiPriority w:val="21"/>
    <w:qFormat/>
    <w:rsid w:val="00CA01D9"/>
    <w:rPr>
      <w:i/>
      <w:iCs/>
      <w:color w:val="323232" w:themeColor="accent1"/>
    </w:rPr>
  </w:style>
  <w:style w:type="table" w:styleId="PlainTable4">
    <w:name w:val="Plain Table 4"/>
    <w:basedOn w:val="TableNormal"/>
    <w:uiPriority w:val="44"/>
    <w:rsid w:val="00F97C2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Index1">
    <w:name w:val="index 1"/>
    <w:basedOn w:val="Normal"/>
    <w:next w:val="Normal"/>
    <w:autoRedefine/>
    <w:uiPriority w:val="99"/>
    <w:semiHidden/>
    <w:unhideWhenUsed/>
    <w:rsid w:val="00636740"/>
    <w:pPr>
      <w:spacing w:after="0" w:line="240" w:lineRule="auto"/>
      <w:ind w:left="240" w:hanging="240"/>
    </w:pPr>
  </w:style>
  <w:style w:type="character" w:customStyle="1" w:styleId="fontstyle01">
    <w:name w:val="fontstyle01"/>
    <w:basedOn w:val="DefaultParagraphFont"/>
    <w:rsid w:val="008175A2"/>
    <w:rPr>
      <w:rFonts w:ascii="Calibri" w:hAnsi="Calibri" w:cs="Calibri" w:hint="default"/>
      <w:b w:val="0"/>
      <w:bCs w:val="0"/>
      <w:i w:val="0"/>
      <w:iCs w:val="0"/>
      <w:color w:val="000000"/>
      <w:sz w:val="24"/>
      <w:szCs w:val="24"/>
    </w:rPr>
  </w:style>
  <w:style w:type="paragraph" w:customStyle="1" w:styleId="Appendix1">
    <w:name w:val="Appendix 1"/>
    <w:basedOn w:val="Heading1"/>
    <w:next w:val="Normal"/>
    <w:qFormat/>
    <w:rsid w:val="001163C5"/>
    <w:pPr>
      <w:numPr>
        <w:numId w:val="3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409801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558208">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774457">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79532324">
      <w:bodyDiv w:val="1"/>
      <w:marLeft w:val="0"/>
      <w:marRight w:val="0"/>
      <w:marTop w:val="0"/>
      <w:marBottom w:val="0"/>
      <w:divBdr>
        <w:top w:val="none" w:sz="0" w:space="0" w:color="auto"/>
        <w:left w:val="none" w:sz="0" w:space="0" w:color="auto"/>
        <w:bottom w:val="none" w:sz="0" w:space="0" w:color="auto"/>
        <w:right w:val="none" w:sz="0" w:space="0" w:color="auto"/>
      </w:divBdr>
      <w:divsChild>
        <w:div w:id="1262643549">
          <w:marLeft w:val="0"/>
          <w:marRight w:val="0"/>
          <w:marTop w:val="0"/>
          <w:marBottom w:val="0"/>
          <w:divBdr>
            <w:top w:val="none" w:sz="0" w:space="0" w:color="auto"/>
            <w:left w:val="none" w:sz="0" w:space="0" w:color="auto"/>
            <w:bottom w:val="none" w:sz="0" w:space="0" w:color="auto"/>
            <w:right w:val="none" w:sz="0" w:space="0" w:color="auto"/>
          </w:divBdr>
          <w:divsChild>
            <w:div w:id="876623724">
              <w:marLeft w:val="0"/>
              <w:marRight w:val="0"/>
              <w:marTop w:val="0"/>
              <w:marBottom w:val="0"/>
              <w:divBdr>
                <w:top w:val="none" w:sz="0" w:space="0" w:color="auto"/>
                <w:left w:val="none" w:sz="0" w:space="0" w:color="auto"/>
                <w:bottom w:val="none" w:sz="0" w:space="0" w:color="auto"/>
                <w:right w:val="none" w:sz="0" w:space="0" w:color="auto"/>
              </w:divBdr>
              <w:divsChild>
                <w:div w:id="191053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221790">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328325">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41814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8.PNG"/><Relationship Id="rId42" Type="http://schemas.microsoft.com/office/2007/relationships/diagramDrawing" Target="diagrams/drawing1.xml"/><Relationship Id="rId47" Type="http://schemas.openxmlformats.org/officeDocument/2006/relationships/image" Target="media/image27.png"/><Relationship Id="rId63" Type="http://schemas.openxmlformats.org/officeDocument/2006/relationships/image" Target="media/image33.png"/><Relationship Id="rId68" Type="http://schemas.openxmlformats.org/officeDocument/2006/relationships/image" Target="media/image38.png"/><Relationship Id="rId16" Type="http://schemas.openxmlformats.org/officeDocument/2006/relationships/image" Target="media/image6.png"/><Relationship Id="rId11" Type="http://schemas.openxmlformats.org/officeDocument/2006/relationships/image" Target="media/image3.jpe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diagramQuickStyle" Target="diagrams/quickStyle1.xml"/><Relationship Id="rId45" Type="http://schemas.openxmlformats.org/officeDocument/2006/relationships/image" Target="media/image25.png"/><Relationship Id="rId53" Type="http://schemas.microsoft.com/office/2007/relationships/diagramDrawing" Target="diagrams/drawing2.xml"/><Relationship Id="rId58" Type="http://schemas.openxmlformats.org/officeDocument/2006/relationships/diagramQuickStyle" Target="diagrams/quickStyle3.xml"/><Relationship Id="rId66" Type="http://schemas.openxmlformats.org/officeDocument/2006/relationships/image" Target="media/image36.png"/><Relationship Id="rId74" Type="http://schemas.openxmlformats.org/officeDocument/2006/relationships/header" Target="header5.xml"/><Relationship Id="rId5" Type="http://schemas.openxmlformats.org/officeDocument/2006/relationships/settings" Target="settings.xml"/><Relationship Id="rId61" Type="http://schemas.openxmlformats.org/officeDocument/2006/relationships/image" Target="media/image31.png"/><Relationship Id="rId19" Type="http://schemas.openxmlformats.org/officeDocument/2006/relationships/image" Target="media/image7.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diagramData" Target="diagrams/data3.xml"/><Relationship Id="rId64" Type="http://schemas.openxmlformats.org/officeDocument/2006/relationships/image" Target="media/image34.png"/><Relationship Id="rId69" Type="http://schemas.openxmlformats.org/officeDocument/2006/relationships/image" Target="media/image39.png"/><Relationship Id="rId77" Type="http://schemas.openxmlformats.org/officeDocument/2006/relationships/glossaryDocument" Target="glossary/document.xml"/><Relationship Id="rId8" Type="http://schemas.openxmlformats.org/officeDocument/2006/relationships/endnotes" Target="endnotes.xml"/><Relationship Id="rId51" Type="http://schemas.openxmlformats.org/officeDocument/2006/relationships/diagramQuickStyle" Target="diagrams/quickStyle2.xml"/><Relationship Id="rId72" Type="http://schemas.openxmlformats.org/officeDocument/2006/relationships/image" Target="media/image42.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hyperlink" Target="file:////Users/ainhoaarruabarrenaortiz/Documents/Master/PBL/pbl_glioblastoma/Doc/Memoria%20Final/Memoria%20Final%20PBL%20-%20Ainhoa%20-%20Edgar.docx" TargetMode="Externa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diagramData" Target="diagrams/data1.xml"/><Relationship Id="rId46" Type="http://schemas.openxmlformats.org/officeDocument/2006/relationships/image" Target="media/image26.png"/><Relationship Id="rId59" Type="http://schemas.openxmlformats.org/officeDocument/2006/relationships/diagramColors" Target="diagrams/colors3.xml"/><Relationship Id="rId67" Type="http://schemas.openxmlformats.org/officeDocument/2006/relationships/image" Target="media/image37.png"/><Relationship Id="rId20" Type="http://schemas.openxmlformats.org/officeDocument/2006/relationships/header" Target="header3.xml"/><Relationship Id="rId41" Type="http://schemas.openxmlformats.org/officeDocument/2006/relationships/diagramColors" Target="diagrams/colors1.xml"/><Relationship Id="rId54" Type="http://schemas.openxmlformats.org/officeDocument/2006/relationships/image" Target="media/image29.png"/><Relationship Id="rId62" Type="http://schemas.openxmlformats.org/officeDocument/2006/relationships/image" Target="media/image32.png"/><Relationship Id="rId70" Type="http://schemas.openxmlformats.org/officeDocument/2006/relationships/image" Target="media/image40.png"/><Relationship Id="rId75"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diagramData" Target="diagrams/data2.xml"/><Relationship Id="rId57" Type="http://schemas.openxmlformats.org/officeDocument/2006/relationships/diagramLayout" Target="diagrams/layout3.xml"/><Relationship Id="rId10" Type="http://schemas.openxmlformats.org/officeDocument/2006/relationships/image" Target="media/image2.jpeg"/><Relationship Id="rId31" Type="http://schemas.openxmlformats.org/officeDocument/2006/relationships/image" Target="media/image17.png"/><Relationship Id="rId44" Type="http://schemas.openxmlformats.org/officeDocument/2006/relationships/image" Target="media/image24.png"/><Relationship Id="rId52" Type="http://schemas.openxmlformats.org/officeDocument/2006/relationships/diagramColors" Target="diagrams/colors2.xml"/><Relationship Id="rId60" Type="http://schemas.microsoft.com/office/2007/relationships/diagramDrawing" Target="diagrams/drawing3.xml"/><Relationship Id="rId65" Type="http://schemas.openxmlformats.org/officeDocument/2006/relationships/image" Target="media/image35.png"/><Relationship Id="rId73" Type="http://schemas.openxmlformats.org/officeDocument/2006/relationships/image" Target="media/image43.png"/><Relationship Id="rId78"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eader" Target="header2.xml"/><Relationship Id="rId39" Type="http://schemas.openxmlformats.org/officeDocument/2006/relationships/diagramLayout" Target="diagrams/layout1.xml"/><Relationship Id="rId34" Type="http://schemas.microsoft.com/office/2007/relationships/hdphoto" Target="media/hdphoto1.wdp"/><Relationship Id="rId50" Type="http://schemas.openxmlformats.org/officeDocument/2006/relationships/diagramLayout" Target="diagrams/layout2.xml"/><Relationship Id="rId55" Type="http://schemas.openxmlformats.org/officeDocument/2006/relationships/image" Target="media/image30.pn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41.png"/><Relationship Id="rId2" Type="http://schemas.openxmlformats.org/officeDocument/2006/relationships/customXml" Target="../customXml/item2.xml"/><Relationship Id="rId29" Type="http://schemas.openxmlformats.org/officeDocument/2006/relationships/image" Target="media/image15.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Procesamiento de las imágen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Segmentación</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xtracción de características</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dgm:spPr/>
      <dgm:t>
        <a:bodyPr/>
        <a:lstStyle/>
        <a:p>
          <a:pPr algn="ctr"/>
          <a:r>
            <a:rPr lang="en-GB"/>
            <a:t>Creación y validación del modelo</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9E619773-103F-AF49-A223-1981A118FFBF}">
      <dgm:prSet/>
      <dgm:spPr/>
      <dgm:t>
        <a:bodyPr/>
        <a:lstStyle/>
        <a:p>
          <a:r>
            <a:rPr lang="en-GB"/>
            <a:t>Análisis de factores de riesgo</a:t>
          </a:r>
        </a:p>
      </dgm:t>
    </dgm:pt>
    <dgm:pt modelId="{9071C8BC-3B1D-8147-AE0A-D1B57FD66124}" type="parTrans" cxnId="{ED035DB1-EA66-F04B-B704-F137A90F08A6}">
      <dgm:prSet/>
      <dgm:spPr/>
    </dgm:pt>
    <dgm:pt modelId="{55F5D507-D522-5741-842A-56A0AF0C5005}" type="sibTrans" cxnId="{ED035DB1-EA66-F04B-B704-F137A90F08A6}">
      <dgm:prSet/>
      <dgm:spPr/>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693452ED-6132-E84F-A7C3-B1AA289E95B6}" type="pres">
      <dgm:prSet presAssocID="{9E619773-103F-AF49-A223-1981A118FFBF}" presName="parTxOnly" presStyleLbl="node1" presStyleIdx="3" presStyleCnt="5">
        <dgm:presLayoutVars>
          <dgm:chMax val="0"/>
          <dgm:chPref val="0"/>
          <dgm:bulletEnabled val="1"/>
        </dgm:presLayoutVars>
      </dgm:prSet>
      <dgm:spPr/>
    </dgm:pt>
    <dgm:pt modelId="{C204D2D4-9028-6543-B63D-497A44127653}" type="pres">
      <dgm:prSet presAssocID="{55F5D507-D522-5741-842A-56A0AF0C5005}"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ED035DB1-EA66-F04B-B704-F137A90F08A6}" srcId="{9291D103-9754-6D42-8166-C01DEB91BBDE}" destId="{9E619773-103F-AF49-A223-1981A118FFBF}" srcOrd="3" destOrd="0" parTransId="{9071C8BC-3B1D-8147-AE0A-D1B57FD66124}" sibTransId="{55F5D507-D522-5741-842A-56A0AF0C5005}"/>
    <dgm:cxn modelId="{E5BA8BCE-4F97-414D-BF4A-855252919442}" type="presOf" srcId="{9E619773-103F-AF49-A223-1981A118FFBF}" destId="{693452ED-6132-E84F-A7C3-B1AA289E95B6}"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E7F2E55C-EF4C-DC4D-8FF5-0969D0A0B0FE}" type="presParOf" srcId="{2502029D-4C1A-3A48-A66E-23BACFCEB486}" destId="{693452ED-6132-E84F-A7C3-B1AA289E95B6}" srcOrd="6" destOrd="0" presId="urn:microsoft.com/office/officeart/2005/8/layout/chevron1"/>
    <dgm:cxn modelId="{D14772C8-D3BE-BB4B-B9A5-E2F21880286A}" type="presParOf" srcId="{2502029D-4C1A-3A48-A66E-23BACFCEB486}" destId="{C204D2D4-9028-6543-B63D-497A44127653}"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Filtrado de la imagen</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Detección de bordes</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rosión del volumen</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Aislamiento del cerebro</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53"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5243D2A3-D958-9449-8C39-DFE37B3BC0D4}">
      <dgm:prSet phldrT="[Text]" custT="1"/>
      <dgm:spPr/>
      <dgm:t>
        <a:bodyPr/>
        <a:lstStyle/>
        <a:p>
          <a:pPr algn="ctr"/>
          <a:r>
            <a:rPr lang="en-GB" sz="700" i="0" u="none"/>
            <a:t>Mezcla de Gaussianas</a:t>
          </a:r>
        </a:p>
      </dgm:t>
    </dgm:pt>
    <dgm:pt modelId="{09B35263-38BE-B248-A871-84F350A815F5}" type="parTrans" cxnId="{64454965-15E8-A742-8354-5BF1DB6488AC}">
      <dgm:prSet/>
      <dgm:spPr/>
      <dgm:t>
        <a:bodyPr/>
        <a:lstStyle/>
        <a:p>
          <a:pPr algn="ctr"/>
          <a:endParaRPr lang="en-GB"/>
        </a:p>
      </dgm:t>
    </dgm:pt>
    <dgm:pt modelId="{82DD5F19-1093-4E40-A2CD-BAD48352DDC8}" type="sibTrans" cxnId="{64454965-15E8-A742-8354-5BF1DB6488AC}">
      <dgm:prSet/>
      <dgm:spPr/>
      <dgm:t>
        <a:bodyPr/>
        <a:lstStyle/>
        <a:p>
          <a:pPr algn="ctr"/>
          <a:endParaRPr lang="en-GB"/>
        </a:p>
      </dgm:t>
    </dgm:pt>
    <dgm:pt modelId="{39DCF61A-0A64-7340-A715-5DF9E9A51016}">
      <dgm:prSet phldrT="[Text]" custT="1"/>
      <dgm:spPr/>
      <dgm:t>
        <a:bodyPr/>
        <a:lstStyle/>
        <a:p>
          <a:pPr algn="ctr"/>
          <a:r>
            <a:rPr lang="en-GB" sz="700"/>
            <a:t>Reconstrucción morfológica de la escala de gris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custT="1"/>
      <dgm:spPr/>
      <dgm:t>
        <a:bodyPr/>
        <a:lstStyle/>
        <a:p>
          <a:pPr algn="ctr"/>
          <a:r>
            <a:rPr lang="en-GB" sz="700" i="1"/>
            <a:t>Thresholding</a:t>
          </a:r>
          <a:r>
            <a:rPr lang="en-GB" sz="700" i="0"/>
            <a:t> binario  adaptativo</a:t>
          </a:r>
          <a:endParaRPr lang="en-GB" sz="700" i="1"/>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custT="1"/>
      <dgm:spPr/>
      <dgm:t>
        <a:bodyPr/>
        <a:lstStyle/>
        <a:p>
          <a:pPr algn="ctr"/>
          <a:r>
            <a:rPr lang="en-GB" sz="700"/>
            <a:t>Seleccionar región del tumor</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custT="1"/>
      <dgm:spPr/>
      <dgm:t>
        <a:bodyPr/>
        <a:lstStyle/>
        <a:p>
          <a:pPr algn="ctr"/>
          <a:r>
            <a:rPr lang="en-GB" sz="700"/>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6FE2C849-2C9B-44D5-B46E-AA811C11F37E}">
      <dgm:prSet custT="1"/>
      <dgm:spPr/>
      <dgm:t>
        <a:bodyPr/>
        <a:lstStyle/>
        <a:p>
          <a:r>
            <a:rPr lang="en-GB" sz="700"/>
            <a:t>Validación</a:t>
          </a:r>
        </a:p>
      </dgm:t>
    </dgm:pt>
    <dgm:pt modelId="{8D5B00D4-F97E-4810-AFE7-E560C6AE4CAA}" type="parTrans" cxnId="{EC76B2EF-C578-43BC-8D82-77866ECF952A}">
      <dgm:prSet/>
      <dgm:spPr/>
      <dgm:t>
        <a:bodyPr/>
        <a:lstStyle/>
        <a:p>
          <a:endParaRPr lang="es-ES"/>
        </a:p>
      </dgm:t>
    </dgm:pt>
    <dgm:pt modelId="{C3A69297-025F-4A1B-A90F-10C96B484AFD}" type="sibTrans" cxnId="{EC76B2EF-C578-43BC-8D82-77866ECF952A}">
      <dgm:prSet/>
      <dgm:spPr/>
      <dgm:t>
        <a:bodyPr/>
        <a:lstStyle/>
        <a:p>
          <a:endParaRPr lang="es-ES"/>
        </a:p>
      </dgm:t>
    </dgm:pt>
    <dgm:pt modelId="{2502029D-4C1A-3A48-A66E-23BACFCEB486}" type="pres">
      <dgm:prSet presAssocID="{9291D103-9754-6D42-8166-C01DEB91BBDE}" presName="Name0" presStyleCnt="0">
        <dgm:presLayoutVars>
          <dgm:dir/>
          <dgm:animLvl val="lvl"/>
          <dgm:resizeHandles val="exact"/>
        </dgm:presLayoutVars>
      </dgm:prSet>
      <dgm:spPr/>
    </dgm:pt>
    <dgm:pt modelId="{F2D2F5E8-99A8-2C46-83D0-2FAC171B8865}" type="pres">
      <dgm:prSet presAssocID="{5243D2A3-D958-9449-8C39-DFE37B3BC0D4}" presName="parTxOnly" presStyleLbl="node1" presStyleIdx="0" presStyleCnt="6">
        <dgm:presLayoutVars>
          <dgm:chMax val="0"/>
          <dgm:chPref val="0"/>
          <dgm:bulletEnabled val="1"/>
        </dgm:presLayoutVars>
      </dgm:prSet>
      <dgm:spPr/>
    </dgm:pt>
    <dgm:pt modelId="{0A077040-759B-9246-AD76-FA6B3D82BF87}" type="pres">
      <dgm:prSet presAssocID="{82DD5F19-1093-4E40-A2CD-BAD48352DDC8}" presName="parTxOnlySpace" presStyleCnt="0"/>
      <dgm:spPr/>
    </dgm:pt>
    <dgm:pt modelId="{F7C3DB96-C7BA-5C4B-9209-A51A50FB12E4}" type="pres">
      <dgm:prSet presAssocID="{39DCF61A-0A64-7340-A715-5DF9E9A51016}" presName="parTxOnly" presStyleLbl="node1" presStyleIdx="1" presStyleCnt="6">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2" presStyleCnt="6">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3" presStyleCnt="6">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79CA1C81-A23D-6342-A53A-3D6594A47071}" type="pres">
      <dgm:prSet presAssocID="{CA54B458-5177-F540-B6AF-C60C739B1B35}" presName="parTxOnly" presStyleLbl="node1" presStyleIdx="4" presStyleCnt="6">
        <dgm:presLayoutVars>
          <dgm:chMax val="0"/>
          <dgm:chPref val="0"/>
          <dgm:bulletEnabled val="1"/>
        </dgm:presLayoutVars>
      </dgm:prSet>
      <dgm:spPr/>
    </dgm:pt>
    <dgm:pt modelId="{878B3A12-F141-4B68-A3F6-BBC3B498F25C}" type="pres">
      <dgm:prSet presAssocID="{F5A3D750-0496-A141-AE43-2F3CDFDA68C2}" presName="parTxOnlySpace" presStyleCnt="0"/>
      <dgm:spPr/>
    </dgm:pt>
    <dgm:pt modelId="{77129A5B-39BB-4590-B702-A0A9F7EEE3D9}" type="pres">
      <dgm:prSet presAssocID="{6FE2C849-2C9B-44D5-B46E-AA811C11F37E}" presName="parTxOnly" presStyleLbl="node1" presStyleIdx="5" presStyleCnt="6">
        <dgm:presLayoutVars>
          <dgm:chMax val="0"/>
          <dgm:chPref val="0"/>
          <dgm:bulletEnabled val="1"/>
        </dgm:presLayoutVars>
      </dgm:prSet>
      <dgm:spPr/>
    </dgm:pt>
  </dgm:ptLst>
  <dgm:cxnLst>
    <dgm:cxn modelId="{0A495903-B447-4C77-8604-B98B1344B7E5}" type="presOf" srcId="{6FE2C849-2C9B-44D5-B46E-AA811C11F37E}" destId="{77129A5B-39BB-4590-B702-A0A9F7EEE3D9}" srcOrd="0" destOrd="0" presId="urn:microsoft.com/office/officeart/2005/8/layout/chevron1"/>
    <dgm:cxn modelId="{A6AFC10B-018D-5941-AD83-AB597D32C44B}" type="presOf" srcId="{5243D2A3-D958-9449-8C39-DFE37B3BC0D4}" destId="{F2D2F5E8-99A8-2C46-83D0-2FAC171B8865}" srcOrd="0" destOrd="0" presId="urn:microsoft.com/office/officeart/2005/8/layout/chevron1"/>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1"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4454965-15E8-A742-8354-5BF1DB6488AC}" srcId="{9291D103-9754-6D42-8166-C01DEB91BBDE}" destId="{5243D2A3-D958-9449-8C39-DFE37B3BC0D4}" srcOrd="0" destOrd="0" parTransId="{09B35263-38BE-B248-A871-84F350A815F5}" sibTransId="{82DD5F19-1093-4E40-A2CD-BAD48352DDC8}"/>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2" destOrd="0" parTransId="{820E9F9D-2B22-2047-AD1C-CC55983124F5}" sibTransId="{8F397E9B-310F-004B-8DC2-1EF67C906046}"/>
    <dgm:cxn modelId="{7786B9D7-E97E-2F44-85DB-98D393BB4719}" srcId="{9291D103-9754-6D42-8166-C01DEB91BBDE}" destId="{C9BD5AE6-A093-1846-8248-E8B98CD1E48E}" srcOrd="3"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EC76B2EF-C578-43BC-8D82-77866ECF952A}" srcId="{9291D103-9754-6D42-8166-C01DEB91BBDE}" destId="{6FE2C849-2C9B-44D5-B46E-AA811C11F37E}" srcOrd="5" destOrd="0" parTransId="{8D5B00D4-F97E-4810-AFE7-E560C6AE4CAA}" sibTransId="{C3A69297-025F-4A1B-A90F-10C96B484AFD}"/>
    <dgm:cxn modelId="{0F730819-1186-4C48-866B-5D3754A34C6D}" type="presParOf" srcId="{2502029D-4C1A-3A48-A66E-23BACFCEB486}" destId="{F2D2F5E8-99A8-2C46-83D0-2FAC171B8865}" srcOrd="0" destOrd="0" presId="urn:microsoft.com/office/officeart/2005/8/layout/chevron1"/>
    <dgm:cxn modelId="{B8654B31-332C-0441-AE8F-722B57452BC1}" type="presParOf" srcId="{2502029D-4C1A-3A48-A66E-23BACFCEB486}" destId="{0A077040-759B-9246-AD76-FA6B3D82BF87}" srcOrd="1" destOrd="0" presId="urn:microsoft.com/office/officeart/2005/8/layout/chevron1"/>
    <dgm:cxn modelId="{1439E280-2671-A044-9FB6-356939B6B5AC}" type="presParOf" srcId="{2502029D-4C1A-3A48-A66E-23BACFCEB486}" destId="{F7C3DB96-C7BA-5C4B-9209-A51A50FB12E4}" srcOrd="2" destOrd="0" presId="urn:microsoft.com/office/officeart/2005/8/layout/chevron1"/>
    <dgm:cxn modelId="{9D479C29-079D-8E48-BE29-64FED2B7466F}" type="presParOf" srcId="{2502029D-4C1A-3A48-A66E-23BACFCEB486}" destId="{1A0A0156-7658-8B4C-A4D4-3AE9D50F7F2A}" srcOrd="3" destOrd="0" presId="urn:microsoft.com/office/officeart/2005/8/layout/chevron1"/>
    <dgm:cxn modelId="{3623D7D3-07BC-D34E-8EAC-F59B1F899DE3}" type="presParOf" srcId="{2502029D-4C1A-3A48-A66E-23BACFCEB486}" destId="{4A68A779-3C18-0D42-B313-90FA077A014B}" srcOrd="4" destOrd="0" presId="urn:microsoft.com/office/officeart/2005/8/layout/chevron1"/>
    <dgm:cxn modelId="{495F01DB-9FB0-654A-9461-3D0443D9C8B1}" type="presParOf" srcId="{2502029D-4C1A-3A48-A66E-23BACFCEB486}" destId="{F972BF75-143B-0845-A3C4-CFC34E1A8B08}" srcOrd="5" destOrd="0" presId="urn:microsoft.com/office/officeart/2005/8/layout/chevron1"/>
    <dgm:cxn modelId="{5DD613B6-511F-9343-AD96-BC8B6140552B}" type="presParOf" srcId="{2502029D-4C1A-3A48-A66E-23BACFCEB486}" destId="{D4F7A74B-3376-874D-82C2-66976D6613B8}" srcOrd="6" destOrd="0" presId="urn:microsoft.com/office/officeart/2005/8/layout/chevron1"/>
    <dgm:cxn modelId="{BD76B11B-1773-0547-A377-9543354BB74F}" type="presParOf" srcId="{2502029D-4C1A-3A48-A66E-23BACFCEB486}" destId="{5E72854A-C50F-224C-A805-C9CF8FDAA4B4}"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 modelId="{F7CC8A01-BB5C-48BC-B187-C520A3C7F82F}" type="presParOf" srcId="{2502029D-4C1A-3A48-A66E-23BACFCEB486}" destId="{878B3A12-F141-4B68-A3F6-BBC3B498F25C}" srcOrd="9" destOrd="0" presId="urn:microsoft.com/office/officeart/2005/8/layout/chevron1"/>
    <dgm:cxn modelId="{B7CC0D96-C4A7-437E-8449-CBD3085A4C88}" type="presParOf" srcId="{2502029D-4C1A-3A48-A66E-23BACFCEB486}" destId="{77129A5B-39BB-4590-B702-A0A9F7EEE3D9}" srcOrd="10" destOrd="0" presId="urn:microsoft.com/office/officeart/2005/8/layout/chevron1"/>
  </dgm:cxnLst>
  <dgm:bg/>
  <dgm:whole/>
  <dgm:extLst>
    <a:ext uri="http://schemas.microsoft.com/office/drawing/2008/diagram">
      <dsp:dataModelExt xmlns:dsp="http://schemas.microsoft.com/office/drawing/2008/diagram" relId="rId6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18"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Procesamiento de las imágenes</a:t>
          </a:r>
        </a:p>
      </dsp:txBody>
      <dsp:txXfrm>
        <a:off x="235988" y="167746"/>
        <a:ext cx="704009" cy="469339"/>
      </dsp:txXfrm>
    </dsp:sp>
    <dsp:sp modelId="{4A68A779-3C18-0D42-B313-90FA077A014B}">
      <dsp:nvSpPr>
        <dsp:cNvPr id="0" name=""/>
        <dsp:cNvSpPr/>
      </dsp:nvSpPr>
      <dsp:spPr>
        <a:xfrm>
          <a:off x="1057332"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gmentación</a:t>
          </a:r>
        </a:p>
      </dsp:txBody>
      <dsp:txXfrm>
        <a:off x="1292002" y="167746"/>
        <a:ext cx="704009" cy="469339"/>
      </dsp:txXfrm>
    </dsp:sp>
    <dsp:sp modelId="{D4F7A74B-3376-874D-82C2-66976D6613B8}">
      <dsp:nvSpPr>
        <dsp:cNvPr id="0" name=""/>
        <dsp:cNvSpPr/>
      </dsp:nvSpPr>
      <dsp:spPr>
        <a:xfrm>
          <a:off x="2113345"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Extracción de características</a:t>
          </a:r>
        </a:p>
      </dsp:txBody>
      <dsp:txXfrm>
        <a:off x="2348015" y="167746"/>
        <a:ext cx="704009" cy="469339"/>
      </dsp:txXfrm>
    </dsp:sp>
    <dsp:sp modelId="{693452ED-6132-E84F-A7C3-B1AA289E95B6}">
      <dsp:nvSpPr>
        <dsp:cNvPr id="0" name=""/>
        <dsp:cNvSpPr/>
      </dsp:nvSpPr>
      <dsp:spPr>
        <a:xfrm>
          <a:off x="3169359"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Análisis de factores de riesgo</a:t>
          </a:r>
        </a:p>
      </dsp:txBody>
      <dsp:txXfrm>
        <a:off x="3404029" y="167746"/>
        <a:ext cx="704009" cy="469339"/>
      </dsp:txXfrm>
    </dsp:sp>
    <dsp:sp modelId="{79CA1C81-A23D-6342-A53A-3D6594A47071}">
      <dsp:nvSpPr>
        <dsp:cNvPr id="0" name=""/>
        <dsp:cNvSpPr/>
      </dsp:nvSpPr>
      <dsp:spPr>
        <a:xfrm>
          <a:off x="4225373"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Creación y validación del modelo</a:t>
          </a:r>
        </a:p>
      </dsp:txBody>
      <dsp:txXfrm>
        <a:off x="4460043" y="167746"/>
        <a:ext cx="704009" cy="46933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42" y="99636"/>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Filtrado de la imagen</a:t>
          </a:r>
        </a:p>
      </dsp:txBody>
      <dsp:txXfrm>
        <a:off x="240372" y="99636"/>
        <a:ext cx="717089" cy="478059"/>
      </dsp:txXfrm>
    </dsp:sp>
    <dsp:sp modelId="{4A68A779-3C18-0D42-B313-90FA077A014B}">
      <dsp:nvSpPr>
        <dsp:cNvPr id="0" name=""/>
        <dsp:cNvSpPr/>
      </dsp:nvSpPr>
      <dsp:spPr>
        <a:xfrm>
          <a:off x="1076976" y="99636"/>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Detección de bordes</a:t>
          </a:r>
        </a:p>
      </dsp:txBody>
      <dsp:txXfrm>
        <a:off x="1316006" y="99636"/>
        <a:ext cx="717089" cy="478059"/>
      </dsp:txXfrm>
    </dsp:sp>
    <dsp:sp modelId="{D4F7A74B-3376-874D-82C2-66976D6613B8}">
      <dsp:nvSpPr>
        <dsp:cNvPr id="0" name=""/>
        <dsp:cNvSpPr/>
      </dsp:nvSpPr>
      <dsp:spPr>
        <a:xfrm>
          <a:off x="2152610" y="99636"/>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Erosión del volumen</a:t>
          </a:r>
        </a:p>
      </dsp:txBody>
      <dsp:txXfrm>
        <a:off x="2391640" y="99636"/>
        <a:ext cx="717089" cy="478059"/>
      </dsp:txXfrm>
    </dsp:sp>
    <dsp:sp modelId="{CDBD4883-2E06-4040-A5CF-CF7396A896C6}">
      <dsp:nvSpPr>
        <dsp:cNvPr id="0" name=""/>
        <dsp:cNvSpPr/>
      </dsp:nvSpPr>
      <dsp:spPr>
        <a:xfrm>
          <a:off x="3228244" y="99636"/>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Aislamiento del cerebro</a:t>
          </a:r>
        </a:p>
      </dsp:txBody>
      <dsp:txXfrm>
        <a:off x="3467274" y="99636"/>
        <a:ext cx="717089" cy="478059"/>
      </dsp:txXfrm>
    </dsp:sp>
    <dsp:sp modelId="{79CA1C81-A23D-6342-A53A-3D6594A47071}">
      <dsp:nvSpPr>
        <dsp:cNvPr id="0" name=""/>
        <dsp:cNvSpPr/>
      </dsp:nvSpPr>
      <dsp:spPr>
        <a:xfrm>
          <a:off x="4303878" y="99636"/>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Operaciones morfológicas</a:t>
          </a:r>
        </a:p>
      </dsp:txBody>
      <dsp:txXfrm>
        <a:off x="4542908" y="99636"/>
        <a:ext cx="717089" cy="4780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D2F5E8-99A8-2C46-83D0-2FAC171B8865}">
      <dsp:nvSpPr>
        <dsp:cNvPr id="0" name=""/>
        <dsp:cNvSpPr/>
      </dsp:nvSpPr>
      <dsp:spPr>
        <a:xfrm>
          <a:off x="2697" y="210816"/>
          <a:ext cx="1003317" cy="401326"/>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i="0" u="none" kern="1200"/>
            <a:t>Mezcla de Gaussianas</a:t>
          </a:r>
        </a:p>
      </dsp:txBody>
      <dsp:txXfrm>
        <a:off x="203360" y="210816"/>
        <a:ext cx="601991" cy="401326"/>
      </dsp:txXfrm>
    </dsp:sp>
    <dsp:sp modelId="{F7C3DB96-C7BA-5C4B-9209-A51A50FB12E4}">
      <dsp:nvSpPr>
        <dsp:cNvPr id="0" name=""/>
        <dsp:cNvSpPr/>
      </dsp:nvSpPr>
      <dsp:spPr>
        <a:xfrm>
          <a:off x="905682" y="210816"/>
          <a:ext cx="1003317" cy="401326"/>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Reconstrucción morfológica de la escala de grises</a:t>
          </a:r>
        </a:p>
      </dsp:txBody>
      <dsp:txXfrm>
        <a:off x="1106345" y="210816"/>
        <a:ext cx="601991" cy="401326"/>
      </dsp:txXfrm>
    </dsp:sp>
    <dsp:sp modelId="{4A68A779-3C18-0D42-B313-90FA077A014B}">
      <dsp:nvSpPr>
        <dsp:cNvPr id="0" name=""/>
        <dsp:cNvSpPr/>
      </dsp:nvSpPr>
      <dsp:spPr>
        <a:xfrm>
          <a:off x="1808668" y="210816"/>
          <a:ext cx="1003317" cy="401326"/>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i="1" kern="1200"/>
            <a:t>Thresholding</a:t>
          </a:r>
          <a:r>
            <a:rPr lang="en-GB" sz="700" i="0" kern="1200"/>
            <a:t> binario  adaptativo</a:t>
          </a:r>
          <a:endParaRPr lang="en-GB" sz="700" i="1" kern="1200"/>
        </a:p>
      </dsp:txBody>
      <dsp:txXfrm>
        <a:off x="2009331" y="210816"/>
        <a:ext cx="601991" cy="401326"/>
      </dsp:txXfrm>
    </dsp:sp>
    <dsp:sp modelId="{D4F7A74B-3376-874D-82C2-66976D6613B8}">
      <dsp:nvSpPr>
        <dsp:cNvPr id="0" name=""/>
        <dsp:cNvSpPr/>
      </dsp:nvSpPr>
      <dsp:spPr>
        <a:xfrm>
          <a:off x="2711654" y="210816"/>
          <a:ext cx="1003317" cy="401326"/>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Seleccionar región del tumor</a:t>
          </a:r>
        </a:p>
      </dsp:txBody>
      <dsp:txXfrm>
        <a:off x="2912317" y="210816"/>
        <a:ext cx="601991" cy="401326"/>
      </dsp:txXfrm>
    </dsp:sp>
    <dsp:sp modelId="{79CA1C81-A23D-6342-A53A-3D6594A47071}">
      <dsp:nvSpPr>
        <dsp:cNvPr id="0" name=""/>
        <dsp:cNvSpPr/>
      </dsp:nvSpPr>
      <dsp:spPr>
        <a:xfrm>
          <a:off x="3614639" y="210816"/>
          <a:ext cx="1003317" cy="401326"/>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Operaciones morfológicas</a:t>
          </a:r>
        </a:p>
      </dsp:txBody>
      <dsp:txXfrm>
        <a:off x="3815302" y="210816"/>
        <a:ext cx="601991" cy="401326"/>
      </dsp:txXfrm>
    </dsp:sp>
    <dsp:sp modelId="{77129A5B-39BB-4590-B702-A0A9F7EEE3D9}">
      <dsp:nvSpPr>
        <dsp:cNvPr id="0" name=""/>
        <dsp:cNvSpPr/>
      </dsp:nvSpPr>
      <dsp:spPr>
        <a:xfrm>
          <a:off x="4517625" y="210816"/>
          <a:ext cx="1003317" cy="401326"/>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GB" sz="700" kern="1200"/>
            <a:t>Validación</a:t>
          </a:r>
        </a:p>
      </dsp:txBody>
      <dsp:txXfrm>
        <a:off x="4718288" y="210816"/>
        <a:ext cx="601991" cy="401326"/>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06230"/>
    <w:rsid w:val="0001335C"/>
    <w:rsid w:val="000209FC"/>
    <w:rsid w:val="000210E4"/>
    <w:rsid w:val="000310BC"/>
    <w:rsid w:val="00034E1C"/>
    <w:rsid w:val="0004321F"/>
    <w:rsid w:val="0004466D"/>
    <w:rsid w:val="00047D20"/>
    <w:rsid w:val="000560CA"/>
    <w:rsid w:val="0006616A"/>
    <w:rsid w:val="00077551"/>
    <w:rsid w:val="00080AA9"/>
    <w:rsid w:val="000831AF"/>
    <w:rsid w:val="000852FD"/>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9245A"/>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9539A"/>
    <w:rsid w:val="002B026B"/>
    <w:rsid w:val="002B14B1"/>
    <w:rsid w:val="002B1823"/>
    <w:rsid w:val="002B42F4"/>
    <w:rsid w:val="002B73CD"/>
    <w:rsid w:val="002C17EC"/>
    <w:rsid w:val="002C29FC"/>
    <w:rsid w:val="002C6E88"/>
    <w:rsid w:val="002E2D65"/>
    <w:rsid w:val="002E43D3"/>
    <w:rsid w:val="002E6EE7"/>
    <w:rsid w:val="002F1149"/>
    <w:rsid w:val="002F6BD2"/>
    <w:rsid w:val="0030532E"/>
    <w:rsid w:val="0031065F"/>
    <w:rsid w:val="00311D69"/>
    <w:rsid w:val="00330A24"/>
    <w:rsid w:val="00346716"/>
    <w:rsid w:val="00361084"/>
    <w:rsid w:val="00372E3F"/>
    <w:rsid w:val="003843E4"/>
    <w:rsid w:val="00395F2E"/>
    <w:rsid w:val="003A14CC"/>
    <w:rsid w:val="003A4B48"/>
    <w:rsid w:val="003A613A"/>
    <w:rsid w:val="003A733B"/>
    <w:rsid w:val="003B7A42"/>
    <w:rsid w:val="003C1168"/>
    <w:rsid w:val="003C2336"/>
    <w:rsid w:val="003D06DA"/>
    <w:rsid w:val="003D14F1"/>
    <w:rsid w:val="003D2115"/>
    <w:rsid w:val="003D3E4A"/>
    <w:rsid w:val="003D6621"/>
    <w:rsid w:val="003E7154"/>
    <w:rsid w:val="003F0669"/>
    <w:rsid w:val="00401D2B"/>
    <w:rsid w:val="00407B5D"/>
    <w:rsid w:val="00417972"/>
    <w:rsid w:val="00421FD9"/>
    <w:rsid w:val="00433FF6"/>
    <w:rsid w:val="004351BB"/>
    <w:rsid w:val="0044090C"/>
    <w:rsid w:val="004464F9"/>
    <w:rsid w:val="00463F80"/>
    <w:rsid w:val="00485350"/>
    <w:rsid w:val="00490828"/>
    <w:rsid w:val="004A0FBF"/>
    <w:rsid w:val="004A2D9A"/>
    <w:rsid w:val="004A4A41"/>
    <w:rsid w:val="004A502E"/>
    <w:rsid w:val="004C2B1D"/>
    <w:rsid w:val="004C6020"/>
    <w:rsid w:val="004D0CC3"/>
    <w:rsid w:val="004D4E9A"/>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A66D7"/>
    <w:rsid w:val="005B0784"/>
    <w:rsid w:val="005C0E66"/>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6F1A44"/>
    <w:rsid w:val="007026FB"/>
    <w:rsid w:val="007031B9"/>
    <w:rsid w:val="00711920"/>
    <w:rsid w:val="00715CC8"/>
    <w:rsid w:val="00721011"/>
    <w:rsid w:val="00732E54"/>
    <w:rsid w:val="00733427"/>
    <w:rsid w:val="00745C04"/>
    <w:rsid w:val="0074764E"/>
    <w:rsid w:val="007506C2"/>
    <w:rsid w:val="00753C53"/>
    <w:rsid w:val="00755E59"/>
    <w:rsid w:val="00756459"/>
    <w:rsid w:val="0076197D"/>
    <w:rsid w:val="00774D70"/>
    <w:rsid w:val="00775F74"/>
    <w:rsid w:val="00780A36"/>
    <w:rsid w:val="00783105"/>
    <w:rsid w:val="0079130D"/>
    <w:rsid w:val="00795188"/>
    <w:rsid w:val="007B0C30"/>
    <w:rsid w:val="007B3039"/>
    <w:rsid w:val="007B42C6"/>
    <w:rsid w:val="007C2FA9"/>
    <w:rsid w:val="007E101A"/>
    <w:rsid w:val="007F588E"/>
    <w:rsid w:val="008049ED"/>
    <w:rsid w:val="00805C49"/>
    <w:rsid w:val="008177E4"/>
    <w:rsid w:val="008807ED"/>
    <w:rsid w:val="0088412F"/>
    <w:rsid w:val="00890FF5"/>
    <w:rsid w:val="0089651C"/>
    <w:rsid w:val="008A4D08"/>
    <w:rsid w:val="008B2515"/>
    <w:rsid w:val="008C2BD1"/>
    <w:rsid w:val="008E400B"/>
    <w:rsid w:val="008F054C"/>
    <w:rsid w:val="008F3725"/>
    <w:rsid w:val="00902059"/>
    <w:rsid w:val="009237EB"/>
    <w:rsid w:val="00926F20"/>
    <w:rsid w:val="00931C9B"/>
    <w:rsid w:val="009469ED"/>
    <w:rsid w:val="00947E02"/>
    <w:rsid w:val="00962969"/>
    <w:rsid w:val="009728FA"/>
    <w:rsid w:val="00995BC7"/>
    <w:rsid w:val="009B031D"/>
    <w:rsid w:val="009B2E26"/>
    <w:rsid w:val="009B58C4"/>
    <w:rsid w:val="009B68D8"/>
    <w:rsid w:val="009C07E7"/>
    <w:rsid w:val="009C76AD"/>
    <w:rsid w:val="009D2A0A"/>
    <w:rsid w:val="009D3BCA"/>
    <w:rsid w:val="009D7EA4"/>
    <w:rsid w:val="009E298F"/>
    <w:rsid w:val="009E451F"/>
    <w:rsid w:val="009E5F40"/>
    <w:rsid w:val="009F4E26"/>
    <w:rsid w:val="00A022BE"/>
    <w:rsid w:val="00A056A9"/>
    <w:rsid w:val="00A1146F"/>
    <w:rsid w:val="00A11EBA"/>
    <w:rsid w:val="00A55731"/>
    <w:rsid w:val="00A56EFB"/>
    <w:rsid w:val="00A57BFC"/>
    <w:rsid w:val="00A7686C"/>
    <w:rsid w:val="00A84EB3"/>
    <w:rsid w:val="00A87FC9"/>
    <w:rsid w:val="00A9100F"/>
    <w:rsid w:val="00A92088"/>
    <w:rsid w:val="00A943D6"/>
    <w:rsid w:val="00A9788F"/>
    <w:rsid w:val="00A97DF8"/>
    <w:rsid w:val="00AA3AD6"/>
    <w:rsid w:val="00AB02D1"/>
    <w:rsid w:val="00AB7245"/>
    <w:rsid w:val="00AD64BA"/>
    <w:rsid w:val="00AF072C"/>
    <w:rsid w:val="00AF6AB5"/>
    <w:rsid w:val="00B00BAD"/>
    <w:rsid w:val="00B21E0A"/>
    <w:rsid w:val="00B229D1"/>
    <w:rsid w:val="00B24EEB"/>
    <w:rsid w:val="00B26F9E"/>
    <w:rsid w:val="00B314C0"/>
    <w:rsid w:val="00B540AF"/>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337"/>
    <w:rsid w:val="00BD79BA"/>
    <w:rsid w:val="00BE1584"/>
    <w:rsid w:val="00BF23CD"/>
    <w:rsid w:val="00BF462B"/>
    <w:rsid w:val="00BF6FF2"/>
    <w:rsid w:val="00C0580C"/>
    <w:rsid w:val="00C117B3"/>
    <w:rsid w:val="00C1303B"/>
    <w:rsid w:val="00C34DBA"/>
    <w:rsid w:val="00C361DA"/>
    <w:rsid w:val="00C4031A"/>
    <w:rsid w:val="00C426F6"/>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03265"/>
    <w:rsid w:val="00D17D71"/>
    <w:rsid w:val="00D258A2"/>
    <w:rsid w:val="00D53259"/>
    <w:rsid w:val="00D532C5"/>
    <w:rsid w:val="00D76B08"/>
    <w:rsid w:val="00DA17F2"/>
    <w:rsid w:val="00DA1B32"/>
    <w:rsid w:val="00DA1FD8"/>
    <w:rsid w:val="00DA2915"/>
    <w:rsid w:val="00DA5DF4"/>
    <w:rsid w:val="00DB2856"/>
    <w:rsid w:val="00DC30EE"/>
    <w:rsid w:val="00DC7BD3"/>
    <w:rsid w:val="00DD039B"/>
    <w:rsid w:val="00DD2032"/>
    <w:rsid w:val="00DD6BCD"/>
    <w:rsid w:val="00DD73FE"/>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66EA9"/>
    <w:rsid w:val="00E7281C"/>
    <w:rsid w:val="00E94D67"/>
    <w:rsid w:val="00EA0344"/>
    <w:rsid w:val="00EA695B"/>
    <w:rsid w:val="00EC1379"/>
    <w:rsid w:val="00EC2EFF"/>
    <w:rsid w:val="00ED5C7B"/>
    <w:rsid w:val="00EE3BA6"/>
    <w:rsid w:val="00EE4672"/>
    <w:rsid w:val="00EF0230"/>
    <w:rsid w:val="00EF67E2"/>
    <w:rsid w:val="00F03E6F"/>
    <w:rsid w:val="00F26AE6"/>
    <w:rsid w:val="00F30649"/>
    <w:rsid w:val="00F43D7A"/>
    <w:rsid w:val="00F467E9"/>
    <w:rsid w:val="00F53D87"/>
    <w:rsid w:val="00F54A1F"/>
    <w:rsid w:val="00F63948"/>
    <w:rsid w:val="00F647BB"/>
    <w:rsid w:val="00F75BBF"/>
    <w:rsid w:val="00F800EA"/>
    <w:rsid w:val="00F87AE3"/>
    <w:rsid w:val="00F93B94"/>
    <w:rsid w:val="00FA7A05"/>
    <w:rsid w:val="00FB03E3"/>
    <w:rsid w:val="00FB3AD9"/>
    <w:rsid w:val="00FB7B06"/>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F979D62B3E486EBF84EB3706A5FF57">
    <w:name w:val="23F979D62B3E486EBF84EB3706A5FF57"/>
    <w:rsid w:val="00B229D1"/>
  </w:style>
  <w:style w:type="character" w:styleId="PlaceholderText">
    <w:name w:val="Placeholder Text"/>
    <w:basedOn w:val="DefaultParagraphFont"/>
    <w:uiPriority w:val="99"/>
    <w:semiHidden/>
    <w:rsid w:val="000852FD"/>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42</TotalTime>
  <Pages>75</Pages>
  <Words>50928</Words>
  <Characters>290294</Characters>
  <Application>Microsoft Office Word</Application>
  <DocSecurity>0</DocSecurity>
  <Lines>2419</Lines>
  <Paragraphs>68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340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Memoria Final PBL</dc:subject>
  <dc:creator>Aitor Barreiro;Unai Iraeta;Iker Mendi;Julen Uribarren</dc:creator>
  <cp:keywords/>
  <dc:description/>
  <cp:lastModifiedBy>Ainhoa Arruabarrena Ortiz</cp:lastModifiedBy>
  <cp:revision>1311</cp:revision>
  <cp:lastPrinted>2021-06-01T20:40:00Z</cp:lastPrinted>
  <dcterms:created xsi:type="dcterms:W3CDTF">2020-12-10T09:25:00Z</dcterms:created>
  <dcterms:modified xsi:type="dcterms:W3CDTF">2021-06-04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8YpNdZT6"/&gt;&lt;style id="http://www.zotero.org/styles/ieee" locale="es-ES" hasBibliography="1" bibliographyStyleHasBeenSet="1"/&gt;&lt;prefs&gt;&lt;pref name="fieldType" value="Field"/&gt;&lt;pref name="automaticJo</vt:lpwstr>
  </property>
  <property fmtid="{D5CDD505-2E9C-101B-9397-08002B2CF9AE}" pid="3" name="ZOTERO_PREF_2">
    <vt:lpwstr>urnalAbbreviations" value="true"/&gt;&lt;pref name="dontAskDelayCitationUpdates" value="true"/&gt;&lt;/prefs&gt;&lt;/data&gt;</vt:lpwstr>
  </property>
</Properties>
</file>